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F36F4B" w14:textId="5B39841B" w:rsidR="00EB4235" w:rsidRPr="000440AB" w:rsidRDefault="00EB4235">
      <w:pPr>
        <w:spacing w:after="35" w:line="259" w:lineRule="auto"/>
      </w:pPr>
      <w:bookmarkStart w:id="0" w:name="_Hlk153486456"/>
      <w:bookmarkEnd w:id="0"/>
    </w:p>
    <w:p w14:paraId="6A017D1D" w14:textId="77777777" w:rsidR="00EB4235" w:rsidRPr="000440AB" w:rsidRDefault="00000000">
      <w:pPr>
        <w:spacing w:after="10" w:line="216" w:lineRule="auto"/>
        <w:ind w:right="2359"/>
      </w:pPr>
      <w:r w:rsidRPr="000440AB">
        <w:rPr>
          <w:sz w:val="20"/>
        </w:rPr>
        <w:t xml:space="preserve">  </w:t>
      </w:r>
    </w:p>
    <w:p w14:paraId="5629BED0" w14:textId="77777777" w:rsidR="00EB4235" w:rsidRPr="000440AB" w:rsidRDefault="00000000">
      <w:pPr>
        <w:spacing w:line="259" w:lineRule="auto"/>
        <w:ind w:left="152"/>
        <w:jc w:val="center"/>
      </w:pPr>
      <w:r w:rsidRPr="000440AB">
        <w:rPr>
          <w:noProof/>
        </w:rPr>
        <w:drawing>
          <wp:inline distT="0" distB="0" distL="0" distR="0" wp14:anchorId="0CCFA59A" wp14:editId="1510C04B">
            <wp:extent cx="2857500" cy="647700"/>
            <wp:effectExtent l="0" t="0" r="0" b="0"/>
            <wp:docPr id="3190" name="Picture 3190"/>
            <wp:cNvGraphicFramePr/>
            <a:graphic xmlns:a="http://schemas.openxmlformats.org/drawingml/2006/main">
              <a:graphicData uri="http://schemas.openxmlformats.org/drawingml/2006/picture">
                <pic:pic xmlns:pic="http://schemas.openxmlformats.org/drawingml/2006/picture">
                  <pic:nvPicPr>
                    <pic:cNvPr id="3190" name="Picture 3190"/>
                    <pic:cNvPicPr/>
                  </pic:nvPicPr>
                  <pic:blipFill>
                    <a:blip r:embed="rId8"/>
                    <a:stretch>
                      <a:fillRect/>
                    </a:stretch>
                  </pic:blipFill>
                  <pic:spPr>
                    <a:xfrm>
                      <a:off x="0" y="0"/>
                      <a:ext cx="2857500" cy="647700"/>
                    </a:xfrm>
                    <a:prstGeom prst="rect">
                      <a:avLst/>
                    </a:prstGeom>
                  </pic:spPr>
                </pic:pic>
              </a:graphicData>
            </a:graphic>
          </wp:inline>
        </w:drawing>
      </w:r>
      <w:r w:rsidRPr="000440AB">
        <w:rPr>
          <w:sz w:val="20"/>
        </w:rPr>
        <w:t xml:space="preserve"> </w:t>
      </w:r>
    </w:p>
    <w:p w14:paraId="1A8A2661" w14:textId="77777777" w:rsidR="00EB4235" w:rsidRPr="000440AB" w:rsidRDefault="00000000">
      <w:pPr>
        <w:spacing w:line="216" w:lineRule="auto"/>
        <w:ind w:right="2359"/>
      </w:pPr>
      <w:r w:rsidRPr="000440AB">
        <w:rPr>
          <w:sz w:val="20"/>
        </w:rPr>
        <w:t xml:space="preserve">     </w:t>
      </w:r>
    </w:p>
    <w:p w14:paraId="40EF1188" w14:textId="77777777" w:rsidR="00EB4235" w:rsidRPr="000440AB" w:rsidRDefault="00000000">
      <w:pPr>
        <w:spacing w:after="106" w:line="259" w:lineRule="auto"/>
      </w:pPr>
      <w:r w:rsidRPr="000440AB">
        <w:rPr>
          <w:sz w:val="20"/>
        </w:rPr>
        <w:t xml:space="preserve"> </w:t>
      </w:r>
    </w:p>
    <w:p w14:paraId="702CEBA0" w14:textId="4BC23BE5" w:rsidR="00EB4235" w:rsidRPr="00AA08E2" w:rsidRDefault="00000000" w:rsidP="00A63B93">
      <w:pPr>
        <w:spacing w:after="512" w:line="265" w:lineRule="auto"/>
        <w:ind w:left="248" w:right="134"/>
        <w:jc w:val="center"/>
        <w:rPr>
          <w:b/>
          <w:sz w:val="32"/>
        </w:rPr>
      </w:pPr>
      <w:r w:rsidRPr="00AA08E2">
        <w:rPr>
          <w:b/>
          <w:sz w:val="32"/>
        </w:rPr>
        <w:t xml:space="preserve">FACULTAD DE POSTGRADO </w:t>
      </w:r>
    </w:p>
    <w:p w14:paraId="0967757C" w14:textId="77777777" w:rsidR="00EC4AF2" w:rsidRPr="00AA08E2" w:rsidRDefault="00EC4AF2" w:rsidP="00A33231">
      <w:pPr>
        <w:spacing w:line="259" w:lineRule="auto"/>
        <w:jc w:val="center"/>
        <w:rPr>
          <w:b/>
          <w:sz w:val="32"/>
          <w:szCs w:val="32"/>
        </w:rPr>
      </w:pPr>
      <w:bookmarkStart w:id="1" w:name="_Hlk153641836"/>
      <w:r w:rsidRPr="00AA08E2">
        <w:rPr>
          <w:b/>
          <w:sz w:val="32"/>
          <w:szCs w:val="32"/>
        </w:rPr>
        <w:t>TRABAJO FINAL DE GRADUACIÓN</w:t>
      </w:r>
    </w:p>
    <w:p w14:paraId="256C6134" w14:textId="77777777" w:rsidR="00EC4AF2" w:rsidRPr="00AA08E2" w:rsidRDefault="00EC4AF2" w:rsidP="00A33231">
      <w:pPr>
        <w:spacing w:line="259" w:lineRule="auto"/>
        <w:jc w:val="center"/>
        <w:rPr>
          <w:b/>
          <w:sz w:val="32"/>
          <w:szCs w:val="32"/>
        </w:rPr>
      </w:pPr>
    </w:p>
    <w:p w14:paraId="4C0F46C7" w14:textId="77777777" w:rsidR="00EC4AF2" w:rsidRPr="00AA08E2" w:rsidRDefault="00EC4AF2" w:rsidP="00EC4AF2">
      <w:pPr>
        <w:spacing w:line="259" w:lineRule="auto"/>
        <w:jc w:val="center"/>
        <w:rPr>
          <w:b/>
          <w:sz w:val="32"/>
          <w:szCs w:val="32"/>
        </w:rPr>
      </w:pPr>
    </w:p>
    <w:bookmarkEnd w:id="1"/>
    <w:p w14:paraId="3318C0DF" w14:textId="77777777" w:rsidR="00CB203A" w:rsidRPr="00CB203A" w:rsidRDefault="00CB203A" w:rsidP="00CB203A">
      <w:pPr>
        <w:jc w:val="center"/>
        <w:rPr>
          <w:b/>
          <w:sz w:val="32"/>
          <w:szCs w:val="32"/>
        </w:rPr>
      </w:pPr>
    </w:p>
    <w:p w14:paraId="520B3FF8" w14:textId="0382C145" w:rsidR="00D35B88" w:rsidRDefault="00D35B88" w:rsidP="00D35B88">
      <w:pPr>
        <w:jc w:val="center"/>
        <w:rPr>
          <w:b/>
          <w:sz w:val="32"/>
          <w:szCs w:val="32"/>
        </w:rPr>
      </w:pPr>
      <w:r w:rsidRPr="003F2611">
        <w:rPr>
          <w:b/>
          <w:sz w:val="32"/>
          <w:szCs w:val="32"/>
        </w:rPr>
        <w:t xml:space="preserve">DESAFÍOS DE LAS MIPYMES DE MODA PARA POTENCIAR LA COMPRA EN LÍNEA ENTRE </w:t>
      </w:r>
      <w:r w:rsidR="003C7C30" w:rsidRPr="003F2611">
        <w:rPr>
          <w:b/>
          <w:i/>
          <w:sz w:val="32"/>
          <w:szCs w:val="32"/>
        </w:rPr>
        <w:t>MILLENNIALS</w:t>
      </w:r>
      <w:r w:rsidRPr="003F2611">
        <w:rPr>
          <w:b/>
          <w:sz w:val="32"/>
          <w:szCs w:val="32"/>
        </w:rPr>
        <w:t xml:space="preserve"> DEL DISTRITO CENTRAL, HONDURAS EN EL 2023.</w:t>
      </w:r>
    </w:p>
    <w:p w14:paraId="4E6AA23A" w14:textId="77777777" w:rsidR="00A63B93" w:rsidRPr="00AA08E2" w:rsidRDefault="00A63B93" w:rsidP="0036161D">
      <w:pPr>
        <w:spacing w:line="259" w:lineRule="auto"/>
        <w:ind w:left="118"/>
        <w:jc w:val="center"/>
        <w:rPr>
          <w:b/>
          <w:sz w:val="32"/>
          <w:szCs w:val="32"/>
        </w:rPr>
      </w:pPr>
    </w:p>
    <w:p w14:paraId="7317A47E" w14:textId="64FF3653" w:rsidR="0036161D" w:rsidRPr="00AA08E2" w:rsidRDefault="0036161D" w:rsidP="0036161D">
      <w:pPr>
        <w:spacing w:line="259" w:lineRule="auto"/>
        <w:ind w:left="118"/>
        <w:jc w:val="center"/>
        <w:rPr>
          <w:b/>
          <w:sz w:val="32"/>
          <w:szCs w:val="32"/>
        </w:rPr>
      </w:pPr>
      <w:r w:rsidRPr="00AA08E2">
        <w:rPr>
          <w:b/>
          <w:sz w:val="32"/>
          <w:szCs w:val="32"/>
        </w:rPr>
        <w:t>SUSTENTADO POR:</w:t>
      </w:r>
    </w:p>
    <w:p w14:paraId="699199E1" w14:textId="32077CAB" w:rsidR="0036161D" w:rsidRPr="00AA08E2" w:rsidRDefault="0036161D" w:rsidP="0036161D">
      <w:pPr>
        <w:spacing w:line="259" w:lineRule="auto"/>
        <w:ind w:left="118"/>
        <w:jc w:val="center"/>
        <w:rPr>
          <w:b/>
          <w:sz w:val="32"/>
          <w:szCs w:val="32"/>
        </w:rPr>
      </w:pPr>
      <w:r w:rsidRPr="00AA08E2">
        <w:rPr>
          <w:b/>
          <w:sz w:val="32"/>
          <w:szCs w:val="32"/>
        </w:rPr>
        <w:t xml:space="preserve">MARYURI GABRIELA MONCADA VARELA </w:t>
      </w:r>
    </w:p>
    <w:p w14:paraId="002684B3" w14:textId="2991E520" w:rsidR="0036161D" w:rsidRPr="00AA08E2" w:rsidRDefault="0036161D" w:rsidP="0036161D">
      <w:pPr>
        <w:spacing w:line="259" w:lineRule="auto"/>
        <w:ind w:left="118"/>
        <w:jc w:val="center"/>
        <w:rPr>
          <w:b/>
          <w:sz w:val="32"/>
          <w:szCs w:val="32"/>
        </w:rPr>
      </w:pPr>
      <w:r w:rsidRPr="00AA08E2">
        <w:rPr>
          <w:b/>
          <w:sz w:val="32"/>
          <w:szCs w:val="32"/>
        </w:rPr>
        <w:t>ELA VANESSA HERN</w:t>
      </w:r>
      <w:r w:rsidR="006C1686" w:rsidRPr="00AA08E2">
        <w:rPr>
          <w:b/>
          <w:sz w:val="32"/>
          <w:szCs w:val="32"/>
        </w:rPr>
        <w:t>Á</w:t>
      </w:r>
      <w:r w:rsidRPr="00AA08E2">
        <w:rPr>
          <w:b/>
          <w:sz w:val="32"/>
          <w:szCs w:val="32"/>
        </w:rPr>
        <w:t>NDEZ</w:t>
      </w:r>
    </w:p>
    <w:p w14:paraId="6CA769DC" w14:textId="77777777" w:rsidR="00A33231" w:rsidRPr="00AA08E2" w:rsidRDefault="00A33231" w:rsidP="0036161D">
      <w:pPr>
        <w:spacing w:line="259" w:lineRule="auto"/>
        <w:ind w:left="118"/>
        <w:jc w:val="center"/>
        <w:rPr>
          <w:b/>
          <w:sz w:val="32"/>
          <w:szCs w:val="32"/>
        </w:rPr>
      </w:pPr>
    </w:p>
    <w:p w14:paraId="325E9A06" w14:textId="77777777" w:rsidR="0036161D" w:rsidRPr="00AA08E2" w:rsidRDefault="0036161D" w:rsidP="0036161D">
      <w:pPr>
        <w:spacing w:line="259" w:lineRule="auto"/>
        <w:ind w:left="118"/>
        <w:jc w:val="center"/>
        <w:rPr>
          <w:b/>
          <w:sz w:val="32"/>
          <w:szCs w:val="32"/>
        </w:rPr>
      </w:pPr>
    </w:p>
    <w:p w14:paraId="2B0DFFEE" w14:textId="6A91C6D9" w:rsidR="0036161D" w:rsidRPr="00AA08E2" w:rsidRDefault="0036161D" w:rsidP="0036161D">
      <w:pPr>
        <w:spacing w:line="259" w:lineRule="auto"/>
        <w:ind w:left="118"/>
        <w:jc w:val="center"/>
        <w:rPr>
          <w:b/>
          <w:sz w:val="32"/>
          <w:szCs w:val="32"/>
        </w:rPr>
      </w:pPr>
      <w:r w:rsidRPr="00AA08E2">
        <w:rPr>
          <w:b/>
          <w:sz w:val="32"/>
          <w:szCs w:val="32"/>
        </w:rPr>
        <w:t xml:space="preserve">PREVIA INVESTIDURA AL TITULO </w:t>
      </w:r>
      <w:r w:rsidR="00A63B93" w:rsidRPr="00AA08E2">
        <w:rPr>
          <w:b/>
          <w:sz w:val="32"/>
          <w:szCs w:val="32"/>
        </w:rPr>
        <w:t>DE</w:t>
      </w:r>
    </w:p>
    <w:p w14:paraId="3F0F7370" w14:textId="77777777" w:rsidR="00AA08E2" w:rsidRPr="00AA08E2" w:rsidRDefault="00A63B93" w:rsidP="0036161D">
      <w:pPr>
        <w:spacing w:line="259" w:lineRule="auto"/>
        <w:ind w:left="118"/>
        <w:jc w:val="center"/>
        <w:rPr>
          <w:b/>
          <w:sz w:val="32"/>
          <w:szCs w:val="32"/>
        </w:rPr>
      </w:pPr>
      <w:r w:rsidRPr="00AA08E2">
        <w:rPr>
          <w:b/>
          <w:sz w:val="32"/>
          <w:szCs w:val="32"/>
        </w:rPr>
        <w:t xml:space="preserve">MÁSTER EN </w:t>
      </w:r>
    </w:p>
    <w:p w14:paraId="7E0D8E85" w14:textId="75865FA0" w:rsidR="00A63B93" w:rsidRPr="00AA08E2" w:rsidRDefault="00AD7615" w:rsidP="0036161D">
      <w:pPr>
        <w:spacing w:line="259" w:lineRule="auto"/>
        <w:ind w:left="118"/>
        <w:jc w:val="center"/>
        <w:rPr>
          <w:b/>
          <w:sz w:val="32"/>
          <w:szCs w:val="32"/>
        </w:rPr>
      </w:pPr>
      <w:r w:rsidRPr="00AA08E2">
        <w:rPr>
          <w:b/>
          <w:sz w:val="32"/>
          <w:szCs w:val="32"/>
        </w:rPr>
        <w:t>GESTIÓN DEL MARKETING ESTRATÉGICO Y DIGITAL</w:t>
      </w:r>
    </w:p>
    <w:p w14:paraId="420F8C4D" w14:textId="77777777" w:rsidR="0036161D" w:rsidRPr="00AA08E2" w:rsidRDefault="0036161D" w:rsidP="0036161D">
      <w:pPr>
        <w:spacing w:line="259" w:lineRule="auto"/>
        <w:ind w:left="118"/>
        <w:jc w:val="center"/>
        <w:rPr>
          <w:b/>
          <w:sz w:val="32"/>
          <w:szCs w:val="32"/>
        </w:rPr>
      </w:pPr>
    </w:p>
    <w:p w14:paraId="07A85087" w14:textId="44DD578B" w:rsidR="00EB4235" w:rsidRPr="00AA08E2" w:rsidRDefault="0036161D" w:rsidP="0067555C">
      <w:pPr>
        <w:spacing w:after="15" w:line="216" w:lineRule="auto"/>
        <w:ind w:right="9269"/>
        <w:rPr>
          <w:b/>
          <w:sz w:val="32"/>
          <w:szCs w:val="32"/>
        </w:rPr>
      </w:pPr>
      <w:r w:rsidRPr="00AA08E2">
        <w:rPr>
          <w:b/>
          <w:sz w:val="32"/>
          <w:szCs w:val="32"/>
        </w:rPr>
        <w:t xml:space="preserve">          </w:t>
      </w:r>
    </w:p>
    <w:p w14:paraId="5C44E1DC" w14:textId="21E4A5DD" w:rsidR="0067555C" w:rsidRPr="00AA08E2" w:rsidRDefault="00000000">
      <w:pPr>
        <w:spacing w:after="3" w:line="265" w:lineRule="auto"/>
        <w:ind w:left="248" w:right="118"/>
        <w:jc w:val="center"/>
        <w:rPr>
          <w:b/>
          <w:sz w:val="32"/>
          <w:szCs w:val="32"/>
        </w:rPr>
      </w:pPr>
      <w:r w:rsidRPr="00AA08E2">
        <w:rPr>
          <w:b/>
          <w:sz w:val="32"/>
          <w:szCs w:val="32"/>
        </w:rPr>
        <w:t xml:space="preserve">TEGUCIGALPA, </w:t>
      </w:r>
      <w:r w:rsidR="00A63B93" w:rsidRPr="00AA08E2">
        <w:rPr>
          <w:b/>
          <w:sz w:val="32"/>
          <w:szCs w:val="32"/>
        </w:rPr>
        <w:t>FRANCISCO MORAZÁN.</w:t>
      </w:r>
      <w:r w:rsidRPr="00AA08E2">
        <w:rPr>
          <w:b/>
          <w:sz w:val="32"/>
          <w:szCs w:val="32"/>
        </w:rPr>
        <w:t xml:space="preserve"> HONDURAS, C.A.</w:t>
      </w:r>
      <w:r w:rsidR="00A63B93" w:rsidRPr="00AA08E2">
        <w:rPr>
          <w:b/>
          <w:sz w:val="32"/>
          <w:szCs w:val="32"/>
        </w:rPr>
        <w:t xml:space="preserve"> </w:t>
      </w:r>
    </w:p>
    <w:p w14:paraId="513655F4" w14:textId="6AC709B3" w:rsidR="00AA08E2" w:rsidRPr="00AA08E2" w:rsidRDefault="00AA08E2">
      <w:pPr>
        <w:spacing w:after="3" w:line="265" w:lineRule="auto"/>
        <w:ind w:left="248" w:right="118"/>
        <w:jc w:val="center"/>
        <w:rPr>
          <w:b/>
          <w:sz w:val="32"/>
          <w:szCs w:val="32"/>
        </w:rPr>
      </w:pPr>
      <w:r w:rsidRPr="00AA08E2">
        <w:rPr>
          <w:b/>
          <w:sz w:val="32"/>
          <w:szCs w:val="32"/>
        </w:rPr>
        <w:t>DICIEMBRE, 2023</w:t>
      </w:r>
    </w:p>
    <w:p w14:paraId="2896F181" w14:textId="77777777" w:rsidR="00A63B93" w:rsidRPr="000440AB" w:rsidRDefault="00A63B93">
      <w:pPr>
        <w:spacing w:after="8" w:line="216" w:lineRule="auto"/>
        <w:ind w:right="9269"/>
        <w:rPr>
          <w:bCs/>
          <w:sz w:val="32"/>
          <w:szCs w:val="32"/>
        </w:rPr>
      </w:pPr>
    </w:p>
    <w:p w14:paraId="326BFDE3" w14:textId="77777777" w:rsidR="00A63B93" w:rsidRPr="000440AB" w:rsidRDefault="00A63B93">
      <w:pPr>
        <w:spacing w:after="8" w:line="216" w:lineRule="auto"/>
        <w:ind w:right="9269"/>
        <w:rPr>
          <w:bCs/>
        </w:rPr>
      </w:pPr>
    </w:p>
    <w:p w14:paraId="5CD3FDF8" w14:textId="4FC4B252" w:rsidR="0067555C" w:rsidRPr="000440AB" w:rsidRDefault="0067555C" w:rsidP="0067555C">
      <w:pPr>
        <w:ind w:right="135"/>
        <w:jc w:val="center"/>
        <w:rPr>
          <w:b/>
          <w:sz w:val="32"/>
        </w:rPr>
      </w:pPr>
    </w:p>
    <w:p w14:paraId="11F10884" w14:textId="77777777" w:rsidR="0067555C" w:rsidRPr="000440AB" w:rsidRDefault="0067555C" w:rsidP="00550EFC">
      <w:pPr>
        <w:ind w:left="248" w:right="135"/>
        <w:jc w:val="center"/>
        <w:rPr>
          <w:b/>
          <w:sz w:val="32"/>
        </w:rPr>
      </w:pPr>
    </w:p>
    <w:p w14:paraId="5994214D" w14:textId="77777777" w:rsidR="00B238AB" w:rsidRDefault="00B238AB" w:rsidP="00550EFC">
      <w:pPr>
        <w:ind w:left="248" w:right="135"/>
        <w:jc w:val="center"/>
        <w:rPr>
          <w:b/>
          <w:sz w:val="32"/>
        </w:rPr>
      </w:pPr>
    </w:p>
    <w:p w14:paraId="31AFBCF9" w14:textId="2F3D312C" w:rsidR="00A63B93" w:rsidRPr="000440AB" w:rsidRDefault="00A63B93" w:rsidP="00550EFC">
      <w:pPr>
        <w:ind w:left="248" w:right="135"/>
        <w:jc w:val="center"/>
        <w:rPr>
          <w:b/>
          <w:sz w:val="32"/>
        </w:rPr>
      </w:pPr>
      <w:r w:rsidRPr="000440AB">
        <w:rPr>
          <w:b/>
          <w:sz w:val="32"/>
        </w:rPr>
        <w:lastRenderedPageBreak/>
        <w:t>UNIVERSIDAD TECNOLÓGICA CENTROAMERICANA</w:t>
      </w:r>
    </w:p>
    <w:p w14:paraId="49EC21A8" w14:textId="77777777" w:rsidR="0067555C" w:rsidRPr="000440AB" w:rsidRDefault="0067555C" w:rsidP="00550EFC">
      <w:pPr>
        <w:ind w:right="135"/>
        <w:jc w:val="center"/>
        <w:rPr>
          <w:b/>
          <w:sz w:val="32"/>
        </w:rPr>
      </w:pPr>
    </w:p>
    <w:p w14:paraId="720024FE" w14:textId="0B07EBC2" w:rsidR="00550EFC" w:rsidRPr="000440AB" w:rsidRDefault="00550EFC" w:rsidP="00550EFC">
      <w:pPr>
        <w:ind w:right="135"/>
        <w:jc w:val="center"/>
        <w:rPr>
          <w:b/>
          <w:sz w:val="32"/>
        </w:rPr>
      </w:pPr>
      <w:r w:rsidRPr="000440AB">
        <w:rPr>
          <w:b/>
          <w:sz w:val="32"/>
        </w:rPr>
        <w:t>UNITEC</w:t>
      </w:r>
    </w:p>
    <w:p w14:paraId="64382B8F" w14:textId="77777777" w:rsidR="00550EFC" w:rsidRPr="000440AB" w:rsidRDefault="00550EFC" w:rsidP="00550EFC">
      <w:pPr>
        <w:ind w:right="135"/>
        <w:jc w:val="center"/>
        <w:rPr>
          <w:b/>
          <w:bCs/>
        </w:rPr>
      </w:pPr>
    </w:p>
    <w:p w14:paraId="19778144" w14:textId="77777777" w:rsidR="0067555C" w:rsidRPr="000440AB" w:rsidRDefault="0067555C" w:rsidP="00A63B93">
      <w:pPr>
        <w:jc w:val="center"/>
        <w:rPr>
          <w:b/>
          <w:bCs/>
          <w:sz w:val="28"/>
          <w:szCs w:val="28"/>
        </w:rPr>
      </w:pPr>
    </w:p>
    <w:p w14:paraId="3479E966" w14:textId="02D3FC02" w:rsidR="00A63B93" w:rsidRPr="000440AB" w:rsidRDefault="00A63B93" w:rsidP="00A63B93">
      <w:pPr>
        <w:jc w:val="center"/>
        <w:rPr>
          <w:b/>
          <w:bCs/>
          <w:sz w:val="28"/>
          <w:szCs w:val="28"/>
        </w:rPr>
      </w:pPr>
      <w:r w:rsidRPr="000440AB">
        <w:rPr>
          <w:b/>
          <w:bCs/>
          <w:sz w:val="28"/>
          <w:szCs w:val="28"/>
        </w:rPr>
        <w:t>FACULTAD DE POSTGRADO</w:t>
      </w:r>
    </w:p>
    <w:p w14:paraId="5229CA18" w14:textId="77777777" w:rsidR="00A63B93" w:rsidRPr="000440AB" w:rsidRDefault="00A63B93" w:rsidP="00A63B93">
      <w:pPr>
        <w:jc w:val="center"/>
        <w:rPr>
          <w:b/>
          <w:bCs/>
          <w:sz w:val="28"/>
          <w:szCs w:val="28"/>
        </w:rPr>
      </w:pPr>
    </w:p>
    <w:p w14:paraId="51D7B8AB" w14:textId="77777777" w:rsidR="0067555C" w:rsidRPr="000440AB" w:rsidRDefault="0067555C" w:rsidP="00A63B93">
      <w:pPr>
        <w:jc w:val="center"/>
        <w:rPr>
          <w:b/>
          <w:bCs/>
          <w:sz w:val="28"/>
          <w:szCs w:val="28"/>
        </w:rPr>
      </w:pPr>
    </w:p>
    <w:p w14:paraId="43FBC87E" w14:textId="18A6CB73" w:rsidR="00A63B93" w:rsidRPr="000440AB" w:rsidRDefault="00A63B93" w:rsidP="00A63B93">
      <w:pPr>
        <w:jc w:val="center"/>
        <w:rPr>
          <w:b/>
          <w:bCs/>
          <w:sz w:val="28"/>
          <w:szCs w:val="28"/>
        </w:rPr>
      </w:pPr>
      <w:r w:rsidRPr="000440AB">
        <w:rPr>
          <w:b/>
          <w:bCs/>
          <w:sz w:val="28"/>
          <w:szCs w:val="28"/>
        </w:rPr>
        <w:t>AUTORIDADES UNIVERSITARIAS</w:t>
      </w:r>
    </w:p>
    <w:p w14:paraId="2D476CD5" w14:textId="1D3C9BAA" w:rsidR="00A63B93" w:rsidRPr="000440AB" w:rsidRDefault="00A63B93" w:rsidP="00A63B93">
      <w:pPr>
        <w:jc w:val="center"/>
        <w:rPr>
          <w:b/>
          <w:bCs/>
          <w:sz w:val="28"/>
          <w:szCs w:val="28"/>
        </w:rPr>
      </w:pPr>
    </w:p>
    <w:p w14:paraId="7B8CD9B5" w14:textId="77777777" w:rsidR="0067555C" w:rsidRPr="000440AB" w:rsidRDefault="0067555C" w:rsidP="00A63B93">
      <w:pPr>
        <w:jc w:val="center"/>
        <w:rPr>
          <w:b/>
          <w:bCs/>
          <w:sz w:val="28"/>
          <w:szCs w:val="28"/>
        </w:rPr>
      </w:pPr>
    </w:p>
    <w:p w14:paraId="5ADFF674" w14:textId="77777777" w:rsidR="00AA08E2" w:rsidRPr="006F4460" w:rsidRDefault="00AA08E2" w:rsidP="00AA08E2">
      <w:pPr>
        <w:spacing w:before="187" w:line="360" w:lineRule="auto"/>
        <w:ind w:left="2073" w:right="1908"/>
        <w:jc w:val="center"/>
        <w:rPr>
          <w:sz w:val="32"/>
          <w:szCs w:val="32"/>
        </w:rPr>
      </w:pPr>
      <w:r w:rsidRPr="006F4460">
        <w:rPr>
          <w:b/>
          <w:sz w:val="32"/>
        </w:rPr>
        <w:t>RECTOR</w:t>
      </w:r>
      <w:r>
        <w:rPr>
          <w:b/>
          <w:sz w:val="32"/>
        </w:rPr>
        <w:t>A</w:t>
      </w:r>
    </w:p>
    <w:p w14:paraId="5CFEA42B" w14:textId="77777777" w:rsidR="00AA08E2" w:rsidRDefault="00AA08E2" w:rsidP="00AA08E2">
      <w:pPr>
        <w:spacing w:line="360" w:lineRule="auto"/>
        <w:jc w:val="center"/>
        <w:rPr>
          <w:b/>
          <w:bCs/>
          <w:sz w:val="32"/>
          <w:szCs w:val="32"/>
          <w:lang w:val="es-MX"/>
        </w:rPr>
      </w:pPr>
      <w:r w:rsidRPr="00957657">
        <w:rPr>
          <w:b/>
          <w:sz w:val="32"/>
        </w:rPr>
        <w:t>ROSALPINA RODRÍGUEZ</w:t>
      </w:r>
    </w:p>
    <w:p w14:paraId="2FECF245" w14:textId="77777777" w:rsidR="00AA08E2" w:rsidRDefault="00AA08E2" w:rsidP="00AA08E2">
      <w:pPr>
        <w:spacing w:line="360" w:lineRule="auto"/>
        <w:jc w:val="center"/>
        <w:rPr>
          <w:b/>
          <w:bCs/>
          <w:sz w:val="32"/>
          <w:szCs w:val="32"/>
          <w:lang w:val="es-MX"/>
        </w:rPr>
      </w:pPr>
    </w:p>
    <w:p w14:paraId="7DDDF113" w14:textId="77777777" w:rsidR="00AA08E2" w:rsidRPr="00DD1FCA" w:rsidRDefault="00AA08E2" w:rsidP="00AA08E2">
      <w:pPr>
        <w:spacing w:line="360" w:lineRule="auto"/>
        <w:jc w:val="center"/>
        <w:rPr>
          <w:b/>
          <w:bCs/>
          <w:sz w:val="32"/>
          <w:szCs w:val="32"/>
          <w:lang w:val="es-MX"/>
        </w:rPr>
      </w:pPr>
      <w:r>
        <w:rPr>
          <w:b/>
          <w:bCs/>
          <w:sz w:val="32"/>
          <w:szCs w:val="32"/>
        </w:rPr>
        <w:t>VICERRECTOR ACADÉMICO NACIONAL</w:t>
      </w:r>
    </w:p>
    <w:p w14:paraId="46766BCD" w14:textId="77777777" w:rsidR="00AA08E2" w:rsidRPr="006F4460" w:rsidRDefault="00AA08E2" w:rsidP="00AA08E2">
      <w:pPr>
        <w:spacing w:line="360" w:lineRule="auto"/>
        <w:jc w:val="center"/>
        <w:rPr>
          <w:b/>
          <w:bCs/>
          <w:sz w:val="32"/>
          <w:szCs w:val="32"/>
        </w:rPr>
      </w:pPr>
      <w:r w:rsidRPr="00957657">
        <w:rPr>
          <w:b/>
          <w:bCs/>
          <w:sz w:val="32"/>
          <w:szCs w:val="32"/>
        </w:rPr>
        <w:t xml:space="preserve">JAVIER </w:t>
      </w:r>
      <w:r>
        <w:rPr>
          <w:b/>
          <w:bCs/>
          <w:sz w:val="32"/>
          <w:szCs w:val="32"/>
        </w:rPr>
        <w:t xml:space="preserve">ABRAHAM </w:t>
      </w:r>
      <w:r w:rsidRPr="00957657">
        <w:rPr>
          <w:b/>
          <w:bCs/>
          <w:sz w:val="32"/>
          <w:szCs w:val="32"/>
        </w:rPr>
        <w:t>SALGADO</w:t>
      </w:r>
      <w:r>
        <w:rPr>
          <w:b/>
          <w:bCs/>
          <w:sz w:val="32"/>
          <w:szCs w:val="32"/>
        </w:rPr>
        <w:t xml:space="preserve"> LEZAMA</w:t>
      </w:r>
    </w:p>
    <w:p w14:paraId="1F682D1D" w14:textId="7A9765FB" w:rsidR="0067555C" w:rsidRPr="000440AB" w:rsidRDefault="0067555C" w:rsidP="00A63B93">
      <w:pPr>
        <w:jc w:val="center"/>
        <w:rPr>
          <w:b/>
          <w:bCs/>
          <w:sz w:val="32"/>
          <w:szCs w:val="32"/>
        </w:rPr>
      </w:pPr>
      <w:r w:rsidRPr="000440AB">
        <w:rPr>
          <w:b/>
          <w:bCs/>
          <w:sz w:val="32"/>
          <w:szCs w:val="32"/>
        </w:rPr>
        <w:t xml:space="preserve"> </w:t>
      </w:r>
    </w:p>
    <w:p w14:paraId="5F851B37" w14:textId="77777777" w:rsidR="00907E0C" w:rsidRPr="000440AB" w:rsidRDefault="00907E0C" w:rsidP="00A63B93">
      <w:pPr>
        <w:jc w:val="center"/>
        <w:rPr>
          <w:b/>
          <w:bCs/>
          <w:sz w:val="28"/>
          <w:szCs w:val="28"/>
        </w:rPr>
      </w:pPr>
    </w:p>
    <w:p w14:paraId="10757EB8" w14:textId="01C78D51" w:rsidR="00A63B93" w:rsidRPr="000440AB" w:rsidRDefault="00A63B93" w:rsidP="00A63B93">
      <w:pPr>
        <w:jc w:val="center"/>
        <w:rPr>
          <w:b/>
          <w:bCs/>
          <w:sz w:val="28"/>
          <w:szCs w:val="28"/>
        </w:rPr>
      </w:pPr>
      <w:r w:rsidRPr="000440AB">
        <w:rPr>
          <w:b/>
          <w:bCs/>
          <w:sz w:val="28"/>
          <w:szCs w:val="28"/>
        </w:rPr>
        <w:t>SECRETARIO GENERAL</w:t>
      </w:r>
    </w:p>
    <w:p w14:paraId="068B0F9F" w14:textId="22F16A39" w:rsidR="00A63B93" w:rsidRPr="000440AB" w:rsidRDefault="00A63B93" w:rsidP="00A63B93">
      <w:pPr>
        <w:jc w:val="center"/>
        <w:rPr>
          <w:b/>
          <w:bCs/>
          <w:sz w:val="28"/>
          <w:szCs w:val="28"/>
        </w:rPr>
      </w:pPr>
      <w:r w:rsidRPr="000440AB">
        <w:rPr>
          <w:b/>
          <w:bCs/>
          <w:sz w:val="28"/>
          <w:szCs w:val="28"/>
        </w:rPr>
        <w:t>ROGER MARTÍNEZ MIRALDA</w:t>
      </w:r>
    </w:p>
    <w:p w14:paraId="1FE2F1C6" w14:textId="2284D4B7" w:rsidR="00A63B93" w:rsidRPr="000440AB" w:rsidRDefault="00A63B93" w:rsidP="00A63B93">
      <w:pPr>
        <w:jc w:val="center"/>
        <w:rPr>
          <w:b/>
          <w:bCs/>
          <w:sz w:val="28"/>
          <w:szCs w:val="28"/>
        </w:rPr>
      </w:pPr>
    </w:p>
    <w:p w14:paraId="6061F672" w14:textId="5CE1394F" w:rsidR="00A63B93" w:rsidRPr="000440AB" w:rsidRDefault="00A63B93" w:rsidP="00A63B93">
      <w:pPr>
        <w:jc w:val="center"/>
        <w:rPr>
          <w:b/>
          <w:bCs/>
          <w:sz w:val="28"/>
          <w:szCs w:val="28"/>
        </w:rPr>
      </w:pPr>
    </w:p>
    <w:p w14:paraId="29385220" w14:textId="47607AD1" w:rsidR="00A63B93" w:rsidRPr="000440AB" w:rsidRDefault="00A63B93" w:rsidP="00A63B93">
      <w:pPr>
        <w:jc w:val="center"/>
        <w:rPr>
          <w:b/>
          <w:bCs/>
          <w:sz w:val="28"/>
          <w:szCs w:val="28"/>
        </w:rPr>
      </w:pPr>
    </w:p>
    <w:p w14:paraId="70B35FE0" w14:textId="75CED12C" w:rsidR="00A63B93" w:rsidRPr="000440AB" w:rsidRDefault="00907E0C" w:rsidP="00A63B93">
      <w:pPr>
        <w:jc w:val="center"/>
        <w:rPr>
          <w:b/>
          <w:bCs/>
          <w:sz w:val="28"/>
          <w:szCs w:val="28"/>
        </w:rPr>
      </w:pPr>
      <w:r w:rsidRPr="000440AB">
        <w:rPr>
          <w:b/>
          <w:bCs/>
          <w:sz w:val="28"/>
          <w:szCs w:val="28"/>
        </w:rPr>
        <w:t>DIRECTORA NACIONAL DE POSTGRADO</w:t>
      </w:r>
    </w:p>
    <w:p w14:paraId="5902C06E" w14:textId="77777777" w:rsidR="00A63B93" w:rsidRPr="000440AB" w:rsidRDefault="00A63B93" w:rsidP="00A63B93">
      <w:pPr>
        <w:jc w:val="center"/>
        <w:rPr>
          <w:b/>
          <w:bCs/>
          <w:sz w:val="28"/>
          <w:szCs w:val="28"/>
        </w:rPr>
      </w:pPr>
    </w:p>
    <w:p w14:paraId="2F94E333" w14:textId="41FA9788" w:rsidR="00A63B93" w:rsidRPr="000440AB" w:rsidRDefault="00A031D4" w:rsidP="00A63B93">
      <w:pPr>
        <w:jc w:val="center"/>
        <w:rPr>
          <w:b/>
          <w:bCs/>
          <w:sz w:val="28"/>
          <w:szCs w:val="28"/>
        </w:rPr>
      </w:pPr>
      <w:r w:rsidRPr="000440AB">
        <w:rPr>
          <w:b/>
          <w:bCs/>
          <w:sz w:val="28"/>
          <w:szCs w:val="28"/>
        </w:rPr>
        <w:t>ANA DEL CARMEN RETALLY VARGAS</w:t>
      </w:r>
    </w:p>
    <w:p w14:paraId="56FF583F" w14:textId="77777777" w:rsidR="00550EFC" w:rsidRPr="000440AB" w:rsidRDefault="00550EFC" w:rsidP="00A63B93">
      <w:pPr>
        <w:spacing w:line="259" w:lineRule="auto"/>
        <w:ind w:left="118"/>
        <w:jc w:val="center"/>
        <w:rPr>
          <w:b/>
          <w:bCs/>
          <w:sz w:val="28"/>
          <w:szCs w:val="28"/>
        </w:rPr>
      </w:pPr>
    </w:p>
    <w:p w14:paraId="3F100472" w14:textId="77777777" w:rsidR="00550EFC" w:rsidRPr="000440AB" w:rsidRDefault="00550EFC" w:rsidP="00A63B93">
      <w:pPr>
        <w:spacing w:line="259" w:lineRule="auto"/>
        <w:ind w:left="118"/>
        <w:jc w:val="center"/>
        <w:rPr>
          <w:b/>
          <w:bCs/>
          <w:sz w:val="28"/>
          <w:szCs w:val="28"/>
        </w:rPr>
      </w:pPr>
    </w:p>
    <w:p w14:paraId="3798D610" w14:textId="77777777" w:rsidR="00550EFC" w:rsidRPr="000440AB" w:rsidRDefault="00550EFC" w:rsidP="00A63B93">
      <w:pPr>
        <w:spacing w:line="259" w:lineRule="auto"/>
        <w:ind w:left="118"/>
        <w:jc w:val="center"/>
        <w:rPr>
          <w:b/>
          <w:bCs/>
          <w:sz w:val="28"/>
          <w:szCs w:val="28"/>
        </w:rPr>
      </w:pPr>
    </w:p>
    <w:p w14:paraId="520E7156" w14:textId="77777777" w:rsidR="00550EFC" w:rsidRPr="000440AB" w:rsidRDefault="00550EFC" w:rsidP="00A63B93">
      <w:pPr>
        <w:spacing w:line="259" w:lineRule="auto"/>
        <w:ind w:left="118"/>
        <w:jc w:val="center"/>
        <w:rPr>
          <w:b/>
          <w:bCs/>
          <w:sz w:val="28"/>
          <w:szCs w:val="28"/>
        </w:rPr>
      </w:pPr>
    </w:p>
    <w:p w14:paraId="4F31A599" w14:textId="77777777" w:rsidR="00CB203A" w:rsidRDefault="00CB203A" w:rsidP="00A63B93">
      <w:pPr>
        <w:jc w:val="center"/>
        <w:rPr>
          <w:b/>
          <w:color w:val="0D0D0D"/>
          <w:sz w:val="32"/>
          <w:szCs w:val="32"/>
          <w:shd w:val="clear" w:color="auto" w:fill="FFFFFF"/>
        </w:rPr>
      </w:pPr>
    </w:p>
    <w:p w14:paraId="3A03EFC8" w14:textId="77777777" w:rsidR="00CB203A" w:rsidRDefault="00CB203A" w:rsidP="00A63B93">
      <w:pPr>
        <w:jc w:val="center"/>
        <w:rPr>
          <w:b/>
          <w:color w:val="0D0D0D"/>
          <w:sz w:val="32"/>
          <w:szCs w:val="32"/>
          <w:shd w:val="clear" w:color="auto" w:fill="FFFFFF"/>
        </w:rPr>
      </w:pPr>
    </w:p>
    <w:p w14:paraId="1966D631" w14:textId="77777777" w:rsidR="00CB203A" w:rsidRDefault="00CB203A" w:rsidP="00A63B93">
      <w:pPr>
        <w:jc w:val="center"/>
        <w:rPr>
          <w:b/>
          <w:color w:val="0D0D0D"/>
          <w:sz w:val="32"/>
          <w:szCs w:val="32"/>
          <w:shd w:val="clear" w:color="auto" w:fill="FFFFFF"/>
        </w:rPr>
      </w:pPr>
    </w:p>
    <w:p w14:paraId="75471D3C" w14:textId="77777777" w:rsidR="00CB203A" w:rsidRDefault="00CB203A" w:rsidP="00A63B93">
      <w:pPr>
        <w:jc w:val="center"/>
        <w:rPr>
          <w:b/>
          <w:color w:val="0D0D0D"/>
          <w:sz w:val="32"/>
          <w:szCs w:val="32"/>
          <w:shd w:val="clear" w:color="auto" w:fill="FFFFFF"/>
        </w:rPr>
      </w:pPr>
    </w:p>
    <w:p w14:paraId="36E6DF24" w14:textId="2570C4B3" w:rsidR="00D35B88" w:rsidRPr="003F2611" w:rsidRDefault="00D35B88" w:rsidP="00D35B88">
      <w:pPr>
        <w:jc w:val="center"/>
        <w:rPr>
          <w:b/>
          <w:sz w:val="32"/>
          <w:szCs w:val="32"/>
        </w:rPr>
      </w:pPr>
      <w:r w:rsidRPr="003F2611">
        <w:rPr>
          <w:b/>
          <w:sz w:val="32"/>
          <w:szCs w:val="32"/>
        </w:rPr>
        <w:lastRenderedPageBreak/>
        <w:t xml:space="preserve">DESAFÍOS DE LAS MIPYMES DE MODA PARA POTENCIAR LA COMPRA EN LÍNEA ENTRE </w:t>
      </w:r>
      <w:r w:rsidR="003C7C30" w:rsidRPr="003F2611">
        <w:rPr>
          <w:b/>
          <w:i/>
          <w:sz w:val="32"/>
          <w:szCs w:val="32"/>
        </w:rPr>
        <w:t>MILLENNIALS</w:t>
      </w:r>
      <w:r w:rsidRPr="003F2611">
        <w:rPr>
          <w:b/>
          <w:sz w:val="32"/>
          <w:szCs w:val="32"/>
        </w:rPr>
        <w:t xml:space="preserve"> DEL DISTRITO CENTRAL, HONDURAS EN EL 2023.</w:t>
      </w:r>
    </w:p>
    <w:p w14:paraId="57F833ED" w14:textId="77777777" w:rsidR="00CB203A" w:rsidRPr="003F2611" w:rsidRDefault="00CB203A" w:rsidP="00CB203A">
      <w:pPr>
        <w:jc w:val="center"/>
        <w:rPr>
          <w:b/>
          <w:sz w:val="32"/>
          <w:szCs w:val="32"/>
        </w:rPr>
      </w:pPr>
    </w:p>
    <w:p w14:paraId="7609E91F" w14:textId="77777777" w:rsidR="00AA08E2" w:rsidRPr="00AA08E2" w:rsidRDefault="00AA08E2" w:rsidP="00AA08E2">
      <w:pPr>
        <w:spacing w:line="259" w:lineRule="auto"/>
        <w:ind w:left="118"/>
        <w:jc w:val="center"/>
        <w:rPr>
          <w:b/>
          <w:bCs/>
          <w:sz w:val="28"/>
          <w:szCs w:val="28"/>
        </w:rPr>
      </w:pPr>
      <w:r w:rsidRPr="003F2611">
        <w:rPr>
          <w:b/>
          <w:bCs/>
          <w:sz w:val="28"/>
          <w:szCs w:val="28"/>
        </w:rPr>
        <w:t>TRABAJO PRESENTADO EN CUMPLIMIENTO</w:t>
      </w:r>
      <w:r w:rsidRPr="00AA08E2">
        <w:rPr>
          <w:b/>
          <w:bCs/>
          <w:sz w:val="28"/>
          <w:szCs w:val="28"/>
        </w:rPr>
        <w:t xml:space="preserve"> DE LOS REQUISITOS EXIGIDOS PARA OPTAR AL TÍTULO DE</w:t>
      </w:r>
    </w:p>
    <w:p w14:paraId="77D1BCE9" w14:textId="77777777" w:rsidR="00AA08E2" w:rsidRDefault="00AA08E2" w:rsidP="00AA08E2">
      <w:pPr>
        <w:spacing w:line="259" w:lineRule="auto"/>
        <w:ind w:left="118"/>
        <w:jc w:val="center"/>
        <w:rPr>
          <w:b/>
          <w:bCs/>
          <w:sz w:val="28"/>
          <w:szCs w:val="28"/>
        </w:rPr>
      </w:pPr>
      <w:r w:rsidRPr="00AA08E2">
        <w:rPr>
          <w:b/>
          <w:bCs/>
          <w:sz w:val="28"/>
          <w:szCs w:val="28"/>
        </w:rPr>
        <w:t>MÁSTER EN</w:t>
      </w:r>
    </w:p>
    <w:p w14:paraId="43FB8058" w14:textId="77777777" w:rsidR="00AA08E2" w:rsidRDefault="00AA08E2" w:rsidP="00AA08E2">
      <w:pPr>
        <w:spacing w:line="259" w:lineRule="auto"/>
        <w:ind w:left="118"/>
        <w:jc w:val="center"/>
        <w:rPr>
          <w:b/>
          <w:bCs/>
          <w:sz w:val="28"/>
          <w:szCs w:val="28"/>
        </w:rPr>
      </w:pPr>
    </w:p>
    <w:p w14:paraId="01EF99F2" w14:textId="65794179" w:rsidR="00A63B93" w:rsidRPr="000440AB" w:rsidRDefault="00AD7615" w:rsidP="00AA08E2">
      <w:pPr>
        <w:spacing w:line="259" w:lineRule="auto"/>
        <w:ind w:left="118"/>
        <w:jc w:val="center"/>
        <w:rPr>
          <w:b/>
          <w:bCs/>
          <w:sz w:val="28"/>
          <w:szCs w:val="28"/>
        </w:rPr>
      </w:pPr>
      <w:r w:rsidRPr="000440AB">
        <w:rPr>
          <w:b/>
          <w:bCs/>
          <w:sz w:val="28"/>
          <w:szCs w:val="28"/>
        </w:rPr>
        <w:t>GESTIÓN DEL MARKETING ESTRATÉGICO Y DIGITAL</w:t>
      </w:r>
    </w:p>
    <w:p w14:paraId="45BB83E3" w14:textId="77777777" w:rsidR="00A63B93" w:rsidRPr="000440AB" w:rsidRDefault="00A63B93" w:rsidP="00A63B93">
      <w:pPr>
        <w:spacing w:line="259" w:lineRule="auto"/>
        <w:ind w:left="118"/>
        <w:jc w:val="center"/>
        <w:rPr>
          <w:b/>
          <w:bCs/>
          <w:sz w:val="28"/>
          <w:szCs w:val="28"/>
        </w:rPr>
      </w:pPr>
    </w:p>
    <w:p w14:paraId="61E9B630" w14:textId="77777777" w:rsidR="00A63B93" w:rsidRPr="000440AB" w:rsidRDefault="00A63B93" w:rsidP="00A63B93">
      <w:pPr>
        <w:spacing w:line="259" w:lineRule="auto"/>
        <w:ind w:left="118"/>
        <w:jc w:val="center"/>
        <w:rPr>
          <w:b/>
          <w:bCs/>
          <w:sz w:val="28"/>
          <w:szCs w:val="28"/>
        </w:rPr>
      </w:pPr>
    </w:p>
    <w:p w14:paraId="5D5EA95A" w14:textId="77777777" w:rsidR="00A63B93" w:rsidRPr="000440AB" w:rsidRDefault="00A63B93" w:rsidP="00A63B93">
      <w:pPr>
        <w:spacing w:line="259" w:lineRule="auto"/>
        <w:ind w:left="118"/>
        <w:jc w:val="center"/>
        <w:rPr>
          <w:bCs/>
          <w:sz w:val="28"/>
          <w:szCs w:val="28"/>
        </w:rPr>
      </w:pPr>
    </w:p>
    <w:p w14:paraId="278831AF" w14:textId="09979621" w:rsidR="00A63B93" w:rsidRPr="000440AB" w:rsidRDefault="00A63B93" w:rsidP="00A63B93">
      <w:pPr>
        <w:spacing w:line="259" w:lineRule="auto"/>
        <w:ind w:left="118"/>
        <w:jc w:val="center"/>
        <w:rPr>
          <w:bCs/>
          <w:sz w:val="28"/>
          <w:szCs w:val="28"/>
        </w:rPr>
      </w:pPr>
      <w:r w:rsidRPr="000440AB">
        <w:rPr>
          <w:bCs/>
          <w:sz w:val="28"/>
          <w:szCs w:val="28"/>
        </w:rPr>
        <w:t>ASESORA METODOLÓGICA</w:t>
      </w:r>
    </w:p>
    <w:p w14:paraId="68B495D3" w14:textId="318ABE5B" w:rsidR="00A63B93" w:rsidRPr="000440AB" w:rsidRDefault="00A63B93" w:rsidP="00A63B93">
      <w:pPr>
        <w:spacing w:line="259" w:lineRule="auto"/>
        <w:ind w:left="118"/>
        <w:jc w:val="center"/>
        <w:rPr>
          <w:bCs/>
          <w:sz w:val="28"/>
          <w:szCs w:val="28"/>
        </w:rPr>
      </w:pPr>
      <w:r w:rsidRPr="000440AB">
        <w:rPr>
          <w:bCs/>
          <w:sz w:val="28"/>
          <w:szCs w:val="28"/>
        </w:rPr>
        <w:t>ADRIANA G</w:t>
      </w:r>
      <w:r w:rsidR="00A04071">
        <w:rPr>
          <w:bCs/>
          <w:sz w:val="28"/>
          <w:szCs w:val="28"/>
        </w:rPr>
        <w:t>E</w:t>
      </w:r>
      <w:r w:rsidRPr="000440AB">
        <w:rPr>
          <w:bCs/>
          <w:sz w:val="28"/>
          <w:szCs w:val="28"/>
        </w:rPr>
        <w:t>ORGINA HERNÁNDEZ</w:t>
      </w:r>
    </w:p>
    <w:p w14:paraId="45C95570" w14:textId="77777777" w:rsidR="00550EFC" w:rsidRPr="000440AB" w:rsidRDefault="00550EFC" w:rsidP="00A63B93">
      <w:pPr>
        <w:spacing w:line="259" w:lineRule="auto"/>
        <w:ind w:left="118"/>
        <w:jc w:val="center"/>
        <w:rPr>
          <w:bCs/>
          <w:sz w:val="28"/>
          <w:szCs w:val="28"/>
        </w:rPr>
      </w:pPr>
    </w:p>
    <w:p w14:paraId="3424AAF5" w14:textId="77777777" w:rsidR="00550EFC" w:rsidRPr="000440AB" w:rsidRDefault="00550EFC" w:rsidP="00A63B93">
      <w:pPr>
        <w:spacing w:line="259" w:lineRule="auto"/>
        <w:ind w:left="118"/>
        <w:jc w:val="center"/>
        <w:rPr>
          <w:bCs/>
          <w:sz w:val="28"/>
          <w:szCs w:val="28"/>
        </w:rPr>
      </w:pPr>
    </w:p>
    <w:p w14:paraId="2FDFB9E2" w14:textId="29C24FD0" w:rsidR="00550EFC" w:rsidRPr="000440AB" w:rsidRDefault="00550EFC" w:rsidP="00A63B93">
      <w:pPr>
        <w:spacing w:line="259" w:lineRule="auto"/>
        <w:ind w:left="118"/>
        <w:jc w:val="center"/>
        <w:rPr>
          <w:bCs/>
          <w:sz w:val="28"/>
          <w:szCs w:val="28"/>
        </w:rPr>
      </w:pPr>
      <w:r w:rsidRPr="000440AB">
        <w:rPr>
          <w:bCs/>
          <w:sz w:val="28"/>
          <w:szCs w:val="28"/>
        </w:rPr>
        <w:t>ASESOR TÉCNICO</w:t>
      </w:r>
    </w:p>
    <w:p w14:paraId="71F07531" w14:textId="7540E7B2" w:rsidR="00907E0C" w:rsidRPr="000440AB" w:rsidRDefault="00907E0C" w:rsidP="00907E0C">
      <w:pPr>
        <w:spacing w:line="259" w:lineRule="auto"/>
        <w:ind w:left="118"/>
        <w:jc w:val="center"/>
        <w:rPr>
          <w:bCs/>
          <w:sz w:val="28"/>
          <w:szCs w:val="28"/>
        </w:rPr>
      </w:pPr>
      <w:r w:rsidRPr="000440AB">
        <w:rPr>
          <w:bCs/>
          <w:sz w:val="28"/>
          <w:szCs w:val="28"/>
        </w:rPr>
        <w:t>ADRIANA G</w:t>
      </w:r>
      <w:r w:rsidR="00A04071">
        <w:rPr>
          <w:bCs/>
          <w:sz w:val="28"/>
          <w:szCs w:val="28"/>
        </w:rPr>
        <w:t>E</w:t>
      </w:r>
      <w:r w:rsidRPr="000440AB">
        <w:rPr>
          <w:bCs/>
          <w:sz w:val="28"/>
          <w:szCs w:val="28"/>
        </w:rPr>
        <w:t>ORGINA HERNÁNDEZ</w:t>
      </w:r>
    </w:p>
    <w:p w14:paraId="1ADE6DE9" w14:textId="77777777" w:rsidR="00550EFC" w:rsidRPr="000440AB" w:rsidRDefault="00550EFC" w:rsidP="00A63B93">
      <w:pPr>
        <w:spacing w:line="259" w:lineRule="auto"/>
        <w:ind w:left="118"/>
        <w:jc w:val="center"/>
        <w:rPr>
          <w:bCs/>
          <w:sz w:val="28"/>
          <w:szCs w:val="28"/>
        </w:rPr>
      </w:pPr>
    </w:p>
    <w:p w14:paraId="66173830" w14:textId="77777777" w:rsidR="00907E0C" w:rsidRPr="000440AB" w:rsidRDefault="00907E0C" w:rsidP="00A63B93">
      <w:pPr>
        <w:spacing w:line="259" w:lineRule="auto"/>
        <w:ind w:left="118"/>
        <w:jc w:val="center"/>
        <w:rPr>
          <w:bCs/>
          <w:sz w:val="28"/>
          <w:szCs w:val="28"/>
        </w:rPr>
      </w:pPr>
    </w:p>
    <w:p w14:paraId="19F31A62" w14:textId="4F689311" w:rsidR="00907E0C" w:rsidRPr="000440AB" w:rsidRDefault="00907E0C" w:rsidP="00907E0C">
      <w:pPr>
        <w:spacing w:line="259" w:lineRule="auto"/>
        <w:ind w:left="118"/>
        <w:jc w:val="center"/>
        <w:rPr>
          <w:bCs/>
          <w:sz w:val="28"/>
          <w:szCs w:val="28"/>
        </w:rPr>
      </w:pPr>
      <w:r w:rsidRPr="000440AB">
        <w:rPr>
          <w:bCs/>
          <w:sz w:val="28"/>
          <w:szCs w:val="28"/>
        </w:rPr>
        <w:t>ASESOR TEMÁTICO</w:t>
      </w:r>
    </w:p>
    <w:p w14:paraId="2EB4F485" w14:textId="4B46381E" w:rsidR="00550EFC" w:rsidRPr="000440AB" w:rsidRDefault="005C7281" w:rsidP="00A63B93">
      <w:pPr>
        <w:spacing w:line="259" w:lineRule="auto"/>
        <w:ind w:left="118"/>
        <w:jc w:val="center"/>
        <w:rPr>
          <w:bCs/>
          <w:sz w:val="28"/>
          <w:szCs w:val="28"/>
        </w:rPr>
      </w:pPr>
      <w:r w:rsidRPr="005C7281">
        <w:rPr>
          <w:bCs/>
          <w:sz w:val="28"/>
          <w:szCs w:val="28"/>
        </w:rPr>
        <w:t>ADRIANA GEORGINA HERNÁNDEZ</w:t>
      </w:r>
    </w:p>
    <w:p w14:paraId="013259D9" w14:textId="77777777" w:rsidR="00907E0C" w:rsidRPr="000440AB" w:rsidRDefault="00907E0C" w:rsidP="00A63B93">
      <w:pPr>
        <w:spacing w:line="259" w:lineRule="auto"/>
        <w:ind w:left="118"/>
        <w:jc w:val="center"/>
        <w:rPr>
          <w:bCs/>
          <w:sz w:val="28"/>
          <w:szCs w:val="28"/>
        </w:rPr>
      </w:pPr>
    </w:p>
    <w:p w14:paraId="37D6F1E9" w14:textId="77777777" w:rsidR="00907E0C" w:rsidRPr="000440AB" w:rsidRDefault="00907E0C" w:rsidP="00A63B93">
      <w:pPr>
        <w:spacing w:line="259" w:lineRule="auto"/>
        <w:ind w:left="118"/>
        <w:jc w:val="center"/>
        <w:rPr>
          <w:bCs/>
          <w:sz w:val="28"/>
          <w:szCs w:val="28"/>
        </w:rPr>
      </w:pPr>
    </w:p>
    <w:p w14:paraId="24AC4327" w14:textId="46FE5137" w:rsidR="00550EFC" w:rsidRPr="000440AB" w:rsidRDefault="00550EFC" w:rsidP="00A63B93">
      <w:pPr>
        <w:spacing w:line="259" w:lineRule="auto"/>
        <w:ind w:left="118"/>
        <w:jc w:val="center"/>
        <w:rPr>
          <w:bCs/>
          <w:sz w:val="28"/>
          <w:szCs w:val="28"/>
        </w:rPr>
      </w:pPr>
      <w:r w:rsidRPr="000440AB">
        <w:rPr>
          <w:bCs/>
          <w:sz w:val="28"/>
          <w:szCs w:val="28"/>
        </w:rPr>
        <w:t>MIEMBROS DE LA TERNA:</w:t>
      </w:r>
    </w:p>
    <w:p w14:paraId="01446344" w14:textId="77777777" w:rsidR="00550EFC" w:rsidRPr="000440AB" w:rsidRDefault="00550EFC" w:rsidP="00A63B93">
      <w:pPr>
        <w:spacing w:line="259" w:lineRule="auto"/>
        <w:ind w:left="118"/>
        <w:jc w:val="center"/>
        <w:rPr>
          <w:bCs/>
          <w:sz w:val="28"/>
          <w:szCs w:val="28"/>
        </w:rPr>
      </w:pPr>
    </w:p>
    <w:p w14:paraId="33470B64" w14:textId="4037DD1C" w:rsidR="00550EFC" w:rsidRPr="000440AB" w:rsidRDefault="00C52269" w:rsidP="00A63B93">
      <w:pPr>
        <w:spacing w:line="259" w:lineRule="auto"/>
        <w:ind w:left="118"/>
        <w:jc w:val="center"/>
        <w:rPr>
          <w:bCs/>
          <w:sz w:val="28"/>
          <w:szCs w:val="28"/>
        </w:rPr>
      </w:pPr>
      <w:r>
        <w:rPr>
          <w:bCs/>
          <w:sz w:val="28"/>
          <w:szCs w:val="28"/>
        </w:rPr>
        <w:t>JAVIER DEL CID</w:t>
      </w:r>
    </w:p>
    <w:p w14:paraId="34E25AE5" w14:textId="76511595" w:rsidR="00550EFC" w:rsidRDefault="00C52269" w:rsidP="00A63B93">
      <w:pPr>
        <w:spacing w:line="259" w:lineRule="auto"/>
        <w:ind w:left="118"/>
        <w:jc w:val="center"/>
        <w:rPr>
          <w:bCs/>
          <w:sz w:val="28"/>
          <w:szCs w:val="28"/>
        </w:rPr>
      </w:pPr>
      <w:r>
        <w:rPr>
          <w:bCs/>
          <w:sz w:val="28"/>
          <w:szCs w:val="28"/>
        </w:rPr>
        <w:t>MARTIN ROSALES</w:t>
      </w:r>
    </w:p>
    <w:p w14:paraId="2104E17A" w14:textId="02C11B4C" w:rsidR="00C52269" w:rsidRPr="000440AB" w:rsidRDefault="00C52269" w:rsidP="00A63B93">
      <w:pPr>
        <w:spacing w:line="259" w:lineRule="auto"/>
        <w:ind w:left="118"/>
        <w:jc w:val="center"/>
        <w:rPr>
          <w:bCs/>
          <w:sz w:val="28"/>
          <w:szCs w:val="28"/>
        </w:rPr>
      </w:pPr>
      <w:r>
        <w:rPr>
          <w:bCs/>
          <w:sz w:val="28"/>
          <w:szCs w:val="28"/>
        </w:rPr>
        <w:t>DARWIN BUESO</w:t>
      </w:r>
    </w:p>
    <w:p w14:paraId="18614978" w14:textId="77777777" w:rsidR="00095134" w:rsidRPr="000440AB" w:rsidRDefault="00095134" w:rsidP="00A63B93">
      <w:pPr>
        <w:spacing w:line="259" w:lineRule="auto"/>
        <w:ind w:left="118"/>
        <w:jc w:val="center"/>
        <w:rPr>
          <w:bCs/>
          <w:sz w:val="28"/>
          <w:szCs w:val="28"/>
        </w:rPr>
      </w:pPr>
    </w:p>
    <w:p w14:paraId="75AF3795" w14:textId="77777777" w:rsidR="00095134" w:rsidRPr="000440AB" w:rsidRDefault="00095134" w:rsidP="00A63B93">
      <w:pPr>
        <w:spacing w:line="259" w:lineRule="auto"/>
        <w:ind w:left="118"/>
        <w:jc w:val="center"/>
        <w:rPr>
          <w:bCs/>
          <w:sz w:val="28"/>
          <w:szCs w:val="28"/>
        </w:rPr>
      </w:pPr>
    </w:p>
    <w:p w14:paraId="7E441C43" w14:textId="77777777" w:rsidR="00095134" w:rsidRPr="000440AB" w:rsidRDefault="00095134" w:rsidP="00A63B93">
      <w:pPr>
        <w:spacing w:line="259" w:lineRule="auto"/>
        <w:ind w:left="118"/>
        <w:jc w:val="center"/>
        <w:rPr>
          <w:bCs/>
          <w:sz w:val="28"/>
          <w:szCs w:val="28"/>
        </w:rPr>
      </w:pPr>
    </w:p>
    <w:p w14:paraId="64BAB348" w14:textId="77777777" w:rsidR="00095134" w:rsidRPr="000440AB" w:rsidRDefault="00095134" w:rsidP="00A63B93">
      <w:pPr>
        <w:spacing w:line="259" w:lineRule="auto"/>
        <w:ind w:left="118"/>
        <w:jc w:val="center"/>
        <w:rPr>
          <w:bCs/>
          <w:sz w:val="28"/>
          <w:szCs w:val="28"/>
        </w:rPr>
      </w:pPr>
    </w:p>
    <w:p w14:paraId="4E352456" w14:textId="77777777" w:rsidR="00095134" w:rsidRPr="000440AB" w:rsidRDefault="00095134" w:rsidP="00A031D4">
      <w:pPr>
        <w:spacing w:line="259" w:lineRule="auto"/>
        <w:rPr>
          <w:bCs/>
          <w:sz w:val="28"/>
          <w:szCs w:val="28"/>
        </w:rPr>
      </w:pPr>
    </w:p>
    <w:p w14:paraId="444F099A" w14:textId="77777777" w:rsidR="00095134" w:rsidRPr="000440AB" w:rsidRDefault="00095134" w:rsidP="00A63B93">
      <w:pPr>
        <w:spacing w:line="259" w:lineRule="auto"/>
        <w:ind w:left="118"/>
        <w:jc w:val="center"/>
        <w:rPr>
          <w:bCs/>
          <w:sz w:val="28"/>
          <w:szCs w:val="28"/>
        </w:rPr>
      </w:pPr>
    </w:p>
    <w:p w14:paraId="314FC130" w14:textId="77777777" w:rsidR="00907E0C" w:rsidRPr="000440AB" w:rsidRDefault="00907E0C" w:rsidP="00A63B93">
      <w:pPr>
        <w:spacing w:line="259" w:lineRule="auto"/>
        <w:ind w:left="118"/>
        <w:jc w:val="center"/>
        <w:rPr>
          <w:bCs/>
          <w:sz w:val="28"/>
          <w:szCs w:val="28"/>
        </w:rPr>
      </w:pPr>
    </w:p>
    <w:p w14:paraId="0177B269" w14:textId="77777777" w:rsidR="00907E0C" w:rsidRPr="000440AB" w:rsidRDefault="00907E0C" w:rsidP="00A63B93">
      <w:pPr>
        <w:spacing w:line="259" w:lineRule="auto"/>
        <w:ind w:left="118"/>
        <w:jc w:val="center"/>
        <w:rPr>
          <w:bCs/>
          <w:sz w:val="28"/>
          <w:szCs w:val="28"/>
        </w:rPr>
      </w:pPr>
    </w:p>
    <w:p w14:paraId="7E9A2E7A" w14:textId="77777777" w:rsidR="00907E0C" w:rsidRPr="000440AB" w:rsidRDefault="00907E0C" w:rsidP="00A63B93">
      <w:pPr>
        <w:spacing w:line="259" w:lineRule="auto"/>
        <w:ind w:left="118"/>
        <w:jc w:val="center"/>
        <w:rPr>
          <w:bCs/>
          <w:sz w:val="28"/>
          <w:szCs w:val="28"/>
        </w:rPr>
      </w:pPr>
    </w:p>
    <w:p w14:paraId="1019A947" w14:textId="77777777" w:rsidR="00907E0C" w:rsidRPr="000440AB" w:rsidRDefault="00907E0C" w:rsidP="00A63B93">
      <w:pPr>
        <w:spacing w:line="259" w:lineRule="auto"/>
        <w:ind w:left="118"/>
        <w:jc w:val="center"/>
        <w:rPr>
          <w:b/>
          <w:sz w:val="28"/>
          <w:szCs w:val="28"/>
        </w:rPr>
      </w:pPr>
    </w:p>
    <w:p w14:paraId="015AE0B3" w14:textId="253C29BB" w:rsidR="00095134" w:rsidRPr="000440AB" w:rsidRDefault="00095134" w:rsidP="00A63B93">
      <w:pPr>
        <w:spacing w:line="259" w:lineRule="auto"/>
        <w:ind w:left="118"/>
        <w:jc w:val="center"/>
        <w:rPr>
          <w:b/>
          <w:sz w:val="28"/>
          <w:szCs w:val="28"/>
        </w:rPr>
      </w:pPr>
      <w:r w:rsidRPr="000440AB">
        <w:rPr>
          <w:b/>
          <w:sz w:val="28"/>
          <w:szCs w:val="28"/>
        </w:rPr>
        <w:t>DERECHOS DE AUTOR</w:t>
      </w:r>
    </w:p>
    <w:p w14:paraId="171E6C77" w14:textId="77777777" w:rsidR="00907E0C" w:rsidRPr="000440AB" w:rsidRDefault="00907E0C" w:rsidP="00A63B93">
      <w:pPr>
        <w:spacing w:line="259" w:lineRule="auto"/>
        <w:ind w:left="118"/>
        <w:jc w:val="center"/>
        <w:rPr>
          <w:b/>
          <w:sz w:val="28"/>
          <w:szCs w:val="28"/>
        </w:rPr>
      </w:pPr>
    </w:p>
    <w:p w14:paraId="2EB4DDED" w14:textId="77777777" w:rsidR="00907E0C" w:rsidRPr="000440AB" w:rsidRDefault="00907E0C" w:rsidP="00A63B93">
      <w:pPr>
        <w:spacing w:line="259" w:lineRule="auto"/>
        <w:ind w:left="118"/>
        <w:jc w:val="center"/>
        <w:rPr>
          <w:b/>
          <w:sz w:val="28"/>
          <w:szCs w:val="28"/>
        </w:rPr>
      </w:pPr>
    </w:p>
    <w:p w14:paraId="3E56A6E5" w14:textId="77777777" w:rsidR="00907E0C" w:rsidRPr="000440AB" w:rsidRDefault="00907E0C" w:rsidP="00A63B93">
      <w:pPr>
        <w:spacing w:line="259" w:lineRule="auto"/>
        <w:ind w:left="118"/>
        <w:jc w:val="center"/>
        <w:rPr>
          <w:b/>
          <w:sz w:val="28"/>
          <w:szCs w:val="28"/>
        </w:rPr>
      </w:pPr>
    </w:p>
    <w:p w14:paraId="41F4E4E3" w14:textId="77777777" w:rsidR="00907E0C" w:rsidRPr="000440AB" w:rsidRDefault="00907E0C" w:rsidP="00A63B93">
      <w:pPr>
        <w:spacing w:line="259" w:lineRule="auto"/>
        <w:ind w:left="118"/>
        <w:jc w:val="center"/>
        <w:rPr>
          <w:b/>
          <w:sz w:val="28"/>
          <w:szCs w:val="28"/>
        </w:rPr>
      </w:pPr>
    </w:p>
    <w:p w14:paraId="2088F934" w14:textId="77777777" w:rsidR="00907E0C" w:rsidRPr="000440AB" w:rsidRDefault="00907E0C" w:rsidP="00A63B93">
      <w:pPr>
        <w:spacing w:line="259" w:lineRule="auto"/>
        <w:ind w:left="118"/>
        <w:jc w:val="center"/>
        <w:rPr>
          <w:b/>
          <w:sz w:val="28"/>
          <w:szCs w:val="28"/>
        </w:rPr>
      </w:pPr>
    </w:p>
    <w:p w14:paraId="6E50B270" w14:textId="77777777" w:rsidR="00907E0C" w:rsidRPr="000440AB" w:rsidRDefault="00907E0C" w:rsidP="00A63B93">
      <w:pPr>
        <w:spacing w:line="259" w:lineRule="auto"/>
        <w:ind w:left="118"/>
        <w:jc w:val="center"/>
        <w:rPr>
          <w:b/>
          <w:sz w:val="28"/>
          <w:szCs w:val="28"/>
        </w:rPr>
      </w:pPr>
    </w:p>
    <w:p w14:paraId="5F70A6D5" w14:textId="77777777" w:rsidR="00907E0C" w:rsidRPr="000440AB" w:rsidRDefault="00907E0C" w:rsidP="00A63B93">
      <w:pPr>
        <w:spacing w:line="259" w:lineRule="auto"/>
        <w:ind w:left="118"/>
        <w:jc w:val="center"/>
        <w:rPr>
          <w:b/>
          <w:sz w:val="28"/>
          <w:szCs w:val="28"/>
        </w:rPr>
      </w:pPr>
    </w:p>
    <w:p w14:paraId="15CD638B" w14:textId="77777777" w:rsidR="00907E0C" w:rsidRPr="000440AB" w:rsidRDefault="00907E0C" w:rsidP="00A63B93">
      <w:pPr>
        <w:spacing w:line="259" w:lineRule="auto"/>
        <w:ind w:left="118"/>
        <w:jc w:val="center"/>
        <w:rPr>
          <w:b/>
          <w:sz w:val="28"/>
          <w:szCs w:val="28"/>
        </w:rPr>
      </w:pPr>
    </w:p>
    <w:p w14:paraId="0CC6F383" w14:textId="77777777" w:rsidR="00907E0C" w:rsidRPr="000440AB" w:rsidRDefault="00907E0C" w:rsidP="00A63B93">
      <w:pPr>
        <w:spacing w:line="259" w:lineRule="auto"/>
        <w:ind w:left="118"/>
        <w:jc w:val="center"/>
        <w:rPr>
          <w:b/>
          <w:sz w:val="28"/>
          <w:szCs w:val="28"/>
        </w:rPr>
      </w:pPr>
    </w:p>
    <w:p w14:paraId="7B91AC9E" w14:textId="77777777" w:rsidR="00907E0C" w:rsidRPr="000440AB" w:rsidRDefault="00907E0C" w:rsidP="00A63B93">
      <w:pPr>
        <w:spacing w:line="259" w:lineRule="auto"/>
        <w:ind w:left="118"/>
        <w:jc w:val="center"/>
        <w:rPr>
          <w:b/>
          <w:sz w:val="28"/>
          <w:szCs w:val="28"/>
        </w:rPr>
      </w:pPr>
    </w:p>
    <w:p w14:paraId="4CD75DD5" w14:textId="77777777" w:rsidR="00907E0C" w:rsidRPr="000440AB" w:rsidRDefault="00907E0C" w:rsidP="00A63B93">
      <w:pPr>
        <w:spacing w:line="259" w:lineRule="auto"/>
        <w:ind w:left="118"/>
        <w:jc w:val="center"/>
        <w:rPr>
          <w:b/>
          <w:sz w:val="28"/>
          <w:szCs w:val="28"/>
        </w:rPr>
      </w:pPr>
    </w:p>
    <w:p w14:paraId="20613A49" w14:textId="77777777" w:rsidR="00095134" w:rsidRPr="000440AB" w:rsidRDefault="00095134" w:rsidP="00A63B93">
      <w:pPr>
        <w:spacing w:line="259" w:lineRule="auto"/>
        <w:ind w:left="118"/>
        <w:jc w:val="center"/>
        <w:rPr>
          <w:bCs/>
          <w:sz w:val="28"/>
          <w:szCs w:val="28"/>
        </w:rPr>
      </w:pPr>
    </w:p>
    <w:p w14:paraId="3190C0C0" w14:textId="77777777" w:rsidR="00095134" w:rsidRPr="000440AB" w:rsidRDefault="00095134" w:rsidP="00A63B93">
      <w:pPr>
        <w:spacing w:line="259" w:lineRule="auto"/>
        <w:ind w:left="118"/>
        <w:jc w:val="center"/>
        <w:rPr>
          <w:bCs/>
          <w:sz w:val="28"/>
          <w:szCs w:val="28"/>
        </w:rPr>
      </w:pPr>
      <w:r w:rsidRPr="000440AB">
        <w:rPr>
          <w:bCs/>
          <w:sz w:val="28"/>
          <w:szCs w:val="28"/>
        </w:rPr>
        <w:t xml:space="preserve">© Copyright 2023 </w:t>
      </w:r>
    </w:p>
    <w:p w14:paraId="2048C4BF" w14:textId="1C9C41B0" w:rsidR="00095134" w:rsidRPr="000440AB" w:rsidRDefault="00095134" w:rsidP="00A63B93">
      <w:pPr>
        <w:spacing w:line="259" w:lineRule="auto"/>
        <w:ind w:left="118"/>
        <w:jc w:val="center"/>
        <w:rPr>
          <w:bCs/>
          <w:sz w:val="28"/>
          <w:szCs w:val="28"/>
        </w:rPr>
      </w:pPr>
      <w:r w:rsidRPr="000440AB">
        <w:rPr>
          <w:bCs/>
          <w:sz w:val="28"/>
          <w:szCs w:val="28"/>
        </w:rPr>
        <w:t>Maryuri Gabriela Moncada Varela</w:t>
      </w:r>
    </w:p>
    <w:p w14:paraId="2FDA1062" w14:textId="2F2BF690" w:rsidR="00095134" w:rsidRPr="000440AB" w:rsidRDefault="00095134" w:rsidP="00A63B93">
      <w:pPr>
        <w:spacing w:line="259" w:lineRule="auto"/>
        <w:ind w:left="118"/>
        <w:jc w:val="center"/>
        <w:rPr>
          <w:bCs/>
          <w:sz w:val="28"/>
          <w:szCs w:val="28"/>
        </w:rPr>
      </w:pPr>
      <w:r w:rsidRPr="000440AB">
        <w:rPr>
          <w:bCs/>
          <w:sz w:val="28"/>
          <w:szCs w:val="28"/>
        </w:rPr>
        <w:t xml:space="preserve">         </w:t>
      </w:r>
      <w:proofErr w:type="spellStart"/>
      <w:r w:rsidRPr="000440AB">
        <w:rPr>
          <w:bCs/>
          <w:sz w:val="28"/>
          <w:szCs w:val="28"/>
        </w:rPr>
        <w:t>Ela</w:t>
      </w:r>
      <w:proofErr w:type="spellEnd"/>
      <w:r w:rsidRPr="000440AB">
        <w:rPr>
          <w:bCs/>
          <w:sz w:val="28"/>
          <w:szCs w:val="28"/>
        </w:rPr>
        <w:t xml:space="preserve"> Vanessa Hernández </w:t>
      </w:r>
    </w:p>
    <w:p w14:paraId="01452E60" w14:textId="77777777" w:rsidR="00A63B93" w:rsidRPr="000440AB" w:rsidRDefault="00A63B93" w:rsidP="00A63B93">
      <w:pPr>
        <w:spacing w:line="259" w:lineRule="auto"/>
        <w:ind w:left="118"/>
        <w:jc w:val="center"/>
        <w:rPr>
          <w:bCs/>
          <w:sz w:val="28"/>
          <w:szCs w:val="28"/>
        </w:rPr>
      </w:pPr>
    </w:p>
    <w:p w14:paraId="5DEF7781" w14:textId="77777777" w:rsidR="00A031D4" w:rsidRPr="000440AB" w:rsidRDefault="00A031D4" w:rsidP="00A63B93">
      <w:pPr>
        <w:spacing w:line="259" w:lineRule="auto"/>
        <w:ind w:left="118"/>
        <w:jc w:val="center"/>
        <w:rPr>
          <w:bCs/>
          <w:sz w:val="28"/>
          <w:szCs w:val="28"/>
        </w:rPr>
      </w:pPr>
    </w:p>
    <w:p w14:paraId="57BC677D" w14:textId="77777777" w:rsidR="00907E0C" w:rsidRPr="000440AB" w:rsidRDefault="00907E0C" w:rsidP="00A63B93">
      <w:pPr>
        <w:spacing w:line="259" w:lineRule="auto"/>
        <w:ind w:left="118"/>
        <w:jc w:val="center"/>
        <w:rPr>
          <w:bCs/>
          <w:sz w:val="28"/>
          <w:szCs w:val="28"/>
        </w:rPr>
      </w:pPr>
    </w:p>
    <w:p w14:paraId="7AF899A8" w14:textId="77777777" w:rsidR="00907E0C" w:rsidRPr="000440AB" w:rsidRDefault="00907E0C" w:rsidP="00A63B93">
      <w:pPr>
        <w:spacing w:line="259" w:lineRule="auto"/>
        <w:ind w:left="118"/>
        <w:jc w:val="center"/>
        <w:rPr>
          <w:bCs/>
          <w:sz w:val="28"/>
          <w:szCs w:val="28"/>
        </w:rPr>
      </w:pPr>
    </w:p>
    <w:p w14:paraId="619334DA" w14:textId="77777777" w:rsidR="00907E0C" w:rsidRPr="000440AB" w:rsidRDefault="00907E0C" w:rsidP="00A63B93">
      <w:pPr>
        <w:spacing w:line="259" w:lineRule="auto"/>
        <w:ind w:left="118"/>
        <w:jc w:val="center"/>
        <w:rPr>
          <w:bCs/>
          <w:sz w:val="28"/>
          <w:szCs w:val="28"/>
        </w:rPr>
      </w:pPr>
    </w:p>
    <w:p w14:paraId="5233711B" w14:textId="77777777" w:rsidR="00907E0C" w:rsidRPr="000440AB" w:rsidRDefault="00907E0C" w:rsidP="00A63B93">
      <w:pPr>
        <w:spacing w:line="259" w:lineRule="auto"/>
        <w:ind w:left="118"/>
        <w:jc w:val="center"/>
        <w:rPr>
          <w:bCs/>
          <w:sz w:val="28"/>
          <w:szCs w:val="28"/>
        </w:rPr>
      </w:pPr>
    </w:p>
    <w:p w14:paraId="45D57EF3" w14:textId="77777777" w:rsidR="00907E0C" w:rsidRPr="000440AB" w:rsidRDefault="00907E0C" w:rsidP="00A63B93">
      <w:pPr>
        <w:spacing w:line="259" w:lineRule="auto"/>
        <w:ind w:left="118"/>
        <w:jc w:val="center"/>
        <w:rPr>
          <w:bCs/>
          <w:sz w:val="28"/>
          <w:szCs w:val="28"/>
        </w:rPr>
      </w:pPr>
    </w:p>
    <w:p w14:paraId="4358742E" w14:textId="77777777" w:rsidR="00907E0C" w:rsidRPr="000440AB" w:rsidRDefault="00907E0C" w:rsidP="00A63B93">
      <w:pPr>
        <w:spacing w:line="259" w:lineRule="auto"/>
        <w:ind w:left="118"/>
        <w:jc w:val="center"/>
        <w:rPr>
          <w:bCs/>
          <w:sz w:val="28"/>
          <w:szCs w:val="28"/>
        </w:rPr>
      </w:pPr>
    </w:p>
    <w:p w14:paraId="18207DD7" w14:textId="77777777" w:rsidR="00907E0C" w:rsidRPr="000440AB" w:rsidRDefault="00907E0C" w:rsidP="00A63B93">
      <w:pPr>
        <w:spacing w:line="259" w:lineRule="auto"/>
        <w:ind w:left="118"/>
        <w:jc w:val="center"/>
        <w:rPr>
          <w:bCs/>
          <w:sz w:val="28"/>
          <w:szCs w:val="28"/>
        </w:rPr>
      </w:pPr>
    </w:p>
    <w:p w14:paraId="567AC5CA" w14:textId="77777777" w:rsidR="00907E0C" w:rsidRPr="000440AB" w:rsidRDefault="00907E0C" w:rsidP="00A63B93">
      <w:pPr>
        <w:spacing w:line="259" w:lineRule="auto"/>
        <w:ind w:left="118"/>
        <w:jc w:val="center"/>
        <w:rPr>
          <w:bCs/>
          <w:sz w:val="28"/>
          <w:szCs w:val="28"/>
        </w:rPr>
      </w:pPr>
    </w:p>
    <w:p w14:paraId="68F800CB" w14:textId="77777777" w:rsidR="00907E0C" w:rsidRPr="000440AB" w:rsidRDefault="00907E0C" w:rsidP="00A63B93">
      <w:pPr>
        <w:spacing w:line="259" w:lineRule="auto"/>
        <w:ind w:left="118"/>
        <w:jc w:val="center"/>
        <w:rPr>
          <w:bCs/>
          <w:sz w:val="28"/>
          <w:szCs w:val="28"/>
        </w:rPr>
      </w:pPr>
    </w:p>
    <w:p w14:paraId="6D57C90B" w14:textId="77777777" w:rsidR="00907E0C" w:rsidRPr="000440AB" w:rsidRDefault="00907E0C" w:rsidP="00A63B93">
      <w:pPr>
        <w:spacing w:line="259" w:lineRule="auto"/>
        <w:ind w:left="118"/>
        <w:jc w:val="center"/>
        <w:rPr>
          <w:bCs/>
          <w:sz w:val="28"/>
          <w:szCs w:val="28"/>
        </w:rPr>
      </w:pPr>
    </w:p>
    <w:p w14:paraId="3A9F093F" w14:textId="77777777" w:rsidR="00907E0C" w:rsidRPr="000440AB" w:rsidRDefault="00907E0C" w:rsidP="00A63B93">
      <w:pPr>
        <w:spacing w:line="259" w:lineRule="auto"/>
        <w:ind w:left="118"/>
        <w:jc w:val="center"/>
        <w:rPr>
          <w:bCs/>
          <w:sz w:val="28"/>
          <w:szCs w:val="28"/>
        </w:rPr>
      </w:pPr>
    </w:p>
    <w:p w14:paraId="143DD107" w14:textId="5BC89F95" w:rsidR="00A031D4" w:rsidRPr="000440AB" w:rsidRDefault="00A031D4" w:rsidP="00A63B93">
      <w:pPr>
        <w:spacing w:line="259" w:lineRule="auto"/>
        <w:ind w:left="118"/>
        <w:jc w:val="center"/>
        <w:rPr>
          <w:bCs/>
          <w:sz w:val="28"/>
          <w:szCs w:val="28"/>
        </w:rPr>
      </w:pPr>
      <w:r w:rsidRPr="000440AB">
        <w:rPr>
          <w:bCs/>
          <w:sz w:val="28"/>
          <w:szCs w:val="28"/>
        </w:rPr>
        <w:t>Todos los derechos son reservados.</w:t>
      </w:r>
    </w:p>
    <w:p w14:paraId="5C34B91C" w14:textId="77777777" w:rsidR="00A63B93" w:rsidRPr="000440AB" w:rsidRDefault="00A63B93" w:rsidP="00A63B93">
      <w:pPr>
        <w:spacing w:line="259" w:lineRule="auto"/>
        <w:ind w:left="118"/>
        <w:jc w:val="center"/>
        <w:rPr>
          <w:bCs/>
          <w:sz w:val="28"/>
          <w:szCs w:val="28"/>
        </w:rPr>
      </w:pPr>
    </w:p>
    <w:p w14:paraId="06F21309" w14:textId="77777777" w:rsidR="00CB203A" w:rsidRDefault="00CB203A" w:rsidP="00864F61">
      <w:pPr>
        <w:jc w:val="center"/>
        <w:rPr>
          <w:b/>
          <w:bCs/>
          <w:sz w:val="28"/>
          <w:szCs w:val="28"/>
        </w:rPr>
      </w:pPr>
      <w:bookmarkStart w:id="2" w:name="_Toc153924987"/>
    </w:p>
    <w:p w14:paraId="5D2103B2" w14:textId="77777777" w:rsidR="00CB203A" w:rsidRDefault="00CB203A" w:rsidP="00864F61">
      <w:pPr>
        <w:jc w:val="center"/>
        <w:rPr>
          <w:b/>
          <w:bCs/>
          <w:sz w:val="28"/>
          <w:szCs w:val="28"/>
        </w:rPr>
      </w:pPr>
    </w:p>
    <w:p w14:paraId="08672093" w14:textId="0FD0ED01" w:rsidR="00A031D4" w:rsidRPr="00864F61" w:rsidRDefault="00A031D4" w:rsidP="00864F61">
      <w:pPr>
        <w:jc w:val="center"/>
        <w:rPr>
          <w:b/>
          <w:bCs/>
          <w:sz w:val="28"/>
          <w:szCs w:val="28"/>
        </w:rPr>
      </w:pPr>
      <w:r w:rsidRPr="00864F61">
        <w:rPr>
          <w:b/>
          <w:bCs/>
          <w:sz w:val="28"/>
          <w:szCs w:val="28"/>
        </w:rPr>
        <w:lastRenderedPageBreak/>
        <w:t>AUTORIZACIÓN</w:t>
      </w:r>
      <w:r w:rsidRPr="00864F61">
        <w:rPr>
          <w:b/>
          <w:bCs/>
          <w:spacing w:val="-9"/>
          <w:sz w:val="28"/>
          <w:szCs w:val="28"/>
        </w:rPr>
        <w:t xml:space="preserve"> </w:t>
      </w:r>
      <w:r w:rsidRPr="00864F61">
        <w:rPr>
          <w:b/>
          <w:bCs/>
          <w:sz w:val="28"/>
          <w:szCs w:val="28"/>
        </w:rPr>
        <w:t>DEL</w:t>
      </w:r>
      <w:r w:rsidRPr="00864F61">
        <w:rPr>
          <w:b/>
          <w:bCs/>
          <w:spacing w:val="-9"/>
          <w:sz w:val="28"/>
          <w:szCs w:val="28"/>
        </w:rPr>
        <w:t xml:space="preserve"> </w:t>
      </w:r>
      <w:r w:rsidRPr="00864F61">
        <w:rPr>
          <w:b/>
          <w:bCs/>
          <w:sz w:val="28"/>
          <w:szCs w:val="28"/>
        </w:rPr>
        <w:t>AUTOR(ES)</w:t>
      </w:r>
      <w:r w:rsidRPr="00864F61">
        <w:rPr>
          <w:b/>
          <w:bCs/>
          <w:spacing w:val="-9"/>
          <w:sz w:val="28"/>
          <w:szCs w:val="28"/>
        </w:rPr>
        <w:t xml:space="preserve"> </w:t>
      </w:r>
      <w:r w:rsidRPr="00864F61">
        <w:rPr>
          <w:b/>
          <w:bCs/>
          <w:sz w:val="28"/>
          <w:szCs w:val="28"/>
        </w:rPr>
        <w:t>PARA</w:t>
      </w:r>
      <w:r w:rsidRPr="00864F61">
        <w:rPr>
          <w:b/>
          <w:bCs/>
          <w:spacing w:val="-6"/>
          <w:sz w:val="28"/>
          <w:szCs w:val="28"/>
        </w:rPr>
        <w:t xml:space="preserve"> </w:t>
      </w:r>
      <w:r w:rsidRPr="00864F61">
        <w:rPr>
          <w:b/>
          <w:bCs/>
          <w:sz w:val="28"/>
          <w:szCs w:val="28"/>
        </w:rPr>
        <w:t>LA</w:t>
      </w:r>
      <w:r w:rsidRPr="00864F61">
        <w:rPr>
          <w:b/>
          <w:bCs/>
          <w:spacing w:val="-9"/>
          <w:sz w:val="28"/>
          <w:szCs w:val="28"/>
        </w:rPr>
        <w:t xml:space="preserve"> </w:t>
      </w:r>
      <w:r w:rsidRPr="00864F61">
        <w:rPr>
          <w:b/>
          <w:bCs/>
          <w:sz w:val="28"/>
          <w:szCs w:val="28"/>
        </w:rPr>
        <w:t>CONSULTA, REPRODUCCIÓN PARCIAL O TOTAL Y PUBLICACIÓN</w:t>
      </w:r>
      <w:r w:rsidR="00907E0C" w:rsidRPr="00864F61">
        <w:rPr>
          <w:b/>
          <w:bCs/>
          <w:sz w:val="28"/>
          <w:szCs w:val="28"/>
        </w:rPr>
        <w:t xml:space="preserve"> </w:t>
      </w:r>
      <w:r w:rsidRPr="00864F61">
        <w:rPr>
          <w:b/>
          <w:bCs/>
          <w:sz w:val="28"/>
          <w:szCs w:val="28"/>
        </w:rPr>
        <w:t>ELECTRÓNICA</w:t>
      </w:r>
      <w:r w:rsidRPr="00864F61">
        <w:rPr>
          <w:b/>
          <w:bCs/>
          <w:spacing w:val="-10"/>
          <w:sz w:val="28"/>
          <w:szCs w:val="28"/>
        </w:rPr>
        <w:t xml:space="preserve"> </w:t>
      </w:r>
      <w:r w:rsidRPr="00864F61">
        <w:rPr>
          <w:b/>
          <w:bCs/>
          <w:sz w:val="28"/>
          <w:szCs w:val="28"/>
        </w:rPr>
        <w:t>DEL</w:t>
      </w:r>
      <w:r w:rsidRPr="00864F61">
        <w:rPr>
          <w:b/>
          <w:bCs/>
          <w:spacing w:val="-4"/>
          <w:sz w:val="28"/>
          <w:szCs w:val="28"/>
        </w:rPr>
        <w:t xml:space="preserve"> </w:t>
      </w:r>
      <w:r w:rsidRPr="00864F61">
        <w:rPr>
          <w:b/>
          <w:bCs/>
          <w:sz w:val="28"/>
          <w:szCs w:val="28"/>
        </w:rPr>
        <w:t>TEXTO</w:t>
      </w:r>
      <w:r w:rsidRPr="00864F61">
        <w:rPr>
          <w:b/>
          <w:bCs/>
          <w:spacing w:val="-4"/>
          <w:sz w:val="28"/>
          <w:szCs w:val="28"/>
        </w:rPr>
        <w:t xml:space="preserve"> </w:t>
      </w:r>
      <w:r w:rsidRPr="00864F61">
        <w:rPr>
          <w:b/>
          <w:bCs/>
          <w:sz w:val="28"/>
          <w:szCs w:val="28"/>
        </w:rPr>
        <w:t>COMPLETO</w:t>
      </w:r>
      <w:r w:rsidRPr="00864F61">
        <w:rPr>
          <w:b/>
          <w:bCs/>
          <w:spacing w:val="-5"/>
          <w:sz w:val="28"/>
          <w:szCs w:val="28"/>
        </w:rPr>
        <w:t xml:space="preserve"> </w:t>
      </w:r>
      <w:r w:rsidRPr="00864F61">
        <w:rPr>
          <w:b/>
          <w:bCs/>
          <w:sz w:val="28"/>
          <w:szCs w:val="28"/>
        </w:rPr>
        <w:t>DE</w:t>
      </w:r>
      <w:r w:rsidRPr="00864F61">
        <w:rPr>
          <w:b/>
          <w:bCs/>
          <w:spacing w:val="-5"/>
          <w:sz w:val="28"/>
          <w:szCs w:val="28"/>
        </w:rPr>
        <w:t xml:space="preserve"> </w:t>
      </w:r>
      <w:r w:rsidRPr="00864F61">
        <w:rPr>
          <w:b/>
          <w:bCs/>
          <w:sz w:val="28"/>
          <w:szCs w:val="28"/>
        </w:rPr>
        <w:t>TESIS</w:t>
      </w:r>
      <w:r w:rsidRPr="00864F61">
        <w:rPr>
          <w:b/>
          <w:bCs/>
          <w:spacing w:val="-4"/>
          <w:sz w:val="28"/>
          <w:szCs w:val="28"/>
        </w:rPr>
        <w:t xml:space="preserve"> </w:t>
      </w:r>
      <w:r w:rsidRPr="00864F61">
        <w:rPr>
          <w:b/>
          <w:bCs/>
          <w:sz w:val="28"/>
          <w:szCs w:val="28"/>
        </w:rPr>
        <w:t>DE</w:t>
      </w:r>
      <w:r w:rsidRPr="00864F61">
        <w:rPr>
          <w:b/>
          <w:bCs/>
          <w:spacing w:val="-14"/>
          <w:sz w:val="28"/>
          <w:szCs w:val="28"/>
        </w:rPr>
        <w:t xml:space="preserve"> </w:t>
      </w:r>
      <w:r w:rsidRPr="00864F61">
        <w:rPr>
          <w:b/>
          <w:bCs/>
          <w:spacing w:val="-2"/>
          <w:sz w:val="28"/>
          <w:szCs w:val="28"/>
        </w:rPr>
        <w:t>POSTGRADO</w:t>
      </w:r>
      <w:bookmarkEnd w:id="2"/>
    </w:p>
    <w:p w14:paraId="67AD0BCD" w14:textId="77777777" w:rsidR="00966EFD" w:rsidRPr="000440AB" w:rsidRDefault="00966EFD" w:rsidP="00AD7615">
      <w:pPr>
        <w:rPr>
          <w:rFonts w:ascii="Calibri" w:hAnsi="Calibri"/>
          <w:spacing w:val="-2"/>
          <w:sz w:val="22"/>
        </w:rPr>
      </w:pPr>
    </w:p>
    <w:p w14:paraId="39B57EC6" w14:textId="06683B06" w:rsidR="00A031D4" w:rsidRPr="000440AB" w:rsidRDefault="00A031D4" w:rsidP="00AD7615">
      <w:pPr>
        <w:rPr>
          <w:rFonts w:ascii="Calibri" w:hAnsi="Calibri"/>
          <w:spacing w:val="-2"/>
          <w:sz w:val="22"/>
        </w:rPr>
      </w:pPr>
      <w:r w:rsidRPr="000440AB">
        <w:rPr>
          <w:rFonts w:ascii="Calibri" w:hAnsi="Calibri"/>
          <w:spacing w:val="-2"/>
          <w:sz w:val="22"/>
        </w:rPr>
        <w:t>Señores</w:t>
      </w:r>
    </w:p>
    <w:p w14:paraId="3AF5BFAC" w14:textId="77777777" w:rsidR="00AD7615" w:rsidRPr="000440AB" w:rsidRDefault="00AD7615" w:rsidP="00AD7615">
      <w:pPr>
        <w:rPr>
          <w:rFonts w:ascii="Calibri" w:hAnsi="Calibri"/>
          <w:spacing w:val="-2"/>
          <w:sz w:val="22"/>
        </w:rPr>
      </w:pPr>
    </w:p>
    <w:p w14:paraId="6F27A9B1" w14:textId="0E040AB8" w:rsidR="00AD7615" w:rsidRPr="000440AB" w:rsidRDefault="00AD7615" w:rsidP="00AD7615">
      <w:pPr>
        <w:rPr>
          <w:b/>
          <w:bCs/>
        </w:rPr>
      </w:pPr>
      <w:r w:rsidRPr="00864F61">
        <w:t>CENTRO DE RECURSOS PARA</w:t>
      </w:r>
      <w:r w:rsidRPr="000440AB">
        <w:rPr>
          <w:b/>
          <w:bCs/>
        </w:rPr>
        <w:t xml:space="preserve"> EL APRENDIZAJE Y LA INVESTIGACIÓN (CRAI) UNIVERSIDAD TECNOLÓGICA CENTROAMERICANA (UNITEC)</w:t>
      </w:r>
    </w:p>
    <w:p w14:paraId="179EA4BA" w14:textId="77777777" w:rsidR="00A031D4" w:rsidRPr="000440AB" w:rsidRDefault="00A031D4" w:rsidP="00A031D4">
      <w:pPr>
        <w:pStyle w:val="Textoindependiente"/>
        <w:rPr>
          <w:b/>
        </w:rPr>
      </w:pPr>
    </w:p>
    <w:p w14:paraId="3C2227CC" w14:textId="2519007C" w:rsidR="00A031D4" w:rsidRPr="000440AB" w:rsidRDefault="00AD7615" w:rsidP="00A031D4">
      <w:pPr>
        <w:pStyle w:val="Textoindependiente"/>
        <w:rPr>
          <w:bCs/>
        </w:rPr>
      </w:pPr>
      <w:r w:rsidRPr="000440AB">
        <w:rPr>
          <w:bCs/>
        </w:rPr>
        <w:t xml:space="preserve">Tegucigalpa </w:t>
      </w:r>
    </w:p>
    <w:p w14:paraId="306A475F" w14:textId="77777777" w:rsidR="00AD7615" w:rsidRPr="000440AB" w:rsidRDefault="00AD7615" w:rsidP="00A031D4">
      <w:pPr>
        <w:pStyle w:val="Textoindependiente"/>
        <w:rPr>
          <w:bCs/>
        </w:rPr>
      </w:pPr>
    </w:p>
    <w:p w14:paraId="4FA97D4C" w14:textId="77777777" w:rsidR="00A031D4" w:rsidRPr="000440AB" w:rsidRDefault="00A031D4" w:rsidP="007151CB">
      <w:pPr>
        <w:pStyle w:val="Textoindependiente"/>
        <w:jc w:val="both"/>
      </w:pPr>
      <w:r w:rsidRPr="000440AB">
        <w:t>Estimados</w:t>
      </w:r>
      <w:r w:rsidRPr="000440AB">
        <w:rPr>
          <w:spacing w:val="-5"/>
        </w:rPr>
        <w:t xml:space="preserve"> </w:t>
      </w:r>
      <w:r w:rsidRPr="000440AB">
        <w:rPr>
          <w:spacing w:val="-2"/>
        </w:rPr>
        <w:t>Señores:</w:t>
      </w:r>
    </w:p>
    <w:p w14:paraId="6766412A" w14:textId="77777777" w:rsidR="00AD7615" w:rsidRPr="000440AB" w:rsidRDefault="00AD7615" w:rsidP="00AD7615">
      <w:pPr>
        <w:pStyle w:val="Textoindependiente"/>
        <w:spacing w:line="360" w:lineRule="auto"/>
        <w:ind w:right="696"/>
        <w:jc w:val="both"/>
      </w:pPr>
    </w:p>
    <w:p w14:paraId="166D0D91" w14:textId="39D14AB3" w:rsidR="00AD7615" w:rsidRPr="000440AB" w:rsidRDefault="007151CB" w:rsidP="00AD7615">
      <w:pPr>
        <w:pStyle w:val="Textoindependiente"/>
        <w:spacing w:line="360" w:lineRule="auto"/>
        <w:ind w:right="696"/>
        <w:jc w:val="both"/>
      </w:pPr>
      <w:r w:rsidRPr="003F2611">
        <w:t>Nosotr</w:t>
      </w:r>
      <w:r w:rsidR="00AD7615" w:rsidRPr="003F2611">
        <w:t>a</w:t>
      </w:r>
      <w:r w:rsidRPr="003F2611">
        <w:t>s</w:t>
      </w:r>
      <w:r w:rsidR="00A031D4" w:rsidRPr="003F2611">
        <w:t xml:space="preserve">, Maryuri Gabriela Moncada Varela, y yo, </w:t>
      </w:r>
      <w:proofErr w:type="spellStart"/>
      <w:r w:rsidR="00A031D4" w:rsidRPr="003F2611">
        <w:t>Ela</w:t>
      </w:r>
      <w:proofErr w:type="spellEnd"/>
      <w:r w:rsidR="00A031D4" w:rsidRPr="003F2611">
        <w:t xml:space="preserve"> Vanessa Hernández</w:t>
      </w:r>
      <w:r w:rsidR="00AD7615" w:rsidRPr="003F2611">
        <w:t xml:space="preserve"> de</w:t>
      </w:r>
      <w:r w:rsidR="00A031D4" w:rsidRPr="003F2611">
        <w:t xml:space="preserve"> Tegucigalpa, autoras del trabajo de postgrado titulado </w:t>
      </w:r>
      <w:r w:rsidR="00D35B88" w:rsidRPr="003F2611">
        <w:t xml:space="preserve">Desafíos de las MIPYMES de moda para potenciar la compra en línea entre </w:t>
      </w:r>
      <w:r w:rsidR="003C7C30" w:rsidRPr="003F2611">
        <w:rPr>
          <w:i/>
        </w:rPr>
        <w:t>millennials</w:t>
      </w:r>
      <w:r w:rsidR="00D35B88" w:rsidRPr="003F2611">
        <w:t xml:space="preserve"> del Distrito Central, Honduras en el 2023</w:t>
      </w:r>
      <w:r w:rsidR="00AD7615" w:rsidRPr="003F2611">
        <w:t>,</w:t>
      </w:r>
      <w:r w:rsidR="00A031D4" w:rsidRPr="003F2611">
        <w:t xml:space="preserve"> </w:t>
      </w:r>
      <w:r w:rsidR="00AD7615" w:rsidRPr="003F2611">
        <w:t>p</w:t>
      </w:r>
      <w:r w:rsidR="00A031D4" w:rsidRPr="003F2611">
        <w:t>resentado y aprobado</w:t>
      </w:r>
      <w:r w:rsidR="00A031D4" w:rsidRPr="000440AB">
        <w:t xml:space="preserve"> en</w:t>
      </w:r>
      <w:r w:rsidR="00AD7615" w:rsidRPr="000440AB">
        <w:t xml:space="preserve"> diciembre</w:t>
      </w:r>
      <w:r w:rsidR="00A031D4" w:rsidRPr="000440AB">
        <w:t xml:space="preserve"> 2023</w:t>
      </w:r>
      <w:r w:rsidR="00AD7615" w:rsidRPr="000440AB">
        <w:t>, c</w:t>
      </w:r>
      <w:r w:rsidR="00A031D4" w:rsidRPr="000440AB">
        <w:t xml:space="preserve">omo requisito previo para optar al título de máster en </w:t>
      </w:r>
      <w:r w:rsidR="00AD7615" w:rsidRPr="000440AB">
        <w:t xml:space="preserve">Gestión </w:t>
      </w:r>
      <w:r w:rsidR="0033503E">
        <w:t>d</w:t>
      </w:r>
      <w:r w:rsidR="00AD7615" w:rsidRPr="000440AB">
        <w:t xml:space="preserve">el Marketing Estratégico </w:t>
      </w:r>
      <w:r w:rsidR="0033503E">
        <w:t>y</w:t>
      </w:r>
      <w:r w:rsidR="00AD7615" w:rsidRPr="000440AB">
        <w:t xml:space="preserve"> Digital</w:t>
      </w:r>
      <w:r w:rsidR="00A031D4" w:rsidRPr="000440AB">
        <w:t xml:space="preserve">, </w:t>
      </w:r>
      <w:r w:rsidR="00AD7615" w:rsidRPr="000440AB">
        <w:t>y reconociendo que la presentación del presente documento forma parte de los requerimientos establecidos del programa de maestrías de la Universidad Tecnológica Centroamericana (UNITEC), por este medio autorizo a las Bibliotecas de los Centros de Recursos para el Aprendizaje y la Investigación (CRAI) de UNITEC, para que con fines académicos puedan libremente registrar, copiar o utilizar la información contenida en él, con fines educativos, investigativos o sociales de la siguiente manera:</w:t>
      </w:r>
    </w:p>
    <w:p w14:paraId="70AE3E14" w14:textId="77777777" w:rsidR="00AD7615" w:rsidRPr="000440AB" w:rsidRDefault="00AD7615" w:rsidP="00AD7615">
      <w:pPr>
        <w:pStyle w:val="Textoindependiente"/>
        <w:spacing w:line="360" w:lineRule="auto"/>
        <w:ind w:right="696"/>
        <w:jc w:val="both"/>
      </w:pPr>
      <w:r w:rsidRPr="000440AB">
        <w:t>1) Los usuarios puedan consultar el contenido de este trabajo en las salas de estudio de la biblioteca y/o la página Web de la Universidad.</w:t>
      </w:r>
    </w:p>
    <w:p w14:paraId="33D6C022" w14:textId="67906D44" w:rsidR="00A031D4" w:rsidRPr="000440AB" w:rsidRDefault="00AD7615" w:rsidP="00AD7615">
      <w:pPr>
        <w:pStyle w:val="Textoindependiente"/>
        <w:spacing w:line="360" w:lineRule="auto"/>
        <w:ind w:right="696"/>
        <w:jc w:val="both"/>
      </w:pPr>
      <w:r w:rsidRPr="000440AB">
        <w:t>2) Permita la consulta y/o la reproducción a los usuarios interesados en el contenido de este trabajo, para todos los usos que tengan finalidad académica, ya sea en formato CD o digital desde Internet, Intranet, etc., y en general en cualquier otro formato conocido o por conocer.</w:t>
      </w:r>
    </w:p>
    <w:p w14:paraId="4928C305" w14:textId="77777777" w:rsidR="00A031D4" w:rsidRPr="000440AB" w:rsidRDefault="00A031D4" w:rsidP="00A031D4">
      <w:pPr>
        <w:pStyle w:val="Textoindependiente"/>
        <w:spacing w:before="242"/>
      </w:pPr>
    </w:p>
    <w:p w14:paraId="0A5C145F" w14:textId="77777777" w:rsidR="00813DD9" w:rsidRPr="000440AB" w:rsidRDefault="00813DD9" w:rsidP="00813DD9">
      <w:pPr>
        <w:pStyle w:val="Textoindependiente"/>
        <w:spacing w:line="360" w:lineRule="auto"/>
        <w:ind w:left="360" w:right="800"/>
        <w:jc w:val="both"/>
      </w:pPr>
    </w:p>
    <w:p w14:paraId="4082AF2C" w14:textId="13BA1835" w:rsidR="00A031D4" w:rsidRPr="000440AB" w:rsidRDefault="00907E0C" w:rsidP="00907E0C">
      <w:pPr>
        <w:pStyle w:val="Textoindependiente"/>
        <w:spacing w:before="78" w:line="360" w:lineRule="auto"/>
        <w:ind w:right="800"/>
        <w:jc w:val="both"/>
      </w:pPr>
      <w:r w:rsidRPr="000440AB">
        <w:t xml:space="preserve">De conformidad con lo establecido en los artículos 9.2, 18, 19, 35 y 62 de la Ley de Derechos de Autor y de los Derechos Conexos; los derechos morales pertenecen al autor y </w:t>
      </w:r>
      <w:r w:rsidR="00EA1074" w:rsidRPr="000440AB">
        <w:t>son irrenunciables</w:t>
      </w:r>
      <w:r w:rsidR="00A031D4" w:rsidRPr="000440AB">
        <w:t xml:space="preserve">, imprescriptibles e inalienables. Asimismo, el autor cede de forma </w:t>
      </w:r>
      <w:r w:rsidR="00A031D4" w:rsidRPr="000440AB">
        <w:lastRenderedPageBreak/>
        <w:t>ilimitada y exclusiva</w:t>
      </w:r>
      <w:r w:rsidR="00A031D4" w:rsidRPr="000440AB">
        <w:rPr>
          <w:spacing w:val="-2"/>
        </w:rPr>
        <w:t xml:space="preserve"> </w:t>
      </w:r>
      <w:r w:rsidR="00A031D4" w:rsidRPr="000440AB">
        <w:t>a</w:t>
      </w:r>
      <w:r w:rsidR="00A031D4" w:rsidRPr="000440AB">
        <w:rPr>
          <w:spacing w:val="-2"/>
        </w:rPr>
        <w:t xml:space="preserve"> </w:t>
      </w:r>
      <w:r w:rsidR="00A031D4" w:rsidRPr="000440AB">
        <w:t>UNITEC</w:t>
      </w:r>
      <w:r w:rsidR="00A031D4" w:rsidRPr="000440AB">
        <w:rPr>
          <w:spacing w:val="-1"/>
        </w:rPr>
        <w:t xml:space="preserve"> </w:t>
      </w:r>
      <w:r w:rsidR="00A031D4" w:rsidRPr="000440AB">
        <w:t>la</w:t>
      </w:r>
      <w:r w:rsidR="00A031D4" w:rsidRPr="000440AB">
        <w:rPr>
          <w:spacing w:val="-2"/>
        </w:rPr>
        <w:t xml:space="preserve"> </w:t>
      </w:r>
      <w:r w:rsidR="00A031D4" w:rsidRPr="000440AB">
        <w:t>titularidad</w:t>
      </w:r>
      <w:r w:rsidR="00A031D4" w:rsidRPr="000440AB">
        <w:rPr>
          <w:spacing w:val="-1"/>
        </w:rPr>
        <w:t xml:space="preserve"> </w:t>
      </w:r>
      <w:r w:rsidR="00A031D4" w:rsidRPr="000440AB">
        <w:t>de</w:t>
      </w:r>
      <w:r w:rsidR="00A031D4" w:rsidRPr="000440AB">
        <w:rPr>
          <w:spacing w:val="-2"/>
        </w:rPr>
        <w:t xml:space="preserve"> </w:t>
      </w:r>
      <w:r w:rsidR="00A031D4" w:rsidRPr="000440AB">
        <w:t>los</w:t>
      </w:r>
      <w:r w:rsidR="00A031D4" w:rsidRPr="000440AB">
        <w:rPr>
          <w:spacing w:val="-1"/>
        </w:rPr>
        <w:t xml:space="preserve"> </w:t>
      </w:r>
      <w:r w:rsidR="00A031D4" w:rsidRPr="000440AB">
        <w:t>derechos patrimoniales.</w:t>
      </w:r>
      <w:r w:rsidR="00A031D4" w:rsidRPr="000440AB">
        <w:rPr>
          <w:spacing w:val="-1"/>
        </w:rPr>
        <w:t xml:space="preserve"> </w:t>
      </w:r>
      <w:r w:rsidR="00A031D4" w:rsidRPr="000440AB">
        <w:t>Es</w:t>
      </w:r>
      <w:r w:rsidR="00A031D4" w:rsidRPr="000440AB">
        <w:rPr>
          <w:spacing w:val="-1"/>
        </w:rPr>
        <w:t xml:space="preserve"> </w:t>
      </w:r>
      <w:r w:rsidR="00A031D4" w:rsidRPr="000440AB">
        <w:t>entendido</w:t>
      </w:r>
      <w:r w:rsidR="00A031D4" w:rsidRPr="000440AB">
        <w:rPr>
          <w:spacing w:val="-1"/>
        </w:rPr>
        <w:t xml:space="preserve"> </w:t>
      </w:r>
      <w:r w:rsidR="00A031D4" w:rsidRPr="000440AB">
        <w:t>que</w:t>
      </w:r>
      <w:r w:rsidR="00A031D4" w:rsidRPr="000440AB">
        <w:rPr>
          <w:spacing w:val="-2"/>
        </w:rPr>
        <w:t xml:space="preserve"> </w:t>
      </w:r>
      <w:r w:rsidR="00A031D4" w:rsidRPr="000440AB">
        <w:t>cualquier copia o</w:t>
      </w:r>
      <w:r w:rsidR="00A031D4" w:rsidRPr="000440AB">
        <w:rPr>
          <w:spacing w:val="-1"/>
        </w:rPr>
        <w:t xml:space="preserve"> </w:t>
      </w:r>
      <w:r w:rsidR="00A031D4" w:rsidRPr="000440AB">
        <w:t>reproducción</w:t>
      </w:r>
      <w:r w:rsidR="00A031D4" w:rsidRPr="000440AB">
        <w:rPr>
          <w:spacing w:val="-1"/>
        </w:rPr>
        <w:t xml:space="preserve"> </w:t>
      </w:r>
      <w:r w:rsidR="00A031D4" w:rsidRPr="000440AB">
        <w:t>del</w:t>
      </w:r>
      <w:r w:rsidR="00A031D4" w:rsidRPr="000440AB">
        <w:rPr>
          <w:spacing w:val="-1"/>
        </w:rPr>
        <w:t xml:space="preserve"> </w:t>
      </w:r>
      <w:r w:rsidR="00A031D4" w:rsidRPr="000440AB">
        <w:t>presente</w:t>
      </w:r>
      <w:r w:rsidR="00A031D4" w:rsidRPr="000440AB">
        <w:rPr>
          <w:spacing w:val="-2"/>
        </w:rPr>
        <w:t xml:space="preserve"> </w:t>
      </w:r>
      <w:r w:rsidR="00A031D4" w:rsidRPr="000440AB">
        <w:t>documento</w:t>
      </w:r>
      <w:r w:rsidR="00A031D4" w:rsidRPr="000440AB">
        <w:rPr>
          <w:spacing w:val="-1"/>
        </w:rPr>
        <w:t xml:space="preserve"> </w:t>
      </w:r>
      <w:r w:rsidR="00A031D4" w:rsidRPr="000440AB">
        <w:t>con</w:t>
      </w:r>
      <w:r w:rsidR="00A031D4" w:rsidRPr="000440AB">
        <w:rPr>
          <w:spacing w:val="-1"/>
        </w:rPr>
        <w:t xml:space="preserve"> </w:t>
      </w:r>
      <w:r w:rsidR="00A031D4" w:rsidRPr="000440AB">
        <w:t>fines</w:t>
      </w:r>
      <w:r w:rsidR="00A031D4" w:rsidRPr="000440AB">
        <w:rPr>
          <w:spacing w:val="-1"/>
        </w:rPr>
        <w:t xml:space="preserve"> </w:t>
      </w:r>
      <w:r w:rsidR="00A031D4" w:rsidRPr="000440AB">
        <w:t>de</w:t>
      </w:r>
      <w:r w:rsidR="00A031D4" w:rsidRPr="000440AB">
        <w:rPr>
          <w:spacing w:val="-2"/>
        </w:rPr>
        <w:t xml:space="preserve"> </w:t>
      </w:r>
      <w:r w:rsidR="00A031D4" w:rsidRPr="000440AB">
        <w:t>lucro</w:t>
      </w:r>
      <w:r w:rsidR="00A031D4" w:rsidRPr="000440AB">
        <w:rPr>
          <w:spacing w:val="-1"/>
        </w:rPr>
        <w:t xml:space="preserve"> </w:t>
      </w:r>
      <w:r w:rsidR="00A031D4" w:rsidRPr="000440AB">
        <w:t>no</w:t>
      </w:r>
      <w:r w:rsidR="00A031D4" w:rsidRPr="000440AB">
        <w:rPr>
          <w:spacing w:val="-1"/>
        </w:rPr>
        <w:t xml:space="preserve"> </w:t>
      </w:r>
      <w:r w:rsidR="00A031D4" w:rsidRPr="000440AB">
        <w:t>está</w:t>
      </w:r>
      <w:r w:rsidR="00A031D4" w:rsidRPr="000440AB">
        <w:rPr>
          <w:spacing w:val="-2"/>
        </w:rPr>
        <w:t xml:space="preserve"> </w:t>
      </w:r>
      <w:r w:rsidR="00A031D4" w:rsidRPr="000440AB">
        <w:t>permitida</w:t>
      </w:r>
      <w:r w:rsidR="00A031D4" w:rsidRPr="000440AB">
        <w:rPr>
          <w:spacing w:val="-2"/>
        </w:rPr>
        <w:t xml:space="preserve"> </w:t>
      </w:r>
      <w:r w:rsidR="00A031D4" w:rsidRPr="000440AB">
        <w:t>sin</w:t>
      </w:r>
      <w:r w:rsidR="00A031D4" w:rsidRPr="000440AB">
        <w:rPr>
          <w:spacing w:val="-1"/>
        </w:rPr>
        <w:t xml:space="preserve"> </w:t>
      </w:r>
      <w:r w:rsidR="00A031D4" w:rsidRPr="000440AB">
        <w:t>previa</w:t>
      </w:r>
      <w:r w:rsidR="00A031D4" w:rsidRPr="000440AB">
        <w:rPr>
          <w:spacing w:val="-2"/>
        </w:rPr>
        <w:t xml:space="preserve"> </w:t>
      </w:r>
      <w:r w:rsidR="00A031D4" w:rsidRPr="000440AB">
        <w:t>autorización por escrito de parte de UNITEC.</w:t>
      </w:r>
    </w:p>
    <w:p w14:paraId="09DE8FE5" w14:textId="77777777" w:rsidR="00EA1074" w:rsidRPr="000440AB" w:rsidRDefault="00EA1074" w:rsidP="00907E0C">
      <w:pPr>
        <w:pStyle w:val="Textoindependiente"/>
        <w:spacing w:before="78" w:line="360" w:lineRule="auto"/>
        <w:ind w:right="800"/>
        <w:jc w:val="both"/>
      </w:pPr>
    </w:p>
    <w:p w14:paraId="06F362C7" w14:textId="67F0DC23" w:rsidR="00A031D4" w:rsidRDefault="00EA1074" w:rsidP="00EA1074">
      <w:pPr>
        <w:pStyle w:val="Textoindependiente"/>
        <w:spacing w:before="78" w:line="360" w:lineRule="auto"/>
        <w:ind w:right="800"/>
        <w:jc w:val="both"/>
      </w:pPr>
      <w:r w:rsidRPr="000440AB">
        <w:t>En fe de lo cual se suscribe el presente documento en la ciudad de Tegucigalpa, a los 16 días del mes de diciembre del año 2023.</w:t>
      </w:r>
    </w:p>
    <w:p w14:paraId="0D69F528" w14:textId="23283723" w:rsidR="00E41D07" w:rsidRPr="000440AB" w:rsidRDefault="00E05E1A" w:rsidP="00EA1074">
      <w:pPr>
        <w:pStyle w:val="Textoindependiente"/>
        <w:spacing w:before="78" w:line="360" w:lineRule="auto"/>
        <w:ind w:right="800"/>
        <w:jc w:val="both"/>
      </w:pPr>
      <w:r>
        <w:rPr>
          <w:noProof/>
        </w:rPr>
        <w:drawing>
          <wp:anchor distT="0" distB="0" distL="114300" distR="114300" simplePos="0" relativeHeight="251729919" behindDoc="1" locked="0" layoutInCell="1" allowOverlap="1" wp14:anchorId="2B4D358C" wp14:editId="4609D121">
            <wp:simplePos x="0" y="0"/>
            <wp:positionH relativeFrom="margin">
              <wp:posOffset>289560</wp:posOffset>
            </wp:positionH>
            <wp:positionV relativeFrom="margin">
              <wp:posOffset>1965960</wp:posOffset>
            </wp:positionV>
            <wp:extent cx="1647825" cy="1706880"/>
            <wp:effectExtent l="0" t="0" r="9525" b="7620"/>
            <wp:wrapSquare wrapText="bothSides"/>
            <wp:docPr id="686421324"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421324" name="Imagen 1" descr="Diagrama&#10;&#10;Descripción generada automáticamente"/>
                    <pic:cNvPicPr/>
                  </pic:nvPicPr>
                  <pic:blipFill rotWithShape="1">
                    <a:blip r:embed="rId9" cstate="print">
                      <a:extLst>
                        <a:ext uri="{28A0092B-C50C-407E-A947-70E740481C1C}">
                          <a14:useLocalDpi xmlns:a14="http://schemas.microsoft.com/office/drawing/2010/main" val="0"/>
                        </a:ext>
                      </a:extLst>
                    </a:blip>
                    <a:srcRect l="16410" t="22125" r="19487" b="4409"/>
                    <a:stretch/>
                  </pic:blipFill>
                  <pic:spPr bwMode="auto">
                    <a:xfrm>
                      <a:off x="0" y="0"/>
                      <a:ext cx="1647825" cy="17068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2211461" w14:textId="2A809D88" w:rsidR="00A031D4" w:rsidRPr="000440AB" w:rsidRDefault="00E05E1A" w:rsidP="00A031D4">
      <w:pPr>
        <w:pStyle w:val="Textoindependiente"/>
      </w:pPr>
      <w:r w:rsidRPr="00421E7C">
        <w:rPr>
          <w:noProof/>
        </w:rPr>
        <w:drawing>
          <wp:anchor distT="0" distB="0" distL="114300" distR="114300" simplePos="0" relativeHeight="252055552" behindDoc="1" locked="0" layoutInCell="1" allowOverlap="1" wp14:anchorId="02AA390B" wp14:editId="25B05CCF">
            <wp:simplePos x="0" y="0"/>
            <wp:positionH relativeFrom="margin">
              <wp:posOffset>3550920</wp:posOffset>
            </wp:positionH>
            <wp:positionV relativeFrom="margin">
              <wp:posOffset>2003425</wp:posOffset>
            </wp:positionV>
            <wp:extent cx="2091055" cy="1652270"/>
            <wp:effectExtent l="0" t="0" r="4445" b="5080"/>
            <wp:wrapNone/>
            <wp:docPr id="1730626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06266"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091055" cy="1652270"/>
                    </a:xfrm>
                    <a:prstGeom prst="rect">
                      <a:avLst/>
                    </a:prstGeom>
                    <a:ln>
                      <a:noFill/>
                    </a:ln>
                    <a:effectLst>
                      <a:softEdge rad="112500"/>
                    </a:effectLst>
                  </pic:spPr>
                </pic:pic>
              </a:graphicData>
            </a:graphic>
            <wp14:sizeRelH relativeFrom="margin">
              <wp14:pctWidth>0</wp14:pctWidth>
            </wp14:sizeRelH>
            <wp14:sizeRelV relativeFrom="margin">
              <wp14:pctHeight>0</wp14:pctHeight>
            </wp14:sizeRelV>
          </wp:anchor>
        </w:drawing>
      </w:r>
    </w:p>
    <w:p w14:paraId="0A17ADE6" w14:textId="35168642" w:rsidR="00A031D4" w:rsidRPr="000440AB" w:rsidRDefault="00A031D4" w:rsidP="00A031D4">
      <w:pPr>
        <w:pStyle w:val="Textoindependiente"/>
      </w:pPr>
    </w:p>
    <w:p w14:paraId="4977102B" w14:textId="3213D270" w:rsidR="00A031D4" w:rsidRPr="000440AB" w:rsidRDefault="00A031D4" w:rsidP="00A031D4">
      <w:pPr>
        <w:pStyle w:val="Textoindependiente"/>
      </w:pPr>
    </w:p>
    <w:p w14:paraId="77B423A0" w14:textId="2FEDDA4F" w:rsidR="00A031D4" w:rsidRPr="000440AB" w:rsidRDefault="00A031D4" w:rsidP="00A031D4">
      <w:pPr>
        <w:pStyle w:val="Textoindependiente"/>
      </w:pPr>
    </w:p>
    <w:p w14:paraId="54C7A171" w14:textId="0EBF9B9A" w:rsidR="00A031D4" w:rsidRPr="000440AB" w:rsidRDefault="00A031D4" w:rsidP="00A031D4">
      <w:pPr>
        <w:pStyle w:val="Textoindependiente"/>
      </w:pPr>
    </w:p>
    <w:p w14:paraId="098950AF" w14:textId="19282CCF" w:rsidR="00A031D4" w:rsidRPr="000440AB" w:rsidRDefault="00421E7C" w:rsidP="00421E7C">
      <w:pPr>
        <w:pStyle w:val="Textoindependiente"/>
        <w:tabs>
          <w:tab w:val="left" w:pos="7349"/>
        </w:tabs>
      </w:pPr>
      <w:r>
        <w:tab/>
      </w:r>
    </w:p>
    <w:p w14:paraId="73E8FAE0" w14:textId="7F804C38" w:rsidR="00A031D4" w:rsidRPr="000440AB" w:rsidRDefault="003F2611" w:rsidP="003F2611">
      <w:pPr>
        <w:pStyle w:val="Textoindependiente"/>
        <w:tabs>
          <w:tab w:val="left" w:pos="6890"/>
        </w:tabs>
      </w:pPr>
      <w:r>
        <w:tab/>
      </w:r>
    </w:p>
    <w:p w14:paraId="4BED5125" w14:textId="3B856A7B" w:rsidR="00A031D4" w:rsidRPr="000440AB" w:rsidRDefault="003F2611" w:rsidP="003F2611">
      <w:pPr>
        <w:pStyle w:val="Textoindependiente"/>
        <w:tabs>
          <w:tab w:val="left" w:pos="7060"/>
        </w:tabs>
      </w:pPr>
      <w:r>
        <w:tab/>
      </w:r>
    </w:p>
    <w:p w14:paraId="6D811ED8" w14:textId="709140B2" w:rsidR="00A031D4" w:rsidRPr="000440AB" w:rsidRDefault="00AF1A95" w:rsidP="00AF1A95">
      <w:pPr>
        <w:tabs>
          <w:tab w:val="left" w:pos="5886"/>
        </w:tabs>
        <w:jc w:val="both"/>
        <w:rPr>
          <w:sz w:val="25"/>
        </w:rPr>
      </w:pPr>
      <w:r w:rsidRPr="000440AB">
        <w:rPr>
          <w:noProof/>
        </w:rPr>
        <mc:AlternateContent>
          <mc:Choice Requires="wps">
            <w:drawing>
              <wp:anchor distT="0" distB="0" distL="0" distR="0" simplePos="0" relativeHeight="251866112" behindDoc="1" locked="0" layoutInCell="1" allowOverlap="1" wp14:anchorId="3B0C7078" wp14:editId="6ED4CDA6">
                <wp:simplePos x="0" y="0"/>
                <wp:positionH relativeFrom="margin">
                  <wp:align>left</wp:align>
                </wp:positionH>
                <wp:positionV relativeFrom="paragraph">
                  <wp:posOffset>290195</wp:posOffset>
                </wp:positionV>
                <wp:extent cx="2143760" cy="1270"/>
                <wp:effectExtent l="0" t="0" r="0" b="0"/>
                <wp:wrapTopAndBottom/>
                <wp:docPr id="2" name="Graphic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43760" cy="1270"/>
                        </a:xfrm>
                        <a:custGeom>
                          <a:avLst/>
                          <a:gdLst/>
                          <a:ahLst/>
                          <a:cxnLst/>
                          <a:rect l="l" t="t" r="r" b="b"/>
                          <a:pathLst>
                            <a:path w="2143760">
                              <a:moveTo>
                                <a:pt x="0" y="0"/>
                              </a:moveTo>
                              <a:lnTo>
                                <a:pt x="2143188" y="0"/>
                              </a:lnTo>
                            </a:path>
                          </a:pathLst>
                        </a:custGeom>
                        <a:ln w="9600">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5237A923" id="Graphic 2" o:spid="_x0000_s1026" style="position:absolute;margin-left:0;margin-top:22.85pt;width:168.8pt;height:.1pt;z-index:-251450368;visibility:visible;mso-wrap-style:square;mso-wrap-distance-left:0;mso-wrap-distance-top:0;mso-wrap-distance-right:0;mso-wrap-distance-bottom:0;mso-position-horizontal:left;mso-position-horizontal-relative:margin;mso-position-vertical:absolute;mso-position-vertical-relative:text;v-text-anchor:top" coordsize="214376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" path="m,l2143188,e" filled="f" strokeweight=".26667mm">
                <v:path arrowok="t"/>
                <w10:wrap type="topAndBottom" anchorx="margin"/>
              </v:shape>
            </w:pict>
          </mc:Fallback>
        </mc:AlternateContent>
      </w:r>
      <w:r w:rsidR="00A031D4" w:rsidRPr="000440AB">
        <w:rPr>
          <w:sz w:val="25"/>
        </w:rPr>
        <w:tab/>
      </w:r>
    </w:p>
    <w:p w14:paraId="0841407C" w14:textId="784EF730" w:rsidR="00AF1A95" w:rsidRPr="000440AB" w:rsidRDefault="00A031D4" w:rsidP="00AF1A95">
      <w:pPr>
        <w:pStyle w:val="Textoindependiente"/>
        <w:spacing w:before="8"/>
        <w:rPr>
          <w:b/>
          <w:spacing w:val="-2"/>
        </w:rPr>
      </w:pPr>
      <w:r w:rsidRPr="000440AB">
        <w:rPr>
          <w:noProof/>
        </w:rPr>
        <mc:AlternateContent>
          <mc:Choice Requires="wps">
            <w:drawing>
              <wp:anchor distT="0" distB="0" distL="0" distR="0" simplePos="0" relativeHeight="251867136" behindDoc="1" locked="0" layoutInCell="1" allowOverlap="1" wp14:anchorId="2420A7F9" wp14:editId="74E23ADC">
                <wp:simplePos x="0" y="0"/>
                <wp:positionH relativeFrom="page">
                  <wp:posOffset>4430776</wp:posOffset>
                </wp:positionH>
                <wp:positionV relativeFrom="paragraph">
                  <wp:posOffset>112883</wp:posOffset>
                </wp:positionV>
                <wp:extent cx="2162175" cy="1270"/>
                <wp:effectExtent l="0" t="0" r="0" b="0"/>
                <wp:wrapTopAndBottom/>
                <wp:docPr id="1115835016" name="Graphic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62175" cy="1270"/>
                        </a:xfrm>
                        <a:custGeom>
                          <a:avLst/>
                          <a:gdLst/>
                          <a:ahLst/>
                          <a:cxnLst/>
                          <a:rect l="l" t="t" r="r" b="b"/>
                          <a:pathLst>
                            <a:path w="2162175">
                              <a:moveTo>
                                <a:pt x="0" y="0"/>
                              </a:moveTo>
                              <a:lnTo>
                                <a:pt x="2162048" y="0"/>
                              </a:lnTo>
                            </a:path>
                          </a:pathLst>
                        </a:custGeom>
                        <a:ln w="9600">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1FC9F37B" id="Graphic 3" o:spid="_x0000_s1026" style="position:absolute;margin-left:348.9pt;margin-top:8.9pt;width:170.25pt;height:.1pt;z-index:-251449344;visibility:visible;mso-wrap-style:square;mso-wrap-distance-left:0;mso-wrap-distance-top:0;mso-wrap-distance-right:0;mso-wrap-distance-bottom:0;mso-position-horizontal:absolute;mso-position-horizontal-relative:page;mso-position-vertical:absolute;mso-position-vertical-relative:text;v-text-anchor:top" coordsize="2162175,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" path="m,l2162048,e" filled="f" strokeweight=".26667mm">
                <v:path arrowok="t"/>
                <w10:wrap type="topAndBottom" anchorx="page"/>
              </v:shape>
            </w:pict>
          </mc:Fallback>
        </mc:AlternateContent>
      </w:r>
      <w:r w:rsidR="00AF1A95" w:rsidRPr="000440AB">
        <w:rPr>
          <w:b/>
          <w:spacing w:val="-2"/>
        </w:rPr>
        <w:t xml:space="preserve"> </w:t>
      </w:r>
      <w:r w:rsidR="003F2611" w:rsidRPr="000440AB">
        <w:rPr>
          <w:sz w:val="25"/>
        </w:rPr>
        <w:t>Maryuri Gabriela Moncada Varela</w:t>
      </w:r>
      <w:r w:rsidR="003F2611">
        <w:rPr>
          <w:b/>
          <w:spacing w:val="-2"/>
        </w:rPr>
        <w:tab/>
      </w:r>
      <w:r w:rsidR="003F2611">
        <w:rPr>
          <w:b/>
          <w:spacing w:val="-2"/>
        </w:rPr>
        <w:tab/>
      </w:r>
      <w:r w:rsidR="003F2611">
        <w:rPr>
          <w:b/>
          <w:spacing w:val="-2"/>
        </w:rPr>
        <w:tab/>
      </w:r>
      <w:r w:rsidR="003F2611">
        <w:rPr>
          <w:b/>
          <w:spacing w:val="-2"/>
        </w:rPr>
        <w:tab/>
        <w:t xml:space="preserve">   </w:t>
      </w:r>
      <w:proofErr w:type="spellStart"/>
      <w:r w:rsidR="003F2611" w:rsidRPr="000440AB">
        <w:rPr>
          <w:sz w:val="25"/>
        </w:rPr>
        <w:t>Ela</w:t>
      </w:r>
      <w:proofErr w:type="spellEnd"/>
      <w:r w:rsidR="003F2611" w:rsidRPr="000440AB">
        <w:rPr>
          <w:sz w:val="25"/>
        </w:rPr>
        <w:t xml:space="preserve"> Vanessa Hernández</w:t>
      </w:r>
    </w:p>
    <w:p w14:paraId="61708207" w14:textId="7F7BA039" w:rsidR="00A031D4" w:rsidRPr="000440AB" w:rsidRDefault="00AF1A95" w:rsidP="00AF1A95">
      <w:pPr>
        <w:pStyle w:val="Textoindependiente"/>
        <w:spacing w:before="8"/>
        <w:rPr>
          <w:sz w:val="12"/>
        </w:rPr>
      </w:pPr>
      <w:r w:rsidRPr="000440AB">
        <w:rPr>
          <w:b/>
          <w:spacing w:val="-2"/>
        </w:rPr>
        <w:t xml:space="preserve">                 </w:t>
      </w:r>
      <w:r w:rsidR="00A031D4" w:rsidRPr="000440AB">
        <w:rPr>
          <w:b/>
          <w:spacing w:val="-2"/>
        </w:rPr>
        <w:t>1</w:t>
      </w:r>
      <w:r w:rsidRPr="000440AB">
        <w:rPr>
          <w:b/>
          <w:spacing w:val="-2"/>
        </w:rPr>
        <w:t>2213084</w:t>
      </w:r>
      <w:r w:rsidRPr="000440AB">
        <w:rPr>
          <w:b/>
        </w:rPr>
        <w:t xml:space="preserve">                                                                         </w:t>
      </w:r>
      <w:r w:rsidR="00A031D4" w:rsidRPr="000440AB">
        <w:rPr>
          <w:b/>
          <w:spacing w:val="-2"/>
        </w:rPr>
        <w:t>1</w:t>
      </w:r>
      <w:r w:rsidRPr="000440AB">
        <w:rPr>
          <w:b/>
          <w:spacing w:val="-2"/>
        </w:rPr>
        <w:t>1743119</w:t>
      </w:r>
    </w:p>
    <w:p w14:paraId="34394147" w14:textId="77777777" w:rsidR="00A031D4" w:rsidRPr="000440AB" w:rsidRDefault="00A031D4" w:rsidP="00A031D4">
      <w:pPr>
        <w:pStyle w:val="Textoindependiente"/>
        <w:rPr>
          <w:b/>
        </w:rPr>
      </w:pPr>
    </w:p>
    <w:p w14:paraId="138A0881" w14:textId="77777777" w:rsidR="00A031D4" w:rsidRPr="000440AB" w:rsidRDefault="00A031D4" w:rsidP="00A031D4">
      <w:pPr>
        <w:pStyle w:val="Textoindependiente"/>
        <w:rPr>
          <w:b/>
        </w:rPr>
      </w:pPr>
    </w:p>
    <w:p w14:paraId="3174E9D2" w14:textId="77777777" w:rsidR="00A031D4" w:rsidRPr="000440AB" w:rsidRDefault="00A031D4" w:rsidP="00A031D4">
      <w:pPr>
        <w:pStyle w:val="Textoindependiente"/>
        <w:rPr>
          <w:b/>
        </w:rPr>
      </w:pPr>
    </w:p>
    <w:p w14:paraId="6D3AF687" w14:textId="77777777" w:rsidR="00A031D4" w:rsidRPr="000440AB" w:rsidRDefault="00A031D4" w:rsidP="00A031D4">
      <w:pPr>
        <w:pStyle w:val="Textoindependiente"/>
        <w:rPr>
          <w:b/>
        </w:rPr>
      </w:pPr>
    </w:p>
    <w:p w14:paraId="0A107FB3" w14:textId="77777777" w:rsidR="00A031D4" w:rsidRPr="000440AB" w:rsidRDefault="00A031D4" w:rsidP="00A031D4">
      <w:pPr>
        <w:pStyle w:val="Textoindependiente"/>
        <w:rPr>
          <w:b/>
        </w:rPr>
      </w:pPr>
    </w:p>
    <w:p w14:paraId="35FFA3CF" w14:textId="77777777" w:rsidR="00A031D4" w:rsidRPr="000440AB" w:rsidRDefault="00A031D4" w:rsidP="00A031D4">
      <w:pPr>
        <w:pStyle w:val="Textoindependiente"/>
        <w:spacing w:before="230"/>
        <w:rPr>
          <w:b/>
        </w:rPr>
      </w:pPr>
    </w:p>
    <w:p w14:paraId="2B3C155E" w14:textId="77777777" w:rsidR="00A031D4" w:rsidRPr="000440AB" w:rsidRDefault="00A031D4" w:rsidP="00A031D4">
      <w:pPr>
        <w:ind w:left="926"/>
        <w:rPr>
          <w:b/>
        </w:rPr>
      </w:pPr>
      <w:r w:rsidRPr="000440AB">
        <w:rPr>
          <w:b/>
        </w:rPr>
        <w:t>*</w:t>
      </w:r>
      <w:r w:rsidRPr="000440AB">
        <w:rPr>
          <w:b/>
          <w:spacing w:val="-2"/>
        </w:rPr>
        <w:t xml:space="preserve"> </w:t>
      </w:r>
      <w:r w:rsidRPr="000440AB">
        <w:rPr>
          <w:b/>
        </w:rPr>
        <w:t>La</w:t>
      </w:r>
      <w:r w:rsidRPr="000440AB">
        <w:rPr>
          <w:b/>
          <w:spacing w:val="-1"/>
        </w:rPr>
        <w:t xml:space="preserve"> </w:t>
      </w:r>
      <w:r w:rsidRPr="000440AB">
        <w:rPr>
          <w:b/>
        </w:rPr>
        <w:t>autorización firmada</w:t>
      </w:r>
      <w:r w:rsidRPr="000440AB">
        <w:rPr>
          <w:b/>
          <w:spacing w:val="-1"/>
        </w:rPr>
        <w:t xml:space="preserve"> </w:t>
      </w:r>
      <w:r w:rsidRPr="000440AB">
        <w:rPr>
          <w:b/>
        </w:rPr>
        <w:t>se encuentra</w:t>
      </w:r>
      <w:r w:rsidRPr="000440AB">
        <w:rPr>
          <w:b/>
          <w:spacing w:val="-1"/>
        </w:rPr>
        <w:t xml:space="preserve"> </w:t>
      </w:r>
      <w:r w:rsidRPr="000440AB">
        <w:rPr>
          <w:b/>
        </w:rPr>
        <w:t>adjunta</w:t>
      </w:r>
      <w:r w:rsidRPr="000440AB">
        <w:rPr>
          <w:b/>
          <w:spacing w:val="-1"/>
        </w:rPr>
        <w:t xml:space="preserve"> </w:t>
      </w:r>
      <w:r w:rsidRPr="000440AB">
        <w:rPr>
          <w:b/>
        </w:rPr>
        <w:t>a</w:t>
      </w:r>
      <w:r w:rsidRPr="000440AB">
        <w:rPr>
          <w:b/>
          <w:spacing w:val="-1"/>
        </w:rPr>
        <w:t xml:space="preserve"> </w:t>
      </w:r>
      <w:r w:rsidRPr="000440AB">
        <w:rPr>
          <w:b/>
        </w:rPr>
        <w:t>mí</w:t>
      </w:r>
      <w:r w:rsidRPr="000440AB">
        <w:rPr>
          <w:b/>
          <w:spacing w:val="1"/>
        </w:rPr>
        <w:t xml:space="preserve"> </w:t>
      </w:r>
      <w:r w:rsidRPr="000440AB">
        <w:rPr>
          <w:b/>
          <w:spacing w:val="-2"/>
        </w:rPr>
        <w:t>expediente</w:t>
      </w:r>
    </w:p>
    <w:p w14:paraId="73A395EC" w14:textId="77777777" w:rsidR="00A63B93" w:rsidRPr="000440AB" w:rsidRDefault="00A63B93" w:rsidP="00A63B93">
      <w:pPr>
        <w:spacing w:line="259" w:lineRule="auto"/>
        <w:ind w:left="118"/>
        <w:jc w:val="center"/>
        <w:rPr>
          <w:bCs/>
          <w:sz w:val="28"/>
          <w:szCs w:val="28"/>
        </w:rPr>
      </w:pPr>
    </w:p>
    <w:p w14:paraId="64ED6FC3" w14:textId="77777777" w:rsidR="00A63B93" w:rsidRPr="000440AB" w:rsidRDefault="00A63B93" w:rsidP="00A63B93">
      <w:pPr>
        <w:spacing w:line="259" w:lineRule="auto"/>
        <w:ind w:left="118"/>
        <w:jc w:val="center"/>
        <w:rPr>
          <w:bCs/>
          <w:sz w:val="28"/>
          <w:szCs w:val="28"/>
        </w:rPr>
      </w:pPr>
    </w:p>
    <w:p w14:paraId="16BC04DF" w14:textId="77777777" w:rsidR="00A63B93" w:rsidRPr="000440AB" w:rsidRDefault="00A63B93" w:rsidP="00A63B93">
      <w:pPr>
        <w:spacing w:line="259" w:lineRule="auto"/>
        <w:ind w:left="118"/>
        <w:jc w:val="center"/>
        <w:rPr>
          <w:bCs/>
          <w:sz w:val="28"/>
          <w:szCs w:val="28"/>
        </w:rPr>
      </w:pPr>
    </w:p>
    <w:p w14:paraId="797CE4D8" w14:textId="77777777" w:rsidR="00A63B93" w:rsidRPr="000440AB" w:rsidRDefault="00A63B93" w:rsidP="00A63B93">
      <w:pPr>
        <w:spacing w:line="259" w:lineRule="auto"/>
        <w:ind w:left="118"/>
        <w:jc w:val="center"/>
        <w:rPr>
          <w:bCs/>
          <w:sz w:val="28"/>
          <w:szCs w:val="28"/>
        </w:rPr>
      </w:pPr>
    </w:p>
    <w:p w14:paraId="690FECC7" w14:textId="77777777" w:rsidR="00A63B93" w:rsidRPr="000440AB" w:rsidRDefault="00A63B93" w:rsidP="00A63B93">
      <w:pPr>
        <w:spacing w:line="259" w:lineRule="auto"/>
        <w:ind w:left="118"/>
        <w:jc w:val="center"/>
        <w:rPr>
          <w:bCs/>
          <w:sz w:val="28"/>
          <w:szCs w:val="28"/>
        </w:rPr>
      </w:pPr>
    </w:p>
    <w:p w14:paraId="27E40C52" w14:textId="77777777" w:rsidR="00A63B93" w:rsidRPr="000440AB" w:rsidRDefault="00A63B93" w:rsidP="00A63B93">
      <w:pPr>
        <w:spacing w:line="259" w:lineRule="auto"/>
        <w:ind w:left="118"/>
        <w:jc w:val="center"/>
        <w:rPr>
          <w:bCs/>
          <w:sz w:val="28"/>
          <w:szCs w:val="28"/>
        </w:rPr>
      </w:pPr>
    </w:p>
    <w:p w14:paraId="4C23B18E" w14:textId="77777777" w:rsidR="00A63B93" w:rsidRPr="000440AB" w:rsidRDefault="00A63B93" w:rsidP="00A63B93">
      <w:pPr>
        <w:spacing w:line="259" w:lineRule="auto"/>
        <w:ind w:left="118"/>
        <w:jc w:val="center"/>
        <w:rPr>
          <w:bCs/>
          <w:sz w:val="28"/>
          <w:szCs w:val="28"/>
        </w:rPr>
      </w:pPr>
    </w:p>
    <w:p w14:paraId="390212ED" w14:textId="77777777" w:rsidR="00A63B93" w:rsidRPr="000440AB" w:rsidRDefault="00A63B93" w:rsidP="00A63B93">
      <w:pPr>
        <w:spacing w:line="259" w:lineRule="auto"/>
        <w:ind w:left="118"/>
        <w:jc w:val="center"/>
        <w:rPr>
          <w:bCs/>
          <w:sz w:val="28"/>
          <w:szCs w:val="28"/>
        </w:rPr>
      </w:pPr>
    </w:p>
    <w:p w14:paraId="5DFF9BF3" w14:textId="77777777" w:rsidR="00A63B93" w:rsidRPr="000440AB" w:rsidRDefault="00A63B93" w:rsidP="00A63B93">
      <w:pPr>
        <w:spacing w:line="259" w:lineRule="auto"/>
        <w:ind w:left="118"/>
        <w:jc w:val="center"/>
        <w:rPr>
          <w:bCs/>
          <w:sz w:val="28"/>
          <w:szCs w:val="28"/>
        </w:rPr>
      </w:pPr>
    </w:p>
    <w:p w14:paraId="75D8246D" w14:textId="77777777" w:rsidR="00A63B93" w:rsidRPr="000440AB" w:rsidRDefault="00A63B93" w:rsidP="00A63B93">
      <w:pPr>
        <w:spacing w:line="259" w:lineRule="auto"/>
        <w:ind w:left="118"/>
        <w:jc w:val="center"/>
        <w:rPr>
          <w:bCs/>
          <w:sz w:val="28"/>
          <w:szCs w:val="28"/>
        </w:rPr>
      </w:pPr>
    </w:p>
    <w:p w14:paraId="453DE945" w14:textId="77777777" w:rsidR="00A63B93" w:rsidRPr="000440AB" w:rsidRDefault="00A63B93" w:rsidP="00A63B93">
      <w:pPr>
        <w:spacing w:line="259" w:lineRule="auto"/>
        <w:ind w:left="118"/>
        <w:jc w:val="center"/>
        <w:rPr>
          <w:bCs/>
          <w:sz w:val="28"/>
          <w:szCs w:val="28"/>
        </w:rPr>
      </w:pPr>
    </w:p>
    <w:p w14:paraId="4EB027B1" w14:textId="77777777" w:rsidR="00A63B93" w:rsidRPr="000440AB" w:rsidRDefault="00A63B93" w:rsidP="00A63B93">
      <w:pPr>
        <w:spacing w:line="259" w:lineRule="auto"/>
        <w:ind w:left="118"/>
        <w:jc w:val="center"/>
        <w:rPr>
          <w:bCs/>
          <w:sz w:val="28"/>
          <w:szCs w:val="28"/>
        </w:rPr>
      </w:pPr>
    </w:p>
    <w:p w14:paraId="4085A10F" w14:textId="77777777" w:rsidR="00A63B93" w:rsidRPr="000440AB" w:rsidRDefault="00A63B93" w:rsidP="00A63B93">
      <w:pPr>
        <w:spacing w:line="259" w:lineRule="auto"/>
        <w:ind w:left="118"/>
        <w:jc w:val="center"/>
        <w:rPr>
          <w:bCs/>
          <w:sz w:val="28"/>
          <w:szCs w:val="28"/>
        </w:rPr>
      </w:pPr>
    </w:p>
    <w:p w14:paraId="50F9C030" w14:textId="40B46240" w:rsidR="00966EFD" w:rsidRPr="000440AB" w:rsidRDefault="00C52269" w:rsidP="0018444A">
      <w:pPr>
        <w:spacing w:line="259" w:lineRule="auto"/>
        <w:ind w:left="118"/>
        <w:jc w:val="center"/>
        <w:rPr>
          <w:b/>
          <w:sz w:val="32"/>
          <w:szCs w:val="32"/>
        </w:rPr>
      </w:pPr>
      <w:r>
        <w:rPr>
          <w:noProof/>
        </w:rPr>
        <w:drawing>
          <wp:inline distT="0" distB="0" distL="0" distR="0" wp14:anchorId="6D23FE8B" wp14:editId="18E902BA">
            <wp:extent cx="2017058" cy="457200"/>
            <wp:effectExtent l="0" t="0" r="2540" b="0"/>
            <wp:docPr id="4" name="Imagen 4"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NITEC a color"/>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17058" cy="457200"/>
                    </a:xfrm>
                    <a:prstGeom prst="rect">
                      <a:avLst/>
                    </a:prstGeom>
                    <a:noFill/>
                    <a:ln>
                      <a:noFill/>
                    </a:ln>
                  </pic:spPr>
                </pic:pic>
              </a:graphicData>
            </a:graphic>
          </wp:inline>
        </w:drawing>
      </w:r>
    </w:p>
    <w:p w14:paraId="227A2D3A" w14:textId="77777777" w:rsidR="00966EFD" w:rsidRPr="000440AB" w:rsidRDefault="00966EFD" w:rsidP="0018444A">
      <w:pPr>
        <w:spacing w:line="259" w:lineRule="auto"/>
        <w:ind w:left="118"/>
        <w:jc w:val="center"/>
        <w:rPr>
          <w:b/>
          <w:sz w:val="32"/>
          <w:szCs w:val="32"/>
        </w:rPr>
      </w:pPr>
    </w:p>
    <w:p w14:paraId="5363CD17" w14:textId="48A51D17" w:rsidR="00AF1A95" w:rsidRDefault="00AF1A95" w:rsidP="0018444A">
      <w:pPr>
        <w:spacing w:line="259" w:lineRule="auto"/>
        <w:ind w:left="118"/>
        <w:jc w:val="center"/>
        <w:rPr>
          <w:b/>
          <w:spacing w:val="-2"/>
          <w:sz w:val="32"/>
          <w:szCs w:val="32"/>
        </w:rPr>
      </w:pPr>
      <w:r w:rsidRPr="000440AB">
        <w:rPr>
          <w:b/>
          <w:sz w:val="32"/>
          <w:szCs w:val="32"/>
        </w:rPr>
        <w:t>FACULTAD</w:t>
      </w:r>
      <w:r w:rsidRPr="000440AB">
        <w:rPr>
          <w:b/>
          <w:spacing w:val="-2"/>
          <w:sz w:val="32"/>
          <w:szCs w:val="32"/>
        </w:rPr>
        <w:t xml:space="preserve"> </w:t>
      </w:r>
      <w:r w:rsidRPr="000440AB">
        <w:rPr>
          <w:b/>
          <w:sz w:val="32"/>
          <w:szCs w:val="32"/>
        </w:rPr>
        <w:t>DE</w:t>
      </w:r>
      <w:r w:rsidRPr="000440AB">
        <w:rPr>
          <w:b/>
          <w:spacing w:val="-1"/>
          <w:sz w:val="32"/>
          <w:szCs w:val="32"/>
        </w:rPr>
        <w:t xml:space="preserve"> </w:t>
      </w:r>
      <w:r w:rsidRPr="000440AB">
        <w:rPr>
          <w:b/>
          <w:spacing w:val="-2"/>
          <w:sz w:val="32"/>
          <w:szCs w:val="32"/>
        </w:rPr>
        <w:t>POSTGRADO</w:t>
      </w:r>
    </w:p>
    <w:p w14:paraId="6B5B7778" w14:textId="77777777" w:rsidR="00D35B88" w:rsidRPr="000440AB" w:rsidRDefault="00D35B88" w:rsidP="0018444A">
      <w:pPr>
        <w:spacing w:line="259" w:lineRule="auto"/>
        <w:ind w:left="118"/>
        <w:jc w:val="center"/>
        <w:rPr>
          <w:b/>
          <w:sz w:val="32"/>
          <w:szCs w:val="32"/>
        </w:rPr>
      </w:pPr>
    </w:p>
    <w:p w14:paraId="6C5BAD7A" w14:textId="782F0DAF" w:rsidR="00D35B88" w:rsidRDefault="00D35B88" w:rsidP="00D35B88">
      <w:pPr>
        <w:jc w:val="center"/>
        <w:rPr>
          <w:b/>
          <w:sz w:val="32"/>
          <w:szCs w:val="32"/>
        </w:rPr>
      </w:pPr>
      <w:r w:rsidRPr="003F2611">
        <w:rPr>
          <w:b/>
          <w:sz w:val="32"/>
          <w:szCs w:val="32"/>
        </w:rPr>
        <w:t xml:space="preserve">DESAFÍOS DE LAS MIPYMES DE MODA PARA POTENCIAR LA COMPRA EN LÍNEA ENTRE </w:t>
      </w:r>
      <w:r w:rsidR="003C7C30" w:rsidRPr="003F2611">
        <w:rPr>
          <w:b/>
          <w:i/>
          <w:sz w:val="32"/>
          <w:szCs w:val="32"/>
        </w:rPr>
        <w:t>MILLENNIALS</w:t>
      </w:r>
      <w:r w:rsidRPr="003F2611">
        <w:rPr>
          <w:b/>
          <w:sz w:val="32"/>
          <w:szCs w:val="32"/>
        </w:rPr>
        <w:t xml:space="preserve"> DEL DISTRITO CENTRAL, HONDURAS EN EL 2023.</w:t>
      </w:r>
    </w:p>
    <w:p w14:paraId="1A544C00" w14:textId="77777777" w:rsidR="000C3ADA" w:rsidRPr="000440AB" w:rsidRDefault="000C3ADA" w:rsidP="00AF1A95">
      <w:pPr>
        <w:pStyle w:val="Textoindependiente"/>
        <w:spacing w:before="147"/>
        <w:jc w:val="center"/>
        <w:rPr>
          <w:b/>
          <w:bCs/>
          <w:sz w:val="32"/>
          <w:szCs w:val="32"/>
        </w:rPr>
      </w:pPr>
    </w:p>
    <w:p w14:paraId="422F0BD6" w14:textId="0DB5433A" w:rsidR="00AF1A95" w:rsidRPr="000440AB" w:rsidRDefault="0018444A" w:rsidP="00FA6407">
      <w:pPr>
        <w:pStyle w:val="Textoindependiente"/>
        <w:jc w:val="center"/>
        <w:rPr>
          <w:b/>
          <w:sz w:val="32"/>
          <w:szCs w:val="32"/>
        </w:rPr>
      </w:pPr>
      <w:r w:rsidRPr="000440AB">
        <w:rPr>
          <w:b/>
          <w:sz w:val="32"/>
          <w:szCs w:val="32"/>
        </w:rPr>
        <w:t>MARYURI GABRIELA MONCADA VARELA</w:t>
      </w:r>
    </w:p>
    <w:p w14:paraId="55892D82" w14:textId="2095C785" w:rsidR="00AF1A95" w:rsidRPr="000440AB" w:rsidRDefault="0018444A" w:rsidP="00AF1A95">
      <w:pPr>
        <w:pStyle w:val="Textoindependiente"/>
        <w:jc w:val="center"/>
        <w:rPr>
          <w:b/>
          <w:sz w:val="32"/>
          <w:szCs w:val="32"/>
        </w:rPr>
      </w:pPr>
      <w:r w:rsidRPr="000440AB">
        <w:rPr>
          <w:b/>
          <w:sz w:val="32"/>
          <w:szCs w:val="32"/>
        </w:rPr>
        <w:t>ELA VANESSA HERN</w:t>
      </w:r>
      <w:r w:rsidR="009527C3">
        <w:rPr>
          <w:b/>
          <w:sz w:val="32"/>
          <w:szCs w:val="32"/>
        </w:rPr>
        <w:t>Á</w:t>
      </w:r>
      <w:r w:rsidRPr="000440AB">
        <w:rPr>
          <w:b/>
          <w:sz w:val="32"/>
          <w:szCs w:val="32"/>
        </w:rPr>
        <w:t>NDEZ</w:t>
      </w:r>
    </w:p>
    <w:p w14:paraId="21E5DCF2" w14:textId="77777777" w:rsidR="00AF1A95" w:rsidRPr="000440AB" w:rsidRDefault="00AF1A95" w:rsidP="00AF1A95">
      <w:pPr>
        <w:pStyle w:val="Textoindependiente"/>
        <w:rPr>
          <w:b/>
        </w:rPr>
      </w:pPr>
    </w:p>
    <w:p w14:paraId="4C5E82BF" w14:textId="77777777" w:rsidR="00D36725" w:rsidRPr="000440AB" w:rsidRDefault="00AF1A95" w:rsidP="00D36725">
      <w:pPr>
        <w:ind w:right="302"/>
        <w:jc w:val="center"/>
        <w:rPr>
          <w:b/>
          <w:spacing w:val="-2"/>
        </w:rPr>
      </w:pPr>
      <w:r w:rsidRPr="000440AB">
        <w:rPr>
          <w:b/>
          <w:spacing w:val="-2"/>
        </w:rPr>
        <w:t>Resumen</w:t>
      </w:r>
    </w:p>
    <w:p w14:paraId="2052E55C" w14:textId="77777777" w:rsidR="00DE5588" w:rsidRPr="000440AB" w:rsidRDefault="00DE5588" w:rsidP="00D36725">
      <w:pPr>
        <w:ind w:right="302"/>
        <w:jc w:val="center"/>
        <w:rPr>
          <w:b/>
          <w:spacing w:val="-2"/>
        </w:rPr>
      </w:pPr>
    </w:p>
    <w:p w14:paraId="3F4C589F" w14:textId="15B5A1B3" w:rsidR="00DE5588" w:rsidRPr="000440AB" w:rsidRDefault="00DE5588" w:rsidP="00DE5588">
      <w:pPr>
        <w:spacing w:line="360" w:lineRule="auto"/>
        <w:ind w:right="302"/>
        <w:jc w:val="both"/>
        <w:rPr>
          <w:bCs/>
        </w:rPr>
      </w:pPr>
      <w:r w:rsidRPr="000440AB">
        <w:rPr>
          <w:bCs/>
        </w:rPr>
        <w:t>La investigación se centró en las MIPYMES de</w:t>
      </w:r>
      <w:r w:rsidR="003D3485" w:rsidRPr="000440AB">
        <w:rPr>
          <w:bCs/>
        </w:rPr>
        <w:t>l sector</w:t>
      </w:r>
      <w:r w:rsidRPr="000440AB">
        <w:rPr>
          <w:bCs/>
        </w:rPr>
        <w:t xml:space="preserve"> moda en línea en el Distrito Central, evaluando desafíos y oportunidades, especialmente tras la transformación provocada por la pandemia de COVID-19. La hipótesis sugiere que la falta de confianza en transacciones en línea, especialmente entre </w:t>
      </w:r>
      <w:r w:rsidR="003C7C30" w:rsidRPr="003C7C30">
        <w:rPr>
          <w:bCs/>
          <w:i/>
        </w:rPr>
        <w:t>millennials</w:t>
      </w:r>
      <w:r w:rsidRPr="000440AB">
        <w:rPr>
          <w:bCs/>
        </w:rPr>
        <w:t xml:space="preserve"> del Distrito Central, afecta las ventas de MIPYMES de moda en Honduras.</w:t>
      </w:r>
    </w:p>
    <w:p w14:paraId="6EF0B0B0" w14:textId="5D70D8B2" w:rsidR="00DE5588" w:rsidRPr="000440AB" w:rsidRDefault="00DE5588" w:rsidP="00DE5588">
      <w:pPr>
        <w:spacing w:line="360" w:lineRule="auto"/>
        <w:ind w:right="302"/>
        <w:jc w:val="both"/>
        <w:rPr>
          <w:bCs/>
        </w:rPr>
      </w:pPr>
      <w:r w:rsidRPr="000440AB">
        <w:rPr>
          <w:bCs/>
        </w:rPr>
        <w:t xml:space="preserve">Entrevistas a profundidad a MIPYMES y encuestas a </w:t>
      </w:r>
      <w:r w:rsidR="003C7C30" w:rsidRPr="003C7C30">
        <w:rPr>
          <w:bCs/>
          <w:i/>
        </w:rPr>
        <w:t>millennials</w:t>
      </w:r>
      <w:r w:rsidRPr="000440AB">
        <w:rPr>
          <w:bCs/>
        </w:rPr>
        <w:t xml:space="preserve"> revelaron barreras como la competencia con grandes marcas y la desconfianza en la calidad de productos en línea. Los </w:t>
      </w:r>
      <w:r w:rsidR="003C7C30" w:rsidRPr="003C7C30">
        <w:rPr>
          <w:bCs/>
          <w:i/>
        </w:rPr>
        <w:t>millennials</w:t>
      </w:r>
      <w:r w:rsidRPr="000440AB">
        <w:rPr>
          <w:bCs/>
        </w:rPr>
        <w:t xml:space="preserve"> prefieren comprar en redes sociales, destacando Instagram.</w:t>
      </w:r>
    </w:p>
    <w:p w14:paraId="2B1E294D" w14:textId="2C1DE4C7" w:rsidR="00DE5588" w:rsidRPr="000440AB" w:rsidRDefault="00DE5588" w:rsidP="00DE5588">
      <w:pPr>
        <w:spacing w:line="360" w:lineRule="auto"/>
        <w:ind w:right="302"/>
        <w:jc w:val="both"/>
        <w:rPr>
          <w:bCs/>
        </w:rPr>
      </w:pPr>
      <w:r w:rsidRPr="000440AB">
        <w:rPr>
          <w:bCs/>
        </w:rPr>
        <w:t xml:space="preserve">Para mejorar, se propone diversificar formas de pago, ofrecer descuentos exclusivos en línea y estrategias de contenido en redes sociales. Además, se sugiere implementar programas de promociones y lealtad. Estas acciones podrían satisfacer las demandas de los consumidores y mejorar la experiencia general de compra en línea para los </w:t>
      </w:r>
      <w:r w:rsidR="003C7C30" w:rsidRPr="003C7C30">
        <w:rPr>
          <w:bCs/>
          <w:i/>
        </w:rPr>
        <w:t>millennials</w:t>
      </w:r>
      <w:r w:rsidRPr="000440AB">
        <w:rPr>
          <w:bCs/>
        </w:rPr>
        <w:t xml:space="preserve"> del Distrito Central.</w:t>
      </w:r>
    </w:p>
    <w:p w14:paraId="5D6131B0" w14:textId="77777777" w:rsidR="00D36725" w:rsidRPr="000440AB" w:rsidRDefault="00D36725" w:rsidP="00D36725">
      <w:pPr>
        <w:ind w:right="302"/>
        <w:rPr>
          <w:b/>
        </w:rPr>
      </w:pPr>
    </w:p>
    <w:p w14:paraId="3825EACD" w14:textId="77777777" w:rsidR="007151CB" w:rsidRPr="000440AB" w:rsidRDefault="007151CB" w:rsidP="00D36725">
      <w:pPr>
        <w:spacing w:line="360" w:lineRule="auto"/>
        <w:jc w:val="both"/>
        <w:rPr>
          <w:bCs/>
        </w:rPr>
      </w:pPr>
    </w:p>
    <w:p w14:paraId="0DB229B2" w14:textId="1D45C84A" w:rsidR="00A63B93" w:rsidRPr="000440AB" w:rsidRDefault="00FA6407" w:rsidP="00D36725">
      <w:pPr>
        <w:spacing w:line="360" w:lineRule="auto"/>
        <w:jc w:val="both"/>
        <w:rPr>
          <w:bCs/>
        </w:rPr>
      </w:pPr>
      <w:r w:rsidRPr="000440AB">
        <w:rPr>
          <w:bCs/>
        </w:rPr>
        <w:t>Palabras</w:t>
      </w:r>
      <w:r w:rsidRPr="000440AB">
        <w:rPr>
          <w:bCs/>
          <w:spacing w:val="-7"/>
        </w:rPr>
        <w:t xml:space="preserve"> </w:t>
      </w:r>
      <w:r w:rsidRPr="000440AB">
        <w:rPr>
          <w:bCs/>
        </w:rPr>
        <w:t>claves:</w:t>
      </w:r>
      <w:r w:rsidRPr="000440AB">
        <w:rPr>
          <w:bCs/>
          <w:spacing w:val="-2"/>
        </w:rPr>
        <w:t xml:space="preserve"> </w:t>
      </w:r>
      <w:r w:rsidR="007151CB" w:rsidRPr="000440AB">
        <w:rPr>
          <w:bCs/>
          <w:spacing w:val="-2"/>
        </w:rPr>
        <w:t xml:space="preserve">estrategias de contenido, </w:t>
      </w:r>
      <w:r w:rsidR="003C7C30" w:rsidRPr="003C7C30">
        <w:rPr>
          <w:bCs/>
          <w:i/>
          <w:spacing w:val="-2"/>
        </w:rPr>
        <w:t>millennials</w:t>
      </w:r>
      <w:r w:rsidR="002E24B8" w:rsidRPr="000440AB">
        <w:rPr>
          <w:bCs/>
          <w:spacing w:val="-2"/>
        </w:rPr>
        <w:t>, programas de promoc</w:t>
      </w:r>
      <w:r w:rsidR="007151CB" w:rsidRPr="000440AB">
        <w:rPr>
          <w:bCs/>
          <w:spacing w:val="-2"/>
        </w:rPr>
        <w:t>iones y lealtad</w:t>
      </w:r>
      <w:r w:rsidR="00DE5588" w:rsidRPr="000440AB">
        <w:rPr>
          <w:bCs/>
          <w:spacing w:val="-2"/>
        </w:rPr>
        <w:t>.</w:t>
      </w:r>
    </w:p>
    <w:p w14:paraId="0FA3FAB1" w14:textId="45785A3B" w:rsidR="00DA681F" w:rsidRPr="000440AB" w:rsidRDefault="00DA681F" w:rsidP="00DA681F">
      <w:pPr>
        <w:spacing w:after="212" w:line="266" w:lineRule="auto"/>
        <w:ind w:left="221" w:right="1243" w:hanging="10"/>
        <w:jc w:val="center"/>
        <w:rPr>
          <w:b/>
          <w:kern w:val="2"/>
          <w:szCs w:val="22"/>
          <w:lang w:val="es-MX" w:eastAsia="es-MX"/>
          <w14:ligatures w14:val="standardContextual"/>
        </w:rPr>
      </w:pPr>
    </w:p>
    <w:p w14:paraId="2829035B" w14:textId="667F02D0" w:rsidR="00DA681F" w:rsidRPr="000440AB" w:rsidRDefault="00DA681F" w:rsidP="00DA681F">
      <w:pPr>
        <w:spacing w:after="212" w:line="266" w:lineRule="auto"/>
        <w:ind w:left="221" w:right="1243" w:hanging="10"/>
        <w:jc w:val="center"/>
        <w:rPr>
          <w:b/>
          <w:kern w:val="2"/>
          <w:szCs w:val="22"/>
          <w:lang w:val="es-MX" w:eastAsia="es-MX"/>
          <w14:ligatures w14:val="standardContextual"/>
        </w:rPr>
      </w:pPr>
    </w:p>
    <w:p w14:paraId="248BB18F" w14:textId="5D824A18" w:rsidR="00DA681F" w:rsidRPr="000440AB" w:rsidRDefault="00DA681F" w:rsidP="00DA681F">
      <w:pPr>
        <w:spacing w:after="212" w:line="266" w:lineRule="auto"/>
        <w:ind w:left="221" w:right="1243" w:hanging="10"/>
        <w:jc w:val="center"/>
        <w:rPr>
          <w:b/>
          <w:kern w:val="2"/>
          <w:szCs w:val="22"/>
          <w:lang w:val="es-MX" w:eastAsia="es-MX"/>
          <w14:ligatures w14:val="standardContextual"/>
        </w:rPr>
      </w:pPr>
    </w:p>
    <w:p w14:paraId="5D44FE77" w14:textId="76E3FBA5" w:rsidR="007151CB" w:rsidRPr="000440AB" w:rsidRDefault="00D35B88" w:rsidP="00DA681F">
      <w:pPr>
        <w:spacing w:after="212" w:line="266" w:lineRule="auto"/>
        <w:ind w:left="221" w:right="1243" w:hanging="10"/>
        <w:jc w:val="center"/>
        <w:rPr>
          <w:b/>
          <w:kern w:val="2"/>
          <w:szCs w:val="22"/>
          <w:lang w:val="es-MX" w:eastAsia="es-MX"/>
          <w14:ligatures w14:val="standardContextual"/>
        </w:rPr>
      </w:pPr>
      <w:r>
        <w:rPr>
          <w:noProof/>
        </w:rPr>
        <w:lastRenderedPageBreak/>
        <w:drawing>
          <wp:anchor distT="0" distB="0" distL="114300" distR="114300" simplePos="0" relativeHeight="252032000" behindDoc="0" locked="0" layoutInCell="1" allowOverlap="1" wp14:anchorId="2339D8F6" wp14:editId="3B865B39">
            <wp:simplePos x="0" y="0"/>
            <wp:positionH relativeFrom="margin">
              <wp:posOffset>1794510</wp:posOffset>
            </wp:positionH>
            <wp:positionV relativeFrom="topMargin">
              <wp:align>bottom</wp:align>
            </wp:positionV>
            <wp:extent cx="2017058" cy="457200"/>
            <wp:effectExtent l="0" t="0" r="2540" b="0"/>
            <wp:wrapSquare wrapText="bothSides"/>
            <wp:docPr id="820003722" name="Imagen 820003722"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NITEC a color"/>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17058" cy="457200"/>
                    </a:xfrm>
                    <a:prstGeom prst="rect">
                      <a:avLst/>
                    </a:prstGeom>
                    <a:noFill/>
                    <a:ln>
                      <a:noFill/>
                    </a:ln>
                  </pic:spPr>
                </pic:pic>
              </a:graphicData>
            </a:graphic>
          </wp:anchor>
        </w:drawing>
      </w:r>
    </w:p>
    <w:p w14:paraId="246E8456" w14:textId="77777777" w:rsidR="00D35B88" w:rsidRDefault="00DA681F" w:rsidP="00DA681F">
      <w:pPr>
        <w:spacing w:after="212" w:line="266" w:lineRule="auto"/>
        <w:ind w:left="221" w:right="1243" w:hanging="10"/>
        <w:jc w:val="center"/>
        <w:rPr>
          <w:b/>
          <w:kern w:val="2"/>
          <w:szCs w:val="22"/>
          <w:lang w:eastAsia="es-MX"/>
          <w14:ligatures w14:val="standardContextual"/>
        </w:rPr>
      </w:pPr>
      <w:r w:rsidRPr="000440AB">
        <w:rPr>
          <w:b/>
          <w:kern w:val="2"/>
          <w:szCs w:val="22"/>
          <w:lang w:eastAsia="es-MX"/>
          <w14:ligatures w14:val="standardContextual"/>
        </w:rPr>
        <w:t xml:space="preserve">           </w:t>
      </w:r>
    </w:p>
    <w:p w14:paraId="7256284A" w14:textId="0AD6DD6A" w:rsidR="00AF1A95" w:rsidRPr="000440AB" w:rsidRDefault="007151CB" w:rsidP="002F7608">
      <w:pPr>
        <w:spacing w:after="212" w:line="266" w:lineRule="auto"/>
        <w:ind w:right="1243"/>
        <w:jc w:val="center"/>
        <w:rPr>
          <w:kern w:val="2"/>
          <w:sz w:val="32"/>
          <w:szCs w:val="32"/>
          <w:lang w:val="en-US" w:eastAsia="es-MX"/>
          <w14:ligatures w14:val="standardContextual"/>
        </w:rPr>
      </w:pPr>
      <w:r w:rsidRPr="000440AB">
        <w:rPr>
          <w:b/>
          <w:kern w:val="2"/>
          <w:sz w:val="32"/>
          <w:szCs w:val="32"/>
          <w:lang w:val="en-US" w:eastAsia="es-MX"/>
          <w14:ligatures w14:val="standardContextual"/>
        </w:rPr>
        <w:t>GRADUATE SCHOOL</w:t>
      </w:r>
    </w:p>
    <w:p w14:paraId="0A45C7A6" w14:textId="63A9AE9E" w:rsidR="00DE5588" w:rsidRDefault="002F7608" w:rsidP="002F7608">
      <w:pPr>
        <w:pStyle w:val="Textoindependiente"/>
        <w:jc w:val="center"/>
        <w:rPr>
          <w:b/>
          <w:bCs/>
          <w:sz w:val="32"/>
          <w:szCs w:val="32"/>
          <w:lang w:val="en-US"/>
        </w:rPr>
      </w:pPr>
      <w:r w:rsidRPr="003F2611">
        <w:rPr>
          <w:b/>
          <w:bCs/>
          <w:sz w:val="32"/>
          <w:szCs w:val="32"/>
          <w:lang w:val="en-US"/>
        </w:rPr>
        <w:t xml:space="preserve">CHALLENGES OF FASHION MIPYMES TO BOOST ONLINE SHOPPING AMONG </w:t>
      </w:r>
      <w:r w:rsidR="003C7C30" w:rsidRPr="003F2611">
        <w:rPr>
          <w:b/>
          <w:bCs/>
          <w:i/>
          <w:sz w:val="32"/>
          <w:szCs w:val="32"/>
          <w:lang w:val="en-US"/>
        </w:rPr>
        <w:t>MILLENNIALS</w:t>
      </w:r>
      <w:r w:rsidRPr="003F2611">
        <w:rPr>
          <w:b/>
          <w:bCs/>
          <w:sz w:val="32"/>
          <w:szCs w:val="32"/>
          <w:lang w:val="en-US"/>
        </w:rPr>
        <w:t xml:space="preserve"> IN THE CENTRAL DISTRICT, HONDURAS IN 2023.</w:t>
      </w:r>
    </w:p>
    <w:p w14:paraId="5A168397" w14:textId="77777777" w:rsidR="002F7608" w:rsidRPr="000440AB" w:rsidRDefault="002F7608" w:rsidP="002F7608">
      <w:pPr>
        <w:pStyle w:val="Textoindependiente"/>
        <w:jc w:val="center"/>
        <w:rPr>
          <w:b/>
          <w:sz w:val="32"/>
          <w:szCs w:val="32"/>
          <w:lang w:val="en-US"/>
        </w:rPr>
      </w:pPr>
    </w:p>
    <w:p w14:paraId="3BAC2B17" w14:textId="64A240F1" w:rsidR="00BF33F7" w:rsidRPr="00900651" w:rsidRDefault="00BF33F7" w:rsidP="00DE5588">
      <w:pPr>
        <w:pStyle w:val="Textoindependiente"/>
        <w:jc w:val="center"/>
        <w:rPr>
          <w:b/>
          <w:bCs/>
          <w:sz w:val="32"/>
          <w:szCs w:val="32"/>
          <w:lang w:val="en-US"/>
        </w:rPr>
      </w:pPr>
      <w:r w:rsidRPr="00900651">
        <w:rPr>
          <w:b/>
          <w:bCs/>
          <w:sz w:val="32"/>
          <w:szCs w:val="32"/>
          <w:lang w:val="en-US"/>
        </w:rPr>
        <w:t>NAME OF THE MASTER'S STUDENT</w:t>
      </w:r>
    </w:p>
    <w:p w14:paraId="16C719C4" w14:textId="28C8D550" w:rsidR="00DE5588" w:rsidRPr="00900651" w:rsidRDefault="00DE5588" w:rsidP="00DE5588">
      <w:pPr>
        <w:pStyle w:val="Textoindependiente"/>
        <w:jc w:val="center"/>
        <w:rPr>
          <w:b/>
          <w:sz w:val="32"/>
          <w:szCs w:val="32"/>
          <w:lang w:val="en-US"/>
        </w:rPr>
      </w:pPr>
      <w:r w:rsidRPr="00900651">
        <w:rPr>
          <w:b/>
          <w:sz w:val="32"/>
          <w:szCs w:val="32"/>
          <w:lang w:val="en-US"/>
        </w:rPr>
        <w:t>MARYURI GABRIELA MONCADA VARELA</w:t>
      </w:r>
    </w:p>
    <w:p w14:paraId="6F342B0C" w14:textId="729DA053" w:rsidR="00DE5588" w:rsidRPr="00900651" w:rsidRDefault="00DE5588" w:rsidP="00DE5588">
      <w:pPr>
        <w:pStyle w:val="Textoindependiente"/>
        <w:jc w:val="center"/>
        <w:rPr>
          <w:b/>
          <w:sz w:val="32"/>
          <w:szCs w:val="32"/>
          <w:lang w:val="en-US"/>
        </w:rPr>
      </w:pPr>
      <w:r w:rsidRPr="00900651">
        <w:rPr>
          <w:b/>
          <w:sz w:val="32"/>
          <w:szCs w:val="32"/>
          <w:lang w:val="en-US"/>
        </w:rPr>
        <w:t>ELA VANESSA HERN</w:t>
      </w:r>
      <w:r w:rsidR="009527C3">
        <w:rPr>
          <w:b/>
          <w:sz w:val="32"/>
          <w:szCs w:val="32"/>
          <w:lang w:val="en-US"/>
        </w:rPr>
        <w:t>Á</w:t>
      </w:r>
      <w:r w:rsidRPr="00900651">
        <w:rPr>
          <w:b/>
          <w:sz w:val="32"/>
          <w:szCs w:val="32"/>
          <w:lang w:val="en-US"/>
        </w:rPr>
        <w:t>NDEZ</w:t>
      </w:r>
    </w:p>
    <w:p w14:paraId="092100DC" w14:textId="77777777" w:rsidR="00AF1A95" w:rsidRPr="00900651" w:rsidRDefault="00AF1A95" w:rsidP="00AF1A95">
      <w:pPr>
        <w:pStyle w:val="Textoindependiente"/>
        <w:rPr>
          <w:b/>
          <w:sz w:val="32"/>
          <w:szCs w:val="32"/>
          <w:lang w:val="en-US"/>
        </w:rPr>
      </w:pPr>
    </w:p>
    <w:p w14:paraId="4CE0F87D" w14:textId="0DBD8EAB" w:rsidR="00AF1A95" w:rsidRPr="000440AB" w:rsidRDefault="00DA681F" w:rsidP="00DA681F">
      <w:pPr>
        <w:spacing w:line="360" w:lineRule="auto"/>
        <w:ind w:right="302"/>
        <w:jc w:val="center"/>
        <w:rPr>
          <w:b/>
          <w:lang w:val="en-US"/>
        </w:rPr>
      </w:pPr>
      <w:r w:rsidRPr="000440AB">
        <w:rPr>
          <w:b/>
          <w:spacing w:val="-2"/>
          <w:lang w:val="en-US"/>
        </w:rPr>
        <w:t>Abstract</w:t>
      </w:r>
    </w:p>
    <w:p w14:paraId="37587CE1" w14:textId="7140EA05" w:rsidR="00AF1A95" w:rsidRPr="000440AB" w:rsidRDefault="00DE5588" w:rsidP="00DE5588">
      <w:pPr>
        <w:pStyle w:val="Textoindependiente"/>
        <w:spacing w:before="167" w:line="360" w:lineRule="auto"/>
        <w:jc w:val="both"/>
        <w:rPr>
          <w:bCs/>
          <w:lang w:val="en-US"/>
        </w:rPr>
      </w:pPr>
      <w:r w:rsidRPr="000440AB">
        <w:rPr>
          <w:bCs/>
          <w:lang w:val="en-US"/>
        </w:rPr>
        <w:t xml:space="preserve">The research focused on online fashion </w:t>
      </w:r>
      <w:r w:rsidR="003D3485" w:rsidRPr="000440AB">
        <w:rPr>
          <w:bCs/>
          <w:lang w:val="en-US"/>
        </w:rPr>
        <w:t>MIPYMES</w:t>
      </w:r>
      <w:r w:rsidRPr="000440AB">
        <w:rPr>
          <w:bCs/>
          <w:lang w:val="en-US"/>
        </w:rPr>
        <w:t xml:space="preserve"> in the Central District, assessing challenges and opportunities, particularly post the transformation induced by the COVID-19 pandemic. The hypothesis suggests that a lack of confidence in online transactions, especially among Central District </w:t>
      </w:r>
      <w:r w:rsidR="003C7C30" w:rsidRPr="003C7C30">
        <w:rPr>
          <w:bCs/>
          <w:i/>
          <w:lang w:val="en-US"/>
        </w:rPr>
        <w:t>millennials</w:t>
      </w:r>
      <w:r w:rsidRPr="000440AB">
        <w:rPr>
          <w:bCs/>
          <w:lang w:val="en-US"/>
        </w:rPr>
        <w:t xml:space="preserve">, impacts the sales of fashion </w:t>
      </w:r>
      <w:r w:rsidR="003D3485" w:rsidRPr="000440AB">
        <w:rPr>
          <w:bCs/>
          <w:lang w:val="en-US"/>
        </w:rPr>
        <w:t>MIPYMES</w:t>
      </w:r>
      <w:r w:rsidRPr="000440AB">
        <w:rPr>
          <w:bCs/>
          <w:lang w:val="en-US"/>
        </w:rPr>
        <w:t xml:space="preserve"> in Honduras. In-depth interviews with </w:t>
      </w:r>
      <w:r w:rsidR="003D3485" w:rsidRPr="000440AB">
        <w:rPr>
          <w:bCs/>
          <w:lang w:val="en-US"/>
        </w:rPr>
        <w:t>MIPYMES</w:t>
      </w:r>
      <w:r w:rsidRPr="000440AB">
        <w:rPr>
          <w:bCs/>
          <w:lang w:val="en-US"/>
        </w:rPr>
        <w:t xml:space="preserve"> and surveys of </w:t>
      </w:r>
      <w:r w:rsidR="003C7C30" w:rsidRPr="003C7C30">
        <w:rPr>
          <w:bCs/>
          <w:i/>
          <w:lang w:val="en-US"/>
        </w:rPr>
        <w:t>millennials</w:t>
      </w:r>
      <w:r w:rsidRPr="000440AB">
        <w:rPr>
          <w:bCs/>
          <w:lang w:val="en-US"/>
        </w:rPr>
        <w:t xml:space="preserve"> revealed barriers such as competition with major brands and distrust in the quality of online products. </w:t>
      </w:r>
      <w:r w:rsidR="003C7C30" w:rsidRPr="003C7C30">
        <w:rPr>
          <w:bCs/>
          <w:i/>
          <w:lang w:val="en-US"/>
        </w:rPr>
        <w:t>Millennials</w:t>
      </w:r>
      <w:r w:rsidRPr="000440AB">
        <w:rPr>
          <w:bCs/>
          <w:lang w:val="en-US"/>
        </w:rPr>
        <w:t xml:space="preserve"> prefer buying on social media, with Instagram being prominent. To enhance this, proposals include diversifying payment methods, offering exclusive online discounts, and implementing </w:t>
      </w:r>
      <w:r w:rsidR="00175E3C" w:rsidRPr="000440AB">
        <w:rPr>
          <w:bCs/>
          <w:i/>
          <w:lang w:val="en-US"/>
        </w:rPr>
        <w:t>Content</w:t>
      </w:r>
      <w:r w:rsidRPr="000440AB">
        <w:rPr>
          <w:bCs/>
          <w:lang w:val="en-US"/>
        </w:rPr>
        <w:t xml:space="preserve"> strategies on social media. Additionally, suggestions involve introducing promotion and loyalty programs. These actions could meet consumer demands and enhance the overall online shopping experience for Central District </w:t>
      </w:r>
      <w:r w:rsidR="003C7C30" w:rsidRPr="003C7C30">
        <w:rPr>
          <w:bCs/>
          <w:i/>
          <w:lang w:val="en-US"/>
        </w:rPr>
        <w:t>millennials</w:t>
      </w:r>
      <w:r w:rsidRPr="000440AB">
        <w:rPr>
          <w:bCs/>
          <w:lang w:val="en-US"/>
        </w:rPr>
        <w:t>.</w:t>
      </w:r>
    </w:p>
    <w:p w14:paraId="036067BF" w14:textId="77777777" w:rsidR="00DE5588" w:rsidRPr="00900651" w:rsidRDefault="00DE5588" w:rsidP="00DE5588">
      <w:pPr>
        <w:jc w:val="both"/>
        <w:rPr>
          <w:bCs/>
          <w:lang w:val="en-US"/>
        </w:rPr>
      </w:pPr>
    </w:p>
    <w:p w14:paraId="01277C3F" w14:textId="690982C4" w:rsidR="00EC0D2C" w:rsidRPr="000440AB" w:rsidRDefault="00686A31" w:rsidP="00DE5588">
      <w:pPr>
        <w:jc w:val="both"/>
        <w:rPr>
          <w:bCs/>
          <w:spacing w:val="-2"/>
          <w:lang w:val="en-US"/>
        </w:rPr>
        <w:sectPr w:rsidR="00EC0D2C" w:rsidRPr="000440AB" w:rsidSect="005A17A9">
          <w:footerReference w:type="default" r:id="rId12"/>
          <w:footerReference w:type="first" r:id="rId13"/>
          <w:pgSz w:w="12240" w:h="15840" w:code="1"/>
          <w:pgMar w:top="1440" w:right="1440" w:bottom="1440" w:left="1440" w:header="720" w:footer="567" w:gutter="0"/>
          <w:pgNumType w:fmt="lowerRoman" w:start="1" w:chapSep="period"/>
          <w:cols w:space="720"/>
          <w:titlePg/>
          <w:docGrid w:linePitch="326"/>
        </w:sectPr>
      </w:pPr>
      <w:r w:rsidRPr="000440AB">
        <w:rPr>
          <w:bCs/>
          <w:lang w:val="en-US"/>
        </w:rPr>
        <w:t>Key Words</w:t>
      </w:r>
      <w:r w:rsidR="00AF1A95" w:rsidRPr="000440AB">
        <w:rPr>
          <w:bCs/>
          <w:lang w:val="en-US"/>
        </w:rPr>
        <w:t>:</w:t>
      </w:r>
      <w:r w:rsidR="00AF1A95" w:rsidRPr="000440AB">
        <w:rPr>
          <w:bCs/>
          <w:spacing w:val="-2"/>
          <w:lang w:val="en-US"/>
        </w:rPr>
        <w:t xml:space="preserve"> </w:t>
      </w:r>
      <w:r w:rsidR="00175E3C" w:rsidRPr="000440AB">
        <w:rPr>
          <w:bCs/>
          <w:i/>
          <w:spacing w:val="-2"/>
          <w:lang w:val="en-US"/>
        </w:rPr>
        <w:t>Content</w:t>
      </w:r>
      <w:r w:rsidR="00DE5588" w:rsidRPr="000440AB">
        <w:rPr>
          <w:bCs/>
          <w:spacing w:val="-2"/>
          <w:lang w:val="en-US"/>
        </w:rPr>
        <w:t xml:space="preserve"> strategies, </w:t>
      </w:r>
      <w:r w:rsidR="003C7C30" w:rsidRPr="003C7C30">
        <w:rPr>
          <w:bCs/>
          <w:i/>
          <w:spacing w:val="-2"/>
          <w:lang w:val="en-US"/>
        </w:rPr>
        <w:t>millennials</w:t>
      </w:r>
      <w:r w:rsidR="00DE5588" w:rsidRPr="000440AB">
        <w:rPr>
          <w:bCs/>
          <w:spacing w:val="-2"/>
          <w:lang w:val="en-US"/>
        </w:rPr>
        <w:t>. promotion and loyalty programs.</w:t>
      </w:r>
    </w:p>
    <w:p w14:paraId="7E1C9E83" w14:textId="3F412387" w:rsidR="000004BC" w:rsidRPr="00D71CF1" w:rsidRDefault="001E404F" w:rsidP="001E404F">
      <w:pPr>
        <w:jc w:val="center"/>
        <w:rPr>
          <w:b/>
          <w:sz w:val="28"/>
          <w:szCs w:val="28"/>
          <w:lang w:val="en-US"/>
        </w:rPr>
      </w:pPr>
      <w:r w:rsidRPr="00D71CF1">
        <w:rPr>
          <w:b/>
          <w:sz w:val="28"/>
          <w:szCs w:val="28"/>
          <w:lang w:val="en-US"/>
        </w:rPr>
        <w:lastRenderedPageBreak/>
        <w:t>ÍNDICE DE CONTENIDO</w:t>
      </w:r>
    </w:p>
    <w:p w14:paraId="6D25991B" w14:textId="77777777" w:rsidR="001E404F" w:rsidRPr="00D71CF1" w:rsidRDefault="001E404F" w:rsidP="00ED10C0">
      <w:pPr>
        <w:rPr>
          <w:b/>
          <w:sz w:val="28"/>
          <w:szCs w:val="28"/>
          <w:lang w:val="en-US"/>
        </w:rPr>
      </w:pPr>
    </w:p>
    <w:p w14:paraId="692ED164" w14:textId="0E831C96" w:rsidR="007F7704" w:rsidRDefault="00ED10C0">
      <w:pPr>
        <w:pStyle w:val="TDC1"/>
        <w:tabs>
          <w:tab w:val="right" w:leader="dot" w:pos="9350"/>
        </w:tabs>
        <w:rPr>
          <w:rFonts w:asciiTheme="minorHAnsi" w:eastAsiaTheme="minorEastAsia" w:hAnsiTheme="minorHAnsi" w:cstheme="minorBidi"/>
          <w:b w:val="0"/>
          <w:noProof/>
          <w:color w:val="auto"/>
          <w:kern w:val="2"/>
          <w:sz w:val="22"/>
          <w:szCs w:val="22"/>
          <w:lang w:eastAsia="es-HN"/>
          <w14:ligatures w14:val="standardContextual"/>
        </w:rPr>
      </w:pPr>
      <w:r w:rsidRPr="000440AB">
        <w:rPr>
          <w:b w:val="0"/>
          <w:color w:val="auto"/>
          <w:sz w:val="28"/>
          <w:szCs w:val="28"/>
        </w:rPr>
        <w:fldChar w:fldCharType="begin"/>
      </w:r>
      <w:r w:rsidRPr="000440AB">
        <w:rPr>
          <w:b w:val="0"/>
          <w:color w:val="auto"/>
          <w:sz w:val="28"/>
          <w:szCs w:val="28"/>
        </w:rPr>
        <w:instrText xml:space="preserve"> TOC \o "1-4" \h \z \t "T1 CAP;1;T2;2;T3;3;T4;4;T4.1;5" </w:instrText>
      </w:r>
      <w:r w:rsidRPr="000440AB">
        <w:rPr>
          <w:b w:val="0"/>
          <w:color w:val="auto"/>
          <w:sz w:val="28"/>
          <w:szCs w:val="28"/>
        </w:rPr>
        <w:fldChar w:fldCharType="separate"/>
      </w:r>
      <w:hyperlink w:anchor="_Toc159010450" w:history="1">
        <w:r w:rsidR="007F7704" w:rsidRPr="00E6186B">
          <w:rPr>
            <w:rStyle w:val="Hipervnculo"/>
            <w:rFonts w:eastAsia="Calibri"/>
            <w:noProof/>
          </w:rPr>
          <w:t>CAPÍTULO I. PLANTEAMIENTO DE LA INVESTIGACIÓN</w:t>
        </w:r>
        <w:r w:rsidR="007F7704">
          <w:rPr>
            <w:noProof/>
            <w:webHidden/>
          </w:rPr>
          <w:tab/>
        </w:r>
        <w:r w:rsidR="007F7704">
          <w:rPr>
            <w:noProof/>
            <w:webHidden/>
          </w:rPr>
          <w:fldChar w:fldCharType="begin"/>
        </w:r>
        <w:r w:rsidR="007F7704">
          <w:rPr>
            <w:noProof/>
            <w:webHidden/>
          </w:rPr>
          <w:instrText xml:space="preserve"> PAGEREF _Toc159010450 \h </w:instrText>
        </w:r>
        <w:r w:rsidR="007F7704">
          <w:rPr>
            <w:noProof/>
            <w:webHidden/>
          </w:rPr>
        </w:r>
        <w:r w:rsidR="007F7704">
          <w:rPr>
            <w:noProof/>
            <w:webHidden/>
          </w:rPr>
          <w:fldChar w:fldCharType="separate"/>
        </w:r>
        <w:r w:rsidR="00BE4B01">
          <w:rPr>
            <w:noProof/>
            <w:webHidden/>
          </w:rPr>
          <w:t>1</w:t>
        </w:r>
        <w:r w:rsidR="007F7704">
          <w:rPr>
            <w:noProof/>
            <w:webHidden/>
          </w:rPr>
          <w:fldChar w:fldCharType="end"/>
        </w:r>
      </w:hyperlink>
    </w:p>
    <w:p w14:paraId="4423DEBE" w14:textId="4117824B" w:rsidR="007F7704" w:rsidRDefault="00000000">
      <w:pPr>
        <w:pStyle w:val="TDC2"/>
        <w:tabs>
          <w:tab w:val="right" w:leader="dot" w:pos="9350"/>
        </w:tabs>
        <w:rPr>
          <w:rFonts w:asciiTheme="minorHAnsi" w:eastAsiaTheme="minorEastAsia" w:hAnsiTheme="minorHAnsi" w:cstheme="minorBidi"/>
          <w:b w:val="0"/>
          <w:noProof/>
          <w:color w:val="auto"/>
          <w:kern w:val="2"/>
          <w:sz w:val="22"/>
          <w:szCs w:val="22"/>
          <w:lang w:eastAsia="es-HN"/>
          <w14:ligatures w14:val="standardContextual"/>
        </w:rPr>
      </w:pPr>
      <w:hyperlink w:anchor="_Toc159010451" w:history="1">
        <w:r w:rsidR="007F7704" w:rsidRPr="00E6186B">
          <w:rPr>
            <w:rStyle w:val="Hipervnculo"/>
            <w:rFonts w:eastAsia="Calibri"/>
            <w:noProof/>
          </w:rPr>
          <w:t>1.1 INTRODUCCIÓN</w:t>
        </w:r>
        <w:r w:rsidR="007F7704">
          <w:rPr>
            <w:noProof/>
            <w:webHidden/>
          </w:rPr>
          <w:tab/>
        </w:r>
        <w:r w:rsidR="007F7704">
          <w:rPr>
            <w:noProof/>
            <w:webHidden/>
          </w:rPr>
          <w:fldChar w:fldCharType="begin"/>
        </w:r>
        <w:r w:rsidR="007F7704">
          <w:rPr>
            <w:noProof/>
            <w:webHidden/>
          </w:rPr>
          <w:instrText xml:space="preserve"> PAGEREF _Toc159010451 \h </w:instrText>
        </w:r>
        <w:r w:rsidR="007F7704">
          <w:rPr>
            <w:noProof/>
            <w:webHidden/>
          </w:rPr>
        </w:r>
        <w:r w:rsidR="007F7704">
          <w:rPr>
            <w:noProof/>
            <w:webHidden/>
          </w:rPr>
          <w:fldChar w:fldCharType="separate"/>
        </w:r>
        <w:r w:rsidR="00BE4B01">
          <w:rPr>
            <w:noProof/>
            <w:webHidden/>
          </w:rPr>
          <w:t>1</w:t>
        </w:r>
        <w:r w:rsidR="007F7704">
          <w:rPr>
            <w:noProof/>
            <w:webHidden/>
          </w:rPr>
          <w:fldChar w:fldCharType="end"/>
        </w:r>
      </w:hyperlink>
    </w:p>
    <w:p w14:paraId="2F24EAB4" w14:textId="7EB8F020" w:rsidR="007F7704" w:rsidRDefault="00000000">
      <w:pPr>
        <w:pStyle w:val="TDC2"/>
        <w:tabs>
          <w:tab w:val="right" w:leader="dot" w:pos="9350"/>
        </w:tabs>
        <w:rPr>
          <w:rFonts w:asciiTheme="minorHAnsi" w:eastAsiaTheme="minorEastAsia" w:hAnsiTheme="minorHAnsi" w:cstheme="minorBidi"/>
          <w:b w:val="0"/>
          <w:noProof/>
          <w:color w:val="auto"/>
          <w:kern w:val="2"/>
          <w:sz w:val="22"/>
          <w:szCs w:val="22"/>
          <w:lang w:eastAsia="es-HN"/>
          <w14:ligatures w14:val="standardContextual"/>
        </w:rPr>
      </w:pPr>
      <w:hyperlink w:anchor="_Toc159010452" w:history="1">
        <w:r w:rsidR="007F7704" w:rsidRPr="00E6186B">
          <w:rPr>
            <w:rStyle w:val="Hipervnculo"/>
            <w:rFonts w:eastAsia="Calibri"/>
            <w:noProof/>
          </w:rPr>
          <w:t>1.2 ANTECEDENTES DEL PROBLEMA</w:t>
        </w:r>
        <w:r w:rsidR="007F7704">
          <w:rPr>
            <w:noProof/>
            <w:webHidden/>
          </w:rPr>
          <w:tab/>
        </w:r>
        <w:r w:rsidR="007F7704">
          <w:rPr>
            <w:noProof/>
            <w:webHidden/>
          </w:rPr>
          <w:fldChar w:fldCharType="begin"/>
        </w:r>
        <w:r w:rsidR="007F7704">
          <w:rPr>
            <w:noProof/>
            <w:webHidden/>
          </w:rPr>
          <w:instrText xml:space="preserve"> PAGEREF _Toc159010452 \h </w:instrText>
        </w:r>
        <w:r w:rsidR="007F7704">
          <w:rPr>
            <w:noProof/>
            <w:webHidden/>
          </w:rPr>
        </w:r>
        <w:r w:rsidR="007F7704">
          <w:rPr>
            <w:noProof/>
            <w:webHidden/>
          </w:rPr>
          <w:fldChar w:fldCharType="separate"/>
        </w:r>
        <w:r w:rsidR="00BE4B01">
          <w:rPr>
            <w:noProof/>
            <w:webHidden/>
          </w:rPr>
          <w:t>2</w:t>
        </w:r>
        <w:r w:rsidR="007F7704">
          <w:rPr>
            <w:noProof/>
            <w:webHidden/>
          </w:rPr>
          <w:fldChar w:fldCharType="end"/>
        </w:r>
      </w:hyperlink>
    </w:p>
    <w:p w14:paraId="364CC067" w14:textId="29560644" w:rsidR="007F7704" w:rsidRDefault="00000000">
      <w:pPr>
        <w:pStyle w:val="TDC2"/>
        <w:tabs>
          <w:tab w:val="right" w:leader="dot" w:pos="9350"/>
        </w:tabs>
        <w:rPr>
          <w:rFonts w:asciiTheme="minorHAnsi" w:eastAsiaTheme="minorEastAsia" w:hAnsiTheme="minorHAnsi" w:cstheme="minorBidi"/>
          <w:b w:val="0"/>
          <w:noProof/>
          <w:color w:val="auto"/>
          <w:kern w:val="2"/>
          <w:sz w:val="22"/>
          <w:szCs w:val="22"/>
          <w:lang w:eastAsia="es-HN"/>
          <w14:ligatures w14:val="standardContextual"/>
        </w:rPr>
      </w:pPr>
      <w:hyperlink w:anchor="_Toc159010453" w:history="1">
        <w:r w:rsidR="007F7704" w:rsidRPr="00E6186B">
          <w:rPr>
            <w:rStyle w:val="Hipervnculo"/>
            <w:rFonts w:eastAsia="Calibri"/>
            <w:noProof/>
          </w:rPr>
          <w:t>1.3 FORMULACIÓN DEL PROBLEMA</w:t>
        </w:r>
        <w:r w:rsidR="007F7704">
          <w:rPr>
            <w:noProof/>
            <w:webHidden/>
          </w:rPr>
          <w:tab/>
        </w:r>
        <w:r w:rsidR="007F7704">
          <w:rPr>
            <w:noProof/>
            <w:webHidden/>
          </w:rPr>
          <w:fldChar w:fldCharType="begin"/>
        </w:r>
        <w:r w:rsidR="007F7704">
          <w:rPr>
            <w:noProof/>
            <w:webHidden/>
          </w:rPr>
          <w:instrText xml:space="preserve"> PAGEREF _Toc159010453 \h </w:instrText>
        </w:r>
        <w:r w:rsidR="007F7704">
          <w:rPr>
            <w:noProof/>
            <w:webHidden/>
          </w:rPr>
        </w:r>
        <w:r w:rsidR="007F7704">
          <w:rPr>
            <w:noProof/>
            <w:webHidden/>
          </w:rPr>
          <w:fldChar w:fldCharType="separate"/>
        </w:r>
        <w:r w:rsidR="00BE4B01">
          <w:rPr>
            <w:noProof/>
            <w:webHidden/>
          </w:rPr>
          <w:t>4</w:t>
        </w:r>
        <w:r w:rsidR="007F7704">
          <w:rPr>
            <w:noProof/>
            <w:webHidden/>
          </w:rPr>
          <w:fldChar w:fldCharType="end"/>
        </w:r>
      </w:hyperlink>
    </w:p>
    <w:p w14:paraId="397DEE0F" w14:textId="68FB92B8" w:rsidR="007F7704" w:rsidRDefault="00000000">
      <w:pPr>
        <w:pStyle w:val="TDC2"/>
        <w:tabs>
          <w:tab w:val="right" w:leader="dot" w:pos="9350"/>
        </w:tabs>
        <w:rPr>
          <w:rFonts w:asciiTheme="minorHAnsi" w:eastAsiaTheme="minorEastAsia" w:hAnsiTheme="minorHAnsi" w:cstheme="minorBidi"/>
          <w:b w:val="0"/>
          <w:noProof/>
          <w:color w:val="auto"/>
          <w:kern w:val="2"/>
          <w:sz w:val="22"/>
          <w:szCs w:val="22"/>
          <w:lang w:eastAsia="es-HN"/>
          <w14:ligatures w14:val="standardContextual"/>
        </w:rPr>
      </w:pPr>
      <w:hyperlink w:anchor="_Toc159010454" w:history="1">
        <w:r w:rsidR="007F7704" w:rsidRPr="00E6186B">
          <w:rPr>
            <w:rStyle w:val="Hipervnculo"/>
            <w:rFonts w:eastAsia="Calibri"/>
            <w:noProof/>
          </w:rPr>
          <w:t>1.3.1 ENUNCIADO DEL PROBLEMA</w:t>
        </w:r>
        <w:r w:rsidR="007F7704">
          <w:rPr>
            <w:noProof/>
            <w:webHidden/>
          </w:rPr>
          <w:tab/>
        </w:r>
        <w:r w:rsidR="007F7704">
          <w:rPr>
            <w:noProof/>
            <w:webHidden/>
          </w:rPr>
          <w:fldChar w:fldCharType="begin"/>
        </w:r>
        <w:r w:rsidR="007F7704">
          <w:rPr>
            <w:noProof/>
            <w:webHidden/>
          </w:rPr>
          <w:instrText xml:space="preserve"> PAGEREF _Toc159010454 \h </w:instrText>
        </w:r>
        <w:r w:rsidR="007F7704">
          <w:rPr>
            <w:noProof/>
            <w:webHidden/>
          </w:rPr>
        </w:r>
        <w:r w:rsidR="007F7704">
          <w:rPr>
            <w:noProof/>
            <w:webHidden/>
          </w:rPr>
          <w:fldChar w:fldCharType="separate"/>
        </w:r>
        <w:r w:rsidR="00BE4B01">
          <w:rPr>
            <w:noProof/>
            <w:webHidden/>
          </w:rPr>
          <w:t>4</w:t>
        </w:r>
        <w:r w:rsidR="007F7704">
          <w:rPr>
            <w:noProof/>
            <w:webHidden/>
          </w:rPr>
          <w:fldChar w:fldCharType="end"/>
        </w:r>
      </w:hyperlink>
    </w:p>
    <w:p w14:paraId="2F228998" w14:textId="57947B57" w:rsidR="007F7704" w:rsidRDefault="00000000">
      <w:pPr>
        <w:pStyle w:val="TDC2"/>
        <w:tabs>
          <w:tab w:val="right" w:leader="dot" w:pos="9350"/>
        </w:tabs>
        <w:rPr>
          <w:rFonts w:asciiTheme="minorHAnsi" w:eastAsiaTheme="minorEastAsia" w:hAnsiTheme="minorHAnsi" w:cstheme="minorBidi"/>
          <w:b w:val="0"/>
          <w:noProof/>
          <w:color w:val="auto"/>
          <w:kern w:val="2"/>
          <w:sz w:val="22"/>
          <w:szCs w:val="22"/>
          <w:lang w:eastAsia="es-HN"/>
          <w14:ligatures w14:val="standardContextual"/>
        </w:rPr>
      </w:pPr>
      <w:hyperlink w:anchor="_Toc159010455" w:history="1">
        <w:r w:rsidR="007F7704" w:rsidRPr="00E6186B">
          <w:rPr>
            <w:rStyle w:val="Hipervnculo"/>
            <w:rFonts w:eastAsia="Calibri"/>
            <w:noProof/>
          </w:rPr>
          <w:t>1.3.2 PREGUNTAS DE INVESTIGACIÓN</w:t>
        </w:r>
        <w:r w:rsidR="007F7704">
          <w:rPr>
            <w:noProof/>
            <w:webHidden/>
          </w:rPr>
          <w:tab/>
        </w:r>
        <w:r w:rsidR="007F7704">
          <w:rPr>
            <w:noProof/>
            <w:webHidden/>
          </w:rPr>
          <w:fldChar w:fldCharType="begin"/>
        </w:r>
        <w:r w:rsidR="007F7704">
          <w:rPr>
            <w:noProof/>
            <w:webHidden/>
          </w:rPr>
          <w:instrText xml:space="preserve"> PAGEREF _Toc159010455 \h </w:instrText>
        </w:r>
        <w:r w:rsidR="007F7704">
          <w:rPr>
            <w:noProof/>
            <w:webHidden/>
          </w:rPr>
        </w:r>
        <w:r w:rsidR="007F7704">
          <w:rPr>
            <w:noProof/>
            <w:webHidden/>
          </w:rPr>
          <w:fldChar w:fldCharType="separate"/>
        </w:r>
        <w:r w:rsidR="00BE4B01">
          <w:rPr>
            <w:noProof/>
            <w:webHidden/>
          </w:rPr>
          <w:t>5</w:t>
        </w:r>
        <w:r w:rsidR="007F7704">
          <w:rPr>
            <w:noProof/>
            <w:webHidden/>
          </w:rPr>
          <w:fldChar w:fldCharType="end"/>
        </w:r>
      </w:hyperlink>
    </w:p>
    <w:p w14:paraId="5B056562" w14:textId="6247752C" w:rsidR="007F7704" w:rsidRDefault="00000000">
      <w:pPr>
        <w:pStyle w:val="TDC2"/>
        <w:tabs>
          <w:tab w:val="right" w:leader="dot" w:pos="9350"/>
        </w:tabs>
        <w:rPr>
          <w:rFonts w:asciiTheme="minorHAnsi" w:eastAsiaTheme="minorEastAsia" w:hAnsiTheme="minorHAnsi" w:cstheme="minorBidi"/>
          <w:b w:val="0"/>
          <w:noProof/>
          <w:color w:val="auto"/>
          <w:kern w:val="2"/>
          <w:sz w:val="22"/>
          <w:szCs w:val="22"/>
          <w:lang w:eastAsia="es-HN"/>
          <w14:ligatures w14:val="standardContextual"/>
        </w:rPr>
      </w:pPr>
      <w:hyperlink w:anchor="_Toc159010456" w:history="1">
        <w:r w:rsidR="007F7704" w:rsidRPr="00E6186B">
          <w:rPr>
            <w:rStyle w:val="Hipervnculo"/>
            <w:rFonts w:eastAsia="Calibri"/>
            <w:noProof/>
          </w:rPr>
          <w:t>1.4 OBJETIVOS DEL PROYECTO</w:t>
        </w:r>
        <w:r w:rsidR="007F7704">
          <w:rPr>
            <w:noProof/>
            <w:webHidden/>
          </w:rPr>
          <w:tab/>
        </w:r>
        <w:r w:rsidR="007F7704">
          <w:rPr>
            <w:noProof/>
            <w:webHidden/>
          </w:rPr>
          <w:fldChar w:fldCharType="begin"/>
        </w:r>
        <w:r w:rsidR="007F7704">
          <w:rPr>
            <w:noProof/>
            <w:webHidden/>
          </w:rPr>
          <w:instrText xml:space="preserve"> PAGEREF _Toc159010456 \h </w:instrText>
        </w:r>
        <w:r w:rsidR="007F7704">
          <w:rPr>
            <w:noProof/>
            <w:webHidden/>
          </w:rPr>
        </w:r>
        <w:r w:rsidR="007F7704">
          <w:rPr>
            <w:noProof/>
            <w:webHidden/>
          </w:rPr>
          <w:fldChar w:fldCharType="separate"/>
        </w:r>
        <w:r w:rsidR="00BE4B01">
          <w:rPr>
            <w:noProof/>
            <w:webHidden/>
          </w:rPr>
          <w:t>6</w:t>
        </w:r>
        <w:r w:rsidR="007F7704">
          <w:rPr>
            <w:noProof/>
            <w:webHidden/>
          </w:rPr>
          <w:fldChar w:fldCharType="end"/>
        </w:r>
      </w:hyperlink>
    </w:p>
    <w:p w14:paraId="790F4048" w14:textId="7D516AE1" w:rsidR="007F7704" w:rsidRDefault="00000000">
      <w:pPr>
        <w:pStyle w:val="TDC3"/>
        <w:tabs>
          <w:tab w:val="right" w:leader="dot" w:pos="9350"/>
        </w:tabs>
        <w:rPr>
          <w:rFonts w:asciiTheme="minorHAnsi" w:eastAsiaTheme="minorEastAsia" w:hAnsiTheme="minorHAnsi" w:cstheme="minorBidi"/>
          <w:noProof/>
          <w:kern w:val="2"/>
          <w:sz w:val="22"/>
          <w:szCs w:val="22"/>
          <w:lang w:eastAsia="es-HN"/>
          <w14:ligatures w14:val="standardContextual"/>
        </w:rPr>
      </w:pPr>
      <w:hyperlink w:anchor="_Toc159010457" w:history="1">
        <w:r w:rsidR="007F7704" w:rsidRPr="00E6186B">
          <w:rPr>
            <w:rStyle w:val="Hipervnculo"/>
            <w:rFonts w:eastAsia="Calibri"/>
            <w:noProof/>
          </w:rPr>
          <w:t>1.4.1 OBJETIVO GENERAL</w:t>
        </w:r>
        <w:r w:rsidR="007F7704">
          <w:rPr>
            <w:noProof/>
            <w:webHidden/>
          </w:rPr>
          <w:tab/>
        </w:r>
        <w:r w:rsidR="007F7704">
          <w:rPr>
            <w:noProof/>
            <w:webHidden/>
          </w:rPr>
          <w:fldChar w:fldCharType="begin"/>
        </w:r>
        <w:r w:rsidR="007F7704">
          <w:rPr>
            <w:noProof/>
            <w:webHidden/>
          </w:rPr>
          <w:instrText xml:space="preserve"> PAGEREF _Toc159010457 \h </w:instrText>
        </w:r>
        <w:r w:rsidR="007F7704">
          <w:rPr>
            <w:noProof/>
            <w:webHidden/>
          </w:rPr>
        </w:r>
        <w:r w:rsidR="007F7704">
          <w:rPr>
            <w:noProof/>
            <w:webHidden/>
          </w:rPr>
          <w:fldChar w:fldCharType="separate"/>
        </w:r>
        <w:r w:rsidR="00BE4B01">
          <w:rPr>
            <w:noProof/>
            <w:webHidden/>
          </w:rPr>
          <w:t>6</w:t>
        </w:r>
        <w:r w:rsidR="007F7704">
          <w:rPr>
            <w:noProof/>
            <w:webHidden/>
          </w:rPr>
          <w:fldChar w:fldCharType="end"/>
        </w:r>
      </w:hyperlink>
    </w:p>
    <w:p w14:paraId="592208A2" w14:textId="6FCC28E2" w:rsidR="007F7704" w:rsidRDefault="00000000">
      <w:pPr>
        <w:pStyle w:val="TDC3"/>
        <w:tabs>
          <w:tab w:val="right" w:leader="dot" w:pos="9350"/>
        </w:tabs>
        <w:rPr>
          <w:rFonts w:asciiTheme="minorHAnsi" w:eastAsiaTheme="minorEastAsia" w:hAnsiTheme="minorHAnsi" w:cstheme="minorBidi"/>
          <w:noProof/>
          <w:kern w:val="2"/>
          <w:sz w:val="22"/>
          <w:szCs w:val="22"/>
          <w:lang w:eastAsia="es-HN"/>
          <w14:ligatures w14:val="standardContextual"/>
        </w:rPr>
      </w:pPr>
      <w:hyperlink w:anchor="_Toc159010458" w:history="1">
        <w:r w:rsidR="007F7704" w:rsidRPr="00E6186B">
          <w:rPr>
            <w:rStyle w:val="Hipervnculo"/>
            <w:rFonts w:eastAsia="Calibri"/>
            <w:noProof/>
          </w:rPr>
          <w:t>1.4.2 OBJETIVOS ESPECÍFICOS</w:t>
        </w:r>
        <w:r w:rsidR="007F7704">
          <w:rPr>
            <w:noProof/>
            <w:webHidden/>
          </w:rPr>
          <w:tab/>
        </w:r>
        <w:r w:rsidR="007F7704">
          <w:rPr>
            <w:noProof/>
            <w:webHidden/>
          </w:rPr>
          <w:fldChar w:fldCharType="begin"/>
        </w:r>
        <w:r w:rsidR="007F7704">
          <w:rPr>
            <w:noProof/>
            <w:webHidden/>
          </w:rPr>
          <w:instrText xml:space="preserve"> PAGEREF _Toc159010458 \h </w:instrText>
        </w:r>
        <w:r w:rsidR="007F7704">
          <w:rPr>
            <w:noProof/>
            <w:webHidden/>
          </w:rPr>
        </w:r>
        <w:r w:rsidR="007F7704">
          <w:rPr>
            <w:noProof/>
            <w:webHidden/>
          </w:rPr>
          <w:fldChar w:fldCharType="separate"/>
        </w:r>
        <w:r w:rsidR="00BE4B01">
          <w:rPr>
            <w:noProof/>
            <w:webHidden/>
          </w:rPr>
          <w:t>6</w:t>
        </w:r>
        <w:r w:rsidR="007F7704">
          <w:rPr>
            <w:noProof/>
            <w:webHidden/>
          </w:rPr>
          <w:fldChar w:fldCharType="end"/>
        </w:r>
      </w:hyperlink>
    </w:p>
    <w:p w14:paraId="09B22012" w14:textId="092B6CA3" w:rsidR="007F7704" w:rsidRDefault="00000000">
      <w:pPr>
        <w:pStyle w:val="TDC2"/>
        <w:tabs>
          <w:tab w:val="right" w:leader="dot" w:pos="9350"/>
        </w:tabs>
        <w:rPr>
          <w:rFonts w:asciiTheme="minorHAnsi" w:eastAsiaTheme="minorEastAsia" w:hAnsiTheme="minorHAnsi" w:cstheme="minorBidi"/>
          <w:b w:val="0"/>
          <w:noProof/>
          <w:color w:val="auto"/>
          <w:kern w:val="2"/>
          <w:sz w:val="22"/>
          <w:szCs w:val="22"/>
          <w:lang w:eastAsia="es-HN"/>
          <w14:ligatures w14:val="standardContextual"/>
        </w:rPr>
      </w:pPr>
      <w:hyperlink w:anchor="_Toc159010459" w:history="1">
        <w:r w:rsidR="007F7704" w:rsidRPr="00E6186B">
          <w:rPr>
            <w:rStyle w:val="Hipervnculo"/>
            <w:rFonts w:eastAsia="Calibri"/>
            <w:noProof/>
          </w:rPr>
          <w:t>1.5 JUSTIFICACIÓN</w:t>
        </w:r>
        <w:r w:rsidR="007F7704">
          <w:rPr>
            <w:noProof/>
            <w:webHidden/>
          </w:rPr>
          <w:tab/>
        </w:r>
        <w:r w:rsidR="007F7704">
          <w:rPr>
            <w:noProof/>
            <w:webHidden/>
          </w:rPr>
          <w:fldChar w:fldCharType="begin"/>
        </w:r>
        <w:r w:rsidR="007F7704">
          <w:rPr>
            <w:noProof/>
            <w:webHidden/>
          </w:rPr>
          <w:instrText xml:space="preserve"> PAGEREF _Toc159010459 \h </w:instrText>
        </w:r>
        <w:r w:rsidR="007F7704">
          <w:rPr>
            <w:noProof/>
            <w:webHidden/>
          </w:rPr>
        </w:r>
        <w:r w:rsidR="007F7704">
          <w:rPr>
            <w:noProof/>
            <w:webHidden/>
          </w:rPr>
          <w:fldChar w:fldCharType="separate"/>
        </w:r>
        <w:r w:rsidR="00BE4B01">
          <w:rPr>
            <w:noProof/>
            <w:webHidden/>
          </w:rPr>
          <w:t>7</w:t>
        </w:r>
        <w:r w:rsidR="007F7704">
          <w:rPr>
            <w:noProof/>
            <w:webHidden/>
          </w:rPr>
          <w:fldChar w:fldCharType="end"/>
        </w:r>
      </w:hyperlink>
    </w:p>
    <w:p w14:paraId="118517A0" w14:textId="5F2CA4CD" w:rsidR="007F7704" w:rsidRDefault="00000000">
      <w:pPr>
        <w:pStyle w:val="TDC1"/>
        <w:tabs>
          <w:tab w:val="right" w:leader="dot" w:pos="9350"/>
        </w:tabs>
        <w:rPr>
          <w:rFonts w:asciiTheme="minorHAnsi" w:eastAsiaTheme="minorEastAsia" w:hAnsiTheme="minorHAnsi" w:cstheme="minorBidi"/>
          <w:b w:val="0"/>
          <w:noProof/>
          <w:color w:val="auto"/>
          <w:kern w:val="2"/>
          <w:sz w:val="22"/>
          <w:szCs w:val="22"/>
          <w:lang w:eastAsia="es-HN"/>
          <w14:ligatures w14:val="standardContextual"/>
        </w:rPr>
      </w:pPr>
      <w:hyperlink w:anchor="_Toc159010460" w:history="1">
        <w:r w:rsidR="007F7704" w:rsidRPr="00E6186B">
          <w:rPr>
            <w:rStyle w:val="Hipervnculo"/>
            <w:rFonts w:eastAsia="Calibri"/>
            <w:noProof/>
          </w:rPr>
          <w:t>CAPÍTULO II. MARCO TEÓRICO</w:t>
        </w:r>
        <w:r w:rsidR="007F7704">
          <w:rPr>
            <w:noProof/>
            <w:webHidden/>
          </w:rPr>
          <w:tab/>
        </w:r>
        <w:r w:rsidR="007F7704">
          <w:rPr>
            <w:noProof/>
            <w:webHidden/>
          </w:rPr>
          <w:fldChar w:fldCharType="begin"/>
        </w:r>
        <w:r w:rsidR="007F7704">
          <w:rPr>
            <w:noProof/>
            <w:webHidden/>
          </w:rPr>
          <w:instrText xml:space="preserve"> PAGEREF _Toc159010460 \h </w:instrText>
        </w:r>
        <w:r w:rsidR="007F7704">
          <w:rPr>
            <w:noProof/>
            <w:webHidden/>
          </w:rPr>
        </w:r>
        <w:r w:rsidR="007F7704">
          <w:rPr>
            <w:noProof/>
            <w:webHidden/>
          </w:rPr>
          <w:fldChar w:fldCharType="separate"/>
        </w:r>
        <w:r w:rsidR="00BE4B01">
          <w:rPr>
            <w:noProof/>
            <w:webHidden/>
          </w:rPr>
          <w:t>8</w:t>
        </w:r>
        <w:r w:rsidR="007F7704">
          <w:rPr>
            <w:noProof/>
            <w:webHidden/>
          </w:rPr>
          <w:fldChar w:fldCharType="end"/>
        </w:r>
      </w:hyperlink>
    </w:p>
    <w:p w14:paraId="39E81ABC" w14:textId="68BCD1ED" w:rsidR="007F7704" w:rsidRDefault="00000000">
      <w:pPr>
        <w:pStyle w:val="TDC3"/>
        <w:tabs>
          <w:tab w:val="right" w:leader="dot" w:pos="9350"/>
        </w:tabs>
        <w:rPr>
          <w:rFonts w:asciiTheme="minorHAnsi" w:eastAsiaTheme="minorEastAsia" w:hAnsiTheme="minorHAnsi" w:cstheme="minorBidi"/>
          <w:noProof/>
          <w:kern w:val="2"/>
          <w:sz w:val="22"/>
          <w:szCs w:val="22"/>
          <w:lang w:eastAsia="es-HN"/>
          <w14:ligatures w14:val="standardContextual"/>
        </w:rPr>
      </w:pPr>
      <w:hyperlink w:anchor="_Toc159010461" w:history="1">
        <w:r w:rsidR="007F7704" w:rsidRPr="00E6186B">
          <w:rPr>
            <w:rStyle w:val="Hipervnculo"/>
            <w:rFonts w:eastAsia="Calibri"/>
            <w:noProof/>
          </w:rPr>
          <w:t>2.1 ANÁLISIS DE LA SITUACIÓN ACTUAL TIENDA DE CALZADO FEMENINO ISABELLAS HONDURAS</w:t>
        </w:r>
        <w:r w:rsidR="007F7704">
          <w:rPr>
            <w:noProof/>
            <w:webHidden/>
          </w:rPr>
          <w:tab/>
        </w:r>
        <w:r w:rsidR="007F7704">
          <w:rPr>
            <w:noProof/>
            <w:webHidden/>
          </w:rPr>
          <w:fldChar w:fldCharType="begin"/>
        </w:r>
        <w:r w:rsidR="007F7704">
          <w:rPr>
            <w:noProof/>
            <w:webHidden/>
          </w:rPr>
          <w:instrText xml:space="preserve"> PAGEREF _Toc159010461 \h </w:instrText>
        </w:r>
        <w:r w:rsidR="007F7704">
          <w:rPr>
            <w:noProof/>
            <w:webHidden/>
          </w:rPr>
        </w:r>
        <w:r w:rsidR="007F7704">
          <w:rPr>
            <w:noProof/>
            <w:webHidden/>
          </w:rPr>
          <w:fldChar w:fldCharType="separate"/>
        </w:r>
        <w:r w:rsidR="00BE4B01">
          <w:rPr>
            <w:noProof/>
            <w:webHidden/>
          </w:rPr>
          <w:t>8</w:t>
        </w:r>
        <w:r w:rsidR="007F7704">
          <w:rPr>
            <w:noProof/>
            <w:webHidden/>
          </w:rPr>
          <w:fldChar w:fldCharType="end"/>
        </w:r>
      </w:hyperlink>
    </w:p>
    <w:p w14:paraId="18566E53" w14:textId="5517AF27" w:rsidR="007F7704" w:rsidRDefault="00000000">
      <w:pPr>
        <w:pStyle w:val="TDC3"/>
        <w:tabs>
          <w:tab w:val="right" w:leader="dot" w:pos="9350"/>
        </w:tabs>
        <w:rPr>
          <w:rFonts w:asciiTheme="minorHAnsi" w:eastAsiaTheme="minorEastAsia" w:hAnsiTheme="minorHAnsi" w:cstheme="minorBidi"/>
          <w:noProof/>
          <w:kern w:val="2"/>
          <w:sz w:val="22"/>
          <w:szCs w:val="22"/>
          <w:lang w:eastAsia="es-HN"/>
          <w14:ligatures w14:val="standardContextual"/>
        </w:rPr>
      </w:pPr>
      <w:hyperlink w:anchor="_Toc159010462" w:history="1">
        <w:r w:rsidR="007F7704" w:rsidRPr="00E6186B">
          <w:rPr>
            <w:rStyle w:val="Hipervnculo"/>
            <w:rFonts w:eastAsia="Calibri"/>
            <w:noProof/>
          </w:rPr>
          <w:t>2.2 CONCEPTUALIZACIÓN</w:t>
        </w:r>
        <w:r w:rsidR="007F7704">
          <w:rPr>
            <w:noProof/>
            <w:webHidden/>
          </w:rPr>
          <w:tab/>
        </w:r>
        <w:r w:rsidR="007F7704">
          <w:rPr>
            <w:noProof/>
            <w:webHidden/>
          </w:rPr>
          <w:fldChar w:fldCharType="begin"/>
        </w:r>
        <w:r w:rsidR="007F7704">
          <w:rPr>
            <w:noProof/>
            <w:webHidden/>
          </w:rPr>
          <w:instrText xml:space="preserve"> PAGEREF _Toc159010462 \h </w:instrText>
        </w:r>
        <w:r w:rsidR="007F7704">
          <w:rPr>
            <w:noProof/>
            <w:webHidden/>
          </w:rPr>
        </w:r>
        <w:r w:rsidR="007F7704">
          <w:rPr>
            <w:noProof/>
            <w:webHidden/>
          </w:rPr>
          <w:fldChar w:fldCharType="separate"/>
        </w:r>
        <w:r w:rsidR="00BE4B01">
          <w:rPr>
            <w:noProof/>
            <w:webHidden/>
          </w:rPr>
          <w:t>9</w:t>
        </w:r>
        <w:r w:rsidR="007F7704">
          <w:rPr>
            <w:noProof/>
            <w:webHidden/>
          </w:rPr>
          <w:fldChar w:fldCharType="end"/>
        </w:r>
      </w:hyperlink>
    </w:p>
    <w:p w14:paraId="46D31954" w14:textId="0C07C1E1" w:rsidR="007F7704" w:rsidRDefault="00000000">
      <w:pPr>
        <w:pStyle w:val="TDC3"/>
        <w:tabs>
          <w:tab w:val="right" w:leader="dot" w:pos="9350"/>
        </w:tabs>
        <w:rPr>
          <w:rFonts w:asciiTheme="minorHAnsi" w:eastAsiaTheme="minorEastAsia" w:hAnsiTheme="minorHAnsi" w:cstheme="minorBidi"/>
          <w:noProof/>
          <w:kern w:val="2"/>
          <w:sz w:val="22"/>
          <w:szCs w:val="22"/>
          <w:lang w:eastAsia="es-HN"/>
          <w14:ligatures w14:val="standardContextual"/>
        </w:rPr>
      </w:pPr>
      <w:hyperlink w:anchor="_Toc159010463" w:history="1">
        <w:r w:rsidR="007F7704" w:rsidRPr="00E6186B">
          <w:rPr>
            <w:rStyle w:val="Hipervnculo"/>
            <w:rFonts w:eastAsia="Calibri"/>
            <w:noProof/>
          </w:rPr>
          <w:t>2.2.1MICRO, PEQUEÑAS Y MEDIANAS EMPRESAS (MIPYMES)</w:t>
        </w:r>
        <w:r w:rsidR="007F7704">
          <w:rPr>
            <w:noProof/>
            <w:webHidden/>
          </w:rPr>
          <w:tab/>
        </w:r>
        <w:r w:rsidR="007F7704">
          <w:rPr>
            <w:noProof/>
            <w:webHidden/>
          </w:rPr>
          <w:fldChar w:fldCharType="begin"/>
        </w:r>
        <w:r w:rsidR="007F7704">
          <w:rPr>
            <w:noProof/>
            <w:webHidden/>
          </w:rPr>
          <w:instrText xml:space="preserve"> PAGEREF _Toc159010463 \h </w:instrText>
        </w:r>
        <w:r w:rsidR="007F7704">
          <w:rPr>
            <w:noProof/>
            <w:webHidden/>
          </w:rPr>
        </w:r>
        <w:r w:rsidR="007F7704">
          <w:rPr>
            <w:noProof/>
            <w:webHidden/>
          </w:rPr>
          <w:fldChar w:fldCharType="separate"/>
        </w:r>
        <w:r w:rsidR="00BE4B01">
          <w:rPr>
            <w:noProof/>
            <w:webHidden/>
          </w:rPr>
          <w:t>9</w:t>
        </w:r>
        <w:r w:rsidR="007F7704">
          <w:rPr>
            <w:noProof/>
            <w:webHidden/>
          </w:rPr>
          <w:fldChar w:fldCharType="end"/>
        </w:r>
      </w:hyperlink>
    </w:p>
    <w:p w14:paraId="2B7F87AE" w14:textId="0D72735A" w:rsidR="007F7704" w:rsidRDefault="00000000">
      <w:pPr>
        <w:pStyle w:val="TDC3"/>
        <w:tabs>
          <w:tab w:val="right" w:leader="dot" w:pos="9350"/>
        </w:tabs>
        <w:rPr>
          <w:rFonts w:asciiTheme="minorHAnsi" w:eastAsiaTheme="minorEastAsia" w:hAnsiTheme="minorHAnsi" w:cstheme="minorBidi"/>
          <w:noProof/>
          <w:kern w:val="2"/>
          <w:sz w:val="22"/>
          <w:szCs w:val="22"/>
          <w:lang w:eastAsia="es-HN"/>
          <w14:ligatures w14:val="standardContextual"/>
        </w:rPr>
      </w:pPr>
      <w:hyperlink w:anchor="_Toc159010464" w:history="1">
        <w:r w:rsidR="007F7704" w:rsidRPr="00E6186B">
          <w:rPr>
            <w:rStyle w:val="Hipervnculo"/>
            <w:rFonts w:eastAsia="Calibri"/>
            <w:noProof/>
          </w:rPr>
          <w:t>2.2.3 SECTOR DE LA MODA</w:t>
        </w:r>
        <w:r w:rsidR="007F7704">
          <w:rPr>
            <w:noProof/>
            <w:webHidden/>
          </w:rPr>
          <w:tab/>
        </w:r>
        <w:r w:rsidR="007F7704">
          <w:rPr>
            <w:noProof/>
            <w:webHidden/>
          </w:rPr>
          <w:fldChar w:fldCharType="begin"/>
        </w:r>
        <w:r w:rsidR="007F7704">
          <w:rPr>
            <w:noProof/>
            <w:webHidden/>
          </w:rPr>
          <w:instrText xml:space="preserve"> PAGEREF _Toc159010464 \h </w:instrText>
        </w:r>
        <w:r w:rsidR="007F7704">
          <w:rPr>
            <w:noProof/>
            <w:webHidden/>
          </w:rPr>
        </w:r>
        <w:r w:rsidR="007F7704">
          <w:rPr>
            <w:noProof/>
            <w:webHidden/>
          </w:rPr>
          <w:fldChar w:fldCharType="separate"/>
        </w:r>
        <w:r w:rsidR="00BE4B01">
          <w:rPr>
            <w:noProof/>
            <w:webHidden/>
          </w:rPr>
          <w:t>11</w:t>
        </w:r>
        <w:r w:rsidR="007F7704">
          <w:rPr>
            <w:noProof/>
            <w:webHidden/>
          </w:rPr>
          <w:fldChar w:fldCharType="end"/>
        </w:r>
      </w:hyperlink>
    </w:p>
    <w:p w14:paraId="5684E1B8" w14:textId="0A3C4075" w:rsidR="007F7704" w:rsidRDefault="00000000">
      <w:pPr>
        <w:pStyle w:val="TDC3"/>
        <w:tabs>
          <w:tab w:val="right" w:leader="dot" w:pos="9350"/>
        </w:tabs>
        <w:rPr>
          <w:rFonts w:asciiTheme="minorHAnsi" w:eastAsiaTheme="minorEastAsia" w:hAnsiTheme="minorHAnsi" w:cstheme="minorBidi"/>
          <w:noProof/>
          <w:kern w:val="2"/>
          <w:sz w:val="22"/>
          <w:szCs w:val="22"/>
          <w:lang w:eastAsia="es-HN"/>
          <w14:ligatures w14:val="standardContextual"/>
        </w:rPr>
      </w:pPr>
      <w:hyperlink w:anchor="_Toc159010465" w:history="1">
        <w:r w:rsidR="007F7704" w:rsidRPr="00E6186B">
          <w:rPr>
            <w:rStyle w:val="Hipervnculo"/>
            <w:rFonts w:eastAsia="Calibri"/>
            <w:noProof/>
          </w:rPr>
          <w:t>2.2.4 EL COMERCIO ELECTRÓNICO Y MARKETING DIGITAL</w:t>
        </w:r>
        <w:r w:rsidR="007F7704">
          <w:rPr>
            <w:noProof/>
            <w:webHidden/>
          </w:rPr>
          <w:tab/>
        </w:r>
        <w:r w:rsidR="007F7704">
          <w:rPr>
            <w:noProof/>
            <w:webHidden/>
          </w:rPr>
          <w:fldChar w:fldCharType="begin"/>
        </w:r>
        <w:r w:rsidR="007F7704">
          <w:rPr>
            <w:noProof/>
            <w:webHidden/>
          </w:rPr>
          <w:instrText xml:space="preserve"> PAGEREF _Toc159010465 \h </w:instrText>
        </w:r>
        <w:r w:rsidR="007F7704">
          <w:rPr>
            <w:noProof/>
            <w:webHidden/>
          </w:rPr>
        </w:r>
        <w:r w:rsidR="007F7704">
          <w:rPr>
            <w:noProof/>
            <w:webHidden/>
          </w:rPr>
          <w:fldChar w:fldCharType="separate"/>
        </w:r>
        <w:r w:rsidR="00BE4B01">
          <w:rPr>
            <w:noProof/>
            <w:webHidden/>
          </w:rPr>
          <w:t>12</w:t>
        </w:r>
        <w:r w:rsidR="007F7704">
          <w:rPr>
            <w:noProof/>
            <w:webHidden/>
          </w:rPr>
          <w:fldChar w:fldCharType="end"/>
        </w:r>
      </w:hyperlink>
    </w:p>
    <w:p w14:paraId="42D442EF" w14:textId="186E0BB5" w:rsidR="007F7704" w:rsidRDefault="00000000">
      <w:pPr>
        <w:pStyle w:val="TDC3"/>
        <w:tabs>
          <w:tab w:val="right" w:leader="dot" w:pos="9350"/>
        </w:tabs>
        <w:rPr>
          <w:rFonts w:asciiTheme="minorHAnsi" w:eastAsiaTheme="minorEastAsia" w:hAnsiTheme="minorHAnsi" w:cstheme="minorBidi"/>
          <w:noProof/>
          <w:kern w:val="2"/>
          <w:sz w:val="22"/>
          <w:szCs w:val="22"/>
          <w:lang w:eastAsia="es-HN"/>
          <w14:ligatures w14:val="standardContextual"/>
        </w:rPr>
      </w:pPr>
      <w:hyperlink w:anchor="_Toc159010466" w:history="1">
        <w:r w:rsidR="007F7704" w:rsidRPr="00E6186B">
          <w:rPr>
            <w:rStyle w:val="Hipervnculo"/>
            <w:rFonts w:eastAsia="Calibri"/>
            <w:bCs/>
            <w:noProof/>
          </w:rPr>
          <w:t>2.2.5 LOS</w:t>
        </w:r>
        <w:r w:rsidR="007F7704" w:rsidRPr="00E6186B">
          <w:rPr>
            <w:rStyle w:val="Hipervnculo"/>
            <w:rFonts w:eastAsia="Calibri"/>
            <w:noProof/>
          </w:rPr>
          <w:t xml:space="preserve"> RETOS Y OPORTUNIDADES DEL COMERCIO ELECTRÓNICO ANTE EL COVID-19</w:t>
        </w:r>
        <w:r w:rsidR="007F7704">
          <w:rPr>
            <w:noProof/>
            <w:webHidden/>
          </w:rPr>
          <w:tab/>
        </w:r>
        <w:r w:rsidR="007F7704">
          <w:rPr>
            <w:noProof/>
            <w:webHidden/>
          </w:rPr>
          <w:fldChar w:fldCharType="begin"/>
        </w:r>
        <w:r w:rsidR="007F7704">
          <w:rPr>
            <w:noProof/>
            <w:webHidden/>
          </w:rPr>
          <w:instrText xml:space="preserve"> PAGEREF _Toc159010466 \h </w:instrText>
        </w:r>
        <w:r w:rsidR="007F7704">
          <w:rPr>
            <w:noProof/>
            <w:webHidden/>
          </w:rPr>
        </w:r>
        <w:r w:rsidR="007F7704">
          <w:rPr>
            <w:noProof/>
            <w:webHidden/>
          </w:rPr>
          <w:fldChar w:fldCharType="separate"/>
        </w:r>
        <w:r w:rsidR="00BE4B01">
          <w:rPr>
            <w:noProof/>
            <w:webHidden/>
          </w:rPr>
          <w:t>14</w:t>
        </w:r>
        <w:r w:rsidR="007F7704">
          <w:rPr>
            <w:noProof/>
            <w:webHidden/>
          </w:rPr>
          <w:fldChar w:fldCharType="end"/>
        </w:r>
      </w:hyperlink>
    </w:p>
    <w:p w14:paraId="6418A4A9" w14:textId="09AB0F3C" w:rsidR="007F7704" w:rsidRDefault="00000000">
      <w:pPr>
        <w:pStyle w:val="TDC3"/>
        <w:tabs>
          <w:tab w:val="right" w:leader="dot" w:pos="9350"/>
        </w:tabs>
        <w:rPr>
          <w:rFonts w:asciiTheme="minorHAnsi" w:eastAsiaTheme="minorEastAsia" w:hAnsiTheme="minorHAnsi" w:cstheme="minorBidi"/>
          <w:noProof/>
          <w:kern w:val="2"/>
          <w:sz w:val="22"/>
          <w:szCs w:val="22"/>
          <w:lang w:eastAsia="es-HN"/>
          <w14:ligatures w14:val="standardContextual"/>
        </w:rPr>
      </w:pPr>
      <w:hyperlink w:anchor="_Toc159010467" w:history="1">
        <w:r w:rsidR="007F7704" w:rsidRPr="00E6186B">
          <w:rPr>
            <w:rStyle w:val="Hipervnculo"/>
            <w:rFonts w:eastAsia="Calibri"/>
            <w:noProof/>
          </w:rPr>
          <w:t>2.2.6 LAS REDES SOCIALES</w:t>
        </w:r>
        <w:r w:rsidR="007F7704">
          <w:rPr>
            <w:noProof/>
            <w:webHidden/>
          </w:rPr>
          <w:tab/>
        </w:r>
        <w:r w:rsidR="007F7704">
          <w:rPr>
            <w:noProof/>
            <w:webHidden/>
          </w:rPr>
          <w:fldChar w:fldCharType="begin"/>
        </w:r>
        <w:r w:rsidR="007F7704">
          <w:rPr>
            <w:noProof/>
            <w:webHidden/>
          </w:rPr>
          <w:instrText xml:space="preserve"> PAGEREF _Toc159010467 \h </w:instrText>
        </w:r>
        <w:r w:rsidR="007F7704">
          <w:rPr>
            <w:noProof/>
            <w:webHidden/>
          </w:rPr>
        </w:r>
        <w:r w:rsidR="007F7704">
          <w:rPr>
            <w:noProof/>
            <w:webHidden/>
          </w:rPr>
          <w:fldChar w:fldCharType="separate"/>
        </w:r>
        <w:r w:rsidR="00BE4B01">
          <w:rPr>
            <w:noProof/>
            <w:webHidden/>
          </w:rPr>
          <w:t>15</w:t>
        </w:r>
        <w:r w:rsidR="007F7704">
          <w:rPr>
            <w:noProof/>
            <w:webHidden/>
          </w:rPr>
          <w:fldChar w:fldCharType="end"/>
        </w:r>
      </w:hyperlink>
    </w:p>
    <w:p w14:paraId="2071DF6F" w14:textId="35D985CC" w:rsidR="007F7704" w:rsidRDefault="00000000">
      <w:pPr>
        <w:pStyle w:val="TDC3"/>
        <w:tabs>
          <w:tab w:val="right" w:leader="dot" w:pos="9350"/>
        </w:tabs>
        <w:rPr>
          <w:rFonts w:asciiTheme="minorHAnsi" w:eastAsiaTheme="minorEastAsia" w:hAnsiTheme="minorHAnsi" w:cstheme="minorBidi"/>
          <w:noProof/>
          <w:kern w:val="2"/>
          <w:sz w:val="22"/>
          <w:szCs w:val="22"/>
          <w:lang w:eastAsia="es-HN"/>
          <w14:ligatures w14:val="standardContextual"/>
        </w:rPr>
      </w:pPr>
      <w:hyperlink w:anchor="_Toc159010468" w:history="1">
        <w:r w:rsidR="007F7704" w:rsidRPr="00E6186B">
          <w:rPr>
            <w:rStyle w:val="Hipervnculo"/>
            <w:rFonts w:eastAsia="Calibri"/>
            <w:noProof/>
          </w:rPr>
          <w:t>2.2.7 COMPORTAMIENTO DEL CONSUMIDOR</w:t>
        </w:r>
        <w:r w:rsidR="007F7704">
          <w:rPr>
            <w:noProof/>
            <w:webHidden/>
          </w:rPr>
          <w:tab/>
        </w:r>
        <w:r w:rsidR="007F7704">
          <w:rPr>
            <w:noProof/>
            <w:webHidden/>
          </w:rPr>
          <w:fldChar w:fldCharType="begin"/>
        </w:r>
        <w:r w:rsidR="007F7704">
          <w:rPr>
            <w:noProof/>
            <w:webHidden/>
          </w:rPr>
          <w:instrText xml:space="preserve"> PAGEREF _Toc159010468 \h </w:instrText>
        </w:r>
        <w:r w:rsidR="007F7704">
          <w:rPr>
            <w:noProof/>
            <w:webHidden/>
          </w:rPr>
        </w:r>
        <w:r w:rsidR="007F7704">
          <w:rPr>
            <w:noProof/>
            <w:webHidden/>
          </w:rPr>
          <w:fldChar w:fldCharType="separate"/>
        </w:r>
        <w:r w:rsidR="00BE4B01">
          <w:rPr>
            <w:noProof/>
            <w:webHidden/>
          </w:rPr>
          <w:t>16</w:t>
        </w:r>
        <w:r w:rsidR="007F7704">
          <w:rPr>
            <w:noProof/>
            <w:webHidden/>
          </w:rPr>
          <w:fldChar w:fldCharType="end"/>
        </w:r>
      </w:hyperlink>
    </w:p>
    <w:p w14:paraId="4B95585A" w14:textId="74648FEB" w:rsidR="007F7704" w:rsidRDefault="00000000">
      <w:pPr>
        <w:pStyle w:val="TDC3"/>
        <w:tabs>
          <w:tab w:val="right" w:leader="dot" w:pos="9350"/>
        </w:tabs>
        <w:rPr>
          <w:rFonts w:asciiTheme="minorHAnsi" w:eastAsiaTheme="minorEastAsia" w:hAnsiTheme="minorHAnsi" w:cstheme="minorBidi"/>
          <w:noProof/>
          <w:kern w:val="2"/>
          <w:sz w:val="22"/>
          <w:szCs w:val="22"/>
          <w:lang w:eastAsia="es-HN"/>
          <w14:ligatures w14:val="standardContextual"/>
        </w:rPr>
      </w:pPr>
      <w:hyperlink w:anchor="_Toc159010469" w:history="1">
        <w:r w:rsidR="007F7704" w:rsidRPr="00E6186B">
          <w:rPr>
            <w:rStyle w:val="Hipervnculo"/>
            <w:rFonts w:eastAsia="Calibri"/>
            <w:noProof/>
          </w:rPr>
          <w:t>2.2.8 PROCESO DE DECISIÓN DE COMPRA</w:t>
        </w:r>
        <w:r w:rsidR="007F7704">
          <w:rPr>
            <w:noProof/>
            <w:webHidden/>
          </w:rPr>
          <w:tab/>
        </w:r>
        <w:r w:rsidR="007F7704">
          <w:rPr>
            <w:noProof/>
            <w:webHidden/>
          </w:rPr>
          <w:fldChar w:fldCharType="begin"/>
        </w:r>
        <w:r w:rsidR="007F7704">
          <w:rPr>
            <w:noProof/>
            <w:webHidden/>
          </w:rPr>
          <w:instrText xml:space="preserve"> PAGEREF _Toc159010469 \h </w:instrText>
        </w:r>
        <w:r w:rsidR="007F7704">
          <w:rPr>
            <w:noProof/>
            <w:webHidden/>
          </w:rPr>
        </w:r>
        <w:r w:rsidR="007F7704">
          <w:rPr>
            <w:noProof/>
            <w:webHidden/>
          </w:rPr>
          <w:fldChar w:fldCharType="separate"/>
        </w:r>
        <w:r w:rsidR="00BE4B01">
          <w:rPr>
            <w:noProof/>
            <w:webHidden/>
          </w:rPr>
          <w:t>18</w:t>
        </w:r>
        <w:r w:rsidR="007F7704">
          <w:rPr>
            <w:noProof/>
            <w:webHidden/>
          </w:rPr>
          <w:fldChar w:fldCharType="end"/>
        </w:r>
      </w:hyperlink>
    </w:p>
    <w:p w14:paraId="3B6B42EC" w14:textId="3D0B6DE7" w:rsidR="007F7704" w:rsidRDefault="00000000">
      <w:pPr>
        <w:pStyle w:val="TDC3"/>
        <w:tabs>
          <w:tab w:val="right" w:leader="dot" w:pos="9350"/>
        </w:tabs>
        <w:rPr>
          <w:rFonts w:asciiTheme="minorHAnsi" w:eastAsiaTheme="minorEastAsia" w:hAnsiTheme="minorHAnsi" w:cstheme="minorBidi"/>
          <w:noProof/>
          <w:kern w:val="2"/>
          <w:sz w:val="22"/>
          <w:szCs w:val="22"/>
          <w:lang w:eastAsia="es-HN"/>
          <w14:ligatures w14:val="standardContextual"/>
        </w:rPr>
      </w:pPr>
      <w:hyperlink w:anchor="_Toc159010470" w:history="1">
        <w:r w:rsidR="007F7704" w:rsidRPr="00E6186B">
          <w:rPr>
            <w:rStyle w:val="Hipervnculo"/>
            <w:rFonts w:eastAsia="Calibri"/>
            <w:noProof/>
          </w:rPr>
          <w:t>2.2.9 MODELO: EL MOMENTO ZERO DE LA VERDAD</w:t>
        </w:r>
        <w:r w:rsidR="007F7704">
          <w:rPr>
            <w:noProof/>
            <w:webHidden/>
          </w:rPr>
          <w:tab/>
        </w:r>
        <w:r w:rsidR="007F7704">
          <w:rPr>
            <w:noProof/>
            <w:webHidden/>
          </w:rPr>
          <w:fldChar w:fldCharType="begin"/>
        </w:r>
        <w:r w:rsidR="007F7704">
          <w:rPr>
            <w:noProof/>
            <w:webHidden/>
          </w:rPr>
          <w:instrText xml:space="preserve"> PAGEREF _Toc159010470 \h </w:instrText>
        </w:r>
        <w:r w:rsidR="007F7704">
          <w:rPr>
            <w:noProof/>
            <w:webHidden/>
          </w:rPr>
        </w:r>
        <w:r w:rsidR="007F7704">
          <w:rPr>
            <w:noProof/>
            <w:webHidden/>
          </w:rPr>
          <w:fldChar w:fldCharType="separate"/>
        </w:r>
        <w:r w:rsidR="00BE4B01">
          <w:rPr>
            <w:noProof/>
            <w:webHidden/>
          </w:rPr>
          <w:t>18</w:t>
        </w:r>
        <w:r w:rsidR="007F7704">
          <w:rPr>
            <w:noProof/>
            <w:webHidden/>
          </w:rPr>
          <w:fldChar w:fldCharType="end"/>
        </w:r>
      </w:hyperlink>
    </w:p>
    <w:p w14:paraId="1CF3237D" w14:textId="152FCC2F" w:rsidR="007F7704" w:rsidRDefault="00000000">
      <w:pPr>
        <w:pStyle w:val="TDC3"/>
        <w:tabs>
          <w:tab w:val="right" w:leader="dot" w:pos="9350"/>
        </w:tabs>
        <w:rPr>
          <w:rFonts w:asciiTheme="minorHAnsi" w:eastAsiaTheme="minorEastAsia" w:hAnsiTheme="minorHAnsi" w:cstheme="minorBidi"/>
          <w:noProof/>
          <w:kern w:val="2"/>
          <w:sz w:val="22"/>
          <w:szCs w:val="22"/>
          <w:lang w:eastAsia="es-HN"/>
          <w14:ligatures w14:val="standardContextual"/>
        </w:rPr>
      </w:pPr>
      <w:hyperlink w:anchor="_Toc159010471" w:history="1">
        <w:r w:rsidR="007F7704" w:rsidRPr="00E6186B">
          <w:rPr>
            <w:rStyle w:val="Hipervnculo"/>
            <w:rFonts w:eastAsia="Calibri"/>
            <w:noProof/>
          </w:rPr>
          <w:t xml:space="preserve">2.2.10. LOS </w:t>
        </w:r>
        <w:r w:rsidR="007F7704" w:rsidRPr="00E6186B">
          <w:rPr>
            <w:rStyle w:val="Hipervnculo"/>
            <w:rFonts w:eastAsia="Calibri"/>
            <w:i/>
            <w:noProof/>
          </w:rPr>
          <w:t>MILLENNIALS</w:t>
        </w:r>
        <w:r w:rsidR="007F7704">
          <w:rPr>
            <w:noProof/>
            <w:webHidden/>
          </w:rPr>
          <w:tab/>
        </w:r>
        <w:r w:rsidR="007F7704">
          <w:rPr>
            <w:noProof/>
            <w:webHidden/>
          </w:rPr>
          <w:fldChar w:fldCharType="begin"/>
        </w:r>
        <w:r w:rsidR="007F7704">
          <w:rPr>
            <w:noProof/>
            <w:webHidden/>
          </w:rPr>
          <w:instrText xml:space="preserve"> PAGEREF _Toc159010471 \h </w:instrText>
        </w:r>
        <w:r w:rsidR="007F7704">
          <w:rPr>
            <w:noProof/>
            <w:webHidden/>
          </w:rPr>
        </w:r>
        <w:r w:rsidR="007F7704">
          <w:rPr>
            <w:noProof/>
            <w:webHidden/>
          </w:rPr>
          <w:fldChar w:fldCharType="separate"/>
        </w:r>
        <w:r w:rsidR="00BE4B01">
          <w:rPr>
            <w:noProof/>
            <w:webHidden/>
          </w:rPr>
          <w:t>19</w:t>
        </w:r>
        <w:r w:rsidR="007F7704">
          <w:rPr>
            <w:noProof/>
            <w:webHidden/>
          </w:rPr>
          <w:fldChar w:fldCharType="end"/>
        </w:r>
      </w:hyperlink>
    </w:p>
    <w:p w14:paraId="36A53E63" w14:textId="29BFD289" w:rsidR="007F7704" w:rsidRDefault="00000000">
      <w:pPr>
        <w:pStyle w:val="TDC3"/>
        <w:tabs>
          <w:tab w:val="right" w:leader="dot" w:pos="9350"/>
        </w:tabs>
        <w:rPr>
          <w:rFonts w:asciiTheme="minorHAnsi" w:eastAsiaTheme="minorEastAsia" w:hAnsiTheme="minorHAnsi" w:cstheme="minorBidi"/>
          <w:noProof/>
          <w:kern w:val="2"/>
          <w:sz w:val="22"/>
          <w:szCs w:val="22"/>
          <w:lang w:eastAsia="es-HN"/>
          <w14:ligatures w14:val="standardContextual"/>
        </w:rPr>
      </w:pPr>
      <w:hyperlink w:anchor="_Toc159010472" w:history="1">
        <w:r w:rsidR="007F7704" w:rsidRPr="00E6186B">
          <w:rPr>
            <w:rStyle w:val="Hipervnculo"/>
            <w:rFonts w:eastAsia="Calibri"/>
            <w:noProof/>
          </w:rPr>
          <w:t>2.3 TEORÍAS DE SUSTENTO</w:t>
        </w:r>
        <w:r w:rsidR="007F7704">
          <w:rPr>
            <w:noProof/>
            <w:webHidden/>
          </w:rPr>
          <w:tab/>
        </w:r>
        <w:r w:rsidR="007F7704">
          <w:rPr>
            <w:noProof/>
            <w:webHidden/>
          </w:rPr>
          <w:fldChar w:fldCharType="begin"/>
        </w:r>
        <w:r w:rsidR="007F7704">
          <w:rPr>
            <w:noProof/>
            <w:webHidden/>
          </w:rPr>
          <w:instrText xml:space="preserve"> PAGEREF _Toc159010472 \h </w:instrText>
        </w:r>
        <w:r w:rsidR="007F7704">
          <w:rPr>
            <w:noProof/>
            <w:webHidden/>
          </w:rPr>
        </w:r>
        <w:r w:rsidR="007F7704">
          <w:rPr>
            <w:noProof/>
            <w:webHidden/>
          </w:rPr>
          <w:fldChar w:fldCharType="separate"/>
        </w:r>
        <w:r w:rsidR="00BE4B01">
          <w:rPr>
            <w:noProof/>
            <w:webHidden/>
          </w:rPr>
          <w:t>20</w:t>
        </w:r>
        <w:r w:rsidR="007F7704">
          <w:rPr>
            <w:noProof/>
            <w:webHidden/>
          </w:rPr>
          <w:fldChar w:fldCharType="end"/>
        </w:r>
      </w:hyperlink>
    </w:p>
    <w:p w14:paraId="7C573CD8" w14:textId="0A4C4C3B" w:rsidR="007F7704" w:rsidRDefault="00000000">
      <w:pPr>
        <w:pStyle w:val="TDC4"/>
        <w:tabs>
          <w:tab w:val="right" w:leader="dot" w:pos="9350"/>
        </w:tabs>
        <w:rPr>
          <w:rFonts w:asciiTheme="minorHAnsi" w:eastAsiaTheme="minorEastAsia" w:hAnsiTheme="minorHAnsi" w:cstheme="minorBidi"/>
          <w:noProof/>
          <w:kern w:val="2"/>
          <w:sz w:val="22"/>
          <w:szCs w:val="22"/>
          <w:lang w:eastAsia="es-HN"/>
          <w14:ligatures w14:val="standardContextual"/>
        </w:rPr>
      </w:pPr>
      <w:hyperlink w:anchor="_Toc159010473" w:history="1">
        <w:r w:rsidR="007F7704" w:rsidRPr="00E6186B">
          <w:rPr>
            <w:rStyle w:val="Hipervnculo"/>
            <w:rFonts w:eastAsia="Calibri"/>
            <w:noProof/>
          </w:rPr>
          <w:t xml:space="preserve">2.3.1 </w:t>
        </w:r>
        <w:r w:rsidR="007F7704" w:rsidRPr="00E6186B">
          <w:rPr>
            <w:rStyle w:val="Hipervnculo"/>
            <w:rFonts w:eastAsia="Calibri"/>
            <w:iCs/>
            <w:noProof/>
          </w:rPr>
          <w:t>BASES TEÓRICAS</w:t>
        </w:r>
        <w:r w:rsidR="007F7704">
          <w:rPr>
            <w:noProof/>
            <w:webHidden/>
          </w:rPr>
          <w:tab/>
        </w:r>
        <w:r w:rsidR="007F7704">
          <w:rPr>
            <w:noProof/>
            <w:webHidden/>
          </w:rPr>
          <w:fldChar w:fldCharType="begin"/>
        </w:r>
        <w:r w:rsidR="007F7704">
          <w:rPr>
            <w:noProof/>
            <w:webHidden/>
          </w:rPr>
          <w:instrText xml:space="preserve"> PAGEREF _Toc159010473 \h </w:instrText>
        </w:r>
        <w:r w:rsidR="007F7704">
          <w:rPr>
            <w:noProof/>
            <w:webHidden/>
          </w:rPr>
        </w:r>
        <w:r w:rsidR="007F7704">
          <w:rPr>
            <w:noProof/>
            <w:webHidden/>
          </w:rPr>
          <w:fldChar w:fldCharType="separate"/>
        </w:r>
        <w:r w:rsidR="00BE4B01">
          <w:rPr>
            <w:noProof/>
            <w:webHidden/>
          </w:rPr>
          <w:t>20</w:t>
        </w:r>
        <w:r w:rsidR="007F7704">
          <w:rPr>
            <w:noProof/>
            <w:webHidden/>
          </w:rPr>
          <w:fldChar w:fldCharType="end"/>
        </w:r>
      </w:hyperlink>
    </w:p>
    <w:p w14:paraId="39C6255A" w14:textId="7CEAD250" w:rsidR="007F7704" w:rsidRDefault="00000000">
      <w:pPr>
        <w:pStyle w:val="TDC4"/>
        <w:tabs>
          <w:tab w:val="right" w:leader="dot" w:pos="9350"/>
        </w:tabs>
        <w:rPr>
          <w:rFonts w:asciiTheme="minorHAnsi" w:eastAsiaTheme="minorEastAsia" w:hAnsiTheme="minorHAnsi" w:cstheme="minorBidi"/>
          <w:noProof/>
          <w:kern w:val="2"/>
          <w:sz w:val="22"/>
          <w:szCs w:val="22"/>
          <w:lang w:eastAsia="es-HN"/>
          <w14:ligatures w14:val="standardContextual"/>
        </w:rPr>
      </w:pPr>
      <w:hyperlink w:anchor="_Toc159010474" w:history="1">
        <w:r w:rsidR="007F7704" w:rsidRPr="00E6186B">
          <w:rPr>
            <w:rStyle w:val="Hipervnculo"/>
            <w:rFonts w:eastAsia="Calibri"/>
            <w:noProof/>
          </w:rPr>
          <w:t xml:space="preserve">2.3 </w:t>
        </w:r>
        <w:r w:rsidR="007F7704" w:rsidRPr="00E6186B">
          <w:rPr>
            <w:rStyle w:val="Hipervnculo"/>
            <w:rFonts w:eastAsia="Calibri"/>
            <w:i/>
            <w:noProof/>
          </w:rPr>
          <w:t>CUSTOMER JOURNEY MAP</w:t>
        </w:r>
        <w:r w:rsidR="007F7704">
          <w:rPr>
            <w:noProof/>
            <w:webHidden/>
          </w:rPr>
          <w:tab/>
        </w:r>
        <w:r w:rsidR="007F7704">
          <w:rPr>
            <w:noProof/>
            <w:webHidden/>
          </w:rPr>
          <w:fldChar w:fldCharType="begin"/>
        </w:r>
        <w:r w:rsidR="007F7704">
          <w:rPr>
            <w:noProof/>
            <w:webHidden/>
          </w:rPr>
          <w:instrText xml:space="preserve"> PAGEREF _Toc159010474 \h </w:instrText>
        </w:r>
        <w:r w:rsidR="007F7704">
          <w:rPr>
            <w:noProof/>
            <w:webHidden/>
          </w:rPr>
        </w:r>
        <w:r w:rsidR="007F7704">
          <w:rPr>
            <w:noProof/>
            <w:webHidden/>
          </w:rPr>
          <w:fldChar w:fldCharType="separate"/>
        </w:r>
        <w:r w:rsidR="00BE4B01">
          <w:rPr>
            <w:noProof/>
            <w:webHidden/>
          </w:rPr>
          <w:t>20</w:t>
        </w:r>
        <w:r w:rsidR="007F7704">
          <w:rPr>
            <w:noProof/>
            <w:webHidden/>
          </w:rPr>
          <w:fldChar w:fldCharType="end"/>
        </w:r>
      </w:hyperlink>
    </w:p>
    <w:p w14:paraId="0193C358" w14:textId="4A2136CC" w:rsidR="007F7704" w:rsidRDefault="00000000">
      <w:pPr>
        <w:pStyle w:val="TDC4"/>
        <w:tabs>
          <w:tab w:val="right" w:leader="dot" w:pos="9350"/>
        </w:tabs>
        <w:rPr>
          <w:rFonts w:asciiTheme="minorHAnsi" w:eastAsiaTheme="minorEastAsia" w:hAnsiTheme="minorHAnsi" w:cstheme="minorBidi"/>
          <w:noProof/>
          <w:kern w:val="2"/>
          <w:sz w:val="22"/>
          <w:szCs w:val="22"/>
          <w:lang w:eastAsia="es-HN"/>
          <w14:ligatures w14:val="standardContextual"/>
        </w:rPr>
      </w:pPr>
      <w:hyperlink w:anchor="_Toc159010475" w:history="1">
        <w:r w:rsidR="007F7704" w:rsidRPr="00E6186B">
          <w:rPr>
            <w:rStyle w:val="Hipervnculo"/>
            <w:rFonts w:eastAsia="Calibri"/>
            <w:noProof/>
          </w:rPr>
          <w:t>2.11.2 PLAN DE CONTENIDO</w:t>
        </w:r>
        <w:r w:rsidR="007F7704">
          <w:rPr>
            <w:noProof/>
            <w:webHidden/>
          </w:rPr>
          <w:tab/>
        </w:r>
        <w:r w:rsidR="007F7704">
          <w:rPr>
            <w:noProof/>
            <w:webHidden/>
          </w:rPr>
          <w:fldChar w:fldCharType="begin"/>
        </w:r>
        <w:r w:rsidR="007F7704">
          <w:rPr>
            <w:noProof/>
            <w:webHidden/>
          </w:rPr>
          <w:instrText xml:space="preserve"> PAGEREF _Toc159010475 \h </w:instrText>
        </w:r>
        <w:r w:rsidR="007F7704">
          <w:rPr>
            <w:noProof/>
            <w:webHidden/>
          </w:rPr>
        </w:r>
        <w:r w:rsidR="007F7704">
          <w:rPr>
            <w:noProof/>
            <w:webHidden/>
          </w:rPr>
          <w:fldChar w:fldCharType="separate"/>
        </w:r>
        <w:r w:rsidR="00BE4B01">
          <w:rPr>
            <w:noProof/>
            <w:webHidden/>
          </w:rPr>
          <w:t>21</w:t>
        </w:r>
        <w:r w:rsidR="007F7704">
          <w:rPr>
            <w:noProof/>
            <w:webHidden/>
          </w:rPr>
          <w:fldChar w:fldCharType="end"/>
        </w:r>
      </w:hyperlink>
    </w:p>
    <w:p w14:paraId="1CB9ABB0" w14:textId="4105DD2A" w:rsidR="007F7704" w:rsidRDefault="00000000">
      <w:pPr>
        <w:pStyle w:val="TDC4"/>
        <w:tabs>
          <w:tab w:val="right" w:leader="dot" w:pos="9350"/>
        </w:tabs>
        <w:rPr>
          <w:rFonts w:asciiTheme="minorHAnsi" w:eastAsiaTheme="minorEastAsia" w:hAnsiTheme="minorHAnsi" w:cstheme="minorBidi"/>
          <w:noProof/>
          <w:kern w:val="2"/>
          <w:sz w:val="22"/>
          <w:szCs w:val="22"/>
          <w:lang w:eastAsia="es-HN"/>
          <w14:ligatures w14:val="standardContextual"/>
        </w:rPr>
      </w:pPr>
      <w:hyperlink w:anchor="_Toc159010476" w:history="1">
        <w:r w:rsidR="007F7704" w:rsidRPr="00E6186B">
          <w:rPr>
            <w:rStyle w:val="Hipervnculo"/>
            <w:rFonts w:eastAsia="Calibri"/>
            <w:noProof/>
          </w:rPr>
          <w:t>2.11.3 PLAN DE PROMOCIÓN</w:t>
        </w:r>
        <w:r w:rsidR="007F7704">
          <w:rPr>
            <w:noProof/>
            <w:webHidden/>
          </w:rPr>
          <w:tab/>
        </w:r>
        <w:r w:rsidR="007F7704">
          <w:rPr>
            <w:noProof/>
            <w:webHidden/>
          </w:rPr>
          <w:fldChar w:fldCharType="begin"/>
        </w:r>
        <w:r w:rsidR="007F7704">
          <w:rPr>
            <w:noProof/>
            <w:webHidden/>
          </w:rPr>
          <w:instrText xml:space="preserve"> PAGEREF _Toc159010476 \h </w:instrText>
        </w:r>
        <w:r w:rsidR="007F7704">
          <w:rPr>
            <w:noProof/>
            <w:webHidden/>
          </w:rPr>
        </w:r>
        <w:r w:rsidR="007F7704">
          <w:rPr>
            <w:noProof/>
            <w:webHidden/>
          </w:rPr>
          <w:fldChar w:fldCharType="separate"/>
        </w:r>
        <w:r w:rsidR="00BE4B01">
          <w:rPr>
            <w:noProof/>
            <w:webHidden/>
          </w:rPr>
          <w:t>22</w:t>
        </w:r>
        <w:r w:rsidR="007F7704">
          <w:rPr>
            <w:noProof/>
            <w:webHidden/>
          </w:rPr>
          <w:fldChar w:fldCharType="end"/>
        </w:r>
      </w:hyperlink>
    </w:p>
    <w:p w14:paraId="19FC3291" w14:textId="3480B3C4" w:rsidR="007F7704" w:rsidRDefault="00000000">
      <w:pPr>
        <w:pStyle w:val="TDC4"/>
        <w:tabs>
          <w:tab w:val="right" w:leader="dot" w:pos="9350"/>
        </w:tabs>
        <w:rPr>
          <w:rFonts w:asciiTheme="minorHAnsi" w:eastAsiaTheme="minorEastAsia" w:hAnsiTheme="minorHAnsi" w:cstheme="minorBidi"/>
          <w:noProof/>
          <w:kern w:val="2"/>
          <w:sz w:val="22"/>
          <w:szCs w:val="22"/>
          <w:lang w:eastAsia="es-HN"/>
          <w14:ligatures w14:val="standardContextual"/>
        </w:rPr>
      </w:pPr>
      <w:hyperlink w:anchor="_Toc159010477" w:history="1">
        <w:r w:rsidR="007F7704" w:rsidRPr="00E6186B">
          <w:rPr>
            <w:rStyle w:val="Hipervnculo"/>
            <w:rFonts w:eastAsia="Calibri"/>
            <w:noProof/>
          </w:rPr>
          <w:t xml:space="preserve">2.11.4 </w:t>
        </w:r>
        <w:r w:rsidR="007F7704" w:rsidRPr="00E6186B">
          <w:rPr>
            <w:rStyle w:val="Hipervnculo"/>
            <w:rFonts w:eastAsia="Calibri"/>
            <w:i/>
            <w:noProof/>
          </w:rPr>
          <w:t>BUYER</w:t>
        </w:r>
        <w:r w:rsidR="007F7704" w:rsidRPr="00E6186B">
          <w:rPr>
            <w:rStyle w:val="Hipervnculo"/>
            <w:rFonts w:eastAsia="Calibri"/>
            <w:noProof/>
          </w:rPr>
          <w:t xml:space="preserve"> PERSONA</w:t>
        </w:r>
        <w:r w:rsidR="007F7704">
          <w:rPr>
            <w:noProof/>
            <w:webHidden/>
          </w:rPr>
          <w:tab/>
        </w:r>
        <w:r w:rsidR="007F7704">
          <w:rPr>
            <w:noProof/>
            <w:webHidden/>
          </w:rPr>
          <w:fldChar w:fldCharType="begin"/>
        </w:r>
        <w:r w:rsidR="007F7704">
          <w:rPr>
            <w:noProof/>
            <w:webHidden/>
          </w:rPr>
          <w:instrText xml:space="preserve"> PAGEREF _Toc159010477 \h </w:instrText>
        </w:r>
        <w:r w:rsidR="007F7704">
          <w:rPr>
            <w:noProof/>
            <w:webHidden/>
          </w:rPr>
        </w:r>
        <w:r w:rsidR="007F7704">
          <w:rPr>
            <w:noProof/>
            <w:webHidden/>
          </w:rPr>
          <w:fldChar w:fldCharType="separate"/>
        </w:r>
        <w:r w:rsidR="00BE4B01">
          <w:rPr>
            <w:noProof/>
            <w:webHidden/>
          </w:rPr>
          <w:t>22</w:t>
        </w:r>
        <w:r w:rsidR="007F7704">
          <w:rPr>
            <w:noProof/>
            <w:webHidden/>
          </w:rPr>
          <w:fldChar w:fldCharType="end"/>
        </w:r>
      </w:hyperlink>
    </w:p>
    <w:p w14:paraId="7B2CA96B" w14:textId="4D569231" w:rsidR="007F7704" w:rsidRDefault="00000000">
      <w:pPr>
        <w:pStyle w:val="TDC4"/>
        <w:tabs>
          <w:tab w:val="right" w:leader="dot" w:pos="9350"/>
        </w:tabs>
        <w:rPr>
          <w:rFonts w:asciiTheme="minorHAnsi" w:eastAsiaTheme="minorEastAsia" w:hAnsiTheme="minorHAnsi" w:cstheme="minorBidi"/>
          <w:noProof/>
          <w:kern w:val="2"/>
          <w:sz w:val="22"/>
          <w:szCs w:val="22"/>
          <w:lang w:eastAsia="es-HN"/>
          <w14:ligatures w14:val="standardContextual"/>
        </w:rPr>
      </w:pPr>
      <w:hyperlink w:anchor="_Toc159010478" w:history="1">
        <w:r w:rsidR="007F7704" w:rsidRPr="00E6186B">
          <w:rPr>
            <w:rStyle w:val="Hipervnculo"/>
            <w:rFonts w:eastAsia="Calibri"/>
            <w:noProof/>
            <w:lang w:val="en-US"/>
          </w:rPr>
          <w:t xml:space="preserve">2.11.5 META </w:t>
        </w:r>
        <w:r w:rsidR="007F7704" w:rsidRPr="00E6186B">
          <w:rPr>
            <w:rStyle w:val="Hipervnculo"/>
            <w:rFonts w:eastAsia="Calibri"/>
            <w:i/>
            <w:iCs/>
            <w:noProof/>
            <w:lang w:val="en-US"/>
          </w:rPr>
          <w:t>BUSINESS</w:t>
        </w:r>
        <w:r w:rsidR="007F7704" w:rsidRPr="00E6186B">
          <w:rPr>
            <w:rStyle w:val="Hipervnculo"/>
            <w:rFonts w:eastAsia="Calibri"/>
            <w:noProof/>
            <w:lang w:val="en-US"/>
          </w:rPr>
          <w:t xml:space="preserve"> </w:t>
        </w:r>
        <w:r w:rsidR="007F7704" w:rsidRPr="00E6186B">
          <w:rPr>
            <w:rStyle w:val="Hipervnculo"/>
            <w:rFonts w:eastAsia="Calibri"/>
            <w:i/>
            <w:noProof/>
            <w:lang w:val="en-US"/>
          </w:rPr>
          <w:t>SUITE</w:t>
        </w:r>
        <w:r w:rsidR="007F7704" w:rsidRPr="00E6186B">
          <w:rPr>
            <w:rStyle w:val="Hipervnculo"/>
            <w:rFonts w:eastAsia="Calibri"/>
            <w:noProof/>
            <w:lang w:val="en-US"/>
          </w:rPr>
          <w:t xml:space="preserve"> O META </w:t>
        </w:r>
        <w:r w:rsidR="007F7704" w:rsidRPr="00E6186B">
          <w:rPr>
            <w:rStyle w:val="Hipervnculo"/>
            <w:rFonts w:eastAsia="Calibri"/>
            <w:i/>
            <w:iCs/>
            <w:noProof/>
            <w:lang w:val="en-US"/>
          </w:rPr>
          <w:t>BUSINESS</w:t>
        </w:r>
        <w:r w:rsidR="007F7704" w:rsidRPr="00E6186B">
          <w:rPr>
            <w:rStyle w:val="Hipervnculo"/>
            <w:rFonts w:eastAsia="Calibri"/>
            <w:noProof/>
            <w:lang w:val="en-US"/>
          </w:rPr>
          <w:t xml:space="preserve"> </w:t>
        </w:r>
        <w:r w:rsidR="007F7704" w:rsidRPr="00E6186B">
          <w:rPr>
            <w:rStyle w:val="Hipervnculo"/>
            <w:rFonts w:eastAsia="Calibri"/>
            <w:i/>
            <w:noProof/>
            <w:lang w:val="en-US"/>
          </w:rPr>
          <w:t>MANAGER</w:t>
        </w:r>
        <w:r w:rsidR="007F7704">
          <w:rPr>
            <w:noProof/>
            <w:webHidden/>
          </w:rPr>
          <w:tab/>
        </w:r>
        <w:r w:rsidR="007F7704">
          <w:rPr>
            <w:noProof/>
            <w:webHidden/>
          </w:rPr>
          <w:fldChar w:fldCharType="begin"/>
        </w:r>
        <w:r w:rsidR="007F7704">
          <w:rPr>
            <w:noProof/>
            <w:webHidden/>
          </w:rPr>
          <w:instrText xml:space="preserve"> PAGEREF _Toc159010478 \h </w:instrText>
        </w:r>
        <w:r w:rsidR="007F7704">
          <w:rPr>
            <w:noProof/>
            <w:webHidden/>
          </w:rPr>
        </w:r>
        <w:r w:rsidR="007F7704">
          <w:rPr>
            <w:noProof/>
            <w:webHidden/>
          </w:rPr>
          <w:fldChar w:fldCharType="separate"/>
        </w:r>
        <w:r w:rsidR="00BE4B01">
          <w:rPr>
            <w:noProof/>
            <w:webHidden/>
          </w:rPr>
          <w:t>22</w:t>
        </w:r>
        <w:r w:rsidR="007F7704">
          <w:rPr>
            <w:noProof/>
            <w:webHidden/>
          </w:rPr>
          <w:fldChar w:fldCharType="end"/>
        </w:r>
      </w:hyperlink>
    </w:p>
    <w:p w14:paraId="7B6C7407" w14:textId="62FC6BEC" w:rsidR="007F7704" w:rsidRPr="003F2611" w:rsidRDefault="00000000">
      <w:pPr>
        <w:pStyle w:val="TDC4"/>
        <w:tabs>
          <w:tab w:val="right" w:leader="dot" w:pos="9350"/>
        </w:tabs>
        <w:rPr>
          <w:rFonts w:asciiTheme="minorHAnsi" w:eastAsiaTheme="minorEastAsia" w:hAnsiTheme="minorHAnsi" w:cstheme="minorBidi"/>
          <w:noProof/>
          <w:kern w:val="2"/>
          <w:sz w:val="22"/>
          <w:szCs w:val="22"/>
          <w:lang w:eastAsia="es-HN"/>
          <w14:ligatures w14:val="standardContextual"/>
        </w:rPr>
      </w:pPr>
      <w:hyperlink w:anchor="_Toc159010479" w:history="1">
        <w:r w:rsidR="007F7704" w:rsidRPr="003F2611">
          <w:rPr>
            <w:rStyle w:val="Hipervnculo"/>
            <w:rFonts w:eastAsia="Calibri"/>
            <w:noProof/>
          </w:rPr>
          <w:t>2.11.6 FORMATOS DE CONTENIDO PARA INSTAGRAM</w:t>
        </w:r>
        <w:r w:rsidR="007F7704" w:rsidRPr="003F2611">
          <w:rPr>
            <w:noProof/>
            <w:webHidden/>
          </w:rPr>
          <w:tab/>
        </w:r>
        <w:r w:rsidR="007F7704" w:rsidRPr="003F2611">
          <w:rPr>
            <w:noProof/>
            <w:webHidden/>
          </w:rPr>
          <w:fldChar w:fldCharType="begin"/>
        </w:r>
        <w:r w:rsidR="007F7704" w:rsidRPr="003F2611">
          <w:rPr>
            <w:noProof/>
            <w:webHidden/>
          </w:rPr>
          <w:instrText xml:space="preserve"> PAGEREF _Toc159010479 \h </w:instrText>
        </w:r>
        <w:r w:rsidR="007F7704" w:rsidRPr="003F2611">
          <w:rPr>
            <w:noProof/>
            <w:webHidden/>
          </w:rPr>
        </w:r>
        <w:r w:rsidR="007F7704" w:rsidRPr="003F2611">
          <w:rPr>
            <w:noProof/>
            <w:webHidden/>
          </w:rPr>
          <w:fldChar w:fldCharType="separate"/>
        </w:r>
        <w:r w:rsidR="00BE4B01">
          <w:rPr>
            <w:noProof/>
            <w:webHidden/>
          </w:rPr>
          <w:t>23</w:t>
        </w:r>
        <w:r w:rsidR="007F7704" w:rsidRPr="003F2611">
          <w:rPr>
            <w:noProof/>
            <w:webHidden/>
          </w:rPr>
          <w:fldChar w:fldCharType="end"/>
        </w:r>
      </w:hyperlink>
    </w:p>
    <w:p w14:paraId="0AAC2669" w14:textId="740EAB66" w:rsidR="007F7704" w:rsidRPr="003F2611" w:rsidRDefault="00000000">
      <w:pPr>
        <w:pStyle w:val="TDC4"/>
        <w:tabs>
          <w:tab w:val="right" w:leader="dot" w:pos="9350"/>
        </w:tabs>
        <w:rPr>
          <w:rFonts w:asciiTheme="minorHAnsi" w:eastAsiaTheme="minorEastAsia" w:hAnsiTheme="minorHAnsi" w:cstheme="minorBidi"/>
          <w:noProof/>
          <w:kern w:val="2"/>
          <w:sz w:val="22"/>
          <w:szCs w:val="22"/>
          <w:lang w:eastAsia="es-HN"/>
          <w14:ligatures w14:val="standardContextual"/>
        </w:rPr>
      </w:pPr>
      <w:hyperlink w:anchor="_Toc159010480" w:history="1">
        <w:r w:rsidR="007F7704" w:rsidRPr="003F2611">
          <w:rPr>
            <w:rStyle w:val="Hipervnculo"/>
            <w:rFonts w:eastAsia="Calibri"/>
            <w:noProof/>
          </w:rPr>
          <w:t>2.11.7 EL PROSUMIDOR Y EL CONTENIDO GENERADO POR EL USUARIO (</w:t>
        </w:r>
        <w:r w:rsidR="007F7704" w:rsidRPr="003F2611">
          <w:rPr>
            <w:rStyle w:val="Hipervnculo"/>
            <w:rFonts w:eastAsia="Calibri"/>
            <w:i/>
            <w:noProof/>
          </w:rPr>
          <w:t>UGC</w:t>
        </w:r>
        <w:r w:rsidR="007F7704" w:rsidRPr="003F2611">
          <w:rPr>
            <w:rStyle w:val="Hipervnculo"/>
            <w:rFonts w:eastAsia="Calibri"/>
            <w:noProof/>
          </w:rPr>
          <w:t>)</w:t>
        </w:r>
        <w:r w:rsidR="007F7704" w:rsidRPr="003F2611">
          <w:rPr>
            <w:noProof/>
            <w:webHidden/>
          </w:rPr>
          <w:tab/>
        </w:r>
        <w:r w:rsidR="007F7704" w:rsidRPr="003F2611">
          <w:rPr>
            <w:noProof/>
            <w:webHidden/>
          </w:rPr>
          <w:fldChar w:fldCharType="begin"/>
        </w:r>
        <w:r w:rsidR="007F7704" w:rsidRPr="003F2611">
          <w:rPr>
            <w:noProof/>
            <w:webHidden/>
          </w:rPr>
          <w:instrText xml:space="preserve"> PAGEREF _Toc159010480 \h </w:instrText>
        </w:r>
        <w:r w:rsidR="007F7704" w:rsidRPr="003F2611">
          <w:rPr>
            <w:noProof/>
            <w:webHidden/>
          </w:rPr>
        </w:r>
        <w:r w:rsidR="007F7704" w:rsidRPr="003F2611">
          <w:rPr>
            <w:noProof/>
            <w:webHidden/>
          </w:rPr>
          <w:fldChar w:fldCharType="separate"/>
        </w:r>
        <w:r w:rsidR="00BE4B01">
          <w:rPr>
            <w:noProof/>
            <w:webHidden/>
          </w:rPr>
          <w:t>23</w:t>
        </w:r>
        <w:r w:rsidR="007F7704" w:rsidRPr="003F2611">
          <w:rPr>
            <w:noProof/>
            <w:webHidden/>
          </w:rPr>
          <w:fldChar w:fldCharType="end"/>
        </w:r>
      </w:hyperlink>
    </w:p>
    <w:p w14:paraId="094A32FC" w14:textId="729D5F75" w:rsidR="007F7704" w:rsidRPr="003F2611" w:rsidRDefault="00000000">
      <w:pPr>
        <w:pStyle w:val="TDC4"/>
        <w:tabs>
          <w:tab w:val="right" w:leader="dot" w:pos="9350"/>
        </w:tabs>
        <w:rPr>
          <w:rFonts w:asciiTheme="minorHAnsi" w:eastAsiaTheme="minorEastAsia" w:hAnsiTheme="minorHAnsi" w:cstheme="minorBidi"/>
          <w:noProof/>
          <w:kern w:val="2"/>
          <w:sz w:val="22"/>
          <w:szCs w:val="22"/>
          <w:lang w:eastAsia="es-HN"/>
          <w14:ligatures w14:val="standardContextual"/>
        </w:rPr>
      </w:pPr>
      <w:hyperlink w:anchor="_Toc159010481" w:history="1">
        <w:r w:rsidR="007F7704" w:rsidRPr="003F2611">
          <w:rPr>
            <w:rStyle w:val="Hipervnculo"/>
            <w:rFonts w:eastAsia="Calibri"/>
            <w:noProof/>
          </w:rPr>
          <w:t>2.11.8 MODELOS DE ANÁLISIS DEL PROCESO DE COMERCIO ELECTRÓNICO</w:t>
        </w:r>
        <w:r w:rsidR="007F7704" w:rsidRPr="003F2611">
          <w:rPr>
            <w:noProof/>
            <w:webHidden/>
          </w:rPr>
          <w:tab/>
        </w:r>
        <w:r w:rsidR="007F7704" w:rsidRPr="003F2611">
          <w:rPr>
            <w:noProof/>
            <w:webHidden/>
          </w:rPr>
          <w:fldChar w:fldCharType="begin"/>
        </w:r>
        <w:r w:rsidR="007F7704" w:rsidRPr="003F2611">
          <w:rPr>
            <w:noProof/>
            <w:webHidden/>
          </w:rPr>
          <w:instrText xml:space="preserve"> PAGEREF _Toc159010481 \h </w:instrText>
        </w:r>
        <w:r w:rsidR="007F7704" w:rsidRPr="003F2611">
          <w:rPr>
            <w:noProof/>
            <w:webHidden/>
          </w:rPr>
        </w:r>
        <w:r w:rsidR="007F7704" w:rsidRPr="003F2611">
          <w:rPr>
            <w:noProof/>
            <w:webHidden/>
          </w:rPr>
          <w:fldChar w:fldCharType="separate"/>
        </w:r>
        <w:r w:rsidR="00BE4B01">
          <w:rPr>
            <w:noProof/>
            <w:webHidden/>
          </w:rPr>
          <w:t>24</w:t>
        </w:r>
        <w:r w:rsidR="007F7704" w:rsidRPr="003F2611">
          <w:rPr>
            <w:noProof/>
            <w:webHidden/>
          </w:rPr>
          <w:fldChar w:fldCharType="end"/>
        </w:r>
      </w:hyperlink>
    </w:p>
    <w:p w14:paraId="7E92A0CB" w14:textId="2F5F3977" w:rsidR="007F7704" w:rsidRPr="003F2611" w:rsidRDefault="00000000">
      <w:pPr>
        <w:pStyle w:val="TDC1"/>
        <w:tabs>
          <w:tab w:val="right" w:leader="dot" w:pos="9350"/>
        </w:tabs>
        <w:rPr>
          <w:rFonts w:asciiTheme="minorHAnsi" w:eastAsiaTheme="minorEastAsia" w:hAnsiTheme="minorHAnsi" w:cstheme="minorBidi"/>
          <w:b w:val="0"/>
          <w:noProof/>
          <w:color w:val="auto"/>
          <w:kern w:val="2"/>
          <w:sz w:val="22"/>
          <w:szCs w:val="22"/>
          <w:lang w:eastAsia="es-HN"/>
          <w14:ligatures w14:val="standardContextual"/>
        </w:rPr>
      </w:pPr>
      <w:hyperlink w:anchor="_Toc159010482" w:history="1">
        <w:r w:rsidR="007F7704" w:rsidRPr="003F2611">
          <w:rPr>
            <w:rStyle w:val="Hipervnculo"/>
            <w:rFonts w:eastAsia="Calibri"/>
            <w:bCs/>
            <w:noProof/>
          </w:rPr>
          <w:t>(Pavlou &amp; Fygenson, 2006)</w:t>
        </w:r>
        <w:r w:rsidR="007F7704" w:rsidRPr="003F2611">
          <w:rPr>
            <w:noProof/>
            <w:webHidden/>
          </w:rPr>
          <w:tab/>
        </w:r>
        <w:r w:rsidR="007F7704" w:rsidRPr="003F2611">
          <w:rPr>
            <w:noProof/>
            <w:webHidden/>
          </w:rPr>
          <w:fldChar w:fldCharType="begin"/>
        </w:r>
        <w:r w:rsidR="007F7704" w:rsidRPr="003F2611">
          <w:rPr>
            <w:noProof/>
            <w:webHidden/>
          </w:rPr>
          <w:instrText xml:space="preserve"> PAGEREF _Toc159010482 \h </w:instrText>
        </w:r>
        <w:r w:rsidR="007F7704" w:rsidRPr="003F2611">
          <w:rPr>
            <w:noProof/>
            <w:webHidden/>
          </w:rPr>
        </w:r>
        <w:r w:rsidR="007F7704" w:rsidRPr="003F2611">
          <w:rPr>
            <w:noProof/>
            <w:webHidden/>
          </w:rPr>
          <w:fldChar w:fldCharType="separate"/>
        </w:r>
        <w:r w:rsidR="00BE4B01">
          <w:rPr>
            <w:noProof/>
            <w:webHidden/>
          </w:rPr>
          <w:t>25</w:t>
        </w:r>
        <w:r w:rsidR="007F7704" w:rsidRPr="003F2611">
          <w:rPr>
            <w:noProof/>
            <w:webHidden/>
          </w:rPr>
          <w:fldChar w:fldCharType="end"/>
        </w:r>
      </w:hyperlink>
    </w:p>
    <w:p w14:paraId="5A2F953D" w14:textId="6D9DB5AA" w:rsidR="007F7704" w:rsidRPr="003F2611" w:rsidRDefault="00000000">
      <w:pPr>
        <w:pStyle w:val="TDC1"/>
        <w:tabs>
          <w:tab w:val="right" w:leader="dot" w:pos="9350"/>
        </w:tabs>
        <w:rPr>
          <w:rFonts w:asciiTheme="minorHAnsi" w:eastAsiaTheme="minorEastAsia" w:hAnsiTheme="minorHAnsi" w:cstheme="minorBidi"/>
          <w:b w:val="0"/>
          <w:noProof/>
          <w:color w:val="auto"/>
          <w:kern w:val="2"/>
          <w:sz w:val="22"/>
          <w:szCs w:val="22"/>
          <w:lang w:eastAsia="es-HN"/>
          <w14:ligatures w14:val="standardContextual"/>
        </w:rPr>
      </w:pPr>
      <w:hyperlink w:anchor="_Toc159010483" w:history="1">
        <w:r w:rsidR="007F7704" w:rsidRPr="003F2611">
          <w:rPr>
            <w:rStyle w:val="Hipervnculo"/>
            <w:rFonts w:eastAsia="Calibri"/>
            <w:noProof/>
          </w:rPr>
          <w:t>CAPÍTULO III. METODOLOGÍA</w:t>
        </w:r>
        <w:r w:rsidR="007F7704" w:rsidRPr="003F2611">
          <w:rPr>
            <w:noProof/>
            <w:webHidden/>
          </w:rPr>
          <w:tab/>
        </w:r>
        <w:r w:rsidR="007F7704" w:rsidRPr="003F2611">
          <w:rPr>
            <w:noProof/>
            <w:webHidden/>
          </w:rPr>
          <w:fldChar w:fldCharType="begin"/>
        </w:r>
        <w:r w:rsidR="007F7704" w:rsidRPr="003F2611">
          <w:rPr>
            <w:noProof/>
            <w:webHidden/>
          </w:rPr>
          <w:instrText xml:space="preserve"> PAGEREF _Toc159010483 \h </w:instrText>
        </w:r>
        <w:r w:rsidR="007F7704" w:rsidRPr="003F2611">
          <w:rPr>
            <w:noProof/>
            <w:webHidden/>
          </w:rPr>
        </w:r>
        <w:r w:rsidR="007F7704" w:rsidRPr="003F2611">
          <w:rPr>
            <w:noProof/>
            <w:webHidden/>
          </w:rPr>
          <w:fldChar w:fldCharType="separate"/>
        </w:r>
        <w:r w:rsidR="00BE4B01">
          <w:rPr>
            <w:noProof/>
            <w:webHidden/>
          </w:rPr>
          <w:t>26</w:t>
        </w:r>
        <w:r w:rsidR="007F7704" w:rsidRPr="003F2611">
          <w:rPr>
            <w:noProof/>
            <w:webHidden/>
          </w:rPr>
          <w:fldChar w:fldCharType="end"/>
        </w:r>
      </w:hyperlink>
    </w:p>
    <w:p w14:paraId="6E7D2AFC" w14:textId="4E3C7A99" w:rsidR="007F7704" w:rsidRPr="003F2611" w:rsidRDefault="00000000">
      <w:pPr>
        <w:pStyle w:val="TDC2"/>
        <w:tabs>
          <w:tab w:val="right" w:leader="dot" w:pos="9350"/>
        </w:tabs>
        <w:rPr>
          <w:rFonts w:asciiTheme="minorHAnsi" w:eastAsiaTheme="minorEastAsia" w:hAnsiTheme="minorHAnsi" w:cstheme="minorBidi"/>
          <w:b w:val="0"/>
          <w:noProof/>
          <w:color w:val="auto"/>
          <w:kern w:val="2"/>
          <w:sz w:val="22"/>
          <w:szCs w:val="22"/>
          <w:lang w:eastAsia="es-HN"/>
          <w14:ligatures w14:val="standardContextual"/>
        </w:rPr>
      </w:pPr>
      <w:hyperlink w:anchor="_Toc159010484" w:history="1">
        <w:r w:rsidR="007F7704" w:rsidRPr="003F2611">
          <w:rPr>
            <w:rStyle w:val="Hipervnculo"/>
            <w:rFonts w:eastAsia="Calibri"/>
            <w:noProof/>
          </w:rPr>
          <w:t>3.1 TIPO DE INVESTIGACIÓN</w:t>
        </w:r>
        <w:r w:rsidR="007F7704" w:rsidRPr="003F2611">
          <w:rPr>
            <w:noProof/>
            <w:webHidden/>
          </w:rPr>
          <w:tab/>
        </w:r>
        <w:r w:rsidR="007F7704" w:rsidRPr="003F2611">
          <w:rPr>
            <w:noProof/>
            <w:webHidden/>
          </w:rPr>
          <w:fldChar w:fldCharType="begin"/>
        </w:r>
        <w:r w:rsidR="007F7704" w:rsidRPr="003F2611">
          <w:rPr>
            <w:noProof/>
            <w:webHidden/>
          </w:rPr>
          <w:instrText xml:space="preserve"> PAGEREF _Toc159010484 \h </w:instrText>
        </w:r>
        <w:r w:rsidR="007F7704" w:rsidRPr="003F2611">
          <w:rPr>
            <w:noProof/>
            <w:webHidden/>
          </w:rPr>
        </w:r>
        <w:r w:rsidR="007F7704" w:rsidRPr="003F2611">
          <w:rPr>
            <w:noProof/>
            <w:webHidden/>
          </w:rPr>
          <w:fldChar w:fldCharType="separate"/>
        </w:r>
        <w:r w:rsidR="00BE4B01">
          <w:rPr>
            <w:noProof/>
            <w:webHidden/>
          </w:rPr>
          <w:t>26</w:t>
        </w:r>
        <w:r w:rsidR="007F7704" w:rsidRPr="003F2611">
          <w:rPr>
            <w:noProof/>
            <w:webHidden/>
          </w:rPr>
          <w:fldChar w:fldCharType="end"/>
        </w:r>
      </w:hyperlink>
    </w:p>
    <w:p w14:paraId="52E6FFFB" w14:textId="3DDFDE1E" w:rsidR="007F7704" w:rsidRPr="003F2611" w:rsidRDefault="00000000">
      <w:pPr>
        <w:pStyle w:val="TDC2"/>
        <w:tabs>
          <w:tab w:val="right" w:leader="dot" w:pos="9350"/>
        </w:tabs>
        <w:rPr>
          <w:rFonts w:asciiTheme="minorHAnsi" w:eastAsiaTheme="minorEastAsia" w:hAnsiTheme="minorHAnsi" w:cstheme="minorBidi"/>
          <w:b w:val="0"/>
          <w:noProof/>
          <w:color w:val="auto"/>
          <w:kern w:val="2"/>
          <w:sz w:val="22"/>
          <w:szCs w:val="22"/>
          <w:lang w:eastAsia="es-HN"/>
          <w14:ligatures w14:val="standardContextual"/>
        </w:rPr>
      </w:pPr>
      <w:hyperlink w:anchor="_Toc159010485" w:history="1">
        <w:r w:rsidR="007F7704" w:rsidRPr="003F2611">
          <w:rPr>
            <w:rStyle w:val="Hipervnculo"/>
            <w:rFonts w:eastAsia="Calibri"/>
            <w:noProof/>
          </w:rPr>
          <w:t>3.2 CONGRUENCIA METODOLÓGICA</w:t>
        </w:r>
        <w:r w:rsidR="007F7704" w:rsidRPr="003F2611">
          <w:rPr>
            <w:noProof/>
            <w:webHidden/>
          </w:rPr>
          <w:tab/>
        </w:r>
        <w:r w:rsidR="007F7704" w:rsidRPr="003F2611">
          <w:rPr>
            <w:noProof/>
            <w:webHidden/>
          </w:rPr>
          <w:fldChar w:fldCharType="begin"/>
        </w:r>
        <w:r w:rsidR="007F7704" w:rsidRPr="003F2611">
          <w:rPr>
            <w:noProof/>
            <w:webHidden/>
          </w:rPr>
          <w:instrText xml:space="preserve"> PAGEREF _Toc159010485 \h </w:instrText>
        </w:r>
        <w:r w:rsidR="007F7704" w:rsidRPr="003F2611">
          <w:rPr>
            <w:noProof/>
            <w:webHidden/>
          </w:rPr>
        </w:r>
        <w:r w:rsidR="007F7704" w:rsidRPr="003F2611">
          <w:rPr>
            <w:noProof/>
            <w:webHidden/>
          </w:rPr>
          <w:fldChar w:fldCharType="separate"/>
        </w:r>
        <w:r w:rsidR="00BE4B01">
          <w:rPr>
            <w:noProof/>
            <w:webHidden/>
          </w:rPr>
          <w:t>27</w:t>
        </w:r>
        <w:r w:rsidR="007F7704" w:rsidRPr="003F2611">
          <w:rPr>
            <w:noProof/>
            <w:webHidden/>
          </w:rPr>
          <w:fldChar w:fldCharType="end"/>
        </w:r>
      </w:hyperlink>
    </w:p>
    <w:p w14:paraId="02F71289" w14:textId="7E936092" w:rsidR="007F7704" w:rsidRPr="003F2611" w:rsidRDefault="00000000">
      <w:pPr>
        <w:pStyle w:val="TDC3"/>
        <w:tabs>
          <w:tab w:val="right" w:leader="dot" w:pos="9350"/>
        </w:tabs>
        <w:rPr>
          <w:rFonts w:asciiTheme="minorHAnsi" w:eastAsiaTheme="minorEastAsia" w:hAnsiTheme="minorHAnsi" w:cstheme="minorBidi"/>
          <w:noProof/>
          <w:kern w:val="2"/>
          <w:sz w:val="22"/>
          <w:szCs w:val="22"/>
          <w:lang w:eastAsia="es-HN"/>
          <w14:ligatures w14:val="standardContextual"/>
        </w:rPr>
      </w:pPr>
      <w:hyperlink w:anchor="_Toc159010486" w:history="1">
        <w:r w:rsidR="007F7704" w:rsidRPr="003F2611">
          <w:rPr>
            <w:rStyle w:val="Hipervnculo"/>
            <w:rFonts w:eastAsia="Calibri"/>
            <w:noProof/>
          </w:rPr>
          <w:t>3.2.1 MATRIZ METODOLÓGICA</w:t>
        </w:r>
        <w:r w:rsidR="007F7704" w:rsidRPr="003F2611">
          <w:rPr>
            <w:noProof/>
            <w:webHidden/>
          </w:rPr>
          <w:tab/>
        </w:r>
        <w:r w:rsidR="007F7704" w:rsidRPr="003F2611">
          <w:rPr>
            <w:noProof/>
            <w:webHidden/>
          </w:rPr>
          <w:fldChar w:fldCharType="begin"/>
        </w:r>
        <w:r w:rsidR="007F7704" w:rsidRPr="003F2611">
          <w:rPr>
            <w:noProof/>
            <w:webHidden/>
          </w:rPr>
          <w:instrText xml:space="preserve"> PAGEREF _Toc159010486 \h </w:instrText>
        </w:r>
        <w:r w:rsidR="007F7704" w:rsidRPr="003F2611">
          <w:rPr>
            <w:noProof/>
            <w:webHidden/>
          </w:rPr>
        </w:r>
        <w:r w:rsidR="007F7704" w:rsidRPr="003F2611">
          <w:rPr>
            <w:noProof/>
            <w:webHidden/>
          </w:rPr>
          <w:fldChar w:fldCharType="separate"/>
        </w:r>
        <w:r w:rsidR="00BE4B01">
          <w:rPr>
            <w:noProof/>
            <w:webHidden/>
          </w:rPr>
          <w:t>24</w:t>
        </w:r>
        <w:r w:rsidR="007F7704" w:rsidRPr="003F2611">
          <w:rPr>
            <w:noProof/>
            <w:webHidden/>
          </w:rPr>
          <w:fldChar w:fldCharType="end"/>
        </w:r>
      </w:hyperlink>
    </w:p>
    <w:p w14:paraId="5B8EB6C8" w14:textId="0487FCBB" w:rsidR="007F7704" w:rsidRPr="003F2611" w:rsidRDefault="00000000">
      <w:pPr>
        <w:pStyle w:val="TDC3"/>
        <w:tabs>
          <w:tab w:val="right" w:leader="dot" w:pos="9350"/>
        </w:tabs>
        <w:rPr>
          <w:rFonts w:asciiTheme="minorHAnsi" w:eastAsiaTheme="minorEastAsia" w:hAnsiTheme="minorHAnsi" w:cstheme="minorBidi"/>
          <w:noProof/>
          <w:kern w:val="2"/>
          <w:sz w:val="22"/>
          <w:szCs w:val="22"/>
          <w:lang w:eastAsia="es-HN"/>
          <w14:ligatures w14:val="standardContextual"/>
        </w:rPr>
      </w:pPr>
      <w:hyperlink w:anchor="_Toc159010487" w:history="1">
        <w:r w:rsidR="007F7704" w:rsidRPr="003F2611">
          <w:rPr>
            <w:noProof/>
            <w:webHidden/>
          </w:rPr>
          <w:tab/>
        </w:r>
        <w:r w:rsidR="007F7704" w:rsidRPr="003F2611">
          <w:rPr>
            <w:noProof/>
            <w:webHidden/>
          </w:rPr>
          <w:fldChar w:fldCharType="begin"/>
        </w:r>
        <w:r w:rsidR="007F7704" w:rsidRPr="003F2611">
          <w:rPr>
            <w:noProof/>
            <w:webHidden/>
          </w:rPr>
          <w:instrText xml:space="preserve"> PAGEREF _Toc159010487 \h </w:instrText>
        </w:r>
        <w:r w:rsidR="007F7704" w:rsidRPr="003F2611">
          <w:rPr>
            <w:noProof/>
            <w:webHidden/>
          </w:rPr>
        </w:r>
        <w:r w:rsidR="007F7704" w:rsidRPr="003F2611">
          <w:rPr>
            <w:noProof/>
            <w:webHidden/>
          </w:rPr>
          <w:fldChar w:fldCharType="separate"/>
        </w:r>
        <w:r w:rsidR="00BE4B01">
          <w:rPr>
            <w:noProof/>
            <w:webHidden/>
          </w:rPr>
          <w:t>24</w:t>
        </w:r>
        <w:r w:rsidR="007F7704" w:rsidRPr="003F2611">
          <w:rPr>
            <w:noProof/>
            <w:webHidden/>
          </w:rPr>
          <w:fldChar w:fldCharType="end"/>
        </w:r>
      </w:hyperlink>
    </w:p>
    <w:p w14:paraId="0D070C86" w14:textId="062CFA7D" w:rsidR="007F7704" w:rsidRPr="003F2611" w:rsidRDefault="00000000">
      <w:pPr>
        <w:pStyle w:val="TDC3"/>
        <w:tabs>
          <w:tab w:val="right" w:leader="dot" w:pos="9350"/>
        </w:tabs>
        <w:rPr>
          <w:rFonts w:asciiTheme="minorHAnsi" w:eastAsiaTheme="minorEastAsia" w:hAnsiTheme="minorHAnsi" w:cstheme="minorBidi"/>
          <w:noProof/>
          <w:kern w:val="2"/>
          <w:sz w:val="22"/>
          <w:szCs w:val="22"/>
          <w:lang w:eastAsia="es-HN"/>
          <w14:ligatures w14:val="standardContextual"/>
        </w:rPr>
      </w:pPr>
      <w:hyperlink w:anchor="_Toc159010488" w:history="1">
        <w:r w:rsidR="007F7704" w:rsidRPr="003F2611">
          <w:rPr>
            <w:rStyle w:val="Hipervnculo"/>
            <w:rFonts w:eastAsia="Calibri"/>
            <w:noProof/>
          </w:rPr>
          <w:t>3.2.2 ESQUEMA DE VARIABLES DE ESTUDIO</w:t>
        </w:r>
        <w:r w:rsidR="007F7704" w:rsidRPr="003F2611">
          <w:rPr>
            <w:noProof/>
            <w:webHidden/>
          </w:rPr>
          <w:tab/>
        </w:r>
        <w:r w:rsidR="007F7704" w:rsidRPr="003F2611">
          <w:rPr>
            <w:noProof/>
            <w:webHidden/>
          </w:rPr>
          <w:fldChar w:fldCharType="begin"/>
        </w:r>
        <w:r w:rsidR="007F7704" w:rsidRPr="003F2611">
          <w:rPr>
            <w:noProof/>
            <w:webHidden/>
          </w:rPr>
          <w:instrText xml:space="preserve"> PAGEREF _Toc159010488 \h </w:instrText>
        </w:r>
        <w:r w:rsidR="007F7704" w:rsidRPr="003F2611">
          <w:rPr>
            <w:noProof/>
            <w:webHidden/>
          </w:rPr>
        </w:r>
        <w:r w:rsidR="007F7704" w:rsidRPr="003F2611">
          <w:rPr>
            <w:noProof/>
            <w:webHidden/>
          </w:rPr>
          <w:fldChar w:fldCharType="separate"/>
        </w:r>
        <w:r w:rsidR="00BE4B01">
          <w:rPr>
            <w:noProof/>
            <w:webHidden/>
          </w:rPr>
          <w:t>25</w:t>
        </w:r>
        <w:r w:rsidR="007F7704" w:rsidRPr="003F2611">
          <w:rPr>
            <w:noProof/>
            <w:webHidden/>
          </w:rPr>
          <w:fldChar w:fldCharType="end"/>
        </w:r>
      </w:hyperlink>
    </w:p>
    <w:p w14:paraId="62783071" w14:textId="54BB1742" w:rsidR="007F7704" w:rsidRPr="003F2611" w:rsidRDefault="00000000">
      <w:pPr>
        <w:pStyle w:val="TDC3"/>
        <w:tabs>
          <w:tab w:val="right" w:leader="dot" w:pos="9350"/>
        </w:tabs>
        <w:rPr>
          <w:rFonts w:asciiTheme="minorHAnsi" w:eastAsiaTheme="minorEastAsia" w:hAnsiTheme="minorHAnsi" w:cstheme="minorBidi"/>
          <w:noProof/>
          <w:kern w:val="2"/>
          <w:sz w:val="22"/>
          <w:szCs w:val="22"/>
          <w:lang w:eastAsia="es-HN"/>
          <w14:ligatures w14:val="standardContextual"/>
        </w:rPr>
      </w:pPr>
      <w:hyperlink w:anchor="_Toc159010489" w:history="1">
        <w:r w:rsidR="007F7704" w:rsidRPr="003F2611">
          <w:rPr>
            <w:rStyle w:val="Hipervnculo"/>
            <w:rFonts w:eastAsia="Calibri"/>
            <w:noProof/>
          </w:rPr>
          <w:t xml:space="preserve"> 3.2.3. OPERACIONALIZACIÓN DE LAS VARIABLES</w:t>
        </w:r>
        <w:r w:rsidR="007F7704" w:rsidRPr="003F2611">
          <w:rPr>
            <w:noProof/>
            <w:webHidden/>
          </w:rPr>
          <w:tab/>
        </w:r>
        <w:r w:rsidR="007F7704" w:rsidRPr="003F2611">
          <w:rPr>
            <w:noProof/>
            <w:webHidden/>
          </w:rPr>
          <w:fldChar w:fldCharType="begin"/>
        </w:r>
        <w:r w:rsidR="007F7704" w:rsidRPr="003F2611">
          <w:rPr>
            <w:noProof/>
            <w:webHidden/>
          </w:rPr>
          <w:instrText xml:space="preserve"> PAGEREF _Toc159010489 \h </w:instrText>
        </w:r>
        <w:r w:rsidR="007F7704" w:rsidRPr="003F2611">
          <w:rPr>
            <w:noProof/>
            <w:webHidden/>
          </w:rPr>
        </w:r>
        <w:r w:rsidR="007F7704" w:rsidRPr="003F2611">
          <w:rPr>
            <w:noProof/>
            <w:webHidden/>
          </w:rPr>
          <w:fldChar w:fldCharType="separate"/>
        </w:r>
        <w:r w:rsidR="00BE4B01">
          <w:rPr>
            <w:noProof/>
            <w:webHidden/>
          </w:rPr>
          <w:t>26</w:t>
        </w:r>
        <w:r w:rsidR="007F7704" w:rsidRPr="003F2611">
          <w:rPr>
            <w:noProof/>
            <w:webHidden/>
          </w:rPr>
          <w:fldChar w:fldCharType="end"/>
        </w:r>
      </w:hyperlink>
    </w:p>
    <w:p w14:paraId="37E74EFF" w14:textId="79E3932E" w:rsidR="007F7704" w:rsidRDefault="00000000">
      <w:pPr>
        <w:pStyle w:val="TDC2"/>
        <w:tabs>
          <w:tab w:val="right" w:leader="dot" w:pos="9350"/>
        </w:tabs>
        <w:rPr>
          <w:rFonts w:asciiTheme="minorHAnsi" w:eastAsiaTheme="minorEastAsia" w:hAnsiTheme="minorHAnsi" w:cstheme="minorBidi"/>
          <w:b w:val="0"/>
          <w:noProof/>
          <w:color w:val="auto"/>
          <w:kern w:val="2"/>
          <w:sz w:val="22"/>
          <w:szCs w:val="22"/>
          <w:lang w:eastAsia="es-HN"/>
          <w14:ligatures w14:val="standardContextual"/>
        </w:rPr>
      </w:pPr>
      <w:hyperlink w:anchor="_Toc159010490" w:history="1">
        <w:r w:rsidR="007F7704" w:rsidRPr="003F2611">
          <w:rPr>
            <w:rStyle w:val="Hipervnculo"/>
            <w:rFonts w:eastAsia="Calibri"/>
            <w:noProof/>
          </w:rPr>
          <w:t>3.3 ENFOQUE Y MÉTODOS</w:t>
        </w:r>
        <w:r w:rsidR="007F7704" w:rsidRPr="003F2611">
          <w:rPr>
            <w:noProof/>
            <w:webHidden/>
          </w:rPr>
          <w:tab/>
        </w:r>
        <w:r w:rsidR="007F7704" w:rsidRPr="003F2611">
          <w:rPr>
            <w:noProof/>
            <w:webHidden/>
          </w:rPr>
          <w:fldChar w:fldCharType="begin"/>
        </w:r>
        <w:r w:rsidR="007F7704" w:rsidRPr="003F2611">
          <w:rPr>
            <w:noProof/>
            <w:webHidden/>
          </w:rPr>
          <w:instrText xml:space="preserve"> PAGEREF _Toc159010490 \h </w:instrText>
        </w:r>
        <w:r w:rsidR="007F7704" w:rsidRPr="003F2611">
          <w:rPr>
            <w:noProof/>
            <w:webHidden/>
          </w:rPr>
        </w:r>
        <w:r w:rsidR="007F7704" w:rsidRPr="003F2611">
          <w:rPr>
            <w:noProof/>
            <w:webHidden/>
          </w:rPr>
          <w:fldChar w:fldCharType="separate"/>
        </w:r>
        <w:r w:rsidR="00BE4B01">
          <w:rPr>
            <w:noProof/>
            <w:webHidden/>
          </w:rPr>
          <w:t>27</w:t>
        </w:r>
        <w:r w:rsidR="007F7704" w:rsidRPr="003F2611">
          <w:rPr>
            <w:noProof/>
            <w:webHidden/>
          </w:rPr>
          <w:fldChar w:fldCharType="end"/>
        </w:r>
      </w:hyperlink>
    </w:p>
    <w:p w14:paraId="3FCE4E59" w14:textId="04C6B1EA" w:rsidR="007F7704" w:rsidRDefault="00000000">
      <w:pPr>
        <w:pStyle w:val="TDC2"/>
        <w:tabs>
          <w:tab w:val="right" w:leader="dot" w:pos="9350"/>
        </w:tabs>
        <w:rPr>
          <w:rFonts w:asciiTheme="minorHAnsi" w:eastAsiaTheme="minorEastAsia" w:hAnsiTheme="minorHAnsi" w:cstheme="minorBidi"/>
          <w:b w:val="0"/>
          <w:noProof/>
          <w:color w:val="auto"/>
          <w:kern w:val="2"/>
          <w:sz w:val="22"/>
          <w:szCs w:val="22"/>
          <w:lang w:eastAsia="es-HN"/>
          <w14:ligatures w14:val="standardContextual"/>
        </w:rPr>
      </w:pPr>
      <w:hyperlink w:anchor="_Toc159010491" w:history="1">
        <w:r w:rsidR="007F7704" w:rsidRPr="00E6186B">
          <w:rPr>
            <w:rStyle w:val="Hipervnculo"/>
            <w:rFonts w:eastAsia="Calibri"/>
            <w:noProof/>
          </w:rPr>
          <w:t>3.4 DISEÑO DE LA INVESTIGACIÓN.</w:t>
        </w:r>
        <w:r w:rsidR="007F7704">
          <w:rPr>
            <w:noProof/>
            <w:webHidden/>
          </w:rPr>
          <w:tab/>
        </w:r>
        <w:r w:rsidR="007F7704">
          <w:rPr>
            <w:noProof/>
            <w:webHidden/>
          </w:rPr>
          <w:fldChar w:fldCharType="begin"/>
        </w:r>
        <w:r w:rsidR="007F7704">
          <w:rPr>
            <w:noProof/>
            <w:webHidden/>
          </w:rPr>
          <w:instrText xml:space="preserve"> PAGEREF _Toc159010491 \h </w:instrText>
        </w:r>
        <w:r w:rsidR="007F7704">
          <w:rPr>
            <w:noProof/>
            <w:webHidden/>
          </w:rPr>
        </w:r>
        <w:r w:rsidR="007F7704">
          <w:rPr>
            <w:noProof/>
            <w:webHidden/>
          </w:rPr>
          <w:fldChar w:fldCharType="separate"/>
        </w:r>
        <w:r w:rsidR="00BE4B01">
          <w:rPr>
            <w:noProof/>
            <w:webHidden/>
          </w:rPr>
          <w:t>27</w:t>
        </w:r>
        <w:r w:rsidR="007F7704">
          <w:rPr>
            <w:noProof/>
            <w:webHidden/>
          </w:rPr>
          <w:fldChar w:fldCharType="end"/>
        </w:r>
      </w:hyperlink>
    </w:p>
    <w:p w14:paraId="68A091A2" w14:textId="675DCB4C" w:rsidR="007F7704" w:rsidRDefault="00000000">
      <w:pPr>
        <w:pStyle w:val="TDC3"/>
        <w:tabs>
          <w:tab w:val="right" w:leader="dot" w:pos="9350"/>
        </w:tabs>
        <w:rPr>
          <w:rFonts w:asciiTheme="minorHAnsi" w:eastAsiaTheme="minorEastAsia" w:hAnsiTheme="minorHAnsi" w:cstheme="minorBidi"/>
          <w:noProof/>
          <w:kern w:val="2"/>
          <w:sz w:val="22"/>
          <w:szCs w:val="22"/>
          <w:lang w:eastAsia="es-HN"/>
          <w14:ligatures w14:val="standardContextual"/>
        </w:rPr>
      </w:pPr>
      <w:hyperlink w:anchor="_Toc159010492" w:history="1">
        <w:r w:rsidR="007F7704" w:rsidRPr="00E6186B">
          <w:rPr>
            <w:rStyle w:val="Hipervnculo"/>
            <w:rFonts w:eastAsia="Calibri"/>
            <w:noProof/>
          </w:rPr>
          <w:t>3.4.1 POBLACIÓN</w:t>
        </w:r>
        <w:r w:rsidR="007F7704">
          <w:rPr>
            <w:noProof/>
            <w:webHidden/>
          </w:rPr>
          <w:tab/>
        </w:r>
        <w:r w:rsidR="007F7704">
          <w:rPr>
            <w:noProof/>
            <w:webHidden/>
          </w:rPr>
          <w:fldChar w:fldCharType="begin"/>
        </w:r>
        <w:r w:rsidR="007F7704">
          <w:rPr>
            <w:noProof/>
            <w:webHidden/>
          </w:rPr>
          <w:instrText xml:space="preserve"> PAGEREF _Toc159010492 \h </w:instrText>
        </w:r>
        <w:r w:rsidR="007F7704">
          <w:rPr>
            <w:noProof/>
            <w:webHidden/>
          </w:rPr>
        </w:r>
        <w:r w:rsidR="007F7704">
          <w:rPr>
            <w:noProof/>
            <w:webHidden/>
          </w:rPr>
          <w:fldChar w:fldCharType="separate"/>
        </w:r>
        <w:r w:rsidR="00BE4B01">
          <w:rPr>
            <w:noProof/>
            <w:webHidden/>
          </w:rPr>
          <w:t>27</w:t>
        </w:r>
        <w:r w:rsidR="007F7704">
          <w:rPr>
            <w:noProof/>
            <w:webHidden/>
          </w:rPr>
          <w:fldChar w:fldCharType="end"/>
        </w:r>
      </w:hyperlink>
    </w:p>
    <w:p w14:paraId="72FFE3DE" w14:textId="4DA0D893" w:rsidR="007F7704" w:rsidRDefault="00000000">
      <w:pPr>
        <w:pStyle w:val="TDC3"/>
        <w:tabs>
          <w:tab w:val="right" w:leader="dot" w:pos="9350"/>
        </w:tabs>
        <w:rPr>
          <w:rFonts w:asciiTheme="minorHAnsi" w:eastAsiaTheme="minorEastAsia" w:hAnsiTheme="minorHAnsi" w:cstheme="minorBidi"/>
          <w:noProof/>
          <w:kern w:val="2"/>
          <w:sz w:val="22"/>
          <w:szCs w:val="22"/>
          <w:lang w:eastAsia="es-HN"/>
          <w14:ligatures w14:val="standardContextual"/>
        </w:rPr>
      </w:pPr>
      <w:hyperlink w:anchor="_Toc159010493" w:history="1">
        <w:r w:rsidR="007F7704" w:rsidRPr="00E6186B">
          <w:rPr>
            <w:rStyle w:val="Hipervnculo"/>
            <w:rFonts w:eastAsia="Calibri"/>
            <w:noProof/>
          </w:rPr>
          <w:t>3.3.2 MUESTRA</w:t>
        </w:r>
        <w:r w:rsidR="007F7704">
          <w:rPr>
            <w:noProof/>
            <w:webHidden/>
          </w:rPr>
          <w:tab/>
        </w:r>
        <w:r w:rsidR="007F7704">
          <w:rPr>
            <w:noProof/>
            <w:webHidden/>
          </w:rPr>
          <w:fldChar w:fldCharType="begin"/>
        </w:r>
        <w:r w:rsidR="007F7704">
          <w:rPr>
            <w:noProof/>
            <w:webHidden/>
          </w:rPr>
          <w:instrText xml:space="preserve"> PAGEREF _Toc159010493 \h </w:instrText>
        </w:r>
        <w:r w:rsidR="007F7704">
          <w:rPr>
            <w:noProof/>
            <w:webHidden/>
          </w:rPr>
        </w:r>
        <w:r w:rsidR="007F7704">
          <w:rPr>
            <w:noProof/>
            <w:webHidden/>
          </w:rPr>
          <w:fldChar w:fldCharType="separate"/>
        </w:r>
        <w:r w:rsidR="00BE4B01">
          <w:rPr>
            <w:noProof/>
            <w:webHidden/>
          </w:rPr>
          <w:t>27</w:t>
        </w:r>
        <w:r w:rsidR="007F7704">
          <w:rPr>
            <w:noProof/>
            <w:webHidden/>
          </w:rPr>
          <w:fldChar w:fldCharType="end"/>
        </w:r>
      </w:hyperlink>
    </w:p>
    <w:p w14:paraId="5DD5AAB1" w14:textId="6EA6B46D" w:rsidR="007F7704" w:rsidRDefault="00000000">
      <w:pPr>
        <w:pStyle w:val="TDC3"/>
        <w:tabs>
          <w:tab w:val="right" w:leader="dot" w:pos="9350"/>
        </w:tabs>
        <w:rPr>
          <w:rFonts w:asciiTheme="minorHAnsi" w:eastAsiaTheme="minorEastAsia" w:hAnsiTheme="minorHAnsi" w:cstheme="minorBidi"/>
          <w:noProof/>
          <w:kern w:val="2"/>
          <w:sz w:val="22"/>
          <w:szCs w:val="22"/>
          <w:lang w:eastAsia="es-HN"/>
          <w14:ligatures w14:val="standardContextual"/>
        </w:rPr>
      </w:pPr>
      <w:hyperlink w:anchor="_Toc159010494" w:history="1">
        <w:r w:rsidR="007F7704" w:rsidRPr="00E6186B">
          <w:rPr>
            <w:rStyle w:val="Hipervnculo"/>
            <w:rFonts w:eastAsia="Calibri"/>
            <w:noProof/>
          </w:rPr>
          <w:t>3.3.3 TÉCNICAS DE MUESTREO</w:t>
        </w:r>
        <w:r w:rsidR="007F7704">
          <w:rPr>
            <w:noProof/>
            <w:webHidden/>
          </w:rPr>
          <w:tab/>
        </w:r>
        <w:r w:rsidR="007F7704">
          <w:rPr>
            <w:noProof/>
            <w:webHidden/>
          </w:rPr>
          <w:fldChar w:fldCharType="begin"/>
        </w:r>
        <w:r w:rsidR="007F7704">
          <w:rPr>
            <w:noProof/>
            <w:webHidden/>
          </w:rPr>
          <w:instrText xml:space="preserve"> PAGEREF _Toc159010494 \h </w:instrText>
        </w:r>
        <w:r w:rsidR="007F7704">
          <w:rPr>
            <w:noProof/>
            <w:webHidden/>
          </w:rPr>
        </w:r>
        <w:r w:rsidR="007F7704">
          <w:rPr>
            <w:noProof/>
            <w:webHidden/>
          </w:rPr>
          <w:fldChar w:fldCharType="separate"/>
        </w:r>
        <w:r w:rsidR="00BE4B01">
          <w:rPr>
            <w:noProof/>
            <w:webHidden/>
          </w:rPr>
          <w:t>28</w:t>
        </w:r>
        <w:r w:rsidR="007F7704">
          <w:rPr>
            <w:noProof/>
            <w:webHidden/>
          </w:rPr>
          <w:fldChar w:fldCharType="end"/>
        </w:r>
      </w:hyperlink>
    </w:p>
    <w:p w14:paraId="690229A1" w14:textId="4A8698DD" w:rsidR="007F7704" w:rsidRDefault="00000000">
      <w:pPr>
        <w:pStyle w:val="TDC2"/>
        <w:tabs>
          <w:tab w:val="right" w:leader="dot" w:pos="9350"/>
        </w:tabs>
        <w:rPr>
          <w:rFonts w:asciiTheme="minorHAnsi" w:eastAsiaTheme="minorEastAsia" w:hAnsiTheme="minorHAnsi" w:cstheme="minorBidi"/>
          <w:b w:val="0"/>
          <w:noProof/>
          <w:color w:val="auto"/>
          <w:kern w:val="2"/>
          <w:sz w:val="22"/>
          <w:szCs w:val="22"/>
          <w:lang w:eastAsia="es-HN"/>
          <w14:ligatures w14:val="standardContextual"/>
        </w:rPr>
      </w:pPr>
      <w:hyperlink w:anchor="_Toc159010495" w:history="1">
        <w:r w:rsidR="007F7704" w:rsidRPr="00E6186B">
          <w:rPr>
            <w:rStyle w:val="Hipervnculo"/>
            <w:rFonts w:eastAsia="Calibri"/>
            <w:noProof/>
          </w:rPr>
          <w:t>3.5 PLAN DE ANÁLISIS DE DATOS</w:t>
        </w:r>
        <w:r w:rsidR="007F7704">
          <w:rPr>
            <w:noProof/>
            <w:webHidden/>
          </w:rPr>
          <w:tab/>
        </w:r>
        <w:r w:rsidR="007F7704">
          <w:rPr>
            <w:noProof/>
            <w:webHidden/>
          </w:rPr>
          <w:fldChar w:fldCharType="begin"/>
        </w:r>
        <w:r w:rsidR="007F7704">
          <w:rPr>
            <w:noProof/>
            <w:webHidden/>
          </w:rPr>
          <w:instrText xml:space="preserve"> PAGEREF _Toc159010495 \h </w:instrText>
        </w:r>
        <w:r w:rsidR="007F7704">
          <w:rPr>
            <w:noProof/>
            <w:webHidden/>
          </w:rPr>
        </w:r>
        <w:r w:rsidR="007F7704">
          <w:rPr>
            <w:noProof/>
            <w:webHidden/>
          </w:rPr>
          <w:fldChar w:fldCharType="separate"/>
        </w:r>
        <w:r w:rsidR="00BE4B01">
          <w:rPr>
            <w:noProof/>
            <w:webHidden/>
          </w:rPr>
          <w:t>29</w:t>
        </w:r>
        <w:r w:rsidR="007F7704">
          <w:rPr>
            <w:noProof/>
            <w:webHidden/>
          </w:rPr>
          <w:fldChar w:fldCharType="end"/>
        </w:r>
      </w:hyperlink>
    </w:p>
    <w:p w14:paraId="130403D2" w14:textId="5752DD9B" w:rsidR="007F7704" w:rsidRDefault="00000000">
      <w:pPr>
        <w:pStyle w:val="TDC2"/>
        <w:tabs>
          <w:tab w:val="right" w:leader="dot" w:pos="9350"/>
        </w:tabs>
        <w:rPr>
          <w:rFonts w:asciiTheme="minorHAnsi" w:eastAsiaTheme="minorEastAsia" w:hAnsiTheme="minorHAnsi" w:cstheme="minorBidi"/>
          <w:b w:val="0"/>
          <w:noProof/>
          <w:color w:val="auto"/>
          <w:kern w:val="2"/>
          <w:sz w:val="22"/>
          <w:szCs w:val="22"/>
          <w:lang w:eastAsia="es-HN"/>
          <w14:ligatures w14:val="standardContextual"/>
        </w:rPr>
      </w:pPr>
      <w:hyperlink w:anchor="_Toc159010496" w:history="1">
        <w:r w:rsidR="007F7704">
          <w:rPr>
            <w:noProof/>
            <w:webHidden/>
          </w:rPr>
          <w:tab/>
        </w:r>
        <w:r w:rsidR="007F7704">
          <w:rPr>
            <w:noProof/>
            <w:webHidden/>
          </w:rPr>
          <w:fldChar w:fldCharType="begin"/>
        </w:r>
        <w:r w:rsidR="007F7704">
          <w:rPr>
            <w:noProof/>
            <w:webHidden/>
          </w:rPr>
          <w:instrText xml:space="preserve"> PAGEREF _Toc159010496 \h </w:instrText>
        </w:r>
        <w:r w:rsidR="007F7704">
          <w:rPr>
            <w:noProof/>
            <w:webHidden/>
          </w:rPr>
        </w:r>
        <w:r w:rsidR="007F7704">
          <w:rPr>
            <w:noProof/>
            <w:webHidden/>
          </w:rPr>
          <w:fldChar w:fldCharType="separate"/>
        </w:r>
        <w:r w:rsidR="00BE4B01">
          <w:rPr>
            <w:noProof/>
            <w:webHidden/>
          </w:rPr>
          <w:t>29</w:t>
        </w:r>
        <w:r w:rsidR="007F7704">
          <w:rPr>
            <w:noProof/>
            <w:webHidden/>
          </w:rPr>
          <w:fldChar w:fldCharType="end"/>
        </w:r>
      </w:hyperlink>
    </w:p>
    <w:p w14:paraId="1C134C35" w14:textId="74EE00CA" w:rsidR="007F7704" w:rsidRDefault="00000000">
      <w:pPr>
        <w:pStyle w:val="TDC2"/>
        <w:tabs>
          <w:tab w:val="right" w:leader="dot" w:pos="9350"/>
        </w:tabs>
        <w:rPr>
          <w:rFonts w:asciiTheme="minorHAnsi" w:eastAsiaTheme="minorEastAsia" w:hAnsiTheme="minorHAnsi" w:cstheme="minorBidi"/>
          <w:b w:val="0"/>
          <w:noProof/>
          <w:color w:val="auto"/>
          <w:kern w:val="2"/>
          <w:sz w:val="22"/>
          <w:szCs w:val="22"/>
          <w:lang w:eastAsia="es-HN"/>
          <w14:ligatures w14:val="standardContextual"/>
        </w:rPr>
      </w:pPr>
      <w:hyperlink w:anchor="_Toc159010497" w:history="1">
        <w:r w:rsidR="007F7704" w:rsidRPr="00E6186B">
          <w:rPr>
            <w:rStyle w:val="Hipervnculo"/>
            <w:rFonts w:eastAsia="Calibri"/>
            <w:noProof/>
          </w:rPr>
          <w:t>3.6 TÉCNICAS, INSTRUMENTOS Y PROCEDIMIENTOS APLICADOS.</w:t>
        </w:r>
        <w:r w:rsidR="007F7704">
          <w:rPr>
            <w:noProof/>
            <w:webHidden/>
          </w:rPr>
          <w:tab/>
        </w:r>
        <w:r w:rsidR="007F7704">
          <w:rPr>
            <w:noProof/>
            <w:webHidden/>
          </w:rPr>
          <w:fldChar w:fldCharType="begin"/>
        </w:r>
        <w:r w:rsidR="007F7704">
          <w:rPr>
            <w:noProof/>
            <w:webHidden/>
          </w:rPr>
          <w:instrText xml:space="preserve"> PAGEREF _Toc159010497 \h </w:instrText>
        </w:r>
        <w:r w:rsidR="007F7704">
          <w:rPr>
            <w:noProof/>
            <w:webHidden/>
          </w:rPr>
        </w:r>
        <w:r w:rsidR="007F7704">
          <w:rPr>
            <w:noProof/>
            <w:webHidden/>
          </w:rPr>
          <w:fldChar w:fldCharType="separate"/>
        </w:r>
        <w:r w:rsidR="00BE4B01">
          <w:rPr>
            <w:noProof/>
            <w:webHidden/>
          </w:rPr>
          <w:t>30</w:t>
        </w:r>
        <w:r w:rsidR="007F7704">
          <w:rPr>
            <w:noProof/>
            <w:webHidden/>
          </w:rPr>
          <w:fldChar w:fldCharType="end"/>
        </w:r>
      </w:hyperlink>
    </w:p>
    <w:p w14:paraId="2B5F5A95" w14:textId="21FEF397" w:rsidR="007F7704" w:rsidRDefault="00000000">
      <w:pPr>
        <w:pStyle w:val="TDC2"/>
        <w:tabs>
          <w:tab w:val="right" w:leader="dot" w:pos="9350"/>
        </w:tabs>
        <w:rPr>
          <w:rFonts w:asciiTheme="minorHAnsi" w:eastAsiaTheme="minorEastAsia" w:hAnsiTheme="minorHAnsi" w:cstheme="minorBidi"/>
          <w:b w:val="0"/>
          <w:noProof/>
          <w:color w:val="auto"/>
          <w:kern w:val="2"/>
          <w:sz w:val="22"/>
          <w:szCs w:val="22"/>
          <w:lang w:eastAsia="es-HN"/>
          <w14:ligatures w14:val="standardContextual"/>
        </w:rPr>
      </w:pPr>
      <w:hyperlink w:anchor="_Toc159010498" w:history="1">
        <w:r w:rsidR="007F7704" w:rsidRPr="00E6186B">
          <w:rPr>
            <w:rStyle w:val="Hipervnculo"/>
            <w:rFonts w:eastAsia="Calibri"/>
            <w:noProof/>
          </w:rPr>
          <w:t>3. 7 FUENTES DE INFORMACIÓN</w:t>
        </w:r>
        <w:r w:rsidR="007F7704">
          <w:rPr>
            <w:noProof/>
            <w:webHidden/>
          </w:rPr>
          <w:tab/>
        </w:r>
        <w:r w:rsidR="007F7704">
          <w:rPr>
            <w:noProof/>
            <w:webHidden/>
          </w:rPr>
          <w:fldChar w:fldCharType="begin"/>
        </w:r>
        <w:r w:rsidR="007F7704">
          <w:rPr>
            <w:noProof/>
            <w:webHidden/>
          </w:rPr>
          <w:instrText xml:space="preserve"> PAGEREF _Toc159010498 \h </w:instrText>
        </w:r>
        <w:r w:rsidR="007F7704">
          <w:rPr>
            <w:noProof/>
            <w:webHidden/>
          </w:rPr>
        </w:r>
        <w:r w:rsidR="007F7704">
          <w:rPr>
            <w:noProof/>
            <w:webHidden/>
          </w:rPr>
          <w:fldChar w:fldCharType="separate"/>
        </w:r>
        <w:r w:rsidR="00BE4B01">
          <w:rPr>
            <w:noProof/>
            <w:webHidden/>
          </w:rPr>
          <w:t>30</w:t>
        </w:r>
        <w:r w:rsidR="007F7704">
          <w:rPr>
            <w:noProof/>
            <w:webHidden/>
          </w:rPr>
          <w:fldChar w:fldCharType="end"/>
        </w:r>
      </w:hyperlink>
    </w:p>
    <w:p w14:paraId="0422CAFE" w14:textId="41A3A52B" w:rsidR="007F7704" w:rsidRDefault="00000000">
      <w:pPr>
        <w:pStyle w:val="TDC3"/>
        <w:tabs>
          <w:tab w:val="right" w:leader="dot" w:pos="9350"/>
        </w:tabs>
        <w:rPr>
          <w:rFonts w:asciiTheme="minorHAnsi" w:eastAsiaTheme="minorEastAsia" w:hAnsiTheme="minorHAnsi" w:cstheme="minorBidi"/>
          <w:noProof/>
          <w:kern w:val="2"/>
          <w:sz w:val="22"/>
          <w:szCs w:val="22"/>
          <w:lang w:eastAsia="es-HN"/>
          <w14:ligatures w14:val="standardContextual"/>
        </w:rPr>
      </w:pPr>
      <w:hyperlink w:anchor="_Toc159010499" w:history="1">
        <w:r w:rsidR="007F7704" w:rsidRPr="00E6186B">
          <w:rPr>
            <w:rStyle w:val="Hipervnculo"/>
            <w:rFonts w:eastAsia="Calibri"/>
            <w:noProof/>
          </w:rPr>
          <w:t>3.7.1 FUENTES PRIMARIAS</w:t>
        </w:r>
        <w:r w:rsidR="007F7704">
          <w:rPr>
            <w:noProof/>
            <w:webHidden/>
          </w:rPr>
          <w:tab/>
        </w:r>
        <w:r w:rsidR="007F7704">
          <w:rPr>
            <w:noProof/>
            <w:webHidden/>
          </w:rPr>
          <w:fldChar w:fldCharType="begin"/>
        </w:r>
        <w:r w:rsidR="007F7704">
          <w:rPr>
            <w:noProof/>
            <w:webHidden/>
          </w:rPr>
          <w:instrText xml:space="preserve"> PAGEREF _Toc159010499 \h </w:instrText>
        </w:r>
        <w:r w:rsidR="007F7704">
          <w:rPr>
            <w:noProof/>
            <w:webHidden/>
          </w:rPr>
        </w:r>
        <w:r w:rsidR="007F7704">
          <w:rPr>
            <w:noProof/>
            <w:webHidden/>
          </w:rPr>
          <w:fldChar w:fldCharType="separate"/>
        </w:r>
        <w:r w:rsidR="00BE4B01">
          <w:rPr>
            <w:noProof/>
            <w:webHidden/>
          </w:rPr>
          <w:t>30</w:t>
        </w:r>
        <w:r w:rsidR="007F7704">
          <w:rPr>
            <w:noProof/>
            <w:webHidden/>
          </w:rPr>
          <w:fldChar w:fldCharType="end"/>
        </w:r>
      </w:hyperlink>
    </w:p>
    <w:p w14:paraId="45D222FA" w14:textId="384B9AA9" w:rsidR="007F7704" w:rsidRDefault="00000000">
      <w:pPr>
        <w:pStyle w:val="TDC3"/>
        <w:tabs>
          <w:tab w:val="right" w:leader="dot" w:pos="9350"/>
        </w:tabs>
        <w:rPr>
          <w:rFonts w:asciiTheme="minorHAnsi" w:eastAsiaTheme="minorEastAsia" w:hAnsiTheme="minorHAnsi" w:cstheme="minorBidi"/>
          <w:noProof/>
          <w:kern w:val="2"/>
          <w:sz w:val="22"/>
          <w:szCs w:val="22"/>
          <w:lang w:eastAsia="es-HN"/>
          <w14:ligatures w14:val="standardContextual"/>
        </w:rPr>
      </w:pPr>
      <w:hyperlink w:anchor="_Toc159010500" w:history="1">
        <w:r w:rsidR="007F7704" w:rsidRPr="00E6186B">
          <w:rPr>
            <w:rStyle w:val="Hipervnculo"/>
            <w:rFonts w:eastAsia="Calibri"/>
            <w:noProof/>
          </w:rPr>
          <w:t>3.7.2 FUENTES SECUNDARIAS</w:t>
        </w:r>
        <w:r w:rsidR="007F7704">
          <w:rPr>
            <w:noProof/>
            <w:webHidden/>
          </w:rPr>
          <w:tab/>
        </w:r>
        <w:r w:rsidR="007F7704">
          <w:rPr>
            <w:noProof/>
            <w:webHidden/>
          </w:rPr>
          <w:fldChar w:fldCharType="begin"/>
        </w:r>
        <w:r w:rsidR="007F7704">
          <w:rPr>
            <w:noProof/>
            <w:webHidden/>
          </w:rPr>
          <w:instrText xml:space="preserve"> PAGEREF _Toc159010500 \h </w:instrText>
        </w:r>
        <w:r w:rsidR="007F7704">
          <w:rPr>
            <w:noProof/>
            <w:webHidden/>
          </w:rPr>
        </w:r>
        <w:r w:rsidR="007F7704">
          <w:rPr>
            <w:noProof/>
            <w:webHidden/>
          </w:rPr>
          <w:fldChar w:fldCharType="separate"/>
        </w:r>
        <w:r w:rsidR="00BE4B01">
          <w:rPr>
            <w:noProof/>
            <w:webHidden/>
          </w:rPr>
          <w:t>30</w:t>
        </w:r>
        <w:r w:rsidR="007F7704">
          <w:rPr>
            <w:noProof/>
            <w:webHidden/>
          </w:rPr>
          <w:fldChar w:fldCharType="end"/>
        </w:r>
      </w:hyperlink>
    </w:p>
    <w:p w14:paraId="2994AD35" w14:textId="0EAD2A01" w:rsidR="007F7704" w:rsidRDefault="00000000">
      <w:pPr>
        <w:pStyle w:val="TDC1"/>
        <w:tabs>
          <w:tab w:val="right" w:leader="dot" w:pos="9350"/>
        </w:tabs>
        <w:rPr>
          <w:rFonts w:asciiTheme="minorHAnsi" w:eastAsiaTheme="minorEastAsia" w:hAnsiTheme="minorHAnsi" w:cstheme="minorBidi"/>
          <w:b w:val="0"/>
          <w:noProof/>
          <w:color w:val="auto"/>
          <w:kern w:val="2"/>
          <w:sz w:val="22"/>
          <w:szCs w:val="22"/>
          <w:lang w:eastAsia="es-HN"/>
          <w14:ligatures w14:val="standardContextual"/>
        </w:rPr>
      </w:pPr>
      <w:hyperlink w:anchor="_Toc159010501" w:history="1">
        <w:r w:rsidR="007F7704" w:rsidRPr="00E6186B">
          <w:rPr>
            <w:rStyle w:val="Hipervnculo"/>
            <w:rFonts w:eastAsia="Calibri"/>
            <w:noProof/>
          </w:rPr>
          <w:t>CAPÍTULO IV. RESULTADOS Y ANÁLISIS</w:t>
        </w:r>
        <w:r w:rsidR="007F7704">
          <w:rPr>
            <w:noProof/>
            <w:webHidden/>
          </w:rPr>
          <w:tab/>
        </w:r>
        <w:r w:rsidR="007F7704">
          <w:rPr>
            <w:noProof/>
            <w:webHidden/>
          </w:rPr>
          <w:fldChar w:fldCharType="begin"/>
        </w:r>
        <w:r w:rsidR="007F7704">
          <w:rPr>
            <w:noProof/>
            <w:webHidden/>
          </w:rPr>
          <w:instrText xml:space="preserve"> PAGEREF _Toc159010501 \h </w:instrText>
        </w:r>
        <w:r w:rsidR="007F7704">
          <w:rPr>
            <w:noProof/>
            <w:webHidden/>
          </w:rPr>
        </w:r>
        <w:r w:rsidR="007F7704">
          <w:rPr>
            <w:noProof/>
            <w:webHidden/>
          </w:rPr>
          <w:fldChar w:fldCharType="separate"/>
        </w:r>
        <w:r w:rsidR="00BE4B01">
          <w:rPr>
            <w:noProof/>
            <w:webHidden/>
          </w:rPr>
          <w:t>31</w:t>
        </w:r>
        <w:r w:rsidR="007F7704">
          <w:rPr>
            <w:noProof/>
            <w:webHidden/>
          </w:rPr>
          <w:fldChar w:fldCharType="end"/>
        </w:r>
      </w:hyperlink>
    </w:p>
    <w:p w14:paraId="47C5A2AB" w14:textId="0B2FAF7C" w:rsidR="007F7704" w:rsidRDefault="00000000">
      <w:pPr>
        <w:pStyle w:val="TDC2"/>
        <w:tabs>
          <w:tab w:val="right" w:leader="dot" w:pos="9350"/>
        </w:tabs>
        <w:rPr>
          <w:rFonts w:asciiTheme="minorHAnsi" w:eastAsiaTheme="minorEastAsia" w:hAnsiTheme="minorHAnsi" w:cstheme="minorBidi"/>
          <w:b w:val="0"/>
          <w:noProof/>
          <w:color w:val="auto"/>
          <w:kern w:val="2"/>
          <w:sz w:val="22"/>
          <w:szCs w:val="22"/>
          <w:lang w:eastAsia="es-HN"/>
          <w14:ligatures w14:val="standardContextual"/>
        </w:rPr>
      </w:pPr>
      <w:hyperlink w:anchor="_Toc159010502" w:history="1">
        <w:r w:rsidR="007F7704" w:rsidRPr="00E6186B">
          <w:rPr>
            <w:rStyle w:val="Hipervnculo"/>
            <w:rFonts w:eastAsia="Calibri"/>
            <w:noProof/>
          </w:rPr>
          <w:t>4.1 PREGUNTAS DE INVESTIGACIÓN</w:t>
        </w:r>
        <w:r w:rsidR="007F7704">
          <w:rPr>
            <w:noProof/>
            <w:webHidden/>
          </w:rPr>
          <w:tab/>
        </w:r>
        <w:r w:rsidR="007F7704">
          <w:rPr>
            <w:noProof/>
            <w:webHidden/>
          </w:rPr>
          <w:fldChar w:fldCharType="begin"/>
        </w:r>
        <w:r w:rsidR="007F7704">
          <w:rPr>
            <w:noProof/>
            <w:webHidden/>
          </w:rPr>
          <w:instrText xml:space="preserve"> PAGEREF _Toc159010502 \h </w:instrText>
        </w:r>
        <w:r w:rsidR="007F7704">
          <w:rPr>
            <w:noProof/>
            <w:webHidden/>
          </w:rPr>
        </w:r>
        <w:r w:rsidR="007F7704">
          <w:rPr>
            <w:noProof/>
            <w:webHidden/>
          </w:rPr>
          <w:fldChar w:fldCharType="separate"/>
        </w:r>
        <w:r w:rsidR="00BE4B01">
          <w:rPr>
            <w:noProof/>
            <w:webHidden/>
          </w:rPr>
          <w:t>31</w:t>
        </w:r>
        <w:r w:rsidR="007F7704">
          <w:rPr>
            <w:noProof/>
            <w:webHidden/>
          </w:rPr>
          <w:fldChar w:fldCharType="end"/>
        </w:r>
      </w:hyperlink>
    </w:p>
    <w:p w14:paraId="03FE60DA" w14:textId="5C974983" w:rsidR="007F7704" w:rsidRDefault="00000000">
      <w:pPr>
        <w:pStyle w:val="TDC3"/>
        <w:tabs>
          <w:tab w:val="left" w:pos="1320"/>
          <w:tab w:val="right" w:leader="dot" w:pos="9350"/>
        </w:tabs>
        <w:rPr>
          <w:rFonts w:asciiTheme="minorHAnsi" w:eastAsiaTheme="minorEastAsia" w:hAnsiTheme="minorHAnsi" w:cstheme="minorBidi"/>
          <w:noProof/>
          <w:kern w:val="2"/>
          <w:sz w:val="22"/>
          <w:szCs w:val="22"/>
          <w:lang w:eastAsia="es-HN"/>
          <w14:ligatures w14:val="standardContextual"/>
        </w:rPr>
      </w:pPr>
      <w:hyperlink w:anchor="_Toc159010503" w:history="1">
        <w:r w:rsidR="007F7704" w:rsidRPr="00E6186B">
          <w:rPr>
            <w:rStyle w:val="Hipervnculo"/>
            <w:rFonts w:eastAsia="Calibri"/>
            <w:noProof/>
          </w:rPr>
          <w:t>4.1.1</w:t>
        </w:r>
        <w:r w:rsidR="007F7704">
          <w:rPr>
            <w:rFonts w:asciiTheme="minorHAnsi" w:eastAsiaTheme="minorEastAsia" w:hAnsiTheme="minorHAnsi" w:cstheme="minorBidi"/>
            <w:noProof/>
            <w:kern w:val="2"/>
            <w:sz w:val="22"/>
            <w:szCs w:val="22"/>
            <w:lang w:eastAsia="es-HN"/>
            <w14:ligatures w14:val="standardContextual"/>
          </w:rPr>
          <w:tab/>
        </w:r>
        <w:r w:rsidR="007F7704" w:rsidRPr="00E6186B">
          <w:rPr>
            <w:rStyle w:val="Hipervnculo"/>
            <w:rFonts w:eastAsia="Calibri"/>
            <w:noProof/>
          </w:rPr>
          <w:t xml:space="preserve">¿CUÁLES SON LAS PRINCIPALES BARRERAS QUE ENFRENTAN LAS MIPYMES HONDUREÑAS DEL SECTOR MODA PARA ATRAER A LOS </w:t>
        </w:r>
        <w:r w:rsidR="007F7704" w:rsidRPr="00E6186B">
          <w:rPr>
            <w:rStyle w:val="Hipervnculo"/>
            <w:rFonts w:eastAsia="Calibri"/>
            <w:i/>
            <w:noProof/>
          </w:rPr>
          <w:t>MILLENNIALS</w:t>
        </w:r>
        <w:r w:rsidR="007F7704" w:rsidRPr="00E6186B">
          <w:rPr>
            <w:rStyle w:val="Hipervnculo"/>
            <w:rFonts w:eastAsia="Calibri"/>
            <w:noProof/>
          </w:rPr>
          <w:t xml:space="preserve"> A COMPRAR EN LÍNEA EN EL DISTRITO CENTRAL?</w:t>
        </w:r>
        <w:r w:rsidR="007F7704">
          <w:rPr>
            <w:noProof/>
            <w:webHidden/>
          </w:rPr>
          <w:tab/>
        </w:r>
        <w:r w:rsidR="007F7704">
          <w:rPr>
            <w:noProof/>
            <w:webHidden/>
          </w:rPr>
          <w:fldChar w:fldCharType="begin"/>
        </w:r>
        <w:r w:rsidR="007F7704">
          <w:rPr>
            <w:noProof/>
            <w:webHidden/>
          </w:rPr>
          <w:instrText xml:space="preserve"> PAGEREF _Toc159010503 \h </w:instrText>
        </w:r>
        <w:r w:rsidR="007F7704">
          <w:rPr>
            <w:noProof/>
            <w:webHidden/>
          </w:rPr>
        </w:r>
        <w:r w:rsidR="007F7704">
          <w:rPr>
            <w:noProof/>
            <w:webHidden/>
          </w:rPr>
          <w:fldChar w:fldCharType="separate"/>
        </w:r>
        <w:r w:rsidR="00BE4B01">
          <w:rPr>
            <w:noProof/>
            <w:webHidden/>
          </w:rPr>
          <w:t>31</w:t>
        </w:r>
        <w:r w:rsidR="007F7704">
          <w:rPr>
            <w:noProof/>
            <w:webHidden/>
          </w:rPr>
          <w:fldChar w:fldCharType="end"/>
        </w:r>
      </w:hyperlink>
    </w:p>
    <w:p w14:paraId="50D63FCB" w14:textId="0B7D72A3" w:rsidR="007F7704" w:rsidRDefault="00000000">
      <w:pPr>
        <w:pStyle w:val="TDC3"/>
        <w:tabs>
          <w:tab w:val="right" w:leader="dot" w:pos="9350"/>
        </w:tabs>
        <w:rPr>
          <w:rFonts w:asciiTheme="minorHAnsi" w:eastAsiaTheme="minorEastAsia" w:hAnsiTheme="minorHAnsi" w:cstheme="minorBidi"/>
          <w:noProof/>
          <w:kern w:val="2"/>
          <w:sz w:val="22"/>
          <w:szCs w:val="22"/>
          <w:lang w:eastAsia="es-HN"/>
          <w14:ligatures w14:val="standardContextual"/>
        </w:rPr>
      </w:pPr>
      <w:hyperlink w:anchor="_Toc159010504" w:history="1">
        <w:r w:rsidR="007F7704">
          <w:rPr>
            <w:noProof/>
            <w:webHidden/>
          </w:rPr>
          <w:tab/>
        </w:r>
        <w:r w:rsidR="007F7704">
          <w:rPr>
            <w:noProof/>
            <w:webHidden/>
          </w:rPr>
          <w:fldChar w:fldCharType="begin"/>
        </w:r>
        <w:r w:rsidR="007F7704">
          <w:rPr>
            <w:noProof/>
            <w:webHidden/>
          </w:rPr>
          <w:instrText xml:space="preserve"> PAGEREF _Toc159010504 \h </w:instrText>
        </w:r>
        <w:r w:rsidR="007F7704">
          <w:rPr>
            <w:noProof/>
            <w:webHidden/>
          </w:rPr>
        </w:r>
        <w:r w:rsidR="007F7704">
          <w:rPr>
            <w:noProof/>
            <w:webHidden/>
          </w:rPr>
          <w:fldChar w:fldCharType="separate"/>
        </w:r>
        <w:r w:rsidR="00BE4B01">
          <w:rPr>
            <w:noProof/>
            <w:webHidden/>
          </w:rPr>
          <w:t>31</w:t>
        </w:r>
        <w:r w:rsidR="007F7704">
          <w:rPr>
            <w:noProof/>
            <w:webHidden/>
          </w:rPr>
          <w:fldChar w:fldCharType="end"/>
        </w:r>
      </w:hyperlink>
    </w:p>
    <w:p w14:paraId="465A3C37" w14:textId="63BCBB82" w:rsidR="007F7704" w:rsidRDefault="00000000">
      <w:pPr>
        <w:pStyle w:val="TDC3"/>
        <w:tabs>
          <w:tab w:val="right" w:leader="dot" w:pos="9350"/>
        </w:tabs>
        <w:rPr>
          <w:rFonts w:asciiTheme="minorHAnsi" w:eastAsiaTheme="minorEastAsia" w:hAnsiTheme="minorHAnsi" w:cstheme="minorBidi"/>
          <w:noProof/>
          <w:kern w:val="2"/>
          <w:sz w:val="22"/>
          <w:szCs w:val="22"/>
          <w:lang w:eastAsia="es-HN"/>
          <w14:ligatures w14:val="standardContextual"/>
        </w:rPr>
      </w:pPr>
      <w:hyperlink w:anchor="_Toc159010505" w:history="1">
        <w:r w:rsidR="007F7704" w:rsidRPr="00E6186B">
          <w:rPr>
            <w:rStyle w:val="Hipervnculo"/>
            <w:rFonts w:eastAsia="Calibri"/>
            <w:noProof/>
          </w:rPr>
          <w:t xml:space="preserve">4.1.2. ¿QUÉ TAN DETERMINANTE SON LAS REDES SOCIALES Y QUE FACTORES INFLUYEN EN LA DECISIÓN DE COMPRA EN LÍNEA DE PRODUCTOS DE MODA EN LOS </w:t>
        </w:r>
        <w:r w:rsidR="007F7704" w:rsidRPr="00E6186B">
          <w:rPr>
            <w:rStyle w:val="Hipervnculo"/>
            <w:rFonts w:eastAsia="Calibri"/>
            <w:i/>
            <w:noProof/>
          </w:rPr>
          <w:t>MILLENNIALS</w:t>
        </w:r>
        <w:r w:rsidR="007F7704" w:rsidRPr="00E6186B">
          <w:rPr>
            <w:rStyle w:val="Hipervnculo"/>
            <w:rFonts w:eastAsia="Calibri"/>
            <w:noProof/>
          </w:rPr>
          <w:t xml:space="preserve"> DEL DISTRITO CENTRAL?</w:t>
        </w:r>
        <w:r w:rsidR="007F7704">
          <w:rPr>
            <w:noProof/>
            <w:webHidden/>
          </w:rPr>
          <w:tab/>
        </w:r>
        <w:r w:rsidR="007F7704">
          <w:rPr>
            <w:noProof/>
            <w:webHidden/>
          </w:rPr>
          <w:fldChar w:fldCharType="begin"/>
        </w:r>
        <w:r w:rsidR="007F7704">
          <w:rPr>
            <w:noProof/>
            <w:webHidden/>
          </w:rPr>
          <w:instrText xml:space="preserve"> PAGEREF _Toc159010505 \h </w:instrText>
        </w:r>
        <w:r w:rsidR="007F7704">
          <w:rPr>
            <w:noProof/>
            <w:webHidden/>
          </w:rPr>
        </w:r>
        <w:r w:rsidR="007F7704">
          <w:rPr>
            <w:noProof/>
            <w:webHidden/>
          </w:rPr>
          <w:fldChar w:fldCharType="separate"/>
        </w:r>
        <w:r w:rsidR="00BE4B01">
          <w:rPr>
            <w:noProof/>
            <w:webHidden/>
          </w:rPr>
          <w:t>33</w:t>
        </w:r>
        <w:r w:rsidR="007F7704">
          <w:rPr>
            <w:noProof/>
            <w:webHidden/>
          </w:rPr>
          <w:fldChar w:fldCharType="end"/>
        </w:r>
      </w:hyperlink>
    </w:p>
    <w:p w14:paraId="0EC4F249" w14:textId="1D39A4EE" w:rsidR="007F7704" w:rsidRDefault="00000000">
      <w:pPr>
        <w:pStyle w:val="TDC3"/>
        <w:tabs>
          <w:tab w:val="left" w:pos="1320"/>
          <w:tab w:val="right" w:leader="dot" w:pos="9350"/>
        </w:tabs>
        <w:rPr>
          <w:rFonts w:asciiTheme="minorHAnsi" w:eastAsiaTheme="minorEastAsia" w:hAnsiTheme="minorHAnsi" w:cstheme="minorBidi"/>
          <w:noProof/>
          <w:kern w:val="2"/>
          <w:sz w:val="22"/>
          <w:szCs w:val="22"/>
          <w:lang w:eastAsia="es-HN"/>
          <w14:ligatures w14:val="standardContextual"/>
        </w:rPr>
      </w:pPr>
      <w:hyperlink w:anchor="_Toc159010506" w:history="1">
        <w:r w:rsidR="007F7704" w:rsidRPr="00E6186B">
          <w:rPr>
            <w:rStyle w:val="Hipervnculo"/>
            <w:rFonts w:eastAsia="Calibri"/>
            <w:noProof/>
          </w:rPr>
          <w:t>4.1.3.</w:t>
        </w:r>
        <w:r w:rsidR="007F7704">
          <w:rPr>
            <w:rFonts w:asciiTheme="minorHAnsi" w:eastAsiaTheme="minorEastAsia" w:hAnsiTheme="minorHAnsi" w:cstheme="minorBidi"/>
            <w:noProof/>
            <w:kern w:val="2"/>
            <w:sz w:val="22"/>
            <w:szCs w:val="22"/>
            <w:lang w:eastAsia="es-HN"/>
            <w14:ligatures w14:val="standardContextual"/>
          </w:rPr>
          <w:tab/>
        </w:r>
        <w:r w:rsidR="007F7704" w:rsidRPr="00E6186B">
          <w:rPr>
            <w:rStyle w:val="Hipervnculo"/>
            <w:rFonts w:eastAsia="Calibri"/>
            <w:noProof/>
          </w:rPr>
          <w:t xml:space="preserve">¿CUÁL ES LA PERCEPCIÓN DE LA SEGURIDAD EN EL PROCESO DE COMPRA EN LÍNEA DE LOS </w:t>
        </w:r>
        <w:r w:rsidR="007F7704" w:rsidRPr="00E6186B">
          <w:rPr>
            <w:rStyle w:val="Hipervnculo"/>
            <w:rFonts w:eastAsia="Calibri"/>
            <w:i/>
            <w:noProof/>
          </w:rPr>
          <w:t>MILLENNIALS</w:t>
        </w:r>
        <w:r w:rsidR="007F7704" w:rsidRPr="00E6186B">
          <w:rPr>
            <w:rStyle w:val="Hipervnculo"/>
            <w:rFonts w:eastAsia="Calibri"/>
            <w:noProof/>
          </w:rPr>
          <w:t xml:space="preserve"> DEL DISTRITO CENTRAL SOBRE LAS MIPYMES HONDUREÑAS DEL SECTOR MODA?</w:t>
        </w:r>
        <w:r w:rsidR="007F7704">
          <w:rPr>
            <w:noProof/>
            <w:webHidden/>
          </w:rPr>
          <w:tab/>
        </w:r>
        <w:r w:rsidR="007F7704">
          <w:rPr>
            <w:noProof/>
            <w:webHidden/>
          </w:rPr>
          <w:fldChar w:fldCharType="begin"/>
        </w:r>
        <w:r w:rsidR="007F7704">
          <w:rPr>
            <w:noProof/>
            <w:webHidden/>
          </w:rPr>
          <w:instrText xml:space="preserve"> PAGEREF _Toc159010506 \h </w:instrText>
        </w:r>
        <w:r w:rsidR="007F7704">
          <w:rPr>
            <w:noProof/>
            <w:webHidden/>
          </w:rPr>
        </w:r>
        <w:r w:rsidR="007F7704">
          <w:rPr>
            <w:noProof/>
            <w:webHidden/>
          </w:rPr>
          <w:fldChar w:fldCharType="separate"/>
        </w:r>
        <w:r w:rsidR="00BE4B01">
          <w:rPr>
            <w:noProof/>
            <w:webHidden/>
          </w:rPr>
          <w:t>38</w:t>
        </w:r>
        <w:r w:rsidR="007F7704">
          <w:rPr>
            <w:noProof/>
            <w:webHidden/>
          </w:rPr>
          <w:fldChar w:fldCharType="end"/>
        </w:r>
      </w:hyperlink>
    </w:p>
    <w:p w14:paraId="348F8801" w14:textId="3ADEEA02" w:rsidR="007F7704" w:rsidRDefault="00000000">
      <w:pPr>
        <w:pStyle w:val="TDC3"/>
        <w:tabs>
          <w:tab w:val="right" w:leader="dot" w:pos="9350"/>
        </w:tabs>
        <w:rPr>
          <w:rFonts w:asciiTheme="minorHAnsi" w:eastAsiaTheme="minorEastAsia" w:hAnsiTheme="minorHAnsi" w:cstheme="minorBidi"/>
          <w:noProof/>
          <w:kern w:val="2"/>
          <w:sz w:val="22"/>
          <w:szCs w:val="22"/>
          <w:lang w:eastAsia="es-HN"/>
          <w14:ligatures w14:val="standardContextual"/>
        </w:rPr>
      </w:pPr>
      <w:hyperlink w:anchor="_Toc159010507" w:history="1">
        <w:r w:rsidR="007F7704">
          <w:rPr>
            <w:noProof/>
            <w:webHidden/>
          </w:rPr>
          <w:tab/>
        </w:r>
        <w:r w:rsidR="007F7704">
          <w:rPr>
            <w:noProof/>
            <w:webHidden/>
          </w:rPr>
          <w:fldChar w:fldCharType="begin"/>
        </w:r>
        <w:r w:rsidR="007F7704">
          <w:rPr>
            <w:noProof/>
            <w:webHidden/>
          </w:rPr>
          <w:instrText xml:space="preserve"> PAGEREF _Toc159010507 \h </w:instrText>
        </w:r>
        <w:r w:rsidR="007F7704">
          <w:rPr>
            <w:noProof/>
            <w:webHidden/>
          </w:rPr>
        </w:r>
        <w:r w:rsidR="007F7704">
          <w:rPr>
            <w:noProof/>
            <w:webHidden/>
          </w:rPr>
          <w:fldChar w:fldCharType="separate"/>
        </w:r>
        <w:r w:rsidR="00BE4B01">
          <w:rPr>
            <w:noProof/>
            <w:webHidden/>
          </w:rPr>
          <w:t>38</w:t>
        </w:r>
        <w:r w:rsidR="007F7704">
          <w:rPr>
            <w:noProof/>
            <w:webHidden/>
          </w:rPr>
          <w:fldChar w:fldCharType="end"/>
        </w:r>
      </w:hyperlink>
    </w:p>
    <w:p w14:paraId="01614BA9" w14:textId="2D70B61A" w:rsidR="007F7704" w:rsidRDefault="00000000">
      <w:pPr>
        <w:pStyle w:val="TDC3"/>
        <w:tabs>
          <w:tab w:val="right" w:leader="dot" w:pos="9350"/>
        </w:tabs>
        <w:rPr>
          <w:rFonts w:asciiTheme="minorHAnsi" w:eastAsiaTheme="minorEastAsia" w:hAnsiTheme="minorHAnsi" w:cstheme="minorBidi"/>
          <w:noProof/>
          <w:kern w:val="2"/>
          <w:sz w:val="22"/>
          <w:szCs w:val="22"/>
          <w:lang w:eastAsia="es-HN"/>
          <w14:ligatures w14:val="standardContextual"/>
        </w:rPr>
      </w:pPr>
      <w:hyperlink w:anchor="_Toc159010508" w:history="1">
        <w:r w:rsidR="007F7704" w:rsidRPr="00E6186B">
          <w:rPr>
            <w:rStyle w:val="Hipervnculo"/>
            <w:rFonts w:eastAsia="Calibri"/>
            <w:noProof/>
          </w:rPr>
          <w:t xml:space="preserve">4.1.4 ¿CÓMO PUEDEN LAS MIPYMES DEL SECTOR MODA MEJORAR LA EXPERIENCIA DE COMPRA EN LÍNEA PARA LOS </w:t>
        </w:r>
        <w:r w:rsidR="007F7704" w:rsidRPr="00E6186B">
          <w:rPr>
            <w:rStyle w:val="Hipervnculo"/>
            <w:rFonts w:eastAsia="Calibri"/>
            <w:i/>
            <w:noProof/>
          </w:rPr>
          <w:t>MILLENNIALS</w:t>
        </w:r>
        <w:r w:rsidR="007F7704" w:rsidRPr="00E6186B">
          <w:rPr>
            <w:rStyle w:val="Hipervnculo"/>
            <w:rFonts w:eastAsia="Calibri"/>
            <w:noProof/>
          </w:rPr>
          <w:t xml:space="preserve"> DEL DISTRITO CENTRAL, DESDE LA BÚSQUEDA DE PRODUCTOS HASTA LA ENTREGA Y EL SERVICIO POSTVENTA?</w:t>
        </w:r>
        <w:r w:rsidR="007F7704">
          <w:rPr>
            <w:noProof/>
            <w:webHidden/>
          </w:rPr>
          <w:tab/>
        </w:r>
        <w:r w:rsidR="007F7704">
          <w:rPr>
            <w:noProof/>
            <w:webHidden/>
          </w:rPr>
          <w:fldChar w:fldCharType="begin"/>
        </w:r>
        <w:r w:rsidR="007F7704">
          <w:rPr>
            <w:noProof/>
            <w:webHidden/>
          </w:rPr>
          <w:instrText xml:space="preserve"> PAGEREF _Toc159010508 \h </w:instrText>
        </w:r>
        <w:r w:rsidR="007F7704">
          <w:rPr>
            <w:noProof/>
            <w:webHidden/>
          </w:rPr>
        </w:r>
        <w:r w:rsidR="007F7704">
          <w:rPr>
            <w:noProof/>
            <w:webHidden/>
          </w:rPr>
          <w:fldChar w:fldCharType="separate"/>
        </w:r>
        <w:r w:rsidR="00BE4B01">
          <w:rPr>
            <w:noProof/>
            <w:webHidden/>
          </w:rPr>
          <w:t>40</w:t>
        </w:r>
        <w:r w:rsidR="007F7704">
          <w:rPr>
            <w:noProof/>
            <w:webHidden/>
          </w:rPr>
          <w:fldChar w:fldCharType="end"/>
        </w:r>
      </w:hyperlink>
    </w:p>
    <w:p w14:paraId="0CA035D7" w14:textId="68B33187" w:rsidR="007F7704" w:rsidRDefault="00000000">
      <w:pPr>
        <w:pStyle w:val="TDC3"/>
        <w:tabs>
          <w:tab w:val="right" w:leader="dot" w:pos="9350"/>
        </w:tabs>
        <w:rPr>
          <w:rFonts w:asciiTheme="minorHAnsi" w:eastAsiaTheme="minorEastAsia" w:hAnsiTheme="minorHAnsi" w:cstheme="minorBidi"/>
          <w:noProof/>
          <w:kern w:val="2"/>
          <w:sz w:val="22"/>
          <w:szCs w:val="22"/>
          <w:lang w:eastAsia="es-HN"/>
          <w14:ligatures w14:val="standardContextual"/>
        </w:rPr>
      </w:pPr>
      <w:hyperlink w:anchor="_Toc159010509" w:history="1">
        <w:r w:rsidR="007F7704" w:rsidRPr="00E6186B">
          <w:rPr>
            <w:rStyle w:val="Hipervnculo"/>
            <w:rFonts w:eastAsia="Calibri"/>
            <w:noProof/>
          </w:rPr>
          <w:t xml:space="preserve">4.1.5 ¿QUÉ ESTRATEGIAS DE MARKETING DIGITAL SON MÁS EFECTIVAS PARA ATRAER A LOS CONSUMIDORES </w:t>
        </w:r>
        <w:r w:rsidR="007F7704" w:rsidRPr="00E6186B">
          <w:rPr>
            <w:rStyle w:val="Hipervnculo"/>
            <w:rFonts w:eastAsia="Calibri"/>
            <w:i/>
            <w:noProof/>
          </w:rPr>
          <w:t>MILLENNIALS</w:t>
        </w:r>
        <w:r w:rsidR="007F7704" w:rsidRPr="00E6186B">
          <w:rPr>
            <w:rStyle w:val="Hipervnculo"/>
            <w:rFonts w:eastAsia="Calibri"/>
            <w:noProof/>
          </w:rPr>
          <w:t xml:space="preserve"> DEL DISTRITO CENTRAL Y QUE ESTOS COMPLETEN EL PROCESO DE COMPRA EN LÍNEA?</w:t>
        </w:r>
        <w:r w:rsidR="007F7704">
          <w:rPr>
            <w:noProof/>
            <w:webHidden/>
          </w:rPr>
          <w:tab/>
        </w:r>
        <w:r w:rsidR="007F7704">
          <w:rPr>
            <w:noProof/>
            <w:webHidden/>
          </w:rPr>
          <w:fldChar w:fldCharType="begin"/>
        </w:r>
        <w:r w:rsidR="007F7704">
          <w:rPr>
            <w:noProof/>
            <w:webHidden/>
          </w:rPr>
          <w:instrText xml:space="preserve"> PAGEREF _Toc159010509 \h </w:instrText>
        </w:r>
        <w:r w:rsidR="007F7704">
          <w:rPr>
            <w:noProof/>
            <w:webHidden/>
          </w:rPr>
        </w:r>
        <w:r w:rsidR="007F7704">
          <w:rPr>
            <w:noProof/>
            <w:webHidden/>
          </w:rPr>
          <w:fldChar w:fldCharType="separate"/>
        </w:r>
        <w:r w:rsidR="00BE4B01">
          <w:rPr>
            <w:noProof/>
            <w:webHidden/>
          </w:rPr>
          <w:t>42</w:t>
        </w:r>
        <w:r w:rsidR="007F7704">
          <w:rPr>
            <w:noProof/>
            <w:webHidden/>
          </w:rPr>
          <w:fldChar w:fldCharType="end"/>
        </w:r>
      </w:hyperlink>
    </w:p>
    <w:p w14:paraId="793E295B" w14:textId="27598EA9" w:rsidR="007F7704" w:rsidRDefault="00000000">
      <w:pPr>
        <w:pStyle w:val="TDC1"/>
        <w:tabs>
          <w:tab w:val="right" w:leader="dot" w:pos="9350"/>
        </w:tabs>
        <w:rPr>
          <w:rFonts w:asciiTheme="minorHAnsi" w:eastAsiaTheme="minorEastAsia" w:hAnsiTheme="minorHAnsi" w:cstheme="minorBidi"/>
          <w:b w:val="0"/>
          <w:noProof/>
          <w:color w:val="auto"/>
          <w:kern w:val="2"/>
          <w:sz w:val="22"/>
          <w:szCs w:val="22"/>
          <w:lang w:eastAsia="es-HN"/>
          <w14:ligatures w14:val="standardContextual"/>
        </w:rPr>
      </w:pPr>
      <w:hyperlink w:anchor="_Toc159010510" w:history="1">
        <w:r w:rsidR="007F7704" w:rsidRPr="00E6186B">
          <w:rPr>
            <w:rStyle w:val="Hipervnculo"/>
            <w:rFonts w:eastAsia="Calibri"/>
            <w:noProof/>
          </w:rPr>
          <w:t>CAPÍTULO V. CONCLUSIONES Y RECOMENDACIONES</w:t>
        </w:r>
        <w:r w:rsidR="007F7704">
          <w:rPr>
            <w:noProof/>
            <w:webHidden/>
          </w:rPr>
          <w:tab/>
        </w:r>
        <w:r w:rsidR="007F7704">
          <w:rPr>
            <w:noProof/>
            <w:webHidden/>
          </w:rPr>
          <w:fldChar w:fldCharType="begin"/>
        </w:r>
        <w:r w:rsidR="007F7704">
          <w:rPr>
            <w:noProof/>
            <w:webHidden/>
          </w:rPr>
          <w:instrText xml:space="preserve"> PAGEREF _Toc159010510 \h </w:instrText>
        </w:r>
        <w:r w:rsidR="007F7704">
          <w:rPr>
            <w:noProof/>
            <w:webHidden/>
          </w:rPr>
        </w:r>
        <w:r w:rsidR="007F7704">
          <w:rPr>
            <w:noProof/>
            <w:webHidden/>
          </w:rPr>
          <w:fldChar w:fldCharType="separate"/>
        </w:r>
        <w:r w:rsidR="00BE4B01">
          <w:rPr>
            <w:noProof/>
            <w:webHidden/>
          </w:rPr>
          <w:t>45</w:t>
        </w:r>
        <w:r w:rsidR="007F7704">
          <w:rPr>
            <w:noProof/>
            <w:webHidden/>
          </w:rPr>
          <w:fldChar w:fldCharType="end"/>
        </w:r>
      </w:hyperlink>
    </w:p>
    <w:p w14:paraId="60C592DD" w14:textId="13FD535E" w:rsidR="007F7704" w:rsidRDefault="00000000">
      <w:pPr>
        <w:pStyle w:val="TDC2"/>
        <w:tabs>
          <w:tab w:val="right" w:leader="dot" w:pos="9350"/>
        </w:tabs>
        <w:rPr>
          <w:rFonts w:asciiTheme="minorHAnsi" w:eastAsiaTheme="minorEastAsia" w:hAnsiTheme="minorHAnsi" w:cstheme="minorBidi"/>
          <w:b w:val="0"/>
          <w:noProof/>
          <w:color w:val="auto"/>
          <w:kern w:val="2"/>
          <w:sz w:val="22"/>
          <w:szCs w:val="22"/>
          <w:lang w:eastAsia="es-HN"/>
          <w14:ligatures w14:val="standardContextual"/>
        </w:rPr>
      </w:pPr>
      <w:hyperlink w:anchor="_Toc159010511" w:history="1">
        <w:r w:rsidR="007F7704" w:rsidRPr="00E6186B">
          <w:rPr>
            <w:rStyle w:val="Hipervnculo"/>
            <w:rFonts w:eastAsia="Calibri"/>
            <w:noProof/>
          </w:rPr>
          <w:t>5.1 CONCLUSIONES</w:t>
        </w:r>
        <w:r w:rsidR="007F7704">
          <w:rPr>
            <w:noProof/>
            <w:webHidden/>
          </w:rPr>
          <w:tab/>
        </w:r>
        <w:r w:rsidR="007F7704">
          <w:rPr>
            <w:noProof/>
            <w:webHidden/>
          </w:rPr>
          <w:fldChar w:fldCharType="begin"/>
        </w:r>
        <w:r w:rsidR="007F7704">
          <w:rPr>
            <w:noProof/>
            <w:webHidden/>
          </w:rPr>
          <w:instrText xml:space="preserve"> PAGEREF _Toc159010511 \h </w:instrText>
        </w:r>
        <w:r w:rsidR="007F7704">
          <w:rPr>
            <w:noProof/>
            <w:webHidden/>
          </w:rPr>
        </w:r>
        <w:r w:rsidR="007F7704">
          <w:rPr>
            <w:noProof/>
            <w:webHidden/>
          </w:rPr>
          <w:fldChar w:fldCharType="separate"/>
        </w:r>
        <w:r w:rsidR="00BE4B01">
          <w:rPr>
            <w:noProof/>
            <w:webHidden/>
          </w:rPr>
          <w:t>45</w:t>
        </w:r>
        <w:r w:rsidR="007F7704">
          <w:rPr>
            <w:noProof/>
            <w:webHidden/>
          </w:rPr>
          <w:fldChar w:fldCharType="end"/>
        </w:r>
      </w:hyperlink>
    </w:p>
    <w:p w14:paraId="16A001D4" w14:textId="6C7CF298" w:rsidR="007F7704" w:rsidRDefault="00000000">
      <w:pPr>
        <w:pStyle w:val="TDC2"/>
        <w:tabs>
          <w:tab w:val="right" w:leader="dot" w:pos="9350"/>
        </w:tabs>
        <w:rPr>
          <w:rFonts w:asciiTheme="minorHAnsi" w:eastAsiaTheme="minorEastAsia" w:hAnsiTheme="minorHAnsi" w:cstheme="minorBidi"/>
          <w:b w:val="0"/>
          <w:noProof/>
          <w:color w:val="auto"/>
          <w:kern w:val="2"/>
          <w:sz w:val="22"/>
          <w:szCs w:val="22"/>
          <w:lang w:eastAsia="es-HN"/>
          <w14:ligatures w14:val="standardContextual"/>
        </w:rPr>
      </w:pPr>
      <w:hyperlink w:anchor="_Toc159010512" w:history="1">
        <w:r w:rsidR="007F7704" w:rsidRPr="00E6186B">
          <w:rPr>
            <w:rStyle w:val="Hipervnculo"/>
            <w:rFonts w:eastAsia="Calibri"/>
            <w:noProof/>
          </w:rPr>
          <w:t>5.3 RECOMENDACIONES</w:t>
        </w:r>
        <w:r w:rsidR="007F7704">
          <w:rPr>
            <w:noProof/>
            <w:webHidden/>
          </w:rPr>
          <w:tab/>
        </w:r>
        <w:r w:rsidR="007F7704">
          <w:rPr>
            <w:noProof/>
            <w:webHidden/>
          </w:rPr>
          <w:fldChar w:fldCharType="begin"/>
        </w:r>
        <w:r w:rsidR="007F7704">
          <w:rPr>
            <w:noProof/>
            <w:webHidden/>
          </w:rPr>
          <w:instrText xml:space="preserve"> PAGEREF _Toc159010512 \h </w:instrText>
        </w:r>
        <w:r w:rsidR="007F7704">
          <w:rPr>
            <w:noProof/>
            <w:webHidden/>
          </w:rPr>
        </w:r>
        <w:r w:rsidR="007F7704">
          <w:rPr>
            <w:noProof/>
            <w:webHidden/>
          </w:rPr>
          <w:fldChar w:fldCharType="separate"/>
        </w:r>
        <w:r w:rsidR="00BE4B01">
          <w:rPr>
            <w:noProof/>
            <w:webHidden/>
          </w:rPr>
          <w:t>46</w:t>
        </w:r>
        <w:r w:rsidR="007F7704">
          <w:rPr>
            <w:noProof/>
            <w:webHidden/>
          </w:rPr>
          <w:fldChar w:fldCharType="end"/>
        </w:r>
      </w:hyperlink>
    </w:p>
    <w:p w14:paraId="1372D7D1" w14:textId="765A3065" w:rsidR="007F7704" w:rsidRDefault="00000000">
      <w:pPr>
        <w:pStyle w:val="TDC1"/>
        <w:tabs>
          <w:tab w:val="right" w:leader="dot" w:pos="9350"/>
        </w:tabs>
        <w:rPr>
          <w:rFonts w:asciiTheme="minorHAnsi" w:eastAsiaTheme="minorEastAsia" w:hAnsiTheme="minorHAnsi" w:cstheme="minorBidi"/>
          <w:b w:val="0"/>
          <w:noProof/>
          <w:color w:val="auto"/>
          <w:kern w:val="2"/>
          <w:sz w:val="22"/>
          <w:szCs w:val="22"/>
          <w:lang w:eastAsia="es-HN"/>
          <w14:ligatures w14:val="standardContextual"/>
        </w:rPr>
      </w:pPr>
      <w:hyperlink w:anchor="_Toc159010513" w:history="1">
        <w:r w:rsidR="007F7704" w:rsidRPr="00E6186B">
          <w:rPr>
            <w:rStyle w:val="Hipervnculo"/>
            <w:rFonts w:eastAsia="Calibri"/>
            <w:noProof/>
          </w:rPr>
          <w:t>CAPÍTULO VI. PROPUESTA DE INTERVENCIÓN</w:t>
        </w:r>
        <w:r w:rsidR="007F7704">
          <w:rPr>
            <w:noProof/>
            <w:webHidden/>
          </w:rPr>
          <w:tab/>
        </w:r>
        <w:r w:rsidR="007F7704">
          <w:rPr>
            <w:noProof/>
            <w:webHidden/>
          </w:rPr>
          <w:fldChar w:fldCharType="begin"/>
        </w:r>
        <w:r w:rsidR="007F7704">
          <w:rPr>
            <w:noProof/>
            <w:webHidden/>
          </w:rPr>
          <w:instrText xml:space="preserve"> PAGEREF _Toc159010513 \h </w:instrText>
        </w:r>
        <w:r w:rsidR="007F7704">
          <w:rPr>
            <w:noProof/>
            <w:webHidden/>
          </w:rPr>
        </w:r>
        <w:r w:rsidR="007F7704">
          <w:rPr>
            <w:noProof/>
            <w:webHidden/>
          </w:rPr>
          <w:fldChar w:fldCharType="separate"/>
        </w:r>
        <w:r w:rsidR="00BE4B01">
          <w:rPr>
            <w:noProof/>
            <w:webHidden/>
          </w:rPr>
          <w:t>47</w:t>
        </w:r>
        <w:r w:rsidR="007F7704">
          <w:rPr>
            <w:noProof/>
            <w:webHidden/>
          </w:rPr>
          <w:fldChar w:fldCharType="end"/>
        </w:r>
      </w:hyperlink>
    </w:p>
    <w:p w14:paraId="37CE3070" w14:textId="557941E9" w:rsidR="007F7704" w:rsidRDefault="00000000">
      <w:pPr>
        <w:pStyle w:val="TDC2"/>
        <w:tabs>
          <w:tab w:val="right" w:leader="dot" w:pos="9350"/>
        </w:tabs>
        <w:rPr>
          <w:rFonts w:asciiTheme="minorHAnsi" w:eastAsiaTheme="minorEastAsia" w:hAnsiTheme="minorHAnsi" w:cstheme="minorBidi"/>
          <w:b w:val="0"/>
          <w:noProof/>
          <w:color w:val="auto"/>
          <w:kern w:val="2"/>
          <w:sz w:val="22"/>
          <w:szCs w:val="22"/>
          <w:lang w:eastAsia="es-HN"/>
          <w14:ligatures w14:val="standardContextual"/>
        </w:rPr>
      </w:pPr>
      <w:hyperlink w:anchor="_Toc159010514" w:history="1">
        <w:r w:rsidR="007F7704" w:rsidRPr="00E6186B">
          <w:rPr>
            <w:rStyle w:val="Hipervnculo"/>
            <w:rFonts w:eastAsia="Calibri"/>
            <w:noProof/>
          </w:rPr>
          <w:t>6.1 PROPUESTA 1: ESTRATEGIA DE MARKETING DE CONTENIDOS PARA INSTAGRAM</w:t>
        </w:r>
        <w:r w:rsidR="007F7704">
          <w:rPr>
            <w:noProof/>
            <w:webHidden/>
          </w:rPr>
          <w:tab/>
        </w:r>
        <w:r w:rsidR="007F7704">
          <w:rPr>
            <w:noProof/>
            <w:webHidden/>
          </w:rPr>
          <w:fldChar w:fldCharType="begin"/>
        </w:r>
        <w:r w:rsidR="007F7704">
          <w:rPr>
            <w:noProof/>
            <w:webHidden/>
          </w:rPr>
          <w:instrText xml:space="preserve"> PAGEREF _Toc159010514 \h </w:instrText>
        </w:r>
        <w:r w:rsidR="007F7704">
          <w:rPr>
            <w:noProof/>
            <w:webHidden/>
          </w:rPr>
        </w:r>
        <w:r w:rsidR="007F7704">
          <w:rPr>
            <w:noProof/>
            <w:webHidden/>
          </w:rPr>
          <w:fldChar w:fldCharType="separate"/>
        </w:r>
        <w:r w:rsidR="00BE4B01">
          <w:rPr>
            <w:noProof/>
            <w:webHidden/>
          </w:rPr>
          <w:t>49</w:t>
        </w:r>
        <w:r w:rsidR="007F7704">
          <w:rPr>
            <w:noProof/>
            <w:webHidden/>
          </w:rPr>
          <w:fldChar w:fldCharType="end"/>
        </w:r>
      </w:hyperlink>
    </w:p>
    <w:p w14:paraId="7C250569" w14:textId="7B624096" w:rsidR="007F7704" w:rsidRDefault="00000000">
      <w:pPr>
        <w:pStyle w:val="TDC3"/>
        <w:tabs>
          <w:tab w:val="right" w:leader="dot" w:pos="9350"/>
        </w:tabs>
        <w:rPr>
          <w:rFonts w:asciiTheme="minorHAnsi" w:eastAsiaTheme="minorEastAsia" w:hAnsiTheme="minorHAnsi" w:cstheme="minorBidi"/>
          <w:noProof/>
          <w:kern w:val="2"/>
          <w:sz w:val="22"/>
          <w:szCs w:val="22"/>
          <w:lang w:eastAsia="es-HN"/>
          <w14:ligatures w14:val="standardContextual"/>
        </w:rPr>
      </w:pPr>
      <w:hyperlink w:anchor="_Toc159010515" w:history="1">
        <w:r w:rsidR="007F7704" w:rsidRPr="00E6186B">
          <w:rPr>
            <w:rStyle w:val="Hipervnculo"/>
            <w:rFonts w:eastAsia="Calibri"/>
            <w:noProof/>
          </w:rPr>
          <w:t>6.1.1 PLAN DE CONTENIDO DE INSTAGRAM PARA 3 MESES</w:t>
        </w:r>
        <w:r w:rsidR="007F7704">
          <w:rPr>
            <w:noProof/>
            <w:webHidden/>
          </w:rPr>
          <w:tab/>
        </w:r>
        <w:r w:rsidR="007F7704">
          <w:rPr>
            <w:noProof/>
            <w:webHidden/>
          </w:rPr>
          <w:fldChar w:fldCharType="begin"/>
        </w:r>
        <w:r w:rsidR="007F7704">
          <w:rPr>
            <w:noProof/>
            <w:webHidden/>
          </w:rPr>
          <w:instrText xml:space="preserve"> PAGEREF _Toc159010515 \h </w:instrText>
        </w:r>
        <w:r w:rsidR="007F7704">
          <w:rPr>
            <w:noProof/>
            <w:webHidden/>
          </w:rPr>
        </w:r>
        <w:r w:rsidR="007F7704">
          <w:rPr>
            <w:noProof/>
            <w:webHidden/>
          </w:rPr>
          <w:fldChar w:fldCharType="separate"/>
        </w:r>
        <w:r w:rsidR="00BE4B01">
          <w:rPr>
            <w:noProof/>
            <w:webHidden/>
          </w:rPr>
          <w:t>49</w:t>
        </w:r>
        <w:r w:rsidR="007F7704">
          <w:rPr>
            <w:noProof/>
            <w:webHidden/>
          </w:rPr>
          <w:fldChar w:fldCharType="end"/>
        </w:r>
      </w:hyperlink>
    </w:p>
    <w:p w14:paraId="334D8D59" w14:textId="7F21D664" w:rsidR="007F7704" w:rsidRDefault="00000000">
      <w:pPr>
        <w:pStyle w:val="TDC4"/>
        <w:tabs>
          <w:tab w:val="right" w:leader="dot" w:pos="9350"/>
        </w:tabs>
        <w:rPr>
          <w:rFonts w:asciiTheme="minorHAnsi" w:eastAsiaTheme="minorEastAsia" w:hAnsiTheme="minorHAnsi" w:cstheme="minorBidi"/>
          <w:noProof/>
          <w:kern w:val="2"/>
          <w:sz w:val="22"/>
          <w:szCs w:val="22"/>
          <w:lang w:eastAsia="es-HN"/>
          <w14:ligatures w14:val="standardContextual"/>
        </w:rPr>
      </w:pPr>
      <w:hyperlink w:anchor="_Toc159010516" w:history="1">
        <w:r w:rsidR="007F7704" w:rsidRPr="00E6186B">
          <w:rPr>
            <w:rStyle w:val="Hipervnculo"/>
            <w:rFonts w:eastAsia="Calibri"/>
            <w:noProof/>
          </w:rPr>
          <w:t>6.1.2 OBJETIVOS DE PROPUESTA 1</w:t>
        </w:r>
        <w:r w:rsidR="007F7704">
          <w:rPr>
            <w:noProof/>
            <w:webHidden/>
          </w:rPr>
          <w:tab/>
        </w:r>
        <w:r w:rsidR="007F7704">
          <w:rPr>
            <w:noProof/>
            <w:webHidden/>
          </w:rPr>
          <w:fldChar w:fldCharType="begin"/>
        </w:r>
        <w:r w:rsidR="007F7704">
          <w:rPr>
            <w:noProof/>
            <w:webHidden/>
          </w:rPr>
          <w:instrText xml:space="preserve"> PAGEREF _Toc159010516 \h </w:instrText>
        </w:r>
        <w:r w:rsidR="007F7704">
          <w:rPr>
            <w:noProof/>
            <w:webHidden/>
          </w:rPr>
        </w:r>
        <w:r w:rsidR="007F7704">
          <w:rPr>
            <w:noProof/>
            <w:webHidden/>
          </w:rPr>
          <w:fldChar w:fldCharType="separate"/>
        </w:r>
        <w:r w:rsidR="00BE4B01">
          <w:rPr>
            <w:noProof/>
            <w:webHidden/>
          </w:rPr>
          <w:t>49</w:t>
        </w:r>
        <w:r w:rsidR="007F7704">
          <w:rPr>
            <w:noProof/>
            <w:webHidden/>
          </w:rPr>
          <w:fldChar w:fldCharType="end"/>
        </w:r>
      </w:hyperlink>
    </w:p>
    <w:p w14:paraId="41346114" w14:textId="1C69FECB" w:rsidR="007F7704" w:rsidRDefault="00000000">
      <w:pPr>
        <w:pStyle w:val="TDC5"/>
        <w:tabs>
          <w:tab w:val="right" w:leader="dot" w:pos="9350"/>
        </w:tabs>
        <w:rPr>
          <w:rFonts w:asciiTheme="minorHAnsi" w:eastAsiaTheme="minorEastAsia" w:hAnsiTheme="minorHAnsi" w:cstheme="minorBidi"/>
          <w:noProof/>
          <w:kern w:val="2"/>
          <w:sz w:val="22"/>
          <w:szCs w:val="22"/>
          <w:lang w:eastAsia="es-HN"/>
          <w14:ligatures w14:val="standardContextual"/>
        </w:rPr>
      </w:pPr>
      <w:hyperlink w:anchor="_Toc159010517" w:history="1">
        <w:r w:rsidR="007F7704" w:rsidRPr="00E6186B">
          <w:rPr>
            <w:rStyle w:val="Hipervnculo"/>
            <w:rFonts w:eastAsia="Calibri"/>
            <w:noProof/>
          </w:rPr>
          <w:t>6.1.2.1 OBJETIVO GENERAL</w:t>
        </w:r>
        <w:r w:rsidR="007F7704">
          <w:rPr>
            <w:noProof/>
            <w:webHidden/>
          </w:rPr>
          <w:tab/>
        </w:r>
        <w:r w:rsidR="007F7704">
          <w:rPr>
            <w:noProof/>
            <w:webHidden/>
          </w:rPr>
          <w:fldChar w:fldCharType="begin"/>
        </w:r>
        <w:r w:rsidR="007F7704">
          <w:rPr>
            <w:noProof/>
            <w:webHidden/>
          </w:rPr>
          <w:instrText xml:space="preserve"> PAGEREF _Toc159010517 \h </w:instrText>
        </w:r>
        <w:r w:rsidR="007F7704">
          <w:rPr>
            <w:noProof/>
            <w:webHidden/>
          </w:rPr>
        </w:r>
        <w:r w:rsidR="007F7704">
          <w:rPr>
            <w:noProof/>
            <w:webHidden/>
          </w:rPr>
          <w:fldChar w:fldCharType="separate"/>
        </w:r>
        <w:r w:rsidR="00BE4B01">
          <w:rPr>
            <w:noProof/>
            <w:webHidden/>
          </w:rPr>
          <w:t>49</w:t>
        </w:r>
        <w:r w:rsidR="007F7704">
          <w:rPr>
            <w:noProof/>
            <w:webHidden/>
          </w:rPr>
          <w:fldChar w:fldCharType="end"/>
        </w:r>
      </w:hyperlink>
    </w:p>
    <w:p w14:paraId="117D1CA0" w14:textId="38A85F2C" w:rsidR="007F7704" w:rsidRDefault="00000000">
      <w:pPr>
        <w:pStyle w:val="TDC5"/>
        <w:tabs>
          <w:tab w:val="right" w:leader="dot" w:pos="9350"/>
        </w:tabs>
        <w:rPr>
          <w:rFonts w:asciiTheme="minorHAnsi" w:eastAsiaTheme="minorEastAsia" w:hAnsiTheme="minorHAnsi" w:cstheme="minorBidi"/>
          <w:noProof/>
          <w:kern w:val="2"/>
          <w:sz w:val="22"/>
          <w:szCs w:val="22"/>
          <w:lang w:eastAsia="es-HN"/>
          <w14:ligatures w14:val="standardContextual"/>
        </w:rPr>
      </w:pPr>
      <w:hyperlink w:anchor="_Toc159010518" w:history="1">
        <w:r w:rsidR="007F7704" w:rsidRPr="00E6186B">
          <w:rPr>
            <w:rStyle w:val="Hipervnculo"/>
            <w:rFonts w:eastAsia="Calibri"/>
            <w:noProof/>
          </w:rPr>
          <w:t>6.1.2.2 OBJETIVOS ESPECÍFICOS</w:t>
        </w:r>
        <w:r w:rsidR="007F7704">
          <w:rPr>
            <w:noProof/>
            <w:webHidden/>
          </w:rPr>
          <w:tab/>
        </w:r>
        <w:r w:rsidR="007F7704">
          <w:rPr>
            <w:noProof/>
            <w:webHidden/>
          </w:rPr>
          <w:fldChar w:fldCharType="begin"/>
        </w:r>
        <w:r w:rsidR="007F7704">
          <w:rPr>
            <w:noProof/>
            <w:webHidden/>
          </w:rPr>
          <w:instrText xml:space="preserve"> PAGEREF _Toc159010518 \h </w:instrText>
        </w:r>
        <w:r w:rsidR="007F7704">
          <w:rPr>
            <w:noProof/>
            <w:webHidden/>
          </w:rPr>
        </w:r>
        <w:r w:rsidR="007F7704">
          <w:rPr>
            <w:noProof/>
            <w:webHidden/>
          </w:rPr>
          <w:fldChar w:fldCharType="separate"/>
        </w:r>
        <w:r w:rsidR="00BE4B01">
          <w:rPr>
            <w:noProof/>
            <w:webHidden/>
          </w:rPr>
          <w:t>49</w:t>
        </w:r>
        <w:r w:rsidR="007F7704">
          <w:rPr>
            <w:noProof/>
            <w:webHidden/>
          </w:rPr>
          <w:fldChar w:fldCharType="end"/>
        </w:r>
      </w:hyperlink>
    </w:p>
    <w:p w14:paraId="07BFF03C" w14:textId="5C649EFC" w:rsidR="007F7704" w:rsidRDefault="00000000">
      <w:pPr>
        <w:pStyle w:val="TDC4"/>
        <w:tabs>
          <w:tab w:val="right" w:leader="dot" w:pos="9350"/>
        </w:tabs>
        <w:rPr>
          <w:rFonts w:asciiTheme="minorHAnsi" w:eastAsiaTheme="minorEastAsia" w:hAnsiTheme="minorHAnsi" w:cstheme="minorBidi"/>
          <w:noProof/>
          <w:kern w:val="2"/>
          <w:sz w:val="22"/>
          <w:szCs w:val="22"/>
          <w:lang w:eastAsia="es-HN"/>
          <w14:ligatures w14:val="standardContextual"/>
        </w:rPr>
      </w:pPr>
      <w:hyperlink w:anchor="_Toc159010519" w:history="1">
        <w:r w:rsidR="007F7704" w:rsidRPr="00E6186B">
          <w:rPr>
            <w:rStyle w:val="Hipervnculo"/>
            <w:rFonts w:eastAsia="Calibri"/>
            <w:noProof/>
          </w:rPr>
          <w:t>6.1.3 MÉTRICAS DE MEDICIÓN:</w:t>
        </w:r>
        <w:r w:rsidR="007F7704">
          <w:rPr>
            <w:noProof/>
            <w:webHidden/>
          </w:rPr>
          <w:tab/>
        </w:r>
        <w:r w:rsidR="007F7704">
          <w:rPr>
            <w:noProof/>
            <w:webHidden/>
          </w:rPr>
          <w:fldChar w:fldCharType="begin"/>
        </w:r>
        <w:r w:rsidR="007F7704">
          <w:rPr>
            <w:noProof/>
            <w:webHidden/>
          </w:rPr>
          <w:instrText xml:space="preserve"> PAGEREF _Toc159010519 \h </w:instrText>
        </w:r>
        <w:r w:rsidR="007F7704">
          <w:rPr>
            <w:noProof/>
            <w:webHidden/>
          </w:rPr>
        </w:r>
        <w:r w:rsidR="007F7704">
          <w:rPr>
            <w:noProof/>
            <w:webHidden/>
          </w:rPr>
          <w:fldChar w:fldCharType="separate"/>
        </w:r>
        <w:r w:rsidR="00BE4B01">
          <w:rPr>
            <w:noProof/>
            <w:webHidden/>
          </w:rPr>
          <w:t>49</w:t>
        </w:r>
        <w:r w:rsidR="007F7704">
          <w:rPr>
            <w:noProof/>
            <w:webHidden/>
          </w:rPr>
          <w:fldChar w:fldCharType="end"/>
        </w:r>
      </w:hyperlink>
    </w:p>
    <w:p w14:paraId="696FD38F" w14:textId="5441B257" w:rsidR="007F7704" w:rsidRDefault="00000000">
      <w:pPr>
        <w:pStyle w:val="TDC4"/>
        <w:tabs>
          <w:tab w:val="right" w:leader="dot" w:pos="9350"/>
        </w:tabs>
        <w:rPr>
          <w:rFonts w:asciiTheme="minorHAnsi" w:eastAsiaTheme="minorEastAsia" w:hAnsiTheme="minorHAnsi" w:cstheme="minorBidi"/>
          <w:noProof/>
          <w:kern w:val="2"/>
          <w:sz w:val="22"/>
          <w:szCs w:val="22"/>
          <w:lang w:eastAsia="es-HN"/>
          <w14:ligatures w14:val="standardContextual"/>
        </w:rPr>
      </w:pPr>
      <w:hyperlink w:anchor="_Toc159010520" w:history="1">
        <w:r w:rsidR="007F7704" w:rsidRPr="00E6186B">
          <w:rPr>
            <w:rStyle w:val="Hipervnculo"/>
            <w:rFonts w:eastAsia="Calibri"/>
            <w:noProof/>
          </w:rPr>
          <w:t xml:space="preserve">6.1.4 </w:t>
        </w:r>
        <w:r w:rsidR="007F7704" w:rsidRPr="00E6186B">
          <w:rPr>
            <w:rStyle w:val="Hipervnculo"/>
            <w:rFonts w:eastAsia="Calibri"/>
            <w:i/>
            <w:noProof/>
          </w:rPr>
          <w:t>BUYER</w:t>
        </w:r>
        <w:r w:rsidR="007F7704" w:rsidRPr="00E6186B">
          <w:rPr>
            <w:rStyle w:val="Hipervnculo"/>
            <w:rFonts w:eastAsia="Calibri"/>
            <w:noProof/>
          </w:rPr>
          <w:t xml:space="preserve"> PERSONA</w:t>
        </w:r>
        <w:r w:rsidR="007F7704">
          <w:rPr>
            <w:noProof/>
            <w:webHidden/>
          </w:rPr>
          <w:tab/>
        </w:r>
        <w:r w:rsidR="007F7704">
          <w:rPr>
            <w:noProof/>
            <w:webHidden/>
          </w:rPr>
          <w:fldChar w:fldCharType="begin"/>
        </w:r>
        <w:r w:rsidR="007F7704">
          <w:rPr>
            <w:noProof/>
            <w:webHidden/>
          </w:rPr>
          <w:instrText xml:space="preserve"> PAGEREF _Toc159010520 \h </w:instrText>
        </w:r>
        <w:r w:rsidR="007F7704">
          <w:rPr>
            <w:noProof/>
            <w:webHidden/>
          </w:rPr>
        </w:r>
        <w:r w:rsidR="007F7704">
          <w:rPr>
            <w:noProof/>
            <w:webHidden/>
          </w:rPr>
          <w:fldChar w:fldCharType="separate"/>
        </w:r>
        <w:r w:rsidR="00BE4B01">
          <w:rPr>
            <w:noProof/>
            <w:webHidden/>
          </w:rPr>
          <w:t>50</w:t>
        </w:r>
        <w:r w:rsidR="007F7704">
          <w:rPr>
            <w:noProof/>
            <w:webHidden/>
          </w:rPr>
          <w:fldChar w:fldCharType="end"/>
        </w:r>
      </w:hyperlink>
    </w:p>
    <w:p w14:paraId="021403C6" w14:textId="48C32D18" w:rsidR="007F7704" w:rsidRDefault="00000000">
      <w:pPr>
        <w:pStyle w:val="TDC4"/>
        <w:tabs>
          <w:tab w:val="right" w:leader="dot" w:pos="9350"/>
        </w:tabs>
        <w:rPr>
          <w:rFonts w:asciiTheme="minorHAnsi" w:eastAsiaTheme="minorEastAsia" w:hAnsiTheme="minorHAnsi" w:cstheme="minorBidi"/>
          <w:noProof/>
          <w:kern w:val="2"/>
          <w:sz w:val="22"/>
          <w:szCs w:val="22"/>
          <w:lang w:eastAsia="es-HN"/>
          <w14:ligatures w14:val="standardContextual"/>
        </w:rPr>
      </w:pPr>
      <w:hyperlink w:anchor="_Toc159010521" w:history="1">
        <w:r w:rsidR="007F7704" w:rsidRPr="00E6186B">
          <w:rPr>
            <w:rStyle w:val="Hipervnculo"/>
            <w:rFonts w:eastAsia="Calibri"/>
            <w:noProof/>
          </w:rPr>
          <w:t>6.1.5 PLAN DE CONTENIDO ENERO 2024</w:t>
        </w:r>
        <w:r w:rsidR="007F7704">
          <w:rPr>
            <w:noProof/>
            <w:webHidden/>
          </w:rPr>
          <w:tab/>
        </w:r>
        <w:r w:rsidR="007F7704">
          <w:rPr>
            <w:noProof/>
            <w:webHidden/>
          </w:rPr>
          <w:fldChar w:fldCharType="begin"/>
        </w:r>
        <w:r w:rsidR="007F7704">
          <w:rPr>
            <w:noProof/>
            <w:webHidden/>
          </w:rPr>
          <w:instrText xml:space="preserve"> PAGEREF _Toc159010521 \h </w:instrText>
        </w:r>
        <w:r w:rsidR="007F7704">
          <w:rPr>
            <w:noProof/>
            <w:webHidden/>
          </w:rPr>
        </w:r>
        <w:r w:rsidR="007F7704">
          <w:rPr>
            <w:noProof/>
            <w:webHidden/>
          </w:rPr>
          <w:fldChar w:fldCharType="separate"/>
        </w:r>
        <w:r w:rsidR="00BE4B01">
          <w:rPr>
            <w:noProof/>
            <w:webHidden/>
          </w:rPr>
          <w:t>51</w:t>
        </w:r>
        <w:r w:rsidR="007F7704">
          <w:rPr>
            <w:noProof/>
            <w:webHidden/>
          </w:rPr>
          <w:fldChar w:fldCharType="end"/>
        </w:r>
      </w:hyperlink>
    </w:p>
    <w:p w14:paraId="54E168D8" w14:textId="72804534" w:rsidR="007F7704" w:rsidRDefault="00000000">
      <w:pPr>
        <w:pStyle w:val="TDC4"/>
        <w:tabs>
          <w:tab w:val="right" w:leader="dot" w:pos="9350"/>
        </w:tabs>
        <w:rPr>
          <w:rFonts w:asciiTheme="minorHAnsi" w:eastAsiaTheme="minorEastAsia" w:hAnsiTheme="minorHAnsi" w:cstheme="minorBidi"/>
          <w:noProof/>
          <w:kern w:val="2"/>
          <w:sz w:val="22"/>
          <w:szCs w:val="22"/>
          <w:lang w:eastAsia="es-HN"/>
          <w14:ligatures w14:val="standardContextual"/>
        </w:rPr>
      </w:pPr>
      <w:hyperlink w:anchor="_Toc159010522" w:history="1">
        <w:r w:rsidR="007F7704" w:rsidRPr="00E6186B">
          <w:rPr>
            <w:rStyle w:val="Hipervnculo"/>
            <w:rFonts w:eastAsia="Calibri"/>
            <w:noProof/>
          </w:rPr>
          <w:t>6.1.5.1 REFERENCIAS GRÁFICAS DE CONTENIDO ENERO 2024:</w:t>
        </w:r>
        <w:r w:rsidR="007F7704">
          <w:rPr>
            <w:noProof/>
            <w:webHidden/>
          </w:rPr>
          <w:tab/>
        </w:r>
        <w:r w:rsidR="007F7704">
          <w:rPr>
            <w:noProof/>
            <w:webHidden/>
          </w:rPr>
          <w:fldChar w:fldCharType="begin"/>
        </w:r>
        <w:r w:rsidR="007F7704">
          <w:rPr>
            <w:noProof/>
            <w:webHidden/>
          </w:rPr>
          <w:instrText xml:space="preserve"> PAGEREF _Toc159010522 \h </w:instrText>
        </w:r>
        <w:r w:rsidR="007F7704">
          <w:rPr>
            <w:noProof/>
            <w:webHidden/>
          </w:rPr>
        </w:r>
        <w:r w:rsidR="007F7704">
          <w:rPr>
            <w:noProof/>
            <w:webHidden/>
          </w:rPr>
          <w:fldChar w:fldCharType="separate"/>
        </w:r>
        <w:r w:rsidR="00BE4B01">
          <w:rPr>
            <w:noProof/>
            <w:webHidden/>
          </w:rPr>
          <w:t>53</w:t>
        </w:r>
        <w:r w:rsidR="007F7704">
          <w:rPr>
            <w:noProof/>
            <w:webHidden/>
          </w:rPr>
          <w:fldChar w:fldCharType="end"/>
        </w:r>
      </w:hyperlink>
    </w:p>
    <w:p w14:paraId="667FFCDD" w14:textId="6588CEE4" w:rsidR="007F7704" w:rsidRDefault="00000000">
      <w:pPr>
        <w:pStyle w:val="TDC4"/>
        <w:tabs>
          <w:tab w:val="right" w:leader="dot" w:pos="9350"/>
        </w:tabs>
        <w:rPr>
          <w:rFonts w:asciiTheme="minorHAnsi" w:eastAsiaTheme="minorEastAsia" w:hAnsiTheme="minorHAnsi" w:cstheme="minorBidi"/>
          <w:noProof/>
          <w:kern w:val="2"/>
          <w:sz w:val="22"/>
          <w:szCs w:val="22"/>
          <w:lang w:eastAsia="es-HN"/>
          <w14:ligatures w14:val="standardContextual"/>
        </w:rPr>
      </w:pPr>
      <w:hyperlink w:anchor="_Toc159010523" w:history="1">
        <w:r w:rsidR="007F7704" w:rsidRPr="00E6186B">
          <w:rPr>
            <w:rStyle w:val="Hipervnculo"/>
            <w:rFonts w:eastAsia="Calibri"/>
            <w:noProof/>
          </w:rPr>
          <w:t>6.1.6 PLAN DE CONTENIDO FEBRERO 2024</w:t>
        </w:r>
        <w:r w:rsidR="007F7704">
          <w:rPr>
            <w:noProof/>
            <w:webHidden/>
          </w:rPr>
          <w:tab/>
        </w:r>
        <w:r w:rsidR="007F7704">
          <w:rPr>
            <w:noProof/>
            <w:webHidden/>
          </w:rPr>
          <w:fldChar w:fldCharType="begin"/>
        </w:r>
        <w:r w:rsidR="007F7704">
          <w:rPr>
            <w:noProof/>
            <w:webHidden/>
          </w:rPr>
          <w:instrText xml:space="preserve"> PAGEREF _Toc159010523 \h </w:instrText>
        </w:r>
        <w:r w:rsidR="007F7704">
          <w:rPr>
            <w:noProof/>
            <w:webHidden/>
          </w:rPr>
        </w:r>
        <w:r w:rsidR="007F7704">
          <w:rPr>
            <w:noProof/>
            <w:webHidden/>
          </w:rPr>
          <w:fldChar w:fldCharType="separate"/>
        </w:r>
        <w:r w:rsidR="00BE4B01">
          <w:rPr>
            <w:noProof/>
            <w:webHidden/>
          </w:rPr>
          <w:t>56</w:t>
        </w:r>
        <w:r w:rsidR="007F7704">
          <w:rPr>
            <w:noProof/>
            <w:webHidden/>
          </w:rPr>
          <w:fldChar w:fldCharType="end"/>
        </w:r>
      </w:hyperlink>
    </w:p>
    <w:p w14:paraId="57148552" w14:textId="77494587" w:rsidR="007F7704" w:rsidRDefault="00000000">
      <w:pPr>
        <w:pStyle w:val="TDC4"/>
        <w:tabs>
          <w:tab w:val="right" w:leader="dot" w:pos="9350"/>
        </w:tabs>
        <w:rPr>
          <w:rFonts w:asciiTheme="minorHAnsi" w:eastAsiaTheme="minorEastAsia" w:hAnsiTheme="minorHAnsi" w:cstheme="minorBidi"/>
          <w:noProof/>
          <w:kern w:val="2"/>
          <w:sz w:val="22"/>
          <w:szCs w:val="22"/>
          <w:lang w:eastAsia="es-HN"/>
          <w14:ligatures w14:val="standardContextual"/>
        </w:rPr>
      </w:pPr>
      <w:hyperlink w:anchor="_Toc159010524" w:history="1">
        <w:r w:rsidR="007F7704" w:rsidRPr="00E6186B">
          <w:rPr>
            <w:rStyle w:val="Hipervnculo"/>
            <w:rFonts w:eastAsia="Calibri"/>
            <w:noProof/>
          </w:rPr>
          <w:t>6.1.6.1 REFERENCIAS GRÁFICAS DE CONTENIDO FEBRERO 2024:</w:t>
        </w:r>
        <w:r w:rsidR="007F7704">
          <w:rPr>
            <w:noProof/>
            <w:webHidden/>
          </w:rPr>
          <w:tab/>
        </w:r>
        <w:r w:rsidR="007F7704">
          <w:rPr>
            <w:noProof/>
            <w:webHidden/>
          </w:rPr>
          <w:fldChar w:fldCharType="begin"/>
        </w:r>
        <w:r w:rsidR="007F7704">
          <w:rPr>
            <w:noProof/>
            <w:webHidden/>
          </w:rPr>
          <w:instrText xml:space="preserve"> PAGEREF _Toc159010524 \h </w:instrText>
        </w:r>
        <w:r w:rsidR="007F7704">
          <w:rPr>
            <w:noProof/>
            <w:webHidden/>
          </w:rPr>
        </w:r>
        <w:r w:rsidR="007F7704">
          <w:rPr>
            <w:noProof/>
            <w:webHidden/>
          </w:rPr>
          <w:fldChar w:fldCharType="separate"/>
        </w:r>
        <w:r w:rsidR="00BE4B01">
          <w:rPr>
            <w:noProof/>
            <w:webHidden/>
          </w:rPr>
          <w:t>57</w:t>
        </w:r>
        <w:r w:rsidR="007F7704">
          <w:rPr>
            <w:noProof/>
            <w:webHidden/>
          </w:rPr>
          <w:fldChar w:fldCharType="end"/>
        </w:r>
      </w:hyperlink>
    </w:p>
    <w:p w14:paraId="494B8F3A" w14:textId="0E382098" w:rsidR="007F7704" w:rsidRDefault="00000000">
      <w:pPr>
        <w:pStyle w:val="TDC4"/>
        <w:tabs>
          <w:tab w:val="right" w:leader="dot" w:pos="9350"/>
        </w:tabs>
        <w:rPr>
          <w:rFonts w:asciiTheme="minorHAnsi" w:eastAsiaTheme="minorEastAsia" w:hAnsiTheme="minorHAnsi" w:cstheme="minorBidi"/>
          <w:noProof/>
          <w:kern w:val="2"/>
          <w:sz w:val="22"/>
          <w:szCs w:val="22"/>
          <w:lang w:eastAsia="es-HN"/>
          <w14:ligatures w14:val="standardContextual"/>
        </w:rPr>
      </w:pPr>
      <w:hyperlink w:anchor="_Toc159010525" w:history="1">
        <w:r w:rsidR="007F7704" w:rsidRPr="00E6186B">
          <w:rPr>
            <w:rStyle w:val="Hipervnculo"/>
            <w:rFonts w:eastAsia="Calibri"/>
            <w:noProof/>
          </w:rPr>
          <w:t>6.1.7 PLAN DE CONTENIDO MARZO 2024</w:t>
        </w:r>
        <w:r w:rsidR="007F7704">
          <w:rPr>
            <w:noProof/>
            <w:webHidden/>
          </w:rPr>
          <w:tab/>
        </w:r>
        <w:r w:rsidR="007F7704">
          <w:rPr>
            <w:noProof/>
            <w:webHidden/>
          </w:rPr>
          <w:fldChar w:fldCharType="begin"/>
        </w:r>
        <w:r w:rsidR="007F7704">
          <w:rPr>
            <w:noProof/>
            <w:webHidden/>
          </w:rPr>
          <w:instrText xml:space="preserve"> PAGEREF _Toc159010525 \h </w:instrText>
        </w:r>
        <w:r w:rsidR="007F7704">
          <w:rPr>
            <w:noProof/>
            <w:webHidden/>
          </w:rPr>
        </w:r>
        <w:r w:rsidR="007F7704">
          <w:rPr>
            <w:noProof/>
            <w:webHidden/>
          </w:rPr>
          <w:fldChar w:fldCharType="separate"/>
        </w:r>
        <w:r w:rsidR="00BE4B01">
          <w:rPr>
            <w:noProof/>
            <w:webHidden/>
          </w:rPr>
          <w:t>63</w:t>
        </w:r>
        <w:r w:rsidR="007F7704">
          <w:rPr>
            <w:noProof/>
            <w:webHidden/>
          </w:rPr>
          <w:fldChar w:fldCharType="end"/>
        </w:r>
      </w:hyperlink>
    </w:p>
    <w:p w14:paraId="72C2883F" w14:textId="410278CD" w:rsidR="007F7704" w:rsidRDefault="00000000">
      <w:pPr>
        <w:pStyle w:val="TDC4"/>
        <w:tabs>
          <w:tab w:val="right" w:leader="dot" w:pos="9350"/>
        </w:tabs>
        <w:rPr>
          <w:rFonts w:asciiTheme="minorHAnsi" w:eastAsiaTheme="minorEastAsia" w:hAnsiTheme="minorHAnsi" w:cstheme="minorBidi"/>
          <w:noProof/>
          <w:kern w:val="2"/>
          <w:sz w:val="22"/>
          <w:szCs w:val="22"/>
          <w:lang w:eastAsia="es-HN"/>
          <w14:ligatures w14:val="standardContextual"/>
        </w:rPr>
      </w:pPr>
      <w:hyperlink w:anchor="_Toc159010526" w:history="1">
        <w:r w:rsidR="007F7704" w:rsidRPr="00E6186B">
          <w:rPr>
            <w:rStyle w:val="Hipervnculo"/>
            <w:rFonts w:eastAsia="Calibri"/>
            <w:noProof/>
          </w:rPr>
          <w:t>6.1.7.1 REFERENCIAS GRÁFICAS DEL CONTENIDO DE MARZO 2024</w:t>
        </w:r>
        <w:r w:rsidR="007F7704">
          <w:rPr>
            <w:noProof/>
            <w:webHidden/>
          </w:rPr>
          <w:tab/>
        </w:r>
        <w:r w:rsidR="007F7704">
          <w:rPr>
            <w:noProof/>
            <w:webHidden/>
          </w:rPr>
          <w:fldChar w:fldCharType="begin"/>
        </w:r>
        <w:r w:rsidR="007F7704">
          <w:rPr>
            <w:noProof/>
            <w:webHidden/>
          </w:rPr>
          <w:instrText xml:space="preserve"> PAGEREF _Toc159010526 \h </w:instrText>
        </w:r>
        <w:r w:rsidR="007F7704">
          <w:rPr>
            <w:noProof/>
            <w:webHidden/>
          </w:rPr>
        </w:r>
        <w:r w:rsidR="007F7704">
          <w:rPr>
            <w:noProof/>
            <w:webHidden/>
          </w:rPr>
          <w:fldChar w:fldCharType="separate"/>
        </w:r>
        <w:r w:rsidR="00BE4B01">
          <w:rPr>
            <w:noProof/>
            <w:webHidden/>
          </w:rPr>
          <w:t>64</w:t>
        </w:r>
        <w:r w:rsidR="007F7704">
          <w:rPr>
            <w:noProof/>
            <w:webHidden/>
          </w:rPr>
          <w:fldChar w:fldCharType="end"/>
        </w:r>
      </w:hyperlink>
    </w:p>
    <w:p w14:paraId="2BF1D379" w14:textId="1C2C5403" w:rsidR="007F7704" w:rsidRDefault="00000000">
      <w:pPr>
        <w:pStyle w:val="TDC2"/>
        <w:tabs>
          <w:tab w:val="right" w:leader="dot" w:pos="9350"/>
        </w:tabs>
        <w:rPr>
          <w:rFonts w:asciiTheme="minorHAnsi" w:eastAsiaTheme="minorEastAsia" w:hAnsiTheme="minorHAnsi" w:cstheme="minorBidi"/>
          <w:b w:val="0"/>
          <w:noProof/>
          <w:color w:val="auto"/>
          <w:kern w:val="2"/>
          <w:sz w:val="22"/>
          <w:szCs w:val="22"/>
          <w:lang w:eastAsia="es-HN"/>
          <w14:ligatures w14:val="standardContextual"/>
        </w:rPr>
      </w:pPr>
      <w:hyperlink w:anchor="_Toc159010527" w:history="1">
        <w:r w:rsidR="007F7704" w:rsidRPr="00E6186B">
          <w:rPr>
            <w:rStyle w:val="Hipervnculo"/>
            <w:rFonts w:eastAsia="Calibri"/>
            <w:noProof/>
          </w:rPr>
          <w:t>6.2 PROPUESTA 2. METODOLOGÍA CUSTOMER JOUNEY MAP ISABELLAS HONDURAS</w:t>
        </w:r>
        <w:r w:rsidR="007F7704">
          <w:rPr>
            <w:noProof/>
            <w:webHidden/>
          </w:rPr>
          <w:tab/>
        </w:r>
        <w:r w:rsidR="007F7704">
          <w:rPr>
            <w:noProof/>
            <w:webHidden/>
          </w:rPr>
          <w:fldChar w:fldCharType="begin"/>
        </w:r>
        <w:r w:rsidR="007F7704">
          <w:rPr>
            <w:noProof/>
            <w:webHidden/>
          </w:rPr>
          <w:instrText xml:space="preserve"> PAGEREF _Toc159010527 \h </w:instrText>
        </w:r>
        <w:r w:rsidR="007F7704">
          <w:rPr>
            <w:noProof/>
            <w:webHidden/>
          </w:rPr>
        </w:r>
        <w:r w:rsidR="007F7704">
          <w:rPr>
            <w:noProof/>
            <w:webHidden/>
          </w:rPr>
          <w:fldChar w:fldCharType="separate"/>
        </w:r>
        <w:r w:rsidR="00BE4B01">
          <w:rPr>
            <w:noProof/>
            <w:webHidden/>
          </w:rPr>
          <w:t>70</w:t>
        </w:r>
        <w:r w:rsidR="007F7704">
          <w:rPr>
            <w:noProof/>
            <w:webHidden/>
          </w:rPr>
          <w:fldChar w:fldCharType="end"/>
        </w:r>
      </w:hyperlink>
    </w:p>
    <w:p w14:paraId="774A82B9" w14:textId="11657F7A" w:rsidR="007F7704" w:rsidRDefault="00000000">
      <w:pPr>
        <w:pStyle w:val="TDC3"/>
        <w:tabs>
          <w:tab w:val="right" w:leader="dot" w:pos="9350"/>
        </w:tabs>
        <w:rPr>
          <w:rFonts w:asciiTheme="minorHAnsi" w:eastAsiaTheme="minorEastAsia" w:hAnsiTheme="minorHAnsi" w:cstheme="minorBidi"/>
          <w:noProof/>
          <w:kern w:val="2"/>
          <w:sz w:val="22"/>
          <w:szCs w:val="22"/>
          <w:lang w:eastAsia="es-HN"/>
          <w14:ligatures w14:val="standardContextual"/>
        </w:rPr>
      </w:pPr>
      <w:hyperlink w:anchor="_Toc159010528" w:history="1">
        <w:r w:rsidR="007F7704" w:rsidRPr="00E6186B">
          <w:rPr>
            <w:rStyle w:val="Hipervnculo"/>
            <w:rFonts w:eastAsia="Calibri"/>
            <w:noProof/>
          </w:rPr>
          <w:t>6.2.1 OBJETIVO</w:t>
        </w:r>
        <w:r w:rsidR="007F7704">
          <w:rPr>
            <w:noProof/>
            <w:webHidden/>
          </w:rPr>
          <w:tab/>
        </w:r>
        <w:r w:rsidR="007F7704">
          <w:rPr>
            <w:noProof/>
            <w:webHidden/>
          </w:rPr>
          <w:fldChar w:fldCharType="begin"/>
        </w:r>
        <w:r w:rsidR="007F7704">
          <w:rPr>
            <w:noProof/>
            <w:webHidden/>
          </w:rPr>
          <w:instrText xml:space="preserve"> PAGEREF _Toc159010528 \h </w:instrText>
        </w:r>
        <w:r w:rsidR="007F7704">
          <w:rPr>
            <w:noProof/>
            <w:webHidden/>
          </w:rPr>
        </w:r>
        <w:r w:rsidR="007F7704">
          <w:rPr>
            <w:noProof/>
            <w:webHidden/>
          </w:rPr>
          <w:fldChar w:fldCharType="separate"/>
        </w:r>
        <w:r w:rsidR="00BE4B01">
          <w:rPr>
            <w:noProof/>
            <w:webHidden/>
          </w:rPr>
          <w:t>70</w:t>
        </w:r>
        <w:r w:rsidR="007F7704">
          <w:rPr>
            <w:noProof/>
            <w:webHidden/>
          </w:rPr>
          <w:fldChar w:fldCharType="end"/>
        </w:r>
      </w:hyperlink>
    </w:p>
    <w:p w14:paraId="0085F523" w14:textId="1B3E0CB4" w:rsidR="007F7704" w:rsidRDefault="00000000">
      <w:pPr>
        <w:pStyle w:val="TDC3"/>
        <w:tabs>
          <w:tab w:val="right" w:leader="dot" w:pos="9350"/>
        </w:tabs>
        <w:rPr>
          <w:rFonts w:asciiTheme="minorHAnsi" w:eastAsiaTheme="minorEastAsia" w:hAnsiTheme="minorHAnsi" w:cstheme="minorBidi"/>
          <w:noProof/>
          <w:kern w:val="2"/>
          <w:sz w:val="22"/>
          <w:szCs w:val="22"/>
          <w:lang w:eastAsia="es-HN"/>
          <w14:ligatures w14:val="standardContextual"/>
        </w:rPr>
      </w:pPr>
      <w:hyperlink w:anchor="_Toc159010529" w:history="1">
        <w:r w:rsidR="007F7704" w:rsidRPr="00E6186B">
          <w:rPr>
            <w:rStyle w:val="Hipervnculo"/>
            <w:rFonts w:eastAsia="Calibri"/>
            <w:noProof/>
          </w:rPr>
          <w:t>6.2.2 MÉTRICAS DE MEDICIÓN</w:t>
        </w:r>
        <w:r w:rsidR="007F7704">
          <w:rPr>
            <w:noProof/>
            <w:webHidden/>
          </w:rPr>
          <w:tab/>
        </w:r>
        <w:r w:rsidR="007F7704">
          <w:rPr>
            <w:noProof/>
            <w:webHidden/>
          </w:rPr>
          <w:fldChar w:fldCharType="begin"/>
        </w:r>
        <w:r w:rsidR="007F7704">
          <w:rPr>
            <w:noProof/>
            <w:webHidden/>
          </w:rPr>
          <w:instrText xml:space="preserve"> PAGEREF _Toc159010529 \h </w:instrText>
        </w:r>
        <w:r w:rsidR="007F7704">
          <w:rPr>
            <w:noProof/>
            <w:webHidden/>
          </w:rPr>
        </w:r>
        <w:r w:rsidR="007F7704">
          <w:rPr>
            <w:noProof/>
            <w:webHidden/>
          </w:rPr>
          <w:fldChar w:fldCharType="separate"/>
        </w:r>
        <w:r w:rsidR="00BE4B01">
          <w:rPr>
            <w:noProof/>
            <w:webHidden/>
          </w:rPr>
          <w:t>70</w:t>
        </w:r>
        <w:r w:rsidR="007F7704">
          <w:rPr>
            <w:noProof/>
            <w:webHidden/>
          </w:rPr>
          <w:fldChar w:fldCharType="end"/>
        </w:r>
      </w:hyperlink>
    </w:p>
    <w:p w14:paraId="2E19F1FE" w14:textId="29B0DA6D" w:rsidR="007F7704" w:rsidRDefault="00000000">
      <w:pPr>
        <w:pStyle w:val="TDC3"/>
        <w:tabs>
          <w:tab w:val="right" w:leader="dot" w:pos="9350"/>
        </w:tabs>
        <w:rPr>
          <w:rFonts w:asciiTheme="minorHAnsi" w:eastAsiaTheme="minorEastAsia" w:hAnsiTheme="minorHAnsi" w:cstheme="minorBidi"/>
          <w:noProof/>
          <w:kern w:val="2"/>
          <w:sz w:val="22"/>
          <w:szCs w:val="22"/>
          <w:lang w:eastAsia="es-HN"/>
          <w14:ligatures w14:val="standardContextual"/>
        </w:rPr>
      </w:pPr>
      <w:hyperlink w:anchor="_Toc159010530" w:history="1">
        <w:r w:rsidR="007F7704" w:rsidRPr="00E6186B">
          <w:rPr>
            <w:rStyle w:val="Hipervnculo"/>
            <w:rFonts w:eastAsia="Calibri"/>
            <w:noProof/>
          </w:rPr>
          <w:t xml:space="preserve">6.2.3 </w:t>
        </w:r>
        <w:r w:rsidR="007F7704" w:rsidRPr="00E6186B">
          <w:rPr>
            <w:rStyle w:val="Hipervnculo"/>
            <w:rFonts w:eastAsia="Calibri"/>
            <w:i/>
            <w:noProof/>
          </w:rPr>
          <w:t>BUYER</w:t>
        </w:r>
        <w:r w:rsidR="007F7704" w:rsidRPr="00E6186B">
          <w:rPr>
            <w:rStyle w:val="Hipervnculo"/>
            <w:rFonts w:eastAsia="Calibri"/>
            <w:noProof/>
          </w:rPr>
          <w:t xml:space="preserve"> PERSONA</w:t>
        </w:r>
        <w:r w:rsidR="007F7704">
          <w:rPr>
            <w:noProof/>
            <w:webHidden/>
          </w:rPr>
          <w:tab/>
        </w:r>
        <w:r w:rsidR="007F7704">
          <w:rPr>
            <w:noProof/>
            <w:webHidden/>
          </w:rPr>
          <w:fldChar w:fldCharType="begin"/>
        </w:r>
        <w:r w:rsidR="007F7704">
          <w:rPr>
            <w:noProof/>
            <w:webHidden/>
          </w:rPr>
          <w:instrText xml:space="preserve"> PAGEREF _Toc159010530 \h </w:instrText>
        </w:r>
        <w:r w:rsidR="007F7704">
          <w:rPr>
            <w:noProof/>
            <w:webHidden/>
          </w:rPr>
        </w:r>
        <w:r w:rsidR="007F7704">
          <w:rPr>
            <w:noProof/>
            <w:webHidden/>
          </w:rPr>
          <w:fldChar w:fldCharType="separate"/>
        </w:r>
        <w:r w:rsidR="00BE4B01">
          <w:rPr>
            <w:noProof/>
            <w:webHidden/>
          </w:rPr>
          <w:t>70</w:t>
        </w:r>
        <w:r w:rsidR="007F7704">
          <w:rPr>
            <w:noProof/>
            <w:webHidden/>
          </w:rPr>
          <w:fldChar w:fldCharType="end"/>
        </w:r>
      </w:hyperlink>
    </w:p>
    <w:p w14:paraId="3465728B" w14:textId="79EEA6EE" w:rsidR="007F7704" w:rsidRDefault="00000000">
      <w:pPr>
        <w:pStyle w:val="TDC3"/>
        <w:tabs>
          <w:tab w:val="right" w:leader="dot" w:pos="9350"/>
        </w:tabs>
        <w:rPr>
          <w:rFonts w:asciiTheme="minorHAnsi" w:eastAsiaTheme="minorEastAsia" w:hAnsiTheme="minorHAnsi" w:cstheme="minorBidi"/>
          <w:noProof/>
          <w:kern w:val="2"/>
          <w:sz w:val="22"/>
          <w:szCs w:val="22"/>
          <w:lang w:eastAsia="es-HN"/>
          <w14:ligatures w14:val="standardContextual"/>
        </w:rPr>
      </w:pPr>
      <w:hyperlink r:id="rId14" w:anchor="_Toc159010531" w:history="1">
        <w:r w:rsidR="007F7704" w:rsidRPr="00E6186B">
          <w:rPr>
            <w:rStyle w:val="Hipervnculo"/>
            <w:rFonts w:eastAsia="Calibri"/>
            <w:noProof/>
          </w:rPr>
          <w:t>6.2.4 CUSTOMER JOURNEY MAP ISABELLAS HONDURAS</w:t>
        </w:r>
        <w:r w:rsidR="007F7704">
          <w:rPr>
            <w:noProof/>
            <w:webHidden/>
          </w:rPr>
          <w:tab/>
        </w:r>
        <w:r w:rsidR="007F7704">
          <w:rPr>
            <w:noProof/>
            <w:webHidden/>
          </w:rPr>
          <w:fldChar w:fldCharType="begin"/>
        </w:r>
        <w:r w:rsidR="007F7704">
          <w:rPr>
            <w:noProof/>
            <w:webHidden/>
          </w:rPr>
          <w:instrText xml:space="preserve"> PAGEREF _Toc159010531 \h </w:instrText>
        </w:r>
        <w:r w:rsidR="007F7704">
          <w:rPr>
            <w:noProof/>
            <w:webHidden/>
          </w:rPr>
        </w:r>
        <w:r w:rsidR="007F7704">
          <w:rPr>
            <w:noProof/>
            <w:webHidden/>
          </w:rPr>
          <w:fldChar w:fldCharType="separate"/>
        </w:r>
        <w:r w:rsidR="00BE4B01">
          <w:rPr>
            <w:noProof/>
            <w:webHidden/>
          </w:rPr>
          <w:t>71</w:t>
        </w:r>
        <w:r w:rsidR="007F7704">
          <w:rPr>
            <w:noProof/>
            <w:webHidden/>
          </w:rPr>
          <w:fldChar w:fldCharType="end"/>
        </w:r>
      </w:hyperlink>
    </w:p>
    <w:p w14:paraId="32E81899" w14:textId="237E2EC9" w:rsidR="007F7704" w:rsidRDefault="00000000">
      <w:pPr>
        <w:pStyle w:val="TDC3"/>
        <w:tabs>
          <w:tab w:val="right" w:leader="dot" w:pos="9350"/>
        </w:tabs>
        <w:rPr>
          <w:rFonts w:asciiTheme="minorHAnsi" w:eastAsiaTheme="minorEastAsia" w:hAnsiTheme="minorHAnsi" w:cstheme="minorBidi"/>
          <w:noProof/>
          <w:kern w:val="2"/>
          <w:sz w:val="22"/>
          <w:szCs w:val="22"/>
          <w:lang w:eastAsia="es-HN"/>
          <w14:ligatures w14:val="standardContextual"/>
        </w:rPr>
      </w:pPr>
      <w:hyperlink w:anchor="_Toc159010532" w:history="1">
        <w:r w:rsidR="007F7704" w:rsidRPr="00E6186B">
          <w:rPr>
            <w:rStyle w:val="Hipervnculo"/>
            <w:rFonts w:eastAsia="Calibri"/>
            <w:noProof/>
          </w:rPr>
          <w:t>6.2.5 PLAN DE PROMOCIONES PARA CAPTAR NUEVOS CLIENTES Y BASE DE DATOS</w:t>
        </w:r>
        <w:r w:rsidR="007F7704">
          <w:rPr>
            <w:noProof/>
            <w:webHidden/>
          </w:rPr>
          <w:tab/>
        </w:r>
        <w:r w:rsidR="007F7704">
          <w:rPr>
            <w:noProof/>
            <w:webHidden/>
          </w:rPr>
          <w:fldChar w:fldCharType="begin"/>
        </w:r>
        <w:r w:rsidR="007F7704">
          <w:rPr>
            <w:noProof/>
            <w:webHidden/>
          </w:rPr>
          <w:instrText xml:space="preserve"> PAGEREF _Toc159010532 \h </w:instrText>
        </w:r>
        <w:r w:rsidR="007F7704">
          <w:rPr>
            <w:noProof/>
            <w:webHidden/>
          </w:rPr>
        </w:r>
        <w:r w:rsidR="007F7704">
          <w:rPr>
            <w:noProof/>
            <w:webHidden/>
          </w:rPr>
          <w:fldChar w:fldCharType="separate"/>
        </w:r>
        <w:r w:rsidR="00BE4B01">
          <w:rPr>
            <w:noProof/>
            <w:webHidden/>
          </w:rPr>
          <w:t>72</w:t>
        </w:r>
        <w:r w:rsidR="007F7704">
          <w:rPr>
            <w:noProof/>
            <w:webHidden/>
          </w:rPr>
          <w:fldChar w:fldCharType="end"/>
        </w:r>
      </w:hyperlink>
    </w:p>
    <w:p w14:paraId="0D047C77" w14:textId="76370846" w:rsidR="007F7704" w:rsidRDefault="00000000">
      <w:pPr>
        <w:pStyle w:val="TDC4"/>
        <w:tabs>
          <w:tab w:val="right" w:leader="dot" w:pos="9350"/>
        </w:tabs>
        <w:rPr>
          <w:rFonts w:asciiTheme="minorHAnsi" w:eastAsiaTheme="minorEastAsia" w:hAnsiTheme="minorHAnsi" w:cstheme="minorBidi"/>
          <w:noProof/>
          <w:kern w:val="2"/>
          <w:sz w:val="22"/>
          <w:szCs w:val="22"/>
          <w:lang w:eastAsia="es-HN"/>
          <w14:ligatures w14:val="standardContextual"/>
        </w:rPr>
      </w:pPr>
      <w:hyperlink w:anchor="_Toc159010533" w:history="1">
        <w:r w:rsidR="007F7704" w:rsidRPr="00E6186B">
          <w:rPr>
            <w:rStyle w:val="Hipervnculo"/>
            <w:rFonts w:eastAsia="Calibri"/>
            <w:noProof/>
          </w:rPr>
          <w:t>6.2.5.1 OBJETIVO DE ESTRATEGIA</w:t>
        </w:r>
        <w:r w:rsidR="007F7704">
          <w:rPr>
            <w:noProof/>
            <w:webHidden/>
          </w:rPr>
          <w:tab/>
        </w:r>
        <w:r w:rsidR="007F7704">
          <w:rPr>
            <w:noProof/>
            <w:webHidden/>
          </w:rPr>
          <w:fldChar w:fldCharType="begin"/>
        </w:r>
        <w:r w:rsidR="007F7704">
          <w:rPr>
            <w:noProof/>
            <w:webHidden/>
          </w:rPr>
          <w:instrText xml:space="preserve"> PAGEREF _Toc159010533 \h </w:instrText>
        </w:r>
        <w:r w:rsidR="007F7704">
          <w:rPr>
            <w:noProof/>
            <w:webHidden/>
          </w:rPr>
        </w:r>
        <w:r w:rsidR="007F7704">
          <w:rPr>
            <w:noProof/>
            <w:webHidden/>
          </w:rPr>
          <w:fldChar w:fldCharType="separate"/>
        </w:r>
        <w:r w:rsidR="00BE4B01">
          <w:rPr>
            <w:noProof/>
            <w:webHidden/>
          </w:rPr>
          <w:t>72</w:t>
        </w:r>
        <w:r w:rsidR="007F7704">
          <w:rPr>
            <w:noProof/>
            <w:webHidden/>
          </w:rPr>
          <w:fldChar w:fldCharType="end"/>
        </w:r>
      </w:hyperlink>
    </w:p>
    <w:p w14:paraId="00279905" w14:textId="2C33418A" w:rsidR="007F7704" w:rsidRDefault="00000000">
      <w:pPr>
        <w:pStyle w:val="TDC4"/>
        <w:tabs>
          <w:tab w:val="right" w:leader="dot" w:pos="9350"/>
        </w:tabs>
        <w:rPr>
          <w:rFonts w:asciiTheme="minorHAnsi" w:eastAsiaTheme="minorEastAsia" w:hAnsiTheme="minorHAnsi" w:cstheme="minorBidi"/>
          <w:noProof/>
          <w:kern w:val="2"/>
          <w:sz w:val="22"/>
          <w:szCs w:val="22"/>
          <w:lang w:eastAsia="es-HN"/>
          <w14:ligatures w14:val="standardContextual"/>
        </w:rPr>
      </w:pPr>
      <w:hyperlink w:anchor="_Toc159010534" w:history="1">
        <w:r w:rsidR="007F7704" w:rsidRPr="00E6186B">
          <w:rPr>
            <w:rStyle w:val="Hipervnculo"/>
            <w:rFonts w:eastAsia="Calibri"/>
            <w:noProof/>
          </w:rPr>
          <w:t>6.2.5.2 PLAN DE PROMOCIONES PARA CAPTAR BASE DE DATOS DE CLIENTES NUEVOS</w:t>
        </w:r>
        <w:r w:rsidR="007F7704">
          <w:rPr>
            <w:noProof/>
            <w:webHidden/>
          </w:rPr>
          <w:tab/>
        </w:r>
        <w:r w:rsidR="007F7704">
          <w:rPr>
            <w:noProof/>
            <w:webHidden/>
          </w:rPr>
          <w:fldChar w:fldCharType="begin"/>
        </w:r>
        <w:r w:rsidR="007F7704">
          <w:rPr>
            <w:noProof/>
            <w:webHidden/>
          </w:rPr>
          <w:instrText xml:space="preserve"> PAGEREF _Toc159010534 \h </w:instrText>
        </w:r>
        <w:r w:rsidR="007F7704">
          <w:rPr>
            <w:noProof/>
            <w:webHidden/>
          </w:rPr>
        </w:r>
        <w:r w:rsidR="007F7704">
          <w:rPr>
            <w:noProof/>
            <w:webHidden/>
          </w:rPr>
          <w:fldChar w:fldCharType="separate"/>
        </w:r>
        <w:r w:rsidR="00BE4B01">
          <w:rPr>
            <w:noProof/>
            <w:webHidden/>
          </w:rPr>
          <w:t>72</w:t>
        </w:r>
        <w:r w:rsidR="007F7704">
          <w:rPr>
            <w:noProof/>
            <w:webHidden/>
          </w:rPr>
          <w:fldChar w:fldCharType="end"/>
        </w:r>
      </w:hyperlink>
    </w:p>
    <w:p w14:paraId="0A25FDFE" w14:textId="15CE7539" w:rsidR="007F7704" w:rsidRDefault="00000000">
      <w:pPr>
        <w:pStyle w:val="TDC5"/>
        <w:tabs>
          <w:tab w:val="right" w:leader="dot" w:pos="9350"/>
        </w:tabs>
        <w:rPr>
          <w:rFonts w:asciiTheme="minorHAnsi" w:eastAsiaTheme="minorEastAsia" w:hAnsiTheme="minorHAnsi" w:cstheme="minorBidi"/>
          <w:noProof/>
          <w:kern w:val="2"/>
          <w:sz w:val="22"/>
          <w:szCs w:val="22"/>
          <w:lang w:eastAsia="es-HN"/>
          <w14:ligatures w14:val="standardContextual"/>
        </w:rPr>
      </w:pPr>
      <w:hyperlink w:anchor="_Toc159010535" w:history="1">
        <w:r w:rsidR="007F7704" w:rsidRPr="00E6186B">
          <w:rPr>
            <w:rStyle w:val="Hipervnculo"/>
            <w:rFonts w:eastAsia="Calibri"/>
            <w:noProof/>
          </w:rPr>
          <w:t>6.2.5.2.1 ESTRATEGIA DESCUENTO DE BIENVENIDA</w:t>
        </w:r>
        <w:r w:rsidR="007F7704">
          <w:rPr>
            <w:noProof/>
            <w:webHidden/>
          </w:rPr>
          <w:tab/>
        </w:r>
        <w:r w:rsidR="007F7704">
          <w:rPr>
            <w:noProof/>
            <w:webHidden/>
          </w:rPr>
          <w:fldChar w:fldCharType="begin"/>
        </w:r>
        <w:r w:rsidR="007F7704">
          <w:rPr>
            <w:noProof/>
            <w:webHidden/>
          </w:rPr>
          <w:instrText xml:space="preserve"> PAGEREF _Toc159010535 \h </w:instrText>
        </w:r>
        <w:r w:rsidR="007F7704">
          <w:rPr>
            <w:noProof/>
            <w:webHidden/>
          </w:rPr>
        </w:r>
        <w:r w:rsidR="007F7704">
          <w:rPr>
            <w:noProof/>
            <w:webHidden/>
          </w:rPr>
          <w:fldChar w:fldCharType="separate"/>
        </w:r>
        <w:r w:rsidR="00BE4B01">
          <w:rPr>
            <w:noProof/>
            <w:webHidden/>
          </w:rPr>
          <w:t>72</w:t>
        </w:r>
        <w:r w:rsidR="007F7704">
          <w:rPr>
            <w:noProof/>
            <w:webHidden/>
          </w:rPr>
          <w:fldChar w:fldCharType="end"/>
        </w:r>
      </w:hyperlink>
    </w:p>
    <w:p w14:paraId="6E8DB8B3" w14:textId="1C1799B7" w:rsidR="007F7704" w:rsidRDefault="00000000">
      <w:pPr>
        <w:pStyle w:val="TDC5"/>
        <w:tabs>
          <w:tab w:val="right" w:leader="dot" w:pos="9350"/>
        </w:tabs>
        <w:rPr>
          <w:rFonts w:asciiTheme="minorHAnsi" w:eastAsiaTheme="minorEastAsia" w:hAnsiTheme="minorHAnsi" w:cstheme="minorBidi"/>
          <w:noProof/>
          <w:kern w:val="2"/>
          <w:sz w:val="22"/>
          <w:szCs w:val="22"/>
          <w:lang w:eastAsia="es-HN"/>
          <w14:ligatures w14:val="standardContextual"/>
        </w:rPr>
      </w:pPr>
      <w:hyperlink w:anchor="_Toc159010536" w:history="1">
        <w:r w:rsidR="007F7704" w:rsidRPr="00E6186B">
          <w:rPr>
            <w:rStyle w:val="Hipervnculo"/>
            <w:rFonts w:eastAsia="Calibri"/>
            <w:noProof/>
          </w:rPr>
          <w:t>6.2.5.2.2 ESTRATEGIA SORTEOS EN REDES SOCIALES</w:t>
        </w:r>
        <w:r w:rsidR="007F7704">
          <w:rPr>
            <w:noProof/>
            <w:webHidden/>
          </w:rPr>
          <w:tab/>
        </w:r>
        <w:r w:rsidR="007F7704">
          <w:rPr>
            <w:noProof/>
            <w:webHidden/>
          </w:rPr>
          <w:fldChar w:fldCharType="begin"/>
        </w:r>
        <w:r w:rsidR="007F7704">
          <w:rPr>
            <w:noProof/>
            <w:webHidden/>
          </w:rPr>
          <w:instrText xml:space="preserve"> PAGEREF _Toc159010536 \h </w:instrText>
        </w:r>
        <w:r w:rsidR="007F7704">
          <w:rPr>
            <w:noProof/>
            <w:webHidden/>
          </w:rPr>
        </w:r>
        <w:r w:rsidR="007F7704">
          <w:rPr>
            <w:noProof/>
            <w:webHidden/>
          </w:rPr>
          <w:fldChar w:fldCharType="separate"/>
        </w:r>
        <w:r w:rsidR="00BE4B01">
          <w:rPr>
            <w:noProof/>
            <w:webHidden/>
          </w:rPr>
          <w:t>72</w:t>
        </w:r>
        <w:r w:rsidR="007F7704">
          <w:rPr>
            <w:noProof/>
            <w:webHidden/>
          </w:rPr>
          <w:fldChar w:fldCharType="end"/>
        </w:r>
      </w:hyperlink>
    </w:p>
    <w:p w14:paraId="4DF39D2C" w14:textId="7C813A30" w:rsidR="007F7704" w:rsidRDefault="00000000">
      <w:pPr>
        <w:pStyle w:val="TDC5"/>
        <w:tabs>
          <w:tab w:val="right" w:leader="dot" w:pos="9350"/>
        </w:tabs>
        <w:rPr>
          <w:rFonts w:asciiTheme="minorHAnsi" w:eastAsiaTheme="minorEastAsia" w:hAnsiTheme="minorHAnsi" w:cstheme="minorBidi"/>
          <w:noProof/>
          <w:kern w:val="2"/>
          <w:sz w:val="22"/>
          <w:szCs w:val="22"/>
          <w:lang w:eastAsia="es-HN"/>
          <w14:ligatures w14:val="standardContextual"/>
        </w:rPr>
      </w:pPr>
      <w:hyperlink w:anchor="_Toc159010537" w:history="1">
        <w:r w:rsidR="007F7704" w:rsidRPr="00E6186B">
          <w:rPr>
            <w:rStyle w:val="Hipervnculo"/>
            <w:rFonts w:eastAsia="Calibri"/>
            <w:noProof/>
          </w:rPr>
          <w:t xml:space="preserve">6.2.5.2.3 ESTRATEGIA REFERENCIA GRAFICA DE LOS </w:t>
        </w:r>
        <w:r w:rsidR="007F7704" w:rsidRPr="00E6186B">
          <w:rPr>
            <w:rStyle w:val="Hipervnculo"/>
            <w:rFonts w:eastAsia="Calibri"/>
            <w:i/>
            <w:noProof/>
          </w:rPr>
          <w:t>GIVEAWAY</w:t>
        </w:r>
        <w:r w:rsidR="007F7704">
          <w:rPr>
            <w:noProof/>
            <w:webHidden/>
          </w:rPr>
          <w:tab/>
        </w:r>
        <w:r w:rsidR="007F7704">
          <w:rPr>
            <w:noProof/>
            <w:webHidden/>
          </w:rPr>
          <w:fldChar w:fldCharType="begin"/>
        </w:r>
        <w:r w:rsidR="007F7704">
          <w:rPr>
            <w:noProof/>
            <w:webHidden/>
          </w:rPr>
          <w:instrText xml:space="preserve"> PAGEREF _Toc159010537 \h </w:instrText>
        </w:r>
        <w:r w:rsidR="007F7704">
          <w:rPr>
            <w:noProof/>
            <w:webHidden/>
          </w:rPr>
        </w:r>
        <w:r w:rsidR="007F7704">
          <w:rPr>
            <w:noProof/>
            <w:webHidden/>
          </w:rPr>
          <w:fldChar w:fldCharType="separate"/>
        </w:r>
        <w:r w:rsidR="00BE4B01">
          <w:rPr>
            <w:noProof/>
            <w:webHidden/>
          </w:rPr>
          <w:t>73</w:t>
        </w:r>
        <w:r w:rsidR="007F7704">
          <w:rPr>
            <w:noProof/>
            <w:webHidden/>
          </w:rPr>
          <w:fldChar w:fldCharType="end"/>
        </w:r>
      </w:hyperlink>
    </w:p>
    <w:p w14:paraId="15E17462" w14:textId="6913BFFB" w:rsidR="007F7704" w:rsidRDefault="00000000">
      <w:pPr>
        <w:pStyle w:val="TDC4"/>
        <w:tabs>
          <w:tab w:val="right" w:leader="dot" w:pos="9350"/>
        </w:tabs>
        <w:rPr>
          <w:rFonts w:asciiTheme="minorHAnsi" w:eastAsiaTheme="minorEastAsia" w:hAnsiTheme="minorHAnsi" w:cstheme="minorBidi"/>
          <w:noProof/>
          <w:kern w:val="2"/>
          <w:sz w:val="22"/>
          <w:szCs w:val="22"/>
          <w:lang w:eastAsia="es-HN"/>
          <w14:ligatures w14:val="standardContextual"/>
        </w:rPr>
      </w:pPr>
      <w:hyperlink w:anchor="_Toc159010538" w:history="1">
        <w:r w:rsidR="007F7704" w:rsidRPr="00E6186B">
          <w:rPr>
            <w:rStyle w:val="Hipervnculo"/>
            <w:rFonts w:eastAsia="Calibri"/>
            <w:noProof/>
          </w:rPr>
          <w:t>6.2.5.2.4 ESTRATEGIA PROGRAMAS DE REFERIDOS</w:t>
        </w:r>
        <w:r w:rsidR="007F7704">
          <w:rPr>
            <w:noProof/>
            <w:webHidden/>
          </w:rPr>
          <w:tab/>
        </w:r>
        <w:r w:rsidR="007F7704">
          <w:rPr>
            <w:noProof/>
            <w:webHidden/>
          </w:rPr>
          <w:fldChar w:fldCharType="begin"/>
        </w:r>
        <w:r w:rsidR="007F7704">
          <w:rPr>
            <w:noProof/>
            <w:webHidden/>
          </w:rPr>
          <w:instrText xml:space="preserve"> PAGEREF _Toc159010538 \h </w:instrText>
        </w:r>
        <w:r w:rsidR="007F7704">
          <w:rPr>
            <w:noProof/>
            <w:webHidden/>
          </w:rPr>
        </w:r>
        <w:r w:rsidR="007F7704">
          <w:rPr>
            <w:noProof/>
            <w:webHidden/>
          </w:rPr>
          <w:fldChar w:fldCharType="separate"/>
        </w:r>
        <w:r w:rsidR="00BE4B01">
          <w:rPr>
            <w:noProof/>
            <w:webHidden/>
          </w:rPr>
          <w:t>74</w:t>
        </w:r>
        <w:r w:rsidR="007F7704">
          <w:rPr>
            <w:noProof/>
            <w:webHidden/>
          </w:rPr>
          <w:fldChar w:fldCharType="end"/>
        </w:r>
      </w:hyperlink>
    </w:p>
    <w:p w14:paraId="053A8D73" w14:textId="2BA1CBB6" w:rsidR="007F7704" w:rsidRDefault="00000000">
      <w:pPr>
        <w:pStyle w:val="TDC3"/>
        <w:tabs>
          <w:tab w:val="right" w:leader="dot" w:pos="9350"/>
        </w:tabs>
        <w:rPr>
          <w:rFonts w:asciiTheme="minorHAnsi" w:eastAsiaTheme="minorEastAsia" w:hAnsiTheme="minorHAnsi" w:cstheme="minorBidi"/>
          <w:noProof/>
          <w:kern w:val="2"/>
          <w:sz w:val="22"/>
          <w:szCs w:val="22"/>
          <w:lang w:eastAsia="es-HN"/>
          <w14:ligatures w14:val="standardContextual"/>
        </w:rPr>
      </w:pPr>
      <w:hyperlink w:anchor="_Toc159010539" w:history="1">
        <w:r w:rsidR="007F7704" w:rsidRPr="00E6186B">
          <w:rPr>
            <w:rStyle w:val="Hipervnculo"/>
            <w:rFonts w:eastAsia="Calibri"/>
            <w:noProof/>
          </w:rPr>
          <w:t>6.2.5.3 PROGRAMA DE LEALTAD PARA RETENCIÓN DE CLIENTES EXISTENTES</w:t>
        </w:r>
        <w:r w:rsidR="007F7704">
          <w:rPr>
            <w:noProof/>
            <w:webHidden/>
          </w:rPr>
          <w:tab/>
        </w:r>
        <w:r w:rsidR="007F7704">
          <w:rPr>
            <w:noProof/>
            <w:webHidden/>
          </w:rPr>
          <w:fldChar w:fldCharType="begin"/>
        </w:r>
        <w:r w:rsidR="007F7704">
          <w:rPr>
            <w:noProof/>
            <w:webHidden/>
          </w:rPr>
          <w:instrText xml:space="preserve"> PAGEREF _Toc159010539 \h </w:instrText>
        </w:r>
        <w:r w:rsidR="007F7704">
          <w:rPr>
            <w:noProof/>
            <w:webHidden/>
          </w:rPr>
        </w:r>
        <w:r w:rsidR="007F7704">
          <w:rPr>
            <w:noProof/>
            <w:webHidden/>
          </w:rPr>
          <w:fldChar w:fldCharType="separate"/>
        </w:r>
        <w:r w:rsidR="00BE4B01">
          <w:rPr>
            <w:noProof/>
            <w:webHidden/>
          </w:rPr>
          <w:t>75</w:t>
        </w:r>
        <w:r w:rsidR="007F7704">
          <w:rPr>
            <w:noProof/>
            <w:webHidden/>
          </w:rPr>
          <w:fldChar w:fldCharType="end"/>
        </w:r>
      </w:hyperlink>
    </w:p>
    <w:p w14:paraId="325130F2" w14:textId="04E7D5CD" w:rsidR="007F7704" w:rsidRDefault="00000000">
      <w:pPr>
        <w:pStyle w:val="TDC4"/>
        <w:tabs>
          <w:tab w:val="right" w:leader="dot" w:pos="9350"/>
        </w:tabs>
        <w:rPr>
          <w:rFonts w:asciiTheme="minorHAnsi" w:eastAsiaTheme="minorEastAsia" w:hAnsiTheme="minorHAnsi" w:cstheme="minorBidi"/>
          <w:noProof/>
          <w:kern w:val="2"/>
          <w:sz w:val="22"/>
          <w:szCs w:val="22"/>
          <w:lang w:eastAsia="es-HN"/>
          <w14:ligatures w14:val="standardContextual"/>
        </w:rPr>
      </w:pPr>
      <w:hyperlink w:anchor="_Toc159010540" w:history="1">
        <w:r w:rsidR="007F7704" w:rsidRPr="00E6186B">
          <w:rPr>
            <w:rStyle w:val="Hipervnculo"/>
            <w:rFonts w:eastAsia="Calibri"/>
            <w:noProof/>
          </w:rPr>
          <w:t>6.2.5.3.1 BENEFICIOS DEL PROGRAMA DE LEALTAD</w:t>
        </w:r>
        <w:r w:rsidR="007F7704">
          <w:rPr>
            <w:noProof/>
            <w:webHidden/>
          </w:rPr>
          <w:tab/>
        </w:r>
        <w:r w:rsidR="007F7704">
          <w:rPr>
            <w:noProof/>
            <w:webHidden/>
          </w:rPr>
          <w:fldChar w:fldCharType="begin"/>
        </w:r>
        <w:r w:rsidR="007F7704">
          <w:rPr>
            <w:noProof/>
            <w:webHidden/>
          </w:rPr>
          <w:instrText xml:space="preserve"> PAGEREF _Toc159010540 \h </w:instrText>
        </w:r>
        <w:r w:rsidR="007F7704">
          <w:rPr>
            <w:noProof/>
            <w:webHidden/>
          </w:rPr>
        </w:r>
        <w:r w:rsidR="007F7704">
          <w:rPr>
            <w:noProof/>
            <w:webHidden/>
          </w:rPr>
          <w:fldChar w:fldCharType="separate"/>
        </w:r>
        <w:r w:rsidR="00BE4B01">
          <w:rPr>
            <w:noProof/>
            <w:webHidden/>
          </w:rPr>
          <w:t>75</w:t>
        </w:r>
        <w:r w:rsidR="007F7704">
          <w:rPr>
            <w:noProof/>
            <w:webHidden/>
          </w:rPr>
          <w:fldChar w:fldCharType="end"/>
        </w:r>
      </w:hyperlink>
    </w:p>
    <w:p w14:paraId="6FCF8848" w14:textId="3CB44008" w:rsidR="007F7704" w:rsidRDefault="00000000">
      <w:pPr>
        <w:pStyle w:val="TDC4"/>
        <w:tabs>
          <w:tab w:val="right" w:leader="dot" w:pos="9350"/>
        </w:tabs>
        <w:rPr>
          <w:rFonts w:asciiTheme="minorHAnsi" w:eastAsiaTheme="minorEastAsia" w:hAnsiTheme="minorHAnsi" w:cstheme="minorBidi"/>
          <w:noProof/>
          <w:kern w:val="2"/>
          <w:sz w:val="22"/>
          <w:szCs w:val="22"/>
          <w:lang w:eastAsia="es-HN"/>
          <w14:ligatures w14:val="standardContextual"/>
        </w:rPr>
      </w:pPr>
      <w:hyperlink w:anchor="_Toc159010541" w:history="1">
        <w:r w:rsidR="007F7704" w:rsidRPr="00E6186B">
          <w:rPr>
            <w:rStyle w:val="Hipervnculo"/>
            <w:rFonts w:eastAsia="Calibri"/>
            <w:noProof/>
          </w:rPr>
          <w:t>6.2.5.3.2 DESCUENTOS Y PROMOCIONES EXCLUSIVAS</w:t>
        </w:r>
        <w:r w:rsidR="007F7704">
          <w:rPr>
            <w:noProof/>
            <w:webHidden/>
          </w:rPr>
          <w:tab/>
        </w:r>
        <w:r w:rsidR="007F7704">
          <w:rPr>
            <w:noProof/>
            <w:webHidden/>
          </w:rPr>
          <w:fldChar w:fldCharType="begin"/>
        </w:r>
        <w:r w:rsidR="007F7704">
          <w:rPr>
            <w:noProof/>
            <w:webHidden/>
          </w:rPr>
          <w:instrText xml:space="preserve"> PAGEREF _Toc159010541 \h </w:instrText>
        </w:r>
        <w:r w:rsidR="007F7704">
          <w:rPr>
            <w:noProof/>
            <w:webHidden/>
          </w:rPr>
        </w:r>
        <w:r w:rsidR="007F7704">
          <w:rPr>
            <w:noProof/>
            <w:webHidden/>
          </w:rPr>
          <w:fldChar w:fldCharType="separate"/>
        </w:r>
        <w:r w:rsidR="00BE4B01">
          <w:rPr>
            <w:noProof/>
            <w:webHidden/>
          </w:rPr>
          <w:t>75</w:t>
        </w:r>
        <w:r w:rsidR="007F7704">
          <w:rPr>
            <w:noProof/>
            <w:webHidden/>
          </w:rPr>
          <w:fldChar w:fldCharType="end"/>
        </w:r>
      </w:hyperlink>
    </w:p>
    <w:p w14:paraId="07AC203B" w14:textId="7808B42D" w:rsidR="007F7704" w:rsidRDefault="00000000">
      <w:pPr>
        <w:pStyle w:val="TDC4"/>
        <w:tabs>
          <w:tab w:val="right" w:leader="dot" w:pos="9350"/>
        </w:tabs>
        <w:rPr>
          <w:rFonts w:asciiTheme="minorHAnsi" w:eastAsiaTheme="minorEastAsia" w:hAnsiTheme="minorHAnsi" w:cstheme="minorBidi"/>
          <w:noProof/>
          <w:kern w:val="2"/>
          <w:sz w:val="22"/>
          <w:szCs w:val="22"/>
          <w:lang w:eastAsia="es-HN"/>
          <w14:ligatures w14:val="standardContextual"/>
        </w:rPr>
      </w:pPr>
      <w:hyperlink w:anchor="_Toc159010542" w:history="1">
        <w:r w:rsidR="007F7704" w:rsidRPr="00E6186B">
          <w:rPr>
            <w:rStyle w:val="Hipervnculo"/>
            <w:rFonts w:eastAsia="Calibri"/>
            <w:noProof/>
          </w:rPr>
          <w:t>6.2.5.3.3 FORMULARIO DE REGISTRO DE CLIENTES PARA CLIENTES NUEVOS Y FRECUENTES</w:t>
        </w:r>
        <w:r w:rsidR="007F7704">
          <w:rPr>
            <w:noProof/>
            <w:webHidden/>
          </w:rPr>
          <w:tab/>
        </w:r>
        <w:r w:rsidR="007F7704">
          <w:rPr>
            <w:noProof/>
            <w:webHidden/>
          </w:rPr>
          <w:fldChar w:fldCharType="begin"/>
        </w:r>
        <w:r w:rsidR="007F7704">
          <w:rPr>
            <w:noProof/>
            <w:webHidden/>
          </w:rPr>
          <w:instrText xml:space="preserve"> PAGEREF _Toc159010542 \h </w:instrText>
        </w:r>
        <w:r w:rsidR="007F7704">
          <w:rPr>
            <w:noProof/>
            <w:webHidden/>
          </w:rPr>
        </w:r>
        <w:r w:rsidR="007F7704">
          <w:rPr>
            <w:noProof/>
            <w:webHidden/>
          </w:rPr>
          <w:fldChar w:fldCharType="separate"/>
        </w:r>
        <w:r w:rsidR="00BE4B01">
          <w:rPr>
            <w:noProof/>
            <w:webHidden/>
          </w:rPr>
          <w:t>76</w:t>
        </w:r>
        <w:r w:rsidR="007F7704">
          <w:rPr>
            <w:noProof/>
            <w:webHidden/>
          </w:rPr>
          <w:fldChar w:fldCharType="end"/>
        </w:r>
      </w:hyperlink>
    </w:p>
    <w:p w14:paraId="715D2476" w14:textId="50144CF8" w:rsidR="007F7704" w:rsidRDefault="00000000">
      <w:pPr>
        <w:pStyle w:val="TDC3"/>
        <w:tabs>
          <w:tab w:val="right" w:leader="dot" w:pos="9350"/>
        </w:tabs>
        <w:rPr>
          <w:rFonts w:asciiTheme="minorHAnsi" w:eastAsiaTheme="minorEastAsia" w:hAnsiTheme="minorHAnsi" w:cstheme="minorBidi"/>
          <w:noProof/>
          <w:kern w:val="2"/>
          <w:sz w:val="22"/>
          <w:szCs w:val="22"/>
          <w:lang w:eastAsia="es-HN"/>
          <w14:ligatures w14:val="standardContextual"/>
        </w:rPr>
      </w:pPr>
      <w:hyperlink w:anchor="_Toc159010543" w:history="1">
        <w:r w:rsidR="007F7704">
          <w:rPr>
            <w:noProof/>
            <w:webHidden/>
          </w:rPr>
          <w:tab/>
        </w:r>
        <w:r w:rsidR="007F7704">
          <w:rPr>
            <w:noProof/>
            <w:webHidden/>
          </w:rPr>
          <w:fldChar w:fldCharType="begin"/>
        </w:r>
        <w:r w:rsidR="007F7704">
          <w:rPr>
            <w:noProof/>
            <w:webHidden/>
          </w:rPr>
          <w:instrText xml:space="preserve"> PAGEREF _Toc159010543 \h </w:instrText>
        </w:r>
        <w:r w:rsidR="007F7704">
          <w:rPr>
            <w:noProof/>
            <w:webHidden/>
          </w:rPr>
        </w:r>
        <w:r w:rsidR="007F7704">
          <w:rPr>
            <w:noProof/>
            <w:webHidden/>
          </w:rPr>
          <w:fldChar w:fldCharType="separate"/>
        </w:r>
        <w:r w:rsidR="00BE4B01">
          <w:rPr>
            <w:noProof/>
            <w:webHidden/>
          </w:rPr>
          <w:t>76</w:t>
        </w:r>
        <w:r w:rsidR="007F7704">
          <w:rPr>
            <w:noProof/>
            <w:webHidden/>
          </w:rPr>
          <w:fldChar w:fldCharType="end"/>
        </w:r>
      </w:hyperlink>
    </w:p>
    <w:p w14:paraId="1D4CC971" w14:textId="1AF2950B" w:rsidR="007F7704" w:rsidRDefault="00000000">
      <w:pPr>
        <w:pStyle w:val="TDC3"/>
        <w:tabs>
          <w:tab w:val="right" w:leader="dot" w:pos="9350"/>
        </w:tabs>
        <w:rPr>
          <w:rFonts w:asciiTheme="minorHAnsi" w:eastAsiaTheme="minorEastAsia" w:hAnsiTheme="minorHAnsi" w:cstheme="minorBidi"/>
          <w:noProof/>
          <w:kern w:val="2"/>
          <w:sz w:val="22"/>
          <w:szCs w:val="22"/>
          <w:lang w:eastAsia="es-HN"/>
          <w14:ligatures w14:val="standardContextual"/>
        </w:rPr>
      </w:pPr>
      <w:hyperlink w:anchor="_Toc159010544" w:history="1">
        <w:r w:rsidR="007F7704" w:rsidRPr="00E6186B">
          <w:rPr>
            <w:rStyle w:val="Hipervnculo"/>
            <w:rFonts w:eastAsia="Calibri"/>
            <w:noProof/>
          </w:rPr>
          <w:t xml:space="preserve">6.2.6 PROCESO DE AFILIACIÓN Y VENTAJAS DE IMPLEMENTAR PAGO POR COMPRA </w:t>
        </w:r>
        <w:r w:rsidR="007F7704" w:rsidRPr="00E6186B">
          <w:rPr>
            <w:rStyle w:val="Hipervnculo"/>
            <w:rFonts w:eastAsia="Calibri"/>
            <w:i/>
            <w:noProof/>
          </w:rPr>
          <w:t>CLICK</w:t>
        </w:r>
        <w:r w:rsidR="007F7704" w:rsidRPr="00E6186B">
          <w:rPr>
            <w:rStyle w:val="Hipervnculo"/>
            <w:rFonts w:eastAsia="Calibri"/>
            <w:noProof/>
          </w:rPr>
          <w:t xml:space="preserve"> DE BAC</w:t>
        </w:r>
        <w:r w:rsidR="007F7704">
          <w:rPr>
            <w:noProof/>
            <w:webHidden/>
          </w:rPr>
          <w:tab/>
        </w:r>
        <w:r w:rsidR="007F7704">
          <w:rPr>
            <w:noProof/>
            <w:webHidden/>
          </w:rPr>
          <w:fldChar w:fldCharType="begin"/>
        </w:r>
        <w:r w:rsidR="007F7704">
          <w:rPr>
            <w:noProof/>
            <w:webHidden/>
          </w:rPr>
          <w:instrText xml:space="preserve"> PAGEREF _Toc159010544 \h </w:instrText>
        </w:r>
        <w:r w:rsidR="007F7704">
          <w:rPr>
            <w:noProof/>
            <w:webHidden/>
          </w:rPr>
        </w:r>
        <w:r w:rsidR="007F7704">
          <w:rPr>
            <w:noProof/>
            <w:webHidden/>
          </w:rPr>
          <w:fldChar w:fldCharType="separate"/>
        </w:r>
        <w:r w:rsidR="00BE4B01">
          <w:rPr>
            <w:noProof/>
            <w:webHidden/>
          </w:rPr>
          <w:t>77</w:t>
        </w:r>
        <w:r w:rsidR="007F7704">
          <w:rPr>
            <w:noProof/>
            <w:webHidden/>
          </w:rPr>
          <w:fldChar w:fldCharType="end"/>
        </w:r>
      </w:hyperlink>
    </w:p>
    <w:p w14:paraId="25D8B038" w14:textId="321CBF9E" w:rsidR="007F7704" w:rsidRDefault="00000000">
      <w:pPr>
        <w:pStyle w:val="TDC4"/>
        <w:tabs>
          <w:tab w:val="right" w:leader="dot" w:pos="9350"/>
        </w:tabs>
        <w:rPr>
          <w:rFonts w:asciiTheme="minorHAnsi" w:eastAsiaTheme="minorEastAsia" w:hAnsiTheme="minorHAnsi" w:cstheme="minorBidi"/>
          <w:noProof/>
          <w:kern w:val="2"/>
          <w:sz w:val="22"/>
          <w:szCs w:val="22"/>
          <w:lang w:eastAsia="es-HN"/>
          <w14:ligatures w14:val="standardContextual"/>
        </w:rPr>
      </w:pPr>
      <w:hyperlink w:anchor="_Toc159010545" w:history="1">
        <w:r w:rsidR="007F7704" w:rsidRPr="00E6186B">
          <w:rPr>
            <w:rStyle w:val="Hipervnculo"/>
            <w:rFonts w:eastAsia="Calibri"/>
            <w:noProof/>
          </w:rPr>
          <w:t>6.2.6.1 OBJETIVO</w:t>
        </w:r>
        <w:r w:rsidR="007F7704">
          <w:rPr>
            <w:noProof/>
            <w:webHidden/>
          </w:rPr>
          <w:tab/>
        </w:r>
        <w:r w:rsidR="007F7704">
          <w:rPr>
            <w:noProof/>
            <w:webHidden/>
          </w:rPr>
          <w:fldChar w:fldCharType="begin"/>
        </w:r>
        <w:r w:rsidR="007F7704">
          <w:rPr>
            <w:noProof/>
            <w:webHidden/>
          </w:rPr>
          <w:instrText xml:space="preserve"> PAGEREF _Toc159010545 \h </w:instrText>
        </w:r>
        <w:r w:rsidR="007F7704">
          <w:rPr>
            <w:noProof/>
            <w:webHidden/>
          </w:rPr>
        </w:r>
        <w:r w:rsidR="007F7704">
          <w:rPr>
            <w:noProof/>
            <w:webHidden/>
          </w:rPr>
          <w:fldChar w:fldCharType="separate"/>
        </w:r>
        <w:r w:rsidR="00BE4B01">
          <w:rPr>
            <w:noProof/>
            <w:webHidden/>
          </w:rPr>
          <w:t>77</w:t>
        </w:r>
        <w:r w:rsidR="007F7704">
          <w:rPr>
            <w:noProof/>
            <w:webHidden/>
          </w:rPr>
          <w:fldChar w:fldCharType="end"/>
        </w:r>
      </w:hyperlink>
    </w:p>
    <w:p w14:paraId="04ED28B8" w14:textId="71073D39" w:rsidR="007F7704" w:rsidRDefault="00000000">
      <w:pPr>
        <w:pStyle w:val="TDC4"/>
        <w:tabs>
          <w:tab w:val="right" w:leader="dot" w:pos="9350"/>
        </w:tabs>
        <w:rPr>
          <w:rFonts w:asciiTheme="minorHAnsi" w:eastAsiaTheme="minorEastAsia" w:hAnsiTheme="minorHAnsi" w:cstheme="minorBidi"/>
          <w:noProof/>
          <w:kern w:val="2"/>
          <w:sz w:val="22"/>
          <w:szCs w:val="22"/>
          <w:lang w:eastAsia="es-HN"/>
          <w14:ligatures w14:val="standardContextual"/>
        </w:rPr>
      </w:pPr>
      <w:hyperlink w:anchor="_Toc159010546" w:history="1">
        <w:r w:rsidR="007F7704" w:rsidRPr="00E6186B">
          <w:rPr>
            <w:rStyle w:val="Hipervnculo"/>
            <w:rFonts w:eastAsia="Calibri"/>
            <w:noProof/>
          </w:rPr>
          <w:t>6.2.6.1 DESCRIPCIÓN Y REQUISITOS DE SUSCRIPCIÓN DEL SERVICIO</w:t>
        </w:r>
        <w:r w:rsidR="007F7704">
          <w:rPr>
            <w:noProof/>
            <w:webHidden/>
          </w:rPr>
          <w:tab/>
        </w:r>
        <w:r w:rsidR="007F7704">
          <w:rPr>
            <w:noProof/>
            <w:webHidden/>
          </w:rPr>
          <w:fldChar w:fldCharType="begin"/>
        </w:r>
        <w:r w:rsidR="007F7704">
          <w:rPr>
            <w:noProof/>
            <w:webHidden/>
          </w:rPr>
          <w:instrText xml:space="preserve"> PAGEREF _Toc159010546 \h </w:instrText>
        </w:r>
        <w:r w:rsidR="007F7704">
          <w:rPr>
            <w:noProof/>
            <w:webHidden/>
          </w:rPr>
        </w:r>
        <w:r w:rsidR="007F7704">
          <w:rPr>
            <w:noProof/>
            <w:webHidden/>
          </w:rPr>
          <w:fldChar w:fldCharType="separate"/>
        </w:r>
        <w:r w:rsidR="00BE4B01">
          <w:rPr>
            <w:noProof/>
            <w:webHidden/>
          </w:rPr>
          <w:t>77</w:t>
        </w:r>
        <w:r w:rsidR="007F7704">
          <w:rPr>
            <w:noProof/>
            <w:webHidden/>
          </w:rPr>
          <w:fldChar w:fldCharType="end"/>
        </w:r>
      </w:hyperlink>
    </w:p>
    <w:p w14:paraId="193FBC31" w14:textId="2A6691F5" w:rsidR="007F7704" w:rsidRDefault="00000000">
      <w:pPr>
        <w:pStyle w:val="TDC3"/>
        <w:tabs>
          <w:tab w:val="left" w:pos="1100"/>
          <w:tab w:val="right" w:leader="dot" w:pos="9350"/>
        </w:tabs>
        <w:rPr>
          <w:rFonts w:asciiTheme="minorHAnsi" w:eastAsiaTheme="minorEastAsia" w:hAnsiTheme="minorHAnsi" w:cstheme="minorBidi"/>
          <w:noProof/>
          <w:kern w:val="2"/>
          <w:sz w:val="22"/>
          <w:szCs w:val="22"/>
          <w:lang w:eastAsia="es-HN"/>
          <w14:ligatures w14:val="standardContextual"/>
        </w:rPr>
      </w:pPr>
      <w:hyperlink w:anchor="_Toc159010547" w:history="1">
        <w:r w:rsidR="007F7704" w:rsidRPr="00E6186B">
          <w:rPr>
            <w:rStyle w:val="Hipervnculo"/>
            <w:rFonts w:eastAsia="Calibri"/>
            <w:noProof/>
          </w:rPr>
          <w:t>6.3</w:t>
        </w:r>
        <w:r w:rsidR="007F7704">
          <w:rPr>
            <w:rFonts w:asciiTheme="minorHAnsi" w:eastAsiaTheme="minorEastAsia" w:hAnsiTheme="minorHAnsi" w:cstheme="minorBidi"/>
            <w:noProof/>
            <w:kern w:val="2"/>
            <w:sz w:val="22"/>
            <w:szCs w:val="22"/>
            <w:lang w:eastAsia="es-HN"/>
            <w14:ligatures w14:val="standardContextual"/>
          </w:rPr>
          <w:tab/>
        </w:r>
        <w:r w:rsidR="007F7704" w:rsidRPr="00E6186B">
          <w:rPr>
            <w:rStyle w:val="Hipervnculo"/>
            <w:rFonts w:eastAsia="Calibri"/>
            <w:noProof/>
          </w:rPr>
          <w:t>CRONOGRAMA DE EJECUCIÓN ESTRATEGIAS DE MARKETING ESTRATÉGICO Y DIGITAL</w:t>
        </w:r>
        <w:r w:rsidR="007F7704">
          <w:rPr>
            <w:noProof/>
            <w:webHidden/>
          </w:rPr>
          <w:tab/>
        </w:r>
        <w:r w:rsidR="007F7704">
          <w:rPr>
            <w:noProof/>
            <w:webHidden/>
          </w:rPr>
          <w:fldChar w:fldCharType="begin"/>
        </w:r>
        <w:r w:rsidR="007F7704">
          <w:rPr>
            <w:noProof/>
            <w:webHidden/>
          </w:rPr>
          <w:instrText xml:space="preserve"> PAGEREF _Toc159010547 \h </w:instrText>
        </w:r>
        <w:r w:rsidR="007F7704">
          <w:rPr>
            <w:noProof/>
            <w:webHidden/>
          </w:rPr>
        </w:r>
        <w:r w:rsidR="007F7704">
          <w:rPr>
            <w:noProof/>
            <w:webHidden/>
          </w:rPr>
          <w:fldChar w:fldCharType="separate"/>
        </w:r>
        <w:r w:rsidR="00BE4B01">
          <w:rPr>
            <w:noProof/>
            <w:webHidden/>
          </w:rPr>
          <w:t>78</w:t>
        </w:r>
        <w:r w:rsidR="007F7704">
          <w:rPr>
            <w:noProof/>
            <w:webHidden/>
          </w:rPr>
          <w:fldChar w:fldCharType="end"/>
        </w:r>
      </w:hyperlink>
    </w:p>
    <w:p w14:paraId="3D2350C2" w14:textId="760C876F" w:rsidR="007F7704" w:rsidRDefault="00000000">
      <w:pPr>
        <w:pStyle w:val="TDC3"/>
        <w:tabs>
          <w:tab w:val="right" w:leader="dot" w:pos="9350"/>
        </w:tabs>
        <w:rPr>
          <w:rFonts w:asciiTheme="minorHAnsi" w:eastAsiaTheme="minorEastAsia" w:hAnsiTheme="minorHAnsi" w:cstheme="minorBidi"/>
          <w:noProof/>
          <w:kern w:val="2"/>
          <w:sz w:val="22"/>
          <w:szCs w:val="22"/>
          <w:lang w:eastAsia="es-HN"/>
          <w14:ligatures w14:val="standardContextual"/>
        </w:rPr>
      </w:pPr>
      <w:hyperlink w:anchor="_Toc159010548" w:history="1">
        <w:r w:rsidR="007F7704" w:rsidRPr="00E6186B">
          <w:rPr>
            <w:rStyle w:val="Hipervnculo"/>
            <w:rFonts w:eastAsia="Calibri"/>
            <w:noProof/>
          </w:rPr>
          <w:t>6.4 PRESUPUESTO DE MARKETING Y PUBLICIDAD</w:t>
        </w:r>
        <w:r w:rsidR="007F7704">
          <w:rPr>
            <w:noProof/>
            <w:webHidden/>
          </w:rPr>
          <w:tab/>
        </w:r>
        <w:r w:rsidR="007F7704">
          <w:rPr>
            <w:noProof/>
            <w:webHidden/>
          </w:rPr>
          <w:fldChar w:fldCharType="begin"/>
        </w:r>
        <w:r w:rsidR="007F7704">
          <w:rPr>
            <w:noProof/>
            <w:webHidden/>
          </w:rPr>
          <w:instrText xml:space="preserve"> PAGEREF _Toc159010548 \h </w:instrText>
        </w:r>
        <w:r w:rsidR="007F7704">
          <w:rPr>
            <w:noProof/>
            <w:webHidden/>
          </w:rPr>
        </w:r>
        <w:r w:rsidR="007F7704">
          <w:rPr>
            <w:noProof/>
            <w:webHidden/>
          </w:rPr>
          <w:fldChar w:fldCharType="separate"/>
        </w:r>
        <w:r w:rsidR="00BE4B01">
          <w:rPr>
            <w:noProof/>
            <w:webHidden/>
          </w:rPr>
          <w:t>79</w:t>
        </w:r>
        <w:r w:rsidR="007F7704">
          <w:rPr>
            <w:noProof/>
            <w:webHidden/>
          </w:rPr>
          <w:fldChar w:fldCharType="end"/>
        </w:r>
      </w:hyperlink>
    </w:p>
    <w:p w14:paraId="0EDDFBB8" w14:textId="0838BEE4" w:rsidR="007F7704" w:rsidRDefault="00000000">
      <w:pPr>
        <w:pStyle w:val="TDC2"/>
        <w:tabs>
          <w:tab w:val="right" w:leader="dot" w:pos="9350"/>
        </w:tabs>
        <w:rPr>
          <w:rFonts w:asciiTheme="minorHAnsi" w:eastAsiaTheme="minorEastAsia" w:hAnsiTheme="minorHAnsi" w:cstheme="minorBidi"/>
          <w:b w:val="0"/>
          <w:noProof/>
          <w:color w:val="auto"/>
          <w:kern w:val="2"/>
          <w:sz w:val="22"/>
          <w:szCs w:val="22"/>
          <w:lang w:eastAsia="es-HN"/>
          <w14:ligatures w14:val="standardContextual"/>
        </w:rPr>
      </w:pPr>
      <w:hyperlink w:anchor="_Toc159010549" w:history="1">
        <w:r w:rsidR="007F7704" w:rsidRPr="00E6186B">
          <w:rPr>
            <w:rStyle w:val="Hipervnculo"/>
            <w:rFonts w:eastAsia="Calibri"/>
            <w:noProof/>
          </w:rPr>
          <w:t>REFERENCIAS BIBLIOGRAFICAS</w:t>
        </w:r>
        <w:r w:rsidR="007F7704">
          <w:rPr>
            <w:noProof/>
            <w:webHidden/>
          </w:rPr>
          <w:tab/>
        </w:r>
        <w:r w:rsidR="007F7704">
          <w:rPr>
            <w:noProof/>
            <w:webHidden/>
          </w:rPr>
          <w:fldChar w:fldCharType="begin"/>
        </w:r>
        <w:r w:rsidR="007F7704">
          <w:rPr>
            <w:noProof/>
            <w:webHidden/>
          </w:rPr>
          <w:instrText xml:space="preserve"> PAGEREF _Toc159010549 \h </w:instrText>
        </w:r>
        <w:r w:rsidR="007F7704">
          <w:rPr>
            <w:noProof/>
            <w:webHidden/>
          </w:rPr>
        </w:r>
        <w:r w:rsidR="007F7704">
          <w:rPr>
            <w:noProof/>
            <w:webHidden/>
          </w:rPr>
          <w:fldChar w:fldCharType="separate"/>
        </w:r>
        <w:r w:rsidR="00BE4B01">
          <w:rPr>
            <w:noProof/>
            <w:webHidden/>
          </w:rPr>
          <w:t>80</w:t>
        </w:r>
        <w:r w:rsidR="007F7704">
          <w:rPr>
            <w:noProof/>
            <w:webHidden/>
          </w:rPr>
          <w:fldChar w:fldCharType="end"/>
        </w:r>
      </w:hyperlink>
    </w:p>
    <w:p w14:paraId="750E8221" w14:textId="3AE1BDE8" w:rsidR="007F7704" w:rsidRDefault="00000000">
      <w:pPr>
        <w:pStyle w:val="TDC2"/>
        <w:tabs>
          <w:tab w:val="right" w:leader="dot" w:pos="9350"/>
        </w:tabs>
        <w:rPr>
          <w:rFonts w:asciiTheme="minorHAnsi" w:eastAsiaTheme="minorEastAsia" w:hAnsiTheme="minorHAnsi" w:cstheme="minorBidi"/>
          <w:b w:val="0"/>
          <w:noProof/>
          <w:color w:val="auto"/>
          <w:kern w:val="2"/>
          <w:sz w:val="22"/>
          <w:szCs w:val="22"/>
          <w:lang w:eastAsia="es-HN"/>
          <w14:ligatures w14:val="standardContextual"/>
        </w:rPr>
      </w:pPr>
      <w:hyperlink w:anchor="_Toc159010550" w:history="1">
        <w:r w:rsidR="007F7704" w:rsidRPr="00E6186B">
          <w:rPr>
            <w:rStyle w:val="Hipervnculo"/>
            <w:rFonts w:eastAsia="Calibri"/>
            <w:noProof/>
          </w:rPr>
          <w:t>ANEXOS</w:t>
        </w:r>
        <w:r w:rsidR="007F7704">
          <w:rPr>
            <w:noProof/>
            <w:webHidden/>
          </w:rPr>
          <w:tab/>
        </w:r>
        <w:r w:rsidR="007F7704">
          <w:rPr>
            <w:noProof/>
            <w:webHidden/>
          </w:rPr>
          <w:fldChar w:fldCharType="begin"/>
        </w:r>
        <w:r w:rsidR="007F7704">
          <w:rPr>
            <w:noProof/>
            <w:webHidden/>
          </w:rPr>
          <w:instrText xml:space="preserve"> PAGEREF _Toc159010550 \h </w:instrText>
        </w:r>
        <w:r w:rsidR="007F7704">
          <w:rPr>
            <w:noProof/>
            <w:webHidden/>
          </w:rPr>
        </w:r>
        <w:r w:rsidR="007F7704">
          <w:rPr>
            <w:noProof/>
            <w:webHidden/>
          </w:rPr>
          <w:fldChar w:fldCharType="separate"/>
        </w:r>
        <w:r w:rsidR="00BE4B01">
          <w:rPr>
            <w:noProof/>
            <w:webHidden/>
          </w:rPr>
          <w:t>84</w:t>
        </w:r>
        <w:r w:rsidR="007F7704">
          <w:rPr>
            <w:noProof/>
            <w:webHidden/>
          </w:rPr>
          <w:fldChar w:fldCharType="end"/>
        </w:r>
      </w:hyperlink>
    </w:p>
    <w:p w14:paraId="48A32659" w14:textId="59CEEA10" w:rsidR="007F7704" w:rsidRDefault="00000000">
      <w:pPr>
        <w:pStyle w:val="TDC3"/>
        <w:tabs>
          <w:tab w:val="right" w:leader="dot" w:pos="9350"/>
        </w:tabs>
        <w:rPr>
          <w:rFonts w:asciiTheme="minorHAnsi" w:eastAsiaTheme="minorEastAsia" w:hAnsiTheme="minorHAnsi" w:cstheme="minorBidi"/>
          <w:noProof/>
          <w:kern w:val="2"/>
          <w:sz w:val="22"/>
          <w:szCs w:val="22"/>
          <w:lang w:eastAsia="es-HN"/>
          <w14:ligatures w14:val="standardContextual"/>
        </w:rPr>
      </w:pPr>
      <w:hyperlink w:anchor="_Toc159010551" w:history="1">
        <w:r w:rsidR="007F7704" w:rsidRPr="00E6186B">
          <w:rPr>
            <w:rStyle w:val="Hipervnculo"/>
            <w:rFonts w:eastAsia="Calibri"/>
            <w:noProof/>
          </w:rPr>
          <w:t xml:space="preserve">ANEXO 1. ENCUESTA DIGITAL A </w:t>
        </w:r>
        <w:r w:rsidR="007F7704" w:rsidRPr="00E6186B">
          <w:rPr>
            <w:rStyle w:val="Hipervnculo"/>
            <w:rFonts w:eastAsia="Calibri"/>
            <w:i/>
            <w:noProof/>
          </w:rPr>
          <w:t>MILLENNIALS</w:t>
        </w:r>
        <w:r w:rsidR="007F7704" w:rsidRPr="00E6186B">
          <w:rPr>
            <w:rStyle w:val="Hipervnculo"/>
            <w:rFonts w:eastAsia="Calibri"/>
            <w:noProof/>
          </w:rPr>
          <w:t xml:space="preserve"> DEL DISTRITO CENTRAL QUE COMPRAN EN LÍNEA</w:t>
        </w:r>
        <w:r w:rsidR="007F7704">
          <w:rPr>
            <w:noProof/>
            <w:webHidden/>
          </w:rPr>
          <w:tab/>
        </w:r>
        <w:r w:rsidR="007F7704">
          <w:rPr>
            <w:noProof/>
            <w:webHidden/>
          </w:rPr>
          <w:fldChar w:fldCharType="begin"/>
        </w:r>
        <w:r w:rsidR="007F7704">
          <w:rPr>
            <w:noProof/>
            <w:webHidden/>
          </w:rPr>
          <w:instrText xml:space="preserve"> PAGEREF _Toc159010551 \h </w:instrText>
        </w:r>
        <w:r w:rsidR="007F7704">
          <w:rPr>
            <w:noProof/>
            <w:webHidden/>
          </w:rPr>
        </w:r>
        <w:r w:rsidR="007F7704">
          <w:rPr>
            <w:noProof/>
            <w:webHidden/>
          </w:rPr>
          <w:fldChar w:fldCharType="separate"/>
        </w:r>
        <w:r w:rsidR="00BE4B01">
          <w:rPr>
            <w:noProof/>
            <w:webHidden/>
          </w:rPr>
          <w:t>84</w:t>
        </w:r>
        <w:r w:rsidR="007F7704">
          <w:rPr>
            <w:noProof/>
            <w:webHidden/>
          </w:rPr>
          <w:fldChar w:fldCharType="end"/>
        </w:r>
      </w:hyperlink>
    </w:p>
    <w:p w14:paraId="3602EFA3" w14:textId="3662B0CD" w:rsidR="007F7704" w:rsidRDefault="00000000">
      <w:pPr>
        <w:pStyle w:val="TDC3"/>
        <w:tabs>
          <w:tab w:val="right" w:leader="dot" w:pos="9350"/>
        </w:tabs>
        <w:rPr>
          <w:rFonts w:asciiTheme="minorHAnsi" w:eastAsiaTheme="minorEastAsia" w:hAnsiTheme="minorHAnsi" w:cstheme="minorBidi"/>
          <w:noProof/>
          <w:kern w:val="2"/>
          <w:sz w:val="22"/>
          <w:szCs w:val="22"/>
          <w:lang w:eastAsia="es-HN"/>
          <w14:ligatures w14:val="standardContextual"/>
        </w:rPr>
      </w:pPr>
      <w:hyperlink w:anchor="_Toc159010552" w:history="1">
        <w:r w:rsidR="007F7704" w:rsidRPr="00E6186B">
          <w:rPr>
            <w:rStyle w:val="Hipervnculo"/>
            <w:rFonts w:eastAsia="Calibri"/>
            <w:noProof/>
          </w:rPr>
          <w:t>ANEXO 2. ENTREVISTA A PROFUNDIDAD A DUEÑOS DE TIENDAS DE MODA HONDUREÑAS</w:t>
        </w:r>
        <w:r w:rsidR="007F7704">
          <w:rPr>
            <w:noProof/>
            <w:webHidden/>
          </w:rPr>
          <w:tab/>
        </w:r>
        <w:r w:rsidR="007F7704">
          <w:rPr>
            <w:noProof/>
            <w:webHidden/>
          </w:rPr>
          <w:fldChar w:fldCharType="begin"/>
        </w:r>
        <w:r w:rsidR="007F7704">
          <w:rPr>
            <w:noProof/>
            <w:webHidden/>
          </w:rPr>
          <w:instrText xml:space="preserve"> PAGEREF _Toc159010552 \h </w:instrText>
        </w:r>
        <w:r w:rsidR="007F7704">
          <w:rPr>
            <w:noProof/>
            <w:webHidden/>
          </w:rPr>
        </w:r>
        <w:r w:rsidR="007F7704">
          <w:rPr>
            <w:noProof/>
            <w:webHidden/>
          </w:rPr>
          <w:fldChar w:fldCharType="separate"/>
        </w:r>
        <w:r w:rsidR="00BE4B01">
          <w:rPr>
            <w:noProof/>
            <w:webHidden/>
          </w:rPr>
          <w:t>87</w:t>
        </w:r>
        <w:r w:rsidR="007F7704">
          <w:rPr>
            <w:noProof/>
            <w:webHidden/>
          </w:rPr>
          <w:fldChar w:fldCharType="end"/>
        </w:r>
      </w:hyperlink>
    </w:p>
    <w:p w14:paraId="29B008BF" w14:textId="60D45617" w:rsidR="007F7704" w:rsidRDefault="00000000">
      <w:pPr>
        <w:pStyle w:val="TDC3"/>
        <w:tabs>
          <w:tab w:val="right" w:leader="dot" w:pos="9350"/>
        </w:tabs>
        <w:rPr>
          <w:rFonts w:asciiTheme="minorHAnsi" w:eastAsiaTheme="minorEastAsia" w:hAnsiTheme="minorHAnsi" w:cstheme="minorBidi"/>
          <w:noProof/>
          <w:kern w:val="2"/>
          <w:sz w:val="22"/>
          <w:szCs w:val="22"/>
          <w:lang w:eastAsia="es-HN"/>
          <w14:ligatures w14:val="standardContextual"/>
        </w:rPr>
      </w:pPr>
      <w:hyperlink w:anchor="_Toc159010553" w:history="1">
        <w:r w:rsidR="007F7704" w:rsidRPr="00E6186B">
          <w:rPr>
            <w:rStyle w:val="Hipervnculo"/>
            <w:rFonts w:eastAsia="Calibri"/>
            <w:noProof/>
          </w:rPr>
          <w:t>ANEXO 3. SITUACIÓN ACTUAL REDES SOCIALES ISABELLAS HONDURAS</w:t>
        </w:r>
        <w:r w:rsidR="007F7704">
          <w:rPr>
            <w:noProof/>
            <w:webHidden/>
          </w:rPr>
          <w:tab/>
        </w:r>
        <w:r w:rsidR="007F7704">
          <w:rPr>
            <w:noProof/>
            <w:webHidden/>
          </w:rPr>
          <w:fldChar w:fldCharType="begin"/>
        </w:r>
        <w:r w:rsidR="007F7704">
          <w:rPr>
            <w:noProof/>
            <w:webHidden/>
          </w:rPr>
          <w:instrText xml:space="preserve"> PAGEREF _Toc159010553 \h </w:instrText>
        </w:r>
        <w:r w:rsidR="007F7704">
          <w:rPr>
            <w:noProof/>
            <w:webHidden/>
          </w:rPr>
        </w:r>
        <w:r w:rsidR="007F7704">
          <w:rPr>
            <w:noProof/>
            <w:webHidden/>
          </w:rPr>
          <w:fldChar w:fldCharType="separate"/>
        </w:r>
        <w:r w:rsidR="00BE4B01">
          <w:rPr>
            <w:noProof/>
            <w:webHidden/>
          </w:rPr>
          <w:t>90</w:t>
        </w:r>
        <w:r w:rsidR="007F7704">
          <w:rPr>
            <w:noProof/>
            <w:webHidden/>
          </w:rPr>
          <w:fldChar w:fldCharType="end"/>
        </w:r>
      </w:hyperlink>
    </w:p>
    <w:p w14:paraId="614C5AA1" w14:textId="3356892D" w:rsidR="007F7704" w:rsidRDefault="00000000">
      <w:pPr>
        <w:pStyle w:val="TDC3"/>
        <w:tabs>
          <w:tab w:val="right" w:leader="dot" w:pos="9350"/>
        </w:tabs>
        <w:rPr>
          <w:rFonts w:asciiTheme="minorHAnsi" w:eastAsiaTheme="minorEastAsia" w:hAnsiTheme="minorHAnsi" w:cstheme="minorBidi"/>
          <w:noProof/>
          <w:kern w:val="2"/>
          <w:sz w:val="22"/>
          <w:szCs w:val="22"/>
          <w:lang w:eastAsia="es-HN"/>
          <w14:ligatures w14:val="standardContextual"/>
        </w:rPr>
      </w:pPr>
      <w:hyperlink w:anchor="_Toc159010554" w:history="1">
        <w:r w:rsidR="007F7704" w:rsidRPr="00E6186B">
          <w:rPr>
            <w:rStyle w:val="Hipervnculo"/>
            <w:rFonts w:eastAsia="Calibri"/>
            <w:noProof/>
          </w:rPr>
          <w:t>ANEXO 4. CRUCE COMPRA EN LÍNEA VS DATOS DEMOGRÁFICOS</w:t>
        </w:r>
        <w:r w:rsidR="007F7704">
          <w:rPr>
            <w:noProof/>
            <w:webHidden/>
          </w:rPr>
          <w:tab/>
        </w:r>
        <w:r w:rsidR="007F7704">
          <w:rPr>
            <w:noProof/>
            <w:webHidden/>
          </w:rPr>
          <w:fldChar w:fldCharType="begin"/>
        </w:r>
        <w:r w:rsidR="007F7704">
          <w:rPr>
            <w:noProof/>
            <w:webHidden/>
          </w:rPr>
          <w:instrText xml:space="preserve"> PAGEREF _Toc159010554 \h </w:instrText>
        </w:r>
        <w:r w:rsidR="007F7704">
          <w:rPr>
            <w:noProof/>
            <w:webHidden/>
          </w:rPr>
        </w:r>
        <w:r w:rsidR="007F7704">
          <w:rPr>
            <w:noProof/>
            <w:webHidden/>
          </w:rPr>
          <w:fldChar w:fldCharType="separate"/>
        </w:r>
        <w:r w:rsidR="00BE4B01">
          <w:rPr>
            <w:noProof/>
            <w:webHidden/>
          </w:rPr>
          <w:t>91</w:t>
        </w:r>
        <w:r w:rsidR="007F7704">
          <w:rPr>
            <w:noProof/>
            <w:webHidden/>
          </w:rPr>
          <w:fldChar w:fldCharType="end"/>
        </w:r>
      </w:hyperlink>
    </w:p>
    <w:p w14:paraId="493DCB1F" w14:textId="65962848" w:rsidR="007F7704" w:rsidRDefault="00000000">
      <w:pPr>
        <w:pStyle w:val="TDC3"/>
        <w:tabs>
          <w:tab w:val="right" w:leader="dot" w:pos="9350"/>
        </w:tabs>
        <w:rPr>
          <w:rFonts w:asciiTheme="minorHAnsi" w:eastAsiaTheme="minorEastAsia" w:hAnsiTheme="minorHAnsi" w:cstheme="minorBidi"/>
          <w:noProof/>
          <w:kern w:val="2"/>
          <w:sz w:val="22"/>
          <w:szCs w:val="22"/>
          <w:lang w:eastAsia="es-HN"/>
          <w14:ligatures w14:val="standardContextual"/>
        </w:rPr>
      </w:pPr>
      <w:hyperlink w:anchor="_Toc159010555" w:history="1">
        <w:r w:rsidR="007F7704" w:rsidRPr="00E6186B">
          <w:rPr>
            <w:rStyle w:val="Hipervnculo"/>
            <w:rFonts w:eastAsia="Calibri"/>
            <w:noProof/>
          </w:rPr>
          <w:t>ANEXO 6. PORQUE NO COMPRA EN LÍNEA VS DATOS DEMOGRÁFICOS</w:t>
        </w:r>
        <w:r w:rsidR="007F7704">
          <w:rPr>
            <w:noProof/>
            <w:webHidden/>
          </w:rPr>
          <w:tab/>
        </w:r>
        <w:r w:rsidR="007F7704">
          <w:rPr>
            <w:noProof/>
            <w:webHidden/>
          </w:rPr>
          <w:fldChar w:fldCharType="begin"/>
        </w:r>
        <w:r w:rsidR="007F7704">
          <w:rPr>
            <w:noProof/>
            <w:webHidden/>
          </w:rPr>
          <w:instrText xml:space="preserve"> PAGEREF _Toc159010555 \h </w:instrText>
        </w:r>
        <w:r w:rsidR="007F7704">
          <w:rPr>
            <w:noProof/>
            <w:webHidden/>
          </w:rPr>
        </w:r>
        <w:r w:rsidR="007F7704">
          <w:rPr>
            <w:noProof/>
            <w:webHidden/>
          </w:rPr>
          <w:fldChar w:fldCharType="separate"/>
        </w:r>
        <w:r w:rsidR="00BE4B01">
          <w:rPr>
            <w:noProof/>
            <w:webHidden/>
          </w:rPr>
          <w:t>92</w:t>
        </w:r>
        <w:r w:rsidR="007F7704">
          <w:rPr>
            <w:noProof/>
            <w:webHidden/>
          </w:rPr>
          <w:fldChar w:fldCharType="end"/>
        </w:r>
      </w:hyperlink>
    </w:p>
    <w:p w14:paraId="62A64F08" w14:textId="5EC56F6B" w:rsidR="007F7704" w:rsidRDefault="00000000">
      <w:pPr>
        <w:pStyle w:val="TDC3"/>
        <w:tabs>
          <w:tab w:val="right" w:leader="dot" w:pos="9350"/>
        </w:tabs>
        <w:rPr>
          <w:rFonts w:asciiTheme="minorHAnsi" w:eastAsiaTheme="minorEastAsia" w:hAnsiTheme="minorHAnsi" w:cstheme="minorBidi"/>
          <w:noProof/>
          <w:kern w:val="2"/>
          <w:sz w:val="22"/>
          <w:szCs w:val="22"/>
          <w:lang w:eastAsia="es-HN"/>
          <w14:ligatures w14:val="standardContextual"/>
        </w:rPr>
      </w:pPr>
      <w:hyperlink w:anchor="_Toc159010556" w:history="1">
        <w:r w:rsidR="007F7704" w:rsidRPr="00E6186B">
          <w:rPr>
            <w:rStyle w:val="Hipervnculo"/>
            <w:rFonts w:eastAsia="Calibri"/>
            <w:noProof/>
          </w:rPr>
          <w:t>ANEXO 7. CRUCE A QUÉ SE DEDICA VS DATOS DEMOGRÁFICOS</w:t>
        </w:r>
        <w:r w:rsidR="007F7704">
          <w:rPr>
            <w:noProof/>
            <w:webHidden/>
          </w:rPr>
          <w:tab/>
        </w:r>
        <w:r w:rsidR="007F7704">
          <w:rPr>
            <w:noProof/>
            <w:webHidden/>
          </w:rPr>
          <w:fldChar w:fldCharType="begin"/>
        </w:r>
        <w:r w:rsidR="007F7704">
          <w:rPr>
            <w:noProof/>
            <w:webHidden/>
          </w:rPr>
          <w:instrText xml:space="preserve"> PAGEREF _Toc159010556 \h </w:instrText>
        </w:r>
        <w:r w:rsidR="007F7704">
          <w:rPr>
            <w:noProof/>
            <w:webHidden/>
          </w:rPr>
        </w:r>
        <w:r w:rsidR="007F7704">
          <w:rPr>
            <w:noProof/>
            <w:webHidden/>
          </w:rPr>
          <w:fldChar w:fldCharType="separate"/>
        </w:r>
        <w:r w:rsidR="00BE4B01">
          <w:rPr>
            <w:noProof/>
            <w:webHidden/>
          </w:rPr>
          <w:t>93</w:t>
        </w:r>
        <w:r w:rsidR="007F7704">
          <w:rPr>
            <w:noProof/>
            <w:webHidden/>
          </w:rPr>
          <w:fldChar w:fldCharType="end"/>
        </w:r>
      </w:hyperlink>
    </w:p>
    <w:p w14:paraId="2132DFE4" w14:textId="7DC9F00A" w:rsidR="007F7704" w:rsidRDefault="00000000">
      <w:pPr>
        <w:pStyle w:val="TDC3"/>
        <w:tabs>
          <w:tab w:val="right" w:leader="dot" w:pos="9350"/>
        </w:tabs>
        <w:rPr>
          <w:rFonts w:asciiTheme="minorHAnsi" w:eastAsiaTheme="minorEastAsia" w:hAnsiTheme="minorHAnsi" w:cstheme="minorBidi"/>
          <w:noProof/>
          <w:kern w:val="2"/>
          <w:sz w:val="22"/>
          <w:szCs w:val="22"/>
          <w:lang w:eastAsia="es-HN"/>
          <w14:ligatures w14:val="standardContextual"/>
        </w:rPr>
      </w:pPr>
      <w:hyperlink w:anchor="_Toc159010557" w:history="1">
        <w:r w:rsidR="007F7704" w:rsidRPr="00E6186B">
          <w:rPr>
            <w:rStyle w:val="Hipervnculo"/>
            <w:rFonts w:eastAsia="Calibri"/>
            <w:noProof/>
          </w:rPr>
          <w:t>ANEXO 8. CRUCE FRECUENCIA DE COMPRA VS DATOS DEMOGRAFICOS</w:t>
        </w:r>
        <w:r w:rsidR="007F7704">
          <w:rPr>
            <w:noProof/>
            <w:webHidden/>
          </w:rPr>
          <w:tab/>
        </w:r>
        <w:r w:rsidR="007F7704">
          <w:rPr>
            <w:noProof/>
            <w:webHidden/>
          </w:rPr>
          <w:fldChar w:fldCharType="begin"/>
        </w:r>
        <w:r w:rsidR="007F7704">
          <w:rPr>
            <w:noProof/>
            <w:webHidden/>
          </w:rPr>
          <w:instrText xml:space="preserve"> PAGEREF _Toc159010557 \h </w:instrText>
        </w:r>
        <w:r w:rsidR="007F7704">
          <w:rPr>
            <w:noProof/>
            <w:webHidden/>
          </w:rPr>
        </w:r>
        <w:r w:rsidR="007F7704">
          <w:rPr>
            <w:noProof/>
            <w:webHidden/>
          </w:rPr>
          <w:fldChar w:fldCharType="separate"/>
        </w:r>
        <w:r w:rsidR="00BE4B01">
          <w:rPr>
            <w:noProof/>
            <w:webHidden/>
          </w:rPr>
          <w:t>94</w:t>
        </w:r>
        <w:r w:rsidR="007F7704">
          <w:rPr>
            <w:noProof/>
            <w:webHidden/>
          </w:rPr>
          <w:fldChar w:fldCharType="end"/>
        </w:r>
      </w:hyperlink>
    </w:p>
    <w:p w14:paraId="37C3FC94" w14:textId="4F46D777" w:rsidR="007F7704" w:rsidRDefault="00000000">
      <w:pPr>
        <w:pStyle w:val="TDC3"/>
        <w:tabs>
          <w:tab w:val="right" w:leader="dot" w:pos="9350"/>
        </w:tabs>
        <w:rPr>
          <w:rFonts w:asciiTheme="minorHAnsi" w:eastAsiaTheme="minorEastAsia" w:hAnsiTheme="minorHAnsi" w:cstheme="minorBidi"/>
          <w:noProof/>
          <w:kern w:val="2"/>
          <w:sz w:val="22"/>
          <w:szCs w:val="22"/>
          <w:lang w:eastAsia="es-HN"/>
          <w14:ligatures w14:val="standardContextual"/>
        </w:rPr>
      </w:pPr>
      <w:hyperlink w:anchor="_Toc159010558" w:history="1">
        <w:r w:rsidR="007F7704" w:rsidRPr="00E6186B">
          <w:rPr>
            <w:rStyle w:val="Hipervnculo"/>
            <w:rFonts w:eastAsia="Calibri"/>
            <w:noProof/>
          </w:rPr>
          <w:t>ANEXO 9. CRUCE RANGO DE GASTO EN PRODUCTOS DE MODA VS DATOS DEMOGRÁFICOS</w:t>
        </w:r>
        <w:r w:rsidR="007F7704">
          <w:rPr>
            <w:noProof/>
            <w:webHidden/>
          </w:rPr>
          <w:tab/>
        </w:r>
        <w:r w:rsidR="007F7704">
          <w:rPr>
            <w:noProof/>
            <w:webHidden/>
          </w:rPr>
          <w:fldChar w:fldCharType="begin"/>
        </w:r>
        <w:r w:rsidR="007F7704">
          <w:rPr>
            <w:noProof/>
            <w:webHidden/>
          </w:rPr>
          <w:instrText xml:space="preserve"> PAGEREF _Toc159010558 \h </w:instrText>
        </w:r>
        <w:r w:rsidR="007F7704">
          <w:rPr>
            <w:noProof/>
            <w:webHidden/>
          </w:rPr>
        </w:r>
        <w:r w:rsidR="007F7704">
          <w:rPr>
            <w:noProof/>
            <w:webHidden/>
          </w:rPr>
          <w:fldChar w:fldCharType="separate"/>
        </w:r>
        <w:r w:rsidR="00BE4B01">
          <w:rPr>
            <w:noProof/>
            <w:webHidden/>
          </w:rPr>
          <w:t>95</w:t>
        </w:r>
        <w:r w:rsidR="007F7704">
          <w:rPr>
            <w:noProof/>
            <w:webHidden/>
          </w:rPr>
          <w:fldChar w:fldCharType="end"/>
        </w:r>
      </w:hyperlink>
    </w:p>
    <w:p w14:paraId="74BD8FEE" w14:textId="62B58A3A" w:rsidR="007F7704" w:rsidRDefault="00000000">
      <w:pPr>
        <w:pStyle w:val="TDC3"/>
        <w:tabs>
          <w:tab w:val="right" w:leader="dot" w:pos="9350"/>
        </w:tabs>
        <w:rPr>
          <w:rFonts w:asciiTheme="minorHAnsi" w:eastAsiaTheme="minorEastAsia" w:hAnsiTheme="minorHAnsi" w:cstheme="minorBidi"/>
          <w:noProof/>
          <w:kern w:val="2"/>
          <w:sz w:val="22"/>
          <w:szCs w:val="22"/>
          <w:lang w:eastAsia="es-HN"/>
          <w14:ligatures w14:val="standardContextual"/>
        </w:rPr>
      </w:pPr>
      <w:hyperlink w:anchor="_Toc159010559" w:history="1">
        <w:r w:rsidR="007F7704" w:rsidRPr="00E6186B">
          <w:rPr>
            <w:rStyle w:val="Hipervnculo"/>
            <w:rFonts w:eastAsia="Calibri"/>
            <w:noProof/>
          </w:rPr>
          <w:t>ANEXO 10. CRUCE QUE LE MOTIVA A COMPLETAR LA COMPRA EN LÍNEA VS DATOS DEMOGRÁFICOS</w:t>
        </w:r>
        <w:r w:rsidR="007F7704">
          <w:rPr>
            <w:noProof/>
            <w:webHidden/>
          </w:rPr>
          <w:tab/>
        </w:r>
        <w:r w:rsidR="007F7704">
          <w:rPr>
            <w:noProof/>
            <w:webHidden/>
          </w:rPr>
          <w:fldChar w:fldCharType="begin"/>
        </w:r>
        <w:r w:rsidR="007F7704">
          <w:rPr>
            <w:noProof/>
            <w:webHidden/>
          </w:rPr>
          <w:instrText xml:space="preserve"> PAGEREF _Toc159010559 \h </w:instrText>
        </w:r>
        <w:r w:rsidR="007F7704">
          <w:rPr>
            <w:noProof/>
            <w:webHidden/>
          </w:rPr>
        </w:r>
        <w:r w:rsidR="007F7704">
          <w:rPr>
            <w:noProof/>
            <w:webHidden/>
          </w:rPr>
          <w:fldChar w:fldCharType="separate"/>
        </w:r>
        <w:r w:rsidR="00BE4B01">
          <w:rPr>
            <w:noProof/>
            <w:webHidden/>
          </w:rPr>
          <w:t>96</w:t>
        </w:r>
        <w:r w:rsidR="007F7704">
          <w:rPr>
            <w:noProof/>
            <w:webHidden/>
          </w:rPr>
          <w:fldChar w:fldCharType="end"/>
        </w:r>
      </w:hyperlink>
    </w:p>
    <w:p w14:paraId="27479952" w14:textId="486A677D" w:rsidR="007F7704" w:rsidRDefault="00000000">
      <w:pPr>
        <w:pStyle w:val="TDC3"/>
        <w:tabs>
          <w:tab w:val="right" w:leader="dot" w:pos="9350"/>
        </w:tabs>
        <w:rPr>
          <w:rFonts w:asciiTheme="minorHAnsi" w:eastAsiaTheme="minorEastAsia" w:hAnsiTheme="minorHAnsi" w:cstheme="minorBidi"/>
          <w:noProof/>
          <w:kern w:val="2"/>
          <w:sz w:val="22"/>
          <w:szCs w:val="22"/>
          <w:lang w:eastAsia="es-HN"/>
          <w14:ligatures w14:val="standardContextual"/>
        </w:rPr>
      </w:pPr>
      <w:hyperlink w:anchor="_Toc159010560" w:history="1">
        <w:r w:rsidR="007F7704" w:rsidRPr="00E6186B">
          <w:rPr>
            <w:rStyle w:val="Hipervnculo"/>
            <w:rFonts w:eastAsia="Calibri"/>
            <w:noProof/>
          </w:rPr>
          <w:t>ANEXO 11. CRUCE RANGO DE GASTO PRODUCTOS DE MODA VS DATOS DEMOGRÁFICOS</w:t>
        </w:r>
        <w:r w:rsidR="007F7704">
          <w:rPr>
            <w:noProof/>
            <w:webHidden/>
          </w:rPr>
          <w:tab/>
        </w:r>
        <w:r w:rsidR="007F7704">
          <w:rPr>
            <w:noProof/>
            <w:webHidden/>
          </w:rPr>
          <w:fldChar w:fldCharType="begin"/>
        </w:r>
        <w:r w:rsidR="007F7704">
          <w:rPr>
            <w:noProof/>
            <w:webHidden/>
          </w:rPr>
          <w:instrText xml:space="preserve"> PAGEREF _Toc159010560 \h </w:instrText>
        </w:r>
        <w:r w:rsidR="007F7704">
          <w:rPr>
            <w:noProof/>
            <w:webHidden/>
          </w:rPr>
        </w:r>
        <w:r w:rsidR="007F7704">
          <w:rPr>
            <w:noProof/>
            <w:webHidden/>
          </w:rPr>
          <w:fldChar w:fldCharType="separate"/>
        </w:r>
        <w:r w:rsidR="00BE4B01">
          <w:rPr>
            <w:noProof/>
            <w:webHidden/>
          </w:rPr>
          <w:t>97</w:t>
        </w:r>
        <w:r w:rsidR="007F7704">
          <w:rPr>
            <w:noProof/>
            <w:webHidden/>
          </w:rPr>
          <w:fldChar w:fldCharType="end"/>
        </w:r>
      </w:hyperlink>
    </w:p>
    <w:p w14:paraId="00D19C02" w14:textId="3AD8E2EA" w:rsidR="007F7704" w:rsidRDefault="00000000">
      <w:pPr>
        <w:pStyle w:val="TDC3"/>
        <w:tabs>
          <w:tab w:val="right" w:leader="dot" w:pos="9350"/>
        </w:tabs>
        <w:rPr>
          <w:rFonts w:asciiTheme="minorHAnsi" w:eastAsiaTheme="minorEastAsia" w:hAnsiTheme="minorHAnsi" w:cstheme="minorBidi"/>
          <w:noProof/>
          <w:kern w:val="2"/>
          <w:sz w:val="22"/>
          <w:szCs w:val="22"/>
          <w:lang w:eastAsia="es-HN"/>
          <w14:ligatures w14:val="standardContextual"/>
        </w:rPr>
      </w:pPr>
      <w:hyperlink w:anchor="_Toc159010561" w:history="1">
        <w:r w:rsidR="007F7704" w:rsidRPr="00E6186B">
          <w:rPr>
            <w:rStyle w:val="Hipervnculo"/>
            <w:rFonts w:eastAsia="Calibri"/>
            <w:noProof/>
          </w:rPr>
          <w:t>ANEXO 12. CRUCE PRODUCTOS DE MODA QUE COMPRA VS DATOS DEMOGRÁFICOS</w:t>
        </w:r>
        <w:r w:rsidR="007F7704">
          <w:rPr>
            <w:noProof/>
            <w:webHidden/>
          </w:rPr>
          <w:tab/>
        </w:r>
        <w:r w:rsidR="007F7704">
          <w:rPr>
            <w:noProof/>
            <w:webHidden/>
          </w:rPr>
          <w:fldChar w:fldCharType="begin"/>
        </w:r>
        <w:r w:rsidR="007F7704">
          <w:rPr>
            <w:noProof/>
            <w:webHidden/>
          </w:rPr>
          <w:instrText xml:space="preserve"> PAGEREF _Toc159010561 \h </w:instrText>
        </w:r>
        <w:r w:rsidR="007F7704">
          <w:rPr>
            <w:noProof/>
            <w:webHidden/>
          </w:rPr>
        </w:r>
        <w:r w:rsidR="007F7704">
          <w:rPr>
            <w:noProof/>
            <w:webHidden/>
          </w:rPr>
          <w:fldChar w:fldCharType="separate"/>
        </w:r>
        <w:r w:rsidR="00BE4B01">
          <w:rPr>
            <w:noProof/>
            <w:webHidden/>
          </w:rPr>
          <w:t>98</w:t>
        </w:r>
        <w:r w:rsidR="007F7704">
          <w:rPr>
            <w:noProof/>
            <w:webHidden/>
          </w:rPr>
          <w:fldChar w:fldCharType="end"/>
        </w:r>
      </w:hyperlink>
    </w:p>
    <w:p w14:paraId="045ABB91" w14:textId="7568D96C" w:rsidR="007F7704" w:rsidRDefault="00000000">
      <w:pPr>
        <w:pStyle w:val="TDC3"/>
        <w:tabs>
          <w:tab w:val="right" w:leader="dot" w:pos="9350"/>
        </w:tabs>
        <w:rPr>
          <w:rFonts w:asciiTheme="minorHAnsi" w:eastAsiaTheme="minorEastAsia" w:hAnsiTheme="minorHAnsi" w:cstheme="minorBidi"/>
          <w:noProof/>
          <w:kern w:val="2"/>
          <w:sz w:val="22"/>
          <w:szCs w:val="22"/>
          <w:lang w:eastAsia="es-HN"/>
          <w14:ligatures w14:val="standardContextual"/>
        </w:rPr>
      </w:pPr>
      <w:hyperlink w:anchor="_Toc159010562" w:history="1">
        <w:r w:rsidR="007F7704" w:rsidRPr="00E6186B">
          <w:rPr>
            <w:rStyle w:val="Hipervnculo"/>
            <w:rFonts w:eastAsia="Calibri"/>
            <w:noProof/>
          </w:rPr>
          <w:t>ANEXO 13. CRUCE PRODUCTO DE MODA Y RANGO DE GASTO VS DATOS DEMOGRÁFICOS</w:t>
        </w:r>
        <w:r w:rsidR="007F7704">
          <w:rPr>
            <w:noProof/>
            <w:webHidden/>
          </w:rPr>
          <w:tab/>
        </w:r>
        <w:r w:rsidR="007F7704">
          <w:rPr>
            <w:noProof/>
            <w:webHidden/>
          </w:rPr>
          <w:fldChar w:fldCharType="begin"/>
        </w:r>
        <w:r w:rsidR="007F7704">
          <w:rPr>
            <w:noProof/>
            <w:webHidden/>
          </w:rPr>
          <w:instrText xml:space="preserve"> PAGEREF _Toc159010562 \h </w:instrText>
        </w:r>
        <w:r w:rsidR="007F7704">
          <w:rPr>
            <w:noProof/>
            <w:webHidden/>
          </w:rPr>
        </w:r>
        <w:r w:rsidR="007F7704">
          <w:rPr>
            <w:noProof/>
            <w:webHidden/>
          </w:rPr>
          <w:fldChar w:fldCharType="separate"/>
        </w:r>
        <w:r w:rsidR="00BE4B01">
          <w:rPr>
            <w:noProof/>
            <w:webHidden/>
          </w:rPr>
          <w:t>99</w:t>
        </w:r>
        <w:r w:rsidR="007F7704">
          <w:rPr>
            <w:noProof/>
            <w:webHidden/>
          </w:rPr>
          <w:fldChar w:fldCharType="end"/>
        </w:r>
      </w:hyperlink>
    </w:p>
    <w:p w14:paraId="27DA5E0E" w14:textId="20949FD7" w:rsidR="007F7704" w:rsidRDefault="00000000">
      <w:pPr>
        <w:pStyle w:val="TDC3"/>
        <w:tabs>
          <w:tab w:val="right" w:leader="dot" w:pos="9350"/>
        </w:tabs>
        <w:rPr>
          <w:rFonts w:asciiTheme="minorHAnsi" w:eastAsiaTheme="minorEastAsia" w:hAnsiTheme="minorHAnsi" w:cstheme="minorBidi"/>
          <w:noProof/>
          <w:kern w:val="2"/>
          <w:sz w:val="22"/>
          <w:szCs w:val="22"/>
          <w:lang w:eastAsia="es-HN"/>
          <w14:ligatures w14:val="standardContextual"/>
        </w:rPr>
      </w:pPr>
      <w:hyperlink w:anchor="_Toc159010563" w:history="1">
        <w:r w:rsidR="007F7704" w:rsidRPr="00E6186B">
          <w:rPr>
            <w:rStyle w:val="Hipervnculo"/>
            <w:rFonts w:eastAsia="Calibri"/>
            <w:noProof/>
          </w:rPr>
          <w:t>ANEXO 14. CANALES DE COMPRA Y PRODUCTOS DE MODA VS DATOS DEMOGRÁFICOS</w:t>
        </w:r>
        <w:r w:rsidR="007F7704">
          <w:rPr>
            <w:noProof/>
            <w:webHidden/>
          </w:rPr>
          <w:tab/>
        </w:r>
        <w:r w:rsidR="007F7704">
          <w:rPr>
            <w:noProof/>
            <w:webHidden/>
          </w:rPr>
          <w:fldChar w:fldCharType="begin"/>
        </w:r>
        <w:r w:rsidR="007F7704">
          <w:rPr>
            <w:noProof/>
            <w:webHidden/>
          </w:rPr>
          <w:instrText xml:space="preserve"> PAGEREF _Toc159010563 \h </w:instrText>
        </w:r>
        <w:r w:rsidR="007F7704">
          <w:rPr>
            <w:noProof/>
            <w:webHidden/>
          </w:rPr>
        </w:r>
        <w:r w:rsidR="007F7704">
          <w:rPr>
            <w:noProof/>
            <w:webHidden/>
          </w:rPr>
          <w:fldChar w:fldCharType="separate"/>
        </w:r>
        <w:r w:rsidR="00BE4B01">
          <w:rPr>
            <w:noProof/>
            <w:webHidden/>
          </w:rPr>
          <w:t>100</w:t>
        </w:r>
        <w:r w:rsidR="007F7704">
          <w:rPr>
            <w:noProof/>
            <w:webHidden/>
          </w:rPr>
          <w:fldChar w:fldCharType="end"/>
        </w:r>
      </w:hyperlink>
    </w:p>
    <w:p w14:paraId="7F56FCC8" w14:textId="3EF0A5C8" w:rsidR="007F7704" w:rsidRDefault="00000000">
      <w:pPr>
        <w:pStyle w:val="TDC3"/>
        <w:tabs>
          <w:tab w:val="right" w:leader="dot" w:pos="9350"/>
        </w:tabs>
        <w:rPr>
          <w:rFonts w:asciiTheme="minorHAnsi" w:eastAsiaTheme="minorEastAsia" w:hAnsiTheme="minorHAnsi" w:cstheme="minorBidi"/>
          <w:noProof/>
          <w:kern w:val="2"/>
          <w:sz w:val="22"/>
          <w:szCs w:val="22"/>
          <w:lang w:eastAsia="es-HN"/>
          <w14:ligatures w14:val="standardContextual"/>
        </w:rPr>
      </w:pPr>
      <w:hyperlink w:anchor="_Toc159010564" w:history="1">
        <w:r w:rsidR="007F7704" w:rsidRPr="00E6186B">
          <w:rPr>
            <w:rStyle w:val="Hipervnculo"/>
            <w:rFonts w:eastAsia="Calibri"/>
            <w:noProof/>
          </w:rPr>
          <w:t>ANEXO 16. CRUCE RED SOCIAL QUE MAS UTILIZA VS DATOS DEMOGRÁFICOS</w:t>
        </w:r>
        <w:r w:rsidR="007F7704">
          <w:rPr>
            <w:noProof/>
            <w:webHidden/>
          </w:rPr>
          <w:tab/>
        </w:r>
        <w:r w:rsidR="007F7704">
          <w:rPr>
            <w:noProof/>
            <w:webHidden/>
          </w:rPr>
          <w:fldChar w:fldCharType="begin"/>
        </w:r>
        <w:r w:rsidR="007F7704">
          <w:rPr>
            <w:noProof/>
            <w:webHidden/>
          </w:rPr>
          <w:instrText xml:space="preserve"> PAGEREF _Toc159010564 \h </w:instrText>
        </w:r>
        <w:r w:rsidR="007F7704">
          <w:rPr>
            <w:noProof/>
            <w:webHidden/>
          </w:rPr>
        </w:r>
        <w:r w:rsidR="007F7704">
          <w:rPr>
            <w:noProof/>
            <w:webHidden/>
          </w:rPr>
          <w:fldChar w:fldCharType="separate"/>
        </w:r>
        <w:r w:rsidR="00BE4B01">
          <w:rPr>
            <w:noProof/>
            <w:webHidden/>
          </w:rPr>
          <w:t>101</w:t>
        </w:r>
        <w:r w:rsidR="007F7704">
          <w:rPr>
            <w:noProof/>
            <w:webHidden/>
          </w:rPr>
          <w:fldChar w:fldCharType="end"/>
        </w:r>
      </w:hyperlink>
    </w:p>
    <w:p w14:paraId="472C8053" w14:textId="4C13FAAB" w:rsidR="007F7704" w:rsidRDefault="00000000">
      <w:pPr>
        <w:pStyle w:val="TDC3"/>
        <w:tabs>
          <w:tab w:val="right" w:leader="dot" w:pos="9350"/>
        </w:tabs>
        <w:rPr>
          <w:rFonts w:asciiTheme="minorHAnsi" w:eastAsiaTheme="minorEastAsia" w:hAnsiTheme="minorHAnsi" w:cstheme="minorBidi"/>
          <w:noProof/>
          <w:kern w:val="2"/>
          <w:sz w:val="22"/>
          <w:szCs w:val="22"/>
          <w:lang w:eastAsia="es-HN"/>
          <w14:ligatures w14:val="standardContextual"/>
        </w:rPr>
      </w:pPr>
      <w:hyperlink w:anchor="_Toc159010565" w:history="1">
        <w:r w:rsidR="007F7704" w:rsidRPr="00E6186B">
          <w:rPr>
            <w:rStyle w:val="Hipervnculo"/>
            <w:rFonts w:eastAsia="Calibri"/>
            <w:noProof/>
          </w:rPr>
          <w:t>ANEXO 17. ASPECTOS QUE CONSIDERA PARA MEJORAR EXPERIENCIA DE COMPRA EN LÍNEA VS DATOS DEMOGRÁFICOS</w:t>
        </w:r>
        <w:r w:rsidR="007F7704">
          <w:rPr>
            <w:noProof/>
            <w:webHidden/>
          </w:rPr>
          <w:tab/>
        </w:r>
        <w:r w:rsidR="007F7704">
          <w:rPr>
            <w:noProof/>
            <w:webHidden/>
          </w:rPr>
          <w:fldChar w:fldCharType="begin"/>
        </w:r>
        <w:r w:rsidR="007F7704">
          <w:rPr>
            <w:noProof/>
            <w:webHidden/>
          </w:rPr>
          <w:instrText xml:space="preserve"> PAGEREF _Toc159010565 \h </w:instrText>
        </w:r>
        <w:r w:rsidR="007F7704">
          <w:rPr>
            <w:noProof/>
            <w:webHidden/>
          </w:rPr>
        </w:r>
        <w:r w:rsidR="007F7704">
          <w:rPr>
            <w:noProof/>
            <w:webHidden/>
          </w:rPr>
          <w:fldChar w:fldCharType="separate"/>
        </w:r>
        <w:r w:rsidR="00BE4B01">
          <w:rPr>
            <w:noProof/>
            <w:webHidden/>
          </w:rPr>
          <w:t>102</w:t>
        </w:r>
        <w:r w:rsidR="007F7704">
          <w:rPr>
            <w:noProof/>
            <w:webHidden/>
          </w:rPr>
          <w:fldChar w:fldCharType="end"/>
        </w:r>
      </w:hyperlink>
    </w:p>
    <w:p w14:paraId="1143D589" w14:textId="12CA99B2" w:rsidR="007F7704" w:rsidRDefault="00000000">
      <w:pPr>
        <w:pStyle w:val="TDC3"/>
        <w:tabs>
          <w:tab w:val="right" w:leader="dot" w:pos="9350"/>
        </w:tabs>
        <w:rPr>
          <w:rFonts w:asciiTheme="minorHAnsi" w:eastAsiaTheme="minorEastAsia" w:hAnsiTheme="minorHAnsi" w:cstheme="minorBidi"/>
          <w:noProof/>
          <w:kern w:val="2"/>
          <w:sz w:val="22"/>
          <w:szCs w:val="22"/>
          <w:lang w:eastAsia="es-HN"/>
          <w14:ligatures w14:val="standardContextual"/>
        </w:rPr>
      </w:pPr>
      <w:hyperlink w:anchor="_Toc159010566" w:history="1">
        <w:r w:rsidR="007F7704" w:rsidRPr="00E6186B">
          <w:rPr>
            <w:rStyle w:val="Hipervnculo"/>
            <w:rFonts w:eastAsia="Calibri"/>
            <w:noProof/>
          </w:rPr>
          <w:t>ANEXO 18 CRUCE MÉTODO DE PAGO Y RED SOCIAL QUE USA VS DATOS DEMOGRÁFICOS</w:t>
        </w:r>
        <w:r w:rsidR="007F7704">
          <w:rPr>
            <w:noProof/>
            <w:webHidden/>
          </w:rPr>
          <w:tab/>
        </w:r>
        <w:r w:rsidR="007F7704">
          <w:rPr>
            <w:noProof/>
            <w:webHidden/>
          </w:rPr>
          <w:fldChar w:fldCharType="begin"/>
        </w:r>
        <w:r w:rsidR="007F7704">
          <w:rPr>
            <w:noProof/>
            <w:webHidden/>
          </w:rPr>
          <w:instrText xml:space="preserve"> PAGEREF _Toc159010566 \h </w:instrText>
        </w:r>
        <w:r w:rsidR="007F7704">
          <w:rPr>
            <w:noProof/>
            <w:webHidden/>
          </w:rPr>
        </w:r>
        <w:r w:rsidR="007F7704">
          <w:rPr>
            <w:noProof/>
            <w:webHidden/>
          </w:rPr>
          <w:fldChar w:fldCharType="separate"/>
        </w:r>
        <w:r w:rsidR="00BE4B01">
          <w:rPr>
            <w:noProof/>
            <w:webHidden/>
          </w:rPr>
          <w:t>103</w:t>
        </w:r>
        <w:r w:rsidR="007F7704">
          <w:rPr>
            <w:noProof/>
            <w:webHidden/>
          </w:rPr>
          <w:fldChar w:fldCharType="end"/>
        </w:r>
      </w:hyperlink>
    </w:p>
    <w:p w14:paraId="72639307" w14:textId="296AE2FB" w:rsidR="007F7704" w:rsidRDefault="00000000">
      <w:pPr>
        <w:pStyle w:val="TDC3"/>
        <w:tabs>
          <w:tab w:val="right" w:leader="dot" w:pos="9350"/>
        </w:tabs>
        <w:rPr>
          <w:rFonts w:asciiTheme="minorHAnsi" w:eastAsiaTheme="minorEastAsia" w:hAnsiTheme="minorHAnsi" w:cstheme="minorBidi"/>
          <w:noProof/>
          <w:kern w:val="2"/>
          <w:sz w:val="22"/>
          <w:szCs w:val="22"/>
          <w:lang w:eastAsia="es-HN"/>
          <w14:ligatures w14:val="standardContextual"/>
        </w:rPr>
      </w:pPr>
      <w:hyperlink w:anchor="_Toc159010567" w:history="1">
        <w:r w:rsidR="007F7704" w:rsidRPr="00E6186B">
          <w:rPr>
            <w:rStyle w:val="Hipervnculo"/>
            <w:rFonts w:eastAsia="Calibri"/>
            <w:noProof/>
          </w:rPr>
          <w:t>ANEXO 19. CRUCE ASPECTOS MÁS IMPORTANTES PARA REALIZAR LA COMPRA EN LÍNEA VS DATOS DEMOGRÁFICOS</w:t>
        </w:r>
        <w:r w:rsidR="007F7704">
          <w:rPr>
            <w:noProof/>
            <w:webHidden/>
          </w:rPr>
          <w:tab/>
        </w:r>
        <w:r w:rsidR="007F7704">
          <w:rPr>
            <w:noProof/>
            <w:webHidden/>
          </w:rPr>
          <w:fldChar w:fldCharType="begin"/>
        </w:r>
        <w:r w:rsidR="007F7704">
          <w:rPr>
            <w:noProof/>
            <w:webHidden/>
          </w:rPr>
          <w:instrText xml:space="preserve"> PAGEREF _Toc159010567 \h </w:instrText>
        </w:r>
        <w:r w:rsidR="007F7704">
          <w:rPr>
            <w:noProof/>
            <w:webHidden/>
          </w:rPr>
        </w:r>
        <w:r w:rsidR="007F7704">
          <w:rPr>
            <w:noProof/>
            <w:webHidden/>
          </w:rPr>
          <w:fldChar w:fldCharType="separate"/>
        </w:r>
        <w:r w:rsidR="00BE4B01">
          <w:rPr>
            <w:noProof/>
            <w:webHidden/>
          </w:rPr>
          <w:t>104</w:t>
        </w:r>
        <w:r w:rsidR="007F7704">
          <w:rPr>
            <w:noProof/>
            <w:webHidden/>
          </w:rPr>
          <w:fldChar w:fldCharType="end"/>
        </w:r>
      </w:hyperlink>
    </w:p>
    <w:p w14:paraId="710C5E77" w14:textId="0A4F2E0C" w:rsidR="007F7704" w:rsidRDefault="00000000">
      <w:pPr>
        <w:pStyle w:val="TDC3"/>
        <w:tabs>
          <w:tab w:val="right" w:leader="dot" w:pos="9350"/>
        </w:tabs>
        <w:rPr>
          <w:rFonts w:asciiTheme="minorHAnsi" w:eastAsiaTheme="minorEastAsia" w:hAnsiTheme="minorHAnsi" w:cstheme="minorBidi"/>
          <w:noProof/>
          <w:kern w:val="2"/>
          <w:sz w:val="22"/>
          <w:szCs w:val="22"/>
          <w:lang w:eastAsia="es-HN"/>
          <w14:ligatures w14:val="standardContextual"/>
        </w:rPr>
      </w:pPr>
      <w:hyperlink w:anchor="_Toc159010568" w:history="1">
        <w:r w:rsidR="007F7704" w:rsidRPr="00E6186B">
          <w:rPr>
            <w:rStyle w:val="Hipervnculo"/>
            <w:rFonts w:eastAsia="Calibri"/>
            <w:noProof/>
          </w:rPr>
          <w:t>ANEXO 20. CRUCE FACTORES QUE INFLUYEN EN EL PROCESO DE LA COMPRA EN LÍNEA VS DATOS DEMOGRÁFICOS</w:t>
        </w:r>
        <w:r w:rsidR="007F7704">
          <w:rPr>
            <w:noProof/>
            <w:webHidden/>
          </w:rPr>
          <w:tab/>
        </w:r>
        <w:r w:rsidR="007F7704">
          <w:rPr>
            <w:noProof/>
            <w:webHidden/>
          </w:rPr>
          <w:fldChar w:fldCharType="begin"/>
        </w:r>
        <w:r w:rsidR="007F7704">
          <w:rPr>
            <w:noProof/>
            <w:webHidden/>
          </w:rPr>
          <w:instrText xml:space="preserve"> PAGEREF _Toc159010568 \h </w:instrText>
        </w:r>
        <w:r w:rsidR="007F7704">
          <w:rPr>
            <w:noProof/>
            <w:webHidden/>
          </w:rPr>
        </w:r>
        <w:r w:rsidR="007F7704">
          <w:rPr>
            <w:noProof/>
            <w:webHidden/>
          </w:rPr>
          <w:fldChar w:fldCharType="separate"/>
        </w:r>
        <w:r w:rsidR="00BE4B01">
          <w:rPr>
            <w:noProof/>
            <w:webHidden/>
          </w:rPr>
          <w:t>105</w:t>
        </w:r>
        <w:r w:rsidR="007F7704">
          <w:rPr>
            <w:noProof/>
            <w:webHidden/>
          </w:rPr>
          <w:fldChar w:fldCharType="end"/>
        </w:r>
      </w:hyperlink>
    </w:p>
    <w:p w14:paraId="0290DCDE" w14:textId="4A3E6B32" w:rsidR="007F7704" w:rsidRDefault="00000000">
      <w:pPr>
        <w:pStyle w:val="TDC3"/>
        <w:tabs>
          <w:tab w:val="right" w:leader="dot" w:pos="9350"/>
        </w:tabs>
        <w:rPr>
          <w:rFonts w:asciiTheme="minorHAnsi" w:eastAsiaTheme="minorEastAsia" w:hAnsiTheme="minorHAnsi" w:cstheme="minorBidi"/>
          <w:noProof/>
          <w:kern w:val="2"/>
          <w:sz w:val="22"/>
          <w:szCs w:val="22"/>
          <w:lang w:eastAsia="es-HN"/>
          <w14:ligatures w14:val="standardContextual"/>
        </w:rPr>
      </w:pPr>
      <w:hyperlink w:anchor="_Toc159010569" w:history="1">
        <w:r w:rsidR="007F7704" w:rsidRPr="00E6186B">
          <w:rPr>
            <w:rStyle w:val="Hipervnculo"/>
            <w:rFonts w:eastAsia="Calibri"/>
            <w:noProof/>
          </w:rPr>
          <w:t>ANEXO 21. CRUCE COMPRAS EN TIENDAS INTERNACIONALES VS DATOS DEMOGRÁFICOS</w:t>
        </w:r>
        <w:r w:rsidR="007F7704">
          <w:rPr>
            <w:noProof/>
            <w:webHidden/>
          </w:rPr>
          <w:tab/>
        </w:r>
        <w:r w:rsidR="007F7704">
          <w:rPr>
            <w:noProof/>
            <w:webHidden/>
          </w:rPr>
          <w:fldChar w:fldCharType="begin"/>
        </w:r>
        <w:r w:rsidR="007F7704">
          <w:rPr>
            <w:noProof/>
            <w:webHidden/>
          </w:rPr>
          <w:instrText xml:space="preserve"> PAGEREF _Toc159010569 \h </w:instrText>
        </w:r>
        <w:r w:rsidR="007F7704">
          <w:rPr>
            <w:noProof/>
            <w:webHidden/>
          </w:rPr>
        </w:r>
        <w:r w:rsidR="007F7704">
          <w:rPr>
            <w:noProof/>
            <w:webHidden/>
          </w:rPr>
          <w:fldChar w:fldCharType="separate"/>
        </w:r>
        <w:r w:rsidR="00BE4B01">
          <w:rPr>
            <w:noProof/>
            <w:webHidden/>
          </w:rPr>
          <w:t>106</w:t>
        </w:r>
        <w:r w:rsidR="007F7704">
          <w:rPr>
            <w:noProof/>
            <w:webHidden/>
          </w:rPr>
          <w:fldChar w:fldCharType="end"/>
        </w:r>
      </w:hyperlink>
    </w:p>
    <w:p w14:paraId="0A75D7D7" w14:textId="1FCA78B5" w:rsidR="007F7704" w:rsidRDefault="00000000">
      <w:pPr>
        <w:pStyle w:val="TDC3"/>
        <w:tabs>
          <w:tab w:val="right" w:leader="dot" w:pos="9350"/>
        </w:tabs>
        <w:rPr>
          <w:rFonts w:asciiTheme="minorHAnsi" w:eastAsiaTheme="minorEastAsia" w:hAnsiTheme="minorHAnsi" w:cstheme="minorBidi"/>
          <w:noProof/>
          <w:kern w:val="2"/>
          <w:sz w:val="22"/>
          <w:szCs w:val="22"/>
          <w:lang w:eastAsia="es-HN"/>
          <w14:ligatures w14:val="standardContextual"/>
        </w:rPr>
      </w:pPr>
      <w:hyperlink w:anchor="_Toc159010570" w:history="1">
        <w:r w:rsidR="007F7704" w:rsidRPr="00E6186B">
          <w:rPr>
            <w:rStyle w:val="Hipervnculo"/>
            <w:rFonts w:eastAsia="Calibri"/>
            <w:noProof/>
          </w:rPr>
          <w:t>ANEXO 22. CRUCE ASPECTOS QUE VALORA DE LA COMPRA EN LÍNEA EN TIENDAS INTERNACIONALES VS DATOS DEMOGRÁFICOS</w:t>
        </w:r>
        <w:r w:rsidR="007F7704">
          <w:rPr>
            <w:noProof/>
            <w:webHidden/>
          </w:rPr>
          <w:tab/>
        </w:r>
        <w:r w:rsidR="007F7704">
          <w:rPr>
            <w:noProof/>
            <w:webHidden/>
          </w:rPr>
          <w:fldChar w:fldCharType="begin"/>
        </w:r>
        <w:r w:rsidR="007F7704">
          <w:rPr>
            <w:noProof/>
            <w:webHidden/>
          </w:rPr>
          <w:instrText xml:space="preserve"> PAGEREF _Toc159010570 \h </w:instrText>
        </w:r>
        <w:r w:rsidR="007F7704">
          <w:rPr>
            <w:noProof/>
            <w:webHidden/>
          </w:rPr>
        </w:r>
        <w:r w:rsidR="007F7704">
          <w:rPr>
            <w:noProof/>
            <w:webHidden/>
          </w:rPr>
          <w:fldChar w:fldCharType="separate"/>
        </w:r>
        <w:r w:rsidR="00BE4B01">
          <w:rPr>
            <w:noProof/>
            <w:webHidden/>
          </w:rPr>
          <w:t>107</w:t>
        </w:r>
        <w:r w:rsidR="007F7704">
          <w:rPr>
            <w:noProof/>
            <w:webHidden/>
          </w:rPr>
          <w:fldChar w:fldCharType="end"/>
        </w:r>
      </w:hyperlink>
    </w:p>
    <w:p w14:paraId="65E60682" w14:textId="7DECD77E" w:rsidR="007F7704" w:rsidRDefault="00000000">
      <w:pPr>
        <w:pStyle w:val="TDC3"/>
        <w:tabs>
          <w:tab w:val="right" w:leader="dot" w:pos="9350"/>
        </w:tabs>
        <w:rPr>
          <w:rFonts w:asciiTheme="minorHAnsi" w:eastAsiaTheme="minorEastAsia" w:hAnsiTheme="minorHAnsi" w:cstheme="minorBidi"/>
          <w:noProof/>
          <w:kern w:val="2"/>
          <w:sz w:val="22"/>
          <w:szCs w:val="22"/>
          <w:lang w:eastAsia="es-HN"/>
          <w14:ligatures w14:val="standardContextual"/>
        </w:rPr>
      </w:pPr>
      <w:hyperlink w:anchor="_Toc159010571" w:history="1">
        <w:r w:rsidR="007F7704" w:rsidRPr="00E6186B">
          <w:rPr>
            <w:rStyle w:val="Hipervnculo"/>
            <w:rFonts w:eastAsia="Calibri"/>
            <w:noProof/>
          </w:rPr>
          <w:t>ANEXO 23. RAZONES PORQUE HA DESISTIDO DE COMPRA EN TIENDAS INTERNACIONALES VS DATOS DEMOGRÁFICOS</w:t>
        </w:r>
        <w:r w:rsidR="007F7704">
          <w:rPr>
            <w:noProof/>
            <w:webHidden/>
          </w:rPr>
          <w:tab/>
        </w:r>
        <w:r w:rsidR="007F7704">
          <w:rPr>
            <w:noProof/>
            <w:webHidden/>
          </w:rPr>
          <w:fldChar w:fldCharType="begin"/>
        </w:r>
        <w:r w:rsidR="007F7704">
          <w:rPr>
            <w:noProof/>
            <w:webHidden/>
          </w:rPr>
          <w:instrText xml:space="preserve"> PAGEREF _Toc159010571 \h </w:instrText>
        </w:r>
        <w:r w:rsidR="007F7704">
          <w:rPr>
            <w:noProof/>
            <w:webHidden/>
          </w:rPr>
        </w:r>
        <w:r w:rsidR="007F7704">
          <w:rPr>
            <w:noProof/>
            <w:webHidden/>
          </w:rPr>
          <w:fldChar w:fldCharType="separate"/>
        </w:r>
        <w:r w:rsidR="00BE4B01">
          <w:rPr>
            <w:noProof/>
            <w:webHidden/>
          </w:rPr>
          <w:t>108</w:t>
        </w:r>
        <w:r w:rsidR="007F7704">
          <w:rPr>
            <w:noProof/>
            <w:webHidden/>
          </w:rPr>
          <w:fldChar w:fldCharType="end"/>
        </w:r>
      </w:hyperlink>
    </w:p>
    <w:p w14:paraId="44948AEC" w14:textId="43C2CFF5" w:rsidR="007F7704" w:rsidRDefault="00000000">
      <w:pPr>
        <w:pStyle w:val="TDC3"/>
        <w:tabs>
          <w:tab w:val="right" w:leader="dot" w:pos="9350"/>
        </w:tabs>
        <w:rPr>
          <w:rFonts w:asciiTheme="minorHAnsi" w:eastAsiaTheme="minorEastAsia" w:hAnsiTheme="minorHAnsi" w:cstheme="minorBidi"/>
          <w:noProof/>
          <w:kern w:val="2"/>
          <w:sz w:val="22"/>
          <w:szCs w:val="22"/>
          <w:lang w:eastAsia="es-HN"/>
          <w14:ligatures w14:val="standardContextual"/>
        </w:rPr>
      </w:pPr>
      <w:hyperlink w:anchor="_Toc159010572" w:history="1">
        <w:r w:rsidR="007F7704" w:rsidRPr="00E6186B">
          <w:rPr>
            <w:rStyle w:val="Hipervnculo"/>
            <w:rFonts w:eastAsia="Calibri"/>
            <w:noProof/>
          </w:rPr>
          <w:t>ANEXO 24. CRUCE ESTRATEGIAS DE MARKETING Y PUBLICIDAD VS DATOS DEMOGRÁFICOS</w:t>
        </w:r>
        <w:r w:rsidR="007F7704">
          <w:rPr>
            <w:noProof/>
            <w:webHidden/>
          </w:rPr>
          <w:tab/>
        </w:r>
        <w:r w:rsidR="007F7704">
          <w:rPr>
            <w:noProof/>
            <w:webHidden/>
          </w:rPr>
          <w:fldChar w:fldCharType="begin"/>
        </w:r>
        <w:r w:rsidR="007F7704">
          <w:rPr>
            <w:noProof/>
            <w:webHidden/>
          </w:rPr>
          <w:instrText xml:space="preserve"> PAGEREF _Toc159010572 \h </w:instrText>
        </w:r>
        <w:r w:rsidR="007F7704">
          <w:rPr>
            <w:noProof/>
            <w:webHidden/>
          </w:rPr>
        </w:r>
        <w:r w:rsidR="007F7704">
          <w:rPr>
            <w:noProof/>
            <w:webHidden/>
          </w:rPr>
          <w:fldChar w:fldCharType="separate"/>
        </w:r>
        <w:r w:rsidR="00BE4B01">
          <w:rPr>
            <w:noProof/>
            <w:webHidden/>
          </w:rPr>
          <w:t>109</w:t>
        </w:r>
        <w:r w:rsidR="007F7704">
          <w:rPr>
            <w:noProof/>
            <w:webHidden/>
          </w:rPr>
          <w:fldChar w:fldCharType="end"/>
        </w:r>
      </w:hyperlink>
    </w:p>
    <w:p w14:paraId="11A26B42" w14:textId="77E4CB92" w:rsidR="007F7704" w:rsidRDefault="00000000">
      <w:pPr>
        <w:pStyle w:val="TDC3"/>
        <w:tabs>
          <w:tab w:val="right" w:leader="dot" w:pos="9350"/>
        </w:tabs>
        <w:rPr>
          <w:rFonts w:asciiTheme="minorHAnsi" w:eastAsiaTheme="minorEastAsia" w:hAnsiTheme="minorHAnsi" w:cstheme="minorBidi"/>
          <w:noProof/>
          <w:kern w:val="2"/>
          <w:sz w:val="22"/>
          <w:szCs w:val="22"/>
          <w:lang w:eastAsia="es-HN"/>
          <w14:ligatures w14:val="standardContextual"/>
        </w:rPr>
      </w:pPr>
      <w:hyperlink w:anchor="_Toc159010573" w:history="1">
        <w:r w:rsidR="007F7704" w:rsidRPr="00E6186B">
          <w:rPr>
            <w:rStyle w:val="Hipervnculo"/>
            <w:rFonts w:eastAsia="Calibri"/>
            <w:noProof/>
          </w:rPr>
          <w:t>ANEXO 25. CRUCE RETOS QUE ENFRENTAN LAS MIPYMES VS DATOS   DEMOGRÁFICOS</w:t>
        </w:r>
        <w:r w:rsidR="007F7704">
          <w:rPr>
            <w:noProof/>
            <w:webHidden/>
          </w:rPr>
          <w:tab/>
        </w:r>
        <w:r w:rsidR="007F7704">
          <w:rPr>
            <w:noProof/>
            <w:webHidden/>
          </w:rPr>
          <w:fldChar w:fldCharType="begin"/>
        </w:r>
        <w:r w:rsidR="007F7704">
          <w:rPr>
            <w:noProof/>
            <w:webHidden/>
          </w:rPr>
          <w:instrText xml:space="preserve"> PAGEREF _Toc159010573 \h </w:instrText>
        </w:r>
        <w:r w:rsidR="007F7704">
          <w:rPr>
            <w:noProof/>
            <w:webHidden/>
          </w:rPr>
        </w:r>
        <w:r w:rsidR="007F7704">
          <w:rPr>
            <w:noProof/>
            <w:webHidden/>
          </w:rPr>
          <w:fldChar w:fldCharType="separate"/>
        </w:r>
        <w:r w:rsidR="00BE4B01">
          <w:rPr>
            <w:noProof/>
            <w:webHidden/>
          </w:rPr>
          <w:t>110</w:t>
        </w:r>
        <w:r w:rsidR="007F7704">
          <w:rPr>
            <w:noProof/>
            <w:webHidden/>
          </w:rPr>
          <w:fldChar w:fldCharType="end"/>
        </w:r>
      </w:hyperlink>
    </w:p>
    <w:p w14:paraId="1EF98F8E" w14:textId="152B8140" w:rsidR="007F7704" w:rsidRDefault="00000000">
      <w:pPr>
        <w:pStyle w:val="TDC3"/>
        <w:tabs>
          <w:tab w:val="right" w:leader="dot" w:pos="9350"/>
        </w:tabs>
        <w:rPr>
          <w:rFonts w:asciiTheme="minorHAnsi" w:eastAsiaTheme="minorEastAsia" w:hAnsiTheme="minorHAnsi" w:cstheme="minorBidi"/>
          <w:noProof/>
          <w:kern w:val="2"/>
          <w:sz w:val="22"/>
          <w:szCs w:val="22"/>
          <w:lang w:eastAsia="es-HN"/>
          <w14:ligatures w14:val="standardContextual"/>
        </w:rPr>
      </w:pPr>
      <w:hyperlink w:anchor="_Toc159010574" w:history="1">
        <w:r w:rsidR="007F7704" w:rsidRPr="00E6186B">
          <w:rPr>
            <w:rStyle w:val="Hipervnculo"/>
            <w:rFonts w:eastAsia="Calibri"/>
            <w:noProof/>
          </w:rPr>
          <w:t>ANEXO 26. CRUCE OPORTUNIDADES QUE TIENEN LAS MIPYMES DEL SECTOR MODA VS DATOS DEMOGRÁFICOS</w:t>
        </w:r>
        <w:r w:rsidR="007F7704">
          <w:rPr>
            <w:noProof/>
            <w:webHidden/>
          </w:rPr>
          <w:tab/>
        </w:r>
        <w:r w:rsidR="007F7704">
          <w:rPr>
            <w:noProof/>
            <w:webHidden/>
          </w:rPr>
          <w:fldChar w:fldCharType="begin"/>
        </w:r>
        <w:r w:rsidR="007F7704">
          <w:rPr>
            <w:noProof/>
            <w:webHidden/>
          </w:rPr>
          <w:instrText xml:space="preserve"> PAGEREF _Toc159010574 \h </w:instrText>
        </w:r>
        <w:r w:rsidR="007F7704">
          <w:rPr>
            <w:noProof/>
            <w:webHidden/>
          </w:rPr>
        </w:r>
        <w:r w:rsidR="007F7704">
          <w:rPr>
            <w:noProof/>
            <w:webHidden/>
          </w:rPr>
          <w:fldChar w:fldCharType="separate"/>
        </w:r>
        <w:r w:rsidR="00BE4B01">
          <w:rPr>
            <w:noProof/>
            <w:webHidden/>
          </w:rPr>
          <w:t>111</w:t>
        </w:r>
        <w:r w:rsidR="007F7704">
          <w:rPr>
            <w:noProof/>
            <w:webHidden/>
          </w:rPr>
          <w:fldChar w:fldCharType="end"/>
        </w:r>
      </w:hyperlink>
    </w:p>
    <w:p w14:paraId="6705067C" w14:textId="270AA4DA" w:rsidR="007F7704" w:rsidRDefault="00000000">
      <w:pPr>
        <w:pStyle w:val="TDC3"/>
        <w:tabs>
          <w:tab w:val="right" w:leader="dot" w:pos="9350"/>
        </w:tabs>
        <w:rPr>
          <w:rFonts w:asciiTheme="minorHAnsi" w:eastAsiaTheme="minorEastAsia" w:hAnsiTheme="minorHAnsi" w:cstheme="minorBidi"/>
          <w:noProof/>
          <w:kern w:val="2"/>
          <w:sz w:val="22"/>
          <w:szCs w:val="22"/>
          <w:lang w:eastAsia="es-HN"/>
          <w14:ligatures w14:val="standardContextual"/>
        </w:rPr>
      </w:pPr>
      <w:hyperlink w:anchor="_Toc159010575" w:history="1">
        <w:r w:rsidR="007F7704" w:rsidRPr="00E6186B">
          <w:rPr>
            <w:rStyle w:val="Hipervnculo"/>
            <w:rFonts w:eastAsia="Calibri"/>
            <w:noProof/>
          </w:rPr>
          <w:t>ANEXO 27. CRUCE PERCEPCIÓN DE CONFIANZA EN LOS PROCESOS DE PAGO VS MÉTODO DE PAGO</w:t>
        </w:r>
        <w:r w:rsidR="007F7704">
          <w:rPr>
            <w:noProof/>
            <w:webHidden/>
          </w:rPr>
          <w:tab/>
        </w:r>
        <w:r w:rsidR="007F7704">
          <w:rPr>
            <w:noProof/>
            <w:webHidden/>
          </w:rPr>
          <w:fldChar w:fldCharType="begin"/>
        </w:r>
        <w:r w:rsidR="007F7704">
          <w:rPr>
            <w:noProof/>
            <w:webHidden/>
          </w:rPr>
          <w:instrText xml:space="preserve"> PAGEREF _Toc159010575 \h </w:instrText>
        </w:r>
        <w:r w:rsidR="007F7704">
          <w:rPr>
            <w:noProof/>
            <w:webHidden/>
          </w:rPr>
        </w:r>
        <w:r w:rsidR="007F7704">
          <w:rPr>
            <w:noProof/>
            <w:webHidden/>
          </w:rPr>
          <w:fldChar w:fldCharType="separate"/>
        </w:r>
        <w:r w:rsidR="00BE4B01">
          <w:rPr>
            <w:noProof/>
            <w:webHidden/>
          </w:rPr>
          <w:t>112</w:t>
        </w:r>
        <w:r w:rsidR="007F7704">
          <w:rPr>
            <w:noProof/>
            <w:webHidden/>
          </w:rPr>
          <w:fldChar w:fldCharType="end"/>
        </w:r>
      </w:hyperlink>
    </w:p>
    <w:p w14:paraId="46D6C353" w14:textId="1EFD40BE" w:rsidR="007F7704" w:rsidRDefault="00000000">
      <w:pPr>
        <w:pStyle w:val="TDC3"/>
        <w:tabs>
          <w:tab w:val="right" w:leader="dot" w:pos="9350"/>
        </w:tabs>
        <w:rPr>
          <w:rFonts w:asciiTheme="minorHAnsi" w:eastAsiaTheme="minorEastAsia" w:hAnsiTheme="minorHAnsi" w:cstheme="minorBidi"/>
          <w:noProof/>
          <w:kern w:val="2"/>
          <w:sz w:val="22"/>
          <w:szCs w:val="22"/>
          <w:lang w:eastAsia="es-HN"/>
          <w14:ligatures w14:val="standardContextual"/>
        </w:rPr>
      </w:pPr>
      <w:hyperlink w:anchor="_Toc159010576" w:history="1">
        <w:r w:rsidR="007F7704" w:rsidRPr="00E6186B">
          <w:rPr>
            <w:rStyle w:val="Hipervnculo"/>
            <w:rFonts w:eastAsia="Calibri"/>
            <w:noProof/>
          </w:rPr>
          <w:t>ANEXO 28. CRUCE FACTORES QUE INFLUYEN COMPRA EN LÍNEA  VS RED SOCIAL QUE UTILIZA</w:t>
        </w:r>
        <w:r w:rsidR="007F7704">
          <w:rPr>
            <w:noProof/>
            <w:webHidden/>
          </w:rPr>
          <w:tab/>
        </w:r>
        <w:r w:rsidR="007F7704">
          <w:rPr>
            <w:noProof/>
            <w:webHidden/>
          </w:rPr>
          <w:fldChar w:fldCharType="begin"/>
        </w:r>
        <w:r w:rsidR="007F7704">
          <w:rPr>
            <w:noProof/>
            <w:webHidden/>
          </w:rPr>
          <w:instrText xml:space="preserve"> PAGEREF _Toc159010576 \h </w:instrText>
        </w:r>
        <w:r w:rsidR="007F7704">
          <w:rPr>
            <w:noProof/>
            <w:webHidden/>
          </w:rPr>
        </w:r>
        <w:r w:rsidR="007F7704">
          <w:rPr>
            <w:noProof/>
            <w:webHidden/>
          </w:rPr>
          <w:fldChar w:fldCharType="separate"/>
        </w:r>
        <w:r w:rsidR="00BE4B01">
          <w:rPr>
            <w:noProof/>
            <w:webHidden/>
          </w:rPr>
          <w:t>113</w:t>
        </w:r>
        <w:r w:rsidR="007F7704">
          <w:rPr>
            <w:noProof/>
            <w:webHidden/>
          </w:rPr>
          <w:fldChar w:fldCharType="end"/>
        </w:r>
      </w:hyperlink>
    </w:p>
    <w:p w14:paraId="38101FCB" w14:textId="4E9E484B" w:rsidR="007F7704" w:rsidRDefault="00000000">
      <w:pPr>
        <w:pStyle w:val="TDC3"/>
        <w:tabs>
          <w:tab w:val="right" w:leader="dot" w:pos="9350"/>
        </w:tabs>
        <w:rPr>
          <w:rFonts w:asciiTheme="minorHAnsi" w:eastAsiaTheme="minorEastAsia" w:hAnsiTheme="minorHAnsi" w:cstheme="minorBidi"/>
          <w:noProof/>
          <w:kern w:val="2"/>
          <w:sz w:val="22"/>
          <w:szCs w:val="22"/>
          <w:lang w:eastAsia="es-HN"/>
          <w14:ligatures w14:val="standardContextual"/>
        </w:rPr>
      </w:pPr>
      <w:hyperlink w:anchor="_Toc159010577" w:history="1">
        <w:r w:rsidR="007F7704" w:rsidRPr="00E6186B">
          <w:rPr>
            <w:rStyle w:val="Hipervnculo"/>
            <w:rFonts w:eastAsia="Calibri"/>
            <w:noProof/>
          </w:rPr>
          <w:t>ANEXO 29. CRUCE RETOS QUE ENFRENTAN LAS MIPYMES VS CANALES DE COMPRA</w:t>
        </w:r>
        <w:r w:rsidR="007F7704">
          <w:rPr>
            <w:noProof/>
            <w:webHidden/>
          </w:rPr>
          <w:tab/>
        </w:r>
        <w:r w:rsidR="007F7704">
          <w:rPr>
            <w:noProof/>
            <w:webHidden/>
          </w:rPr>
          <w:fldChar w:fldCharType="begin"/>
        </w:r>
        <w:r w:rsidR="007F7704">
          <w:rPr>
            <w:noProof/>
            <w:webHidden/>
          </w:rPr>
          <w:instrText xml:space="preserve"> PAGEREF _Toc159010577 \h </w:instrText>
        </w:r>
        <w:r w:rsidR="007F7704">
          <w:rPr>
            <w:noProof/>
            <w:webHidden/>
          </w:rPr>
        </w:r>
        <w:r w:rsidR="007F7704">
          <w:rPr>
            <w:noProof/>
            <w:webHidden/>
          </w:rPr>
          <w:fldChar w:fldCharType="separate"/>
        </w:r>
        <w:r w:rsidR="00BE4B01">
          <w:rPr>
            <w:noProof/>
            <w:webHidden/>
          </w:rPr>
          <w:t>114</w:t>
        </w:r>
        <w:r w:rsidR="007F7704">
          <w:rPr>
            <w:noProof/>
            <w:webHidden/>
          </w:rPr>
          <w:fldChar w:fldCharType="end"/>
        </w:r>
      </w:hyperlink>
    </w:p>
    <w:p w14:paraId="5DA08403" w14:textId="7A9ADC85" w:rsidR="007F7704" w:rsidRDefault="00000000">
      <w:pPr>
        <w:pStyle w:val="TDC3"/>
        <w:tabs>
          <w:tab w:val="right" w:leader="dot" w:pos="9350"/>
        </w:tabs>
        <w:rPr>
          <w:rFonts w:asciiTheme="minorHAnsi" w:eastAsiaTheme="minorEastAsia" w:hAnsiTheme="minorHAnsi" w:cstheme="minorBidi"/>
          <w:noProof/>
          <w:kern w:val="2"/>
          <w:sz w:val="22"/>
          <w:szCs w:val="22"/>
          <w:lang w:eastAsia="es-HN"/>
          <w14:ligatures w14:val="standardContextual"/>
        </w:rPr>
      </w:pPr>
      <w:hyperlink w:anchor="_Toc159010578" w:history="1">
        <w:r w:rsidR="007F7704" w:rsidRPr="00E6186B">
          <w:rPr>
            <w:rStyle w:val="Hipervnculo"/>
            <w:rFonts w:eastAsia="Calibri"/>
            <w:noProof/>
          </w:rPr>
          <w:t>ANEXO 30. CRUCE PERCEPCIÓN DE SEGURIDAD PROCESOS DE COMPRA EN LÍNEA VS MÉTODO DE PAGO</w:t>
        </w:r>
        <w:r w:rsidR="007F7704">
          <w:rPr>
            <w:noProof/>
            <w:webHidden/>
          </w:rPr>
          <w:tab/>
        </w:r>
        <w:r w:rsidR="007F7704">
          <w:rPr>
            <w:noProof/>
            <w:webHidden/>
          </w:rPr>
          <w:fldChar w:fldCharType="begin"/>
        </w:r>
        <w:r w:rsidR="007F7704">
          <w:rPr>
            <w:noProof/>
            <w:webHidden/>
          </w:rPr>
          <w:instrText xml:space="preserve"> PAGEREF _Toc159010578 \h </w:instrText>
        </w:r>
        <w:r w:rsidR="007F7704">
          <w:rPr>
            <w:noProof/>
            <w:webHidden/>
          </w:rPr>
        </w:r>
        <w:r w:rsidR="007F7704">
          <w:rPr>
            <w:noProof/>
            <w:webHidden/>
          </w:rPr>
          <w:fldChar w:fldCharType="separate"/>
        </w:r>
        <w:r w:rsidR="00BE4B01">
          <w:rPr>
            <w:noProof/>
            <w:webHidden/>
          </w:rPr>
          <w:t>115</w:t>
        </w:r>
        <w:r w:rsidR="007F7704">
          <w:rPr>
            <w:noProof/>
            <w:webHidden/>
          </w:rPr>
          <w:fldChar w:fldCharType="end"/>
        </w:r>
      </w:hyperlink>
    </w:p>
    <w:p w14:paraId="78DFB740" w14:textId="71F55C0D" w:rsidR="00265C3F" w:rsidRPr="004923DE" w:rsidRDefault="00ED10C0" w:rsidP="004923DE">
      <w:pPr>
        <w:jc w:val="center"/>
        <w:rPr>
          <w:b/>
          <w:sz w:val="28"/>
          <w:szCs w:val="28"/>
        </w:rPr>
      </w:pPr>
      <w:r w:rsidRPr="000440AB">
        <w:rPr>
          <w:b/>
          <w:sz w:val="28"/>
          <w:szCs w:val="28"/>
        </w:rPr>
        <w:lastRenderedPageBreak/>
        <w:fldChar w:fldCharType="end"/>
      </w:r>
      <w:r w:rsidR="00C84EFD" w:rsidRPr="000440AB">
        <w:rPr>
          <w:b/>
          <w:bCs/>
          <w:sz w:val="28"/>
          <w:szCs w:val="28"/>
        </w:rPr>
        <w:t>ÍNDICE DE TABLAS</w:t>
      </w:r>
    </w:p>
    <w:p w14:paraId="21BF518D" w14:textId="77777777" w:rsidR="00265C3F" w:rsidRPr="000440AB" w:rsidRDefault="00265C3F" w:rsidP="00F250A2"/>
    <w:p w14:paraId="28317DB9" w14:textId="2DEC5D69" w:rsidR="001E5408" w:rsidRPr="000440AB" w:rsidRDefault="00C84EFD">
      <w:pPr>
        <w:pStyle w:val="TDC1"/>
        <w:tabs>
          <w:tab w:val="right" w:leader="dot" w:pos="9350"/>
        </w:tabs>
        <w:rPr>
          <w:rFonts w:asciiTheme="minorHAnsi" w:eastAsiaTheme="minorEastAsia" w:hAnsiTheme="minorHAnsi" w:cstheme="minorBidi"/>
          <w:b w:val="0"/>
          <w:noProof/>
          <w:color w:val="auto"/>
          <w:kern w:val="2"/>
          <w:sz w:val="22"/>
          <w:szCs w:val="22"/>
          <w:lang w:eastAsia="es-HN"/>
          <w14:ligatures w14:val="standardContextual"/>
        </w:rPr>
      </w:pPr>
      <w:r w:rsidRPr="000440AB">
        <w:rPr>
          <w:color w:val="auto"/>
        </w:rPr>
        <w:fldChar w:fldCharType="begin"/>
      </w:r>
      <w:r w:rsidRPr="000440AB">
        <w:rPr>
          <w:color w:val="auto"/>
        </w:rPr>
        <w:instrText xml:space="preserve"> TOC \o "1-1" \h \z \t "TABLA;1" </w:instrText>
      </w:r>
      <w:r w:rsidRPr="000440AB">
        <w:rPr>
          <w:color w:val="auto"/>
        </w:rPr>
        <w:fldChar w:fldCharType="separate"/>
      </w:r>
      <w:hyperlink w:anchor="_Toc153971243" w:history="1">
        <w:r w:rsidR="001E5408" w:rsidRPr="000440AB">
          <w:rPr>
            <w:rStyle w:val="Hipervnculo"/>
            <w:rFonts w:eastAsia="Calibri"/>
            <w:noProof/>
            <w:color w:val="auto"/>
          </w:rPr>
          <w:t>Tabla 1. Redes Sociales de Isabellas Honduras</w:t>
        </w:r>
        <w:r w:rsidR="001E5408" w:rsidRPr="000440AB">
          <w:rPr>
            <w:noProof/>
            <w:webHidden/>
            <w:color w:val="auto"/>
          </w:rPr>
          <w:tab/>
        </w:r>
        <w:r w:rsidR="001E5408" w:rsidRPr="000440AB">
          <w:rPr>
            <w:noProof/>
            <w:webHidden/>
            <w:color w:val="auto"/>
          </w:rPr>
          <w:fldChar w:fldCharType="begin"/>
        </w:r>
        <w:r w:rsidR="001E5408" w:rsidRPr="000440AB">
          <w:rPr>
            <w:noProof/>
            <w:webHidden/>
            <w:color w:val="auto"/>
          </w:rPr>
          <w:instrText xml:space="preserve"> PAGEREF _Toc153971243 \h </w:instrText>
        </w:r>
        <w:r w:rsidR="001E5408" w:rsidRPr="000440AB">
          <w:rPr>
            <w:noProof/>
            <w:webHidden/>
            <w:color w:val="auto"/>
          </w:rPr>
        </w:r>
        <w:r w:rsidR="001E5408" w:rsidRPr="000440AB">
          <w:rPr>
            <w:noProof/>
            <w:webHidden/>
            <w:color w:val="auto"/>
          </w:rPr>
          <w:fldChar w:fldCharType="separate"/>
        </w:r>
        <w:r w:rsidR="00FE76F1">
          <w:rPr>
            <w:noProof/>
            <w:webHidden/>
            <w:color w:val="auto"/>
          </w:rPr>
          <w:t>8</w:t>
        </w:r>
        <w:r w:rsidR="001E5408" w:rsidRPr="000440AB">
          <w:rPr>
            <w:noProof/>
            <w:webHidden/>
            <w:color w:val="auto"/>
          </w:rPr>
          <w:fldChar w:fldCharType="end"/>
        </w:r>
      </w:hyperlink>
    </w:p>
    <w:p w14:paraId="0DB0E7BE" w14:textId="24C2BD4A" w:rsidR="001E5408" w:rsidRPr="000440AB" w:rsidRDefault="00000000">
      <w:pPr>
        <w:pStyle w:val="TDC1"/>
        <w:tabs>
          <w:tab w:val="right" w:leader="dot" w:pos="9350"/>
        </w:tabs>
        <w:rPr>
          <w:rFonts w:asciiTheme="minorHAnsi" w:eastAsiaTheme="minorEastAsia" w:hAnsiTheme="minorHAnsi" w:cstheme="minorBidi"/>
          <w:b w:val="0"/>
          <w:noProof/>
          <w:color w:val="auto"/>
          <w:kern w:val="2"/>
          <w:sz w:val="22"/>
          <w:szCs w:val="22"/>
          <w:lang w:eastAsia="es-HN"/>
          <w14:ligatures w14:val="standardContextual"/>
        </w:rPr>
      </w:pPr>
      <w:hyperlink w:anchor="_Toc153971244" w:history="1">
        <w:r w:rsidR="001E5408" w:rsidRPr="000440AB">
          <w:rPr>
            <w:rStyle w:val="Hipervnculo"/>
            <w:rFonts w:eastAsia="Calibri"/>
            <w:noProof/>
            <w:color w:val="auto"/>
          </w:rPr>
          <w:t>Tabla 2. ¿Con que frecuencia realizó compras online el año pasado?</w:t>
        </w:r>
        <w:r w:rsidR="001E5408" w:rsidRPr="000440AB">
          <w:rPr>
            <w:noProof/>
            <w:webHidden/>
            <w:color w:val="auto"/>
          </w:rPr>
          <w:tab/>
        </w:r>
        <w:r w:rsidR="001E5408" w:rsidRPr="000440AB">
          <w:rPr>
            <w:noProof/>
            <w:webHidden/>
            <w:color w:val="auto"/>
          </w:rPr>
          <w:fldChar w:fldCharType="begin"/>
        </w:r>
        <w:r w:rsidR="001E5408" w:rsidRPr="000440AB">
          <w:rPr>
            <w:noProof/>
            <w:webHidden/>
            <w:color w:val="auto"/>
          </w:rPr>
          <w:instrText xml:space="preserve"> PAGEREF _Toc153971244 \h </w:instrText>
        </w:r>
        <w:r w:rsidR="001E5408" w:rsidRPr="000440AB">
          <w:rPr>
            <w:noProof/>
            <w:webHidden/>
            <w:color w:val="auto"/>
          </w:rPr>
        </w:r>
        <w:r w:rsidR="001E5408" w:rsidRPr="000440AB">
          <w:rPr>
            <w:noProof/>
            <w:webHidden/>
            <w:color w:val="auto"/>
          </w:rPr>
          <w:fldChar w:fldCharType="separate"/>
        </w:r>
        <w:r w:rsidR="00FE76F1">
          <w:rPr>
            <w:noProof/>
            <w:webHidden/>
            <w:color w:val="auto"/>
          </w:rPr>
          <w:t>14</w:t>
        </w:r>
        <w:r w:rsidR="001E5408" w:rsidRPr="000440AB">
          <w:rPr>
            <w:noProof/>
            <w:webHidden/>
            <w:color w:val="auto"/>
          </w:rPr>
          <w:fldChar w:fldCharType="end"/>
        </w:r>
      </w:hyperlink>
    </w:p>
    <w:p w14:paraId="56B72D14" w14:textId="243AF348" w:rsidR="001E5408" w:rsidRPr="000440AB" w:rsidRDefault="00000000">
      <w:pPr>
        <w:pStyle w:val="TDC1"/>
        <w:tabs>
          <w:tab w:val="right" w:leader="dot" w:pos="9350"/>
        </w:tabs>
        <w:rPr>
          <w:rFonts w:asciiTheme="minorHAnsi" w:eastAsiaTheme="minorEastAsia" w:hAnsiTheme="minorHAnsi" w:cstheme="minorBidi"/>
          <w:b w:val="0"/>
          <w:noProof/>
          <w:color w:val="auto"/>
          <w:kern w:val="2"/>
          <w:sz w:val="22"/>
          <w:szCs w:val="22"/>
          <w:lang w:eastAsia="es-HN"/>
          <w14:ligatures w14:val="standardContextual"/>
        </w:rPr>
      </w:pPr>
      <w:hyperlink w:anchor="_Toc153971245" w:history="1">
        <w:r w:rsidR="001E5408" w:rsidRPr="000440AB">
          <w:rPr>
            <w:rStyle w:val="Hipervnculo"/>
            <w:rFonts w:eastAsia="Calibri"/>
            <w:noProof/>
            <w:color w:val="auto"/>
          </w:rPr>
          <w:t>Tabla 3. Matriz metodología</w:t>
        </w:r>
        <w:r w:rsidR="001E5408" w:rsidRPr="000440AB">
          <w:rPr>
            <w:noProof/>
            <w:webHidden/>
            <w:color w:val="auto"/>
          </w:rPr>
          <w:tab/>
        </w:r>
        <w:r w:rsidR="001E5408" w:rsidRPr="000440AB">
          <w:rPr>
            <w:noProof/>
            <w:webHidden/>
            <w:color w:val="auto"/>
          </w:rPr>
          <w:fldChar w:fldCharType="begin"/>
        </w:r>
        <w:r w:rsidR="001E5408" w:rsidRPr="000440AB">
          <w:rPr>
            <w:noProof/>
            <w:webHidden/>
            <w:color w:val="auto"/>
          </w:rPr>
          <w:instrText xml:space="preserve"> PAGEREF _Toc153971245 \h </w:instrText>
        </w:r>
        <w:r w:rsidR="001E5408" w:rsidRPr="000440AB">
          <w:rPr>
            <w:noProof/>
            <w:webHidden/>
            <w:color w:val="auto"/>
          </w:rPr>
        </w:r>
        <w:r w:rsidR="001E5408" w:rsidRPr="000440AB">
          <w:rPr>
            <w:noProof/>
            <w:webHidden/>
            <w:color w:val="auto"/>
          </w:rPr>
          <w:fldChar w:fldCharType="separate"/>
        </w:r>
        <w:r w:rsidR="00FE76F1">
          <w:rPr>
            <w:noProof/>
            <w:webHidden/>
            <w:color w:val="auto"/>
          </w:rPr>
          <w:t>24</w:t>
        </w:r>
        <w:r w:rsidR="001E5408" w:rsidRPr="000440AB">
          <w:rPr>
            <w:noProof/>
            <w:webHidden/>
            <w:color w:val="auto"/>
          </w:rPr>
          <w:fldChar w:fldCharType="end"/>
        </w:r>
      </w:hyperlink>
    </w:p>
    <w:p w14:paraId="4C4935ED" w14:textId="3480C5CD" w:rsidR="001E5408" w:rsidRPr="000440AB" w:rsidRDefault="00000000">
      <w:pPr>
        <w:pStyle w:val="TDC1"/>
        <w:tabs>
          <w:tab w:val="right" w:leader="dot" w:pos="9350"/>
        </w:tabs>
        <w:rPr>
          <w:rFonts w:asciiTheme="minorHAnsi" w:eastAsiaTheme="minorEastAsia" w:hAnsiTheme="minorHAnsi" w:cstheme="minorBidi"/>
          <w:b w:val="0"/>
          <w:noProof/>
          <w:color w:val="auto"/>
          <w:kern w:val="2"/>
          <w:sz w:val="22"/>
          <w:szCs w:val="22"/>
          <w:lang w:eastAsia="es-HN"/>
          <w14:ligatures w14:val="standardContextual"/>
        </w:rPr>
      </w:pPr>
      <w:hyperlink w:anchor="_Toc153971246" w:history="1">
        <w:r w:rsidR="001E5408" w:rsidRPr="000440AB">
          <w:rPr>
            <w:rStyle w:val="Hipervnculo"/>
            <w:rFonts w:eastAsia="Calibri"/>
            <w:noProof/>
            <w:color w:val="auto"/>
          </w:rPr>
          <w:t>Tabla 4. Operacionalización de las variables</w:t>
        </w:r>
        <w:r w:rsidR="001E5408" w:rsidRPr="000440AB">
          <w:rPr>
            <w:noProof/>
            <w:webHidden/>
            <w:color w:val="auto"/>
          </w:rPr>
          <w:tab/>
        </w:r>
        <w:r w:rsidR="001E5408" w:rsidRPr="000440AB">
          <w:rPr>
            <w:noProof/>
            <w:webHidden/>
            <w:color w:val="auto"/>
          </w:rPr>
          <w:fldChar w:fldCharType="begin"/>
        </w:r>
        <w:r w:rsidR="001E5408" w:rsidRPr="000440AB">
          <w:rPr>
            <w:noProof/>
            <w:webHidden/>
            <w:color w:val="auto"/>
          </w:rPr>
          <w:instrText xml:space="preserve"> PAGEREF _Toc153971246 \h </w:instrText>
        </w:r>
        <w:r w:rsidR="001E5408" w:rsidRPr="000440AB">
          <w:rPr>
            <w:noProof/>
            <w:webHidden/>
            <w:color w:val="auto"/>
          </w:rPr>
        </w:r>
        <w:r w:rsidR="001E5408" w:rsidRPr="000440AB">
          <w:rPr>
            <w:noProof/>
            <w:webHidden/>
            <w:color w:val="auto"/>
          </w:rPr>
          <w:fldChar w:fldCharType="separate"/>
        </w:r>
        <w:r w:rsidR="00FE76F1">
          <w:rPr>
            <w:noProof/>
            <w:webHidden/>
            <w:color w:val="auto"/>
          </w:rPr>
          <w:t>26</w:t>
        </w:r>
        <w:r w:rsidR="001E5408" w:rsidRPr="000440AB">
          <w:rPr>
            <w:noProof/>
            <w:webHidden/>
            <w:color w:val="auto"/>
          </w:rPr>
          <w:fldChar w:fldCharType="end"/>
        </w:r>
      </w:hyperlink>
    </w:p>
    <w:p w14:paraId="2FA6A0E3" w14:textId="33B4ED4F" w:rsidR="001E5408" w:rsidRPr="000440AB" w:rsidRDefault="00000000">
      <w:pPr>
        <w:pStyle w:val="TDC1"/>
        <w:tabs>
          <w:tab w:val="right" w:leader="dot" w:pos="9350"/>
        </w:tabs>
        <w:rPr>
          <w:rFonts w:asciiTheme="minorHAnsi" w:eastAsiaTheme="minorEastAsia" w:hAnsiTheme="minorHAnsi" w:cstheme="minorBidi"/>
          <w:b w:val="0"/>
          <w:noProof/>
          <w:color w:val="auto"/>
          <w:kern w:val="2"/>
          <w:sz w:val="22"/>
          <w:szCs w:val="22"/>
          <w:lang w:eastAsia="es-HN"/>
          <w14:ligatures w14:val="standardContextual"/>
        </w:rPr>
      </w:pPr>
      <w:hyperlink w:anchor="_Toc153971247" w:history="1">
        <w:r w:rsidR="001E5408" w:rsidRPr="000440AB">
          <w:rPr>
            <w:rStyle w:val="Hipervnculo"/>
            <w:rFonts w:eastAsia="Calibri"/>
            <w:noProof/>
            <w:color w:val="auto"/>
          </w:rPr>
          <w:t>Tabla 5. Enfoque y Métodos</w:t>
        </w:r>
        <w:r w:rsidR="001E5408" w:rsidRPr="000440AB">
          <w:rPr>
            <w:noProof/>
            <w:webHidden/>
            <w:color w:val="auto"/>
          </w:rPr>
          <w:tab/>
        </w:r>
        <w:r w:rsidR="001E5408" w:rsidRPr="000440AB">
          <w:rPr>
            <w:noProof/>
            <w:webHidden/>
            <w:color w:val="auto"/>
          </w:rPr>
          <w:fldChar w:fldCharType="begin"/>
        </w:r>
        <w:r w:rsidR="001E5408" w:rsidRPr="000440AB">
          <w:rPr>
            <w:noProof/>
            <w:webHidden/>
            <w:color w:val="auto"/>
          </w:rPr>
          <w:instrText xml:space="preserve"> PAGEREF _Toc153971247 \h </w:instrText>
        </w:r>
        <w:r w:rsidR="001E5408" w:rsidRPr="000440AB">
          <w:rPr>
            <w:noProof/>
            <w:webHidden/>
            <w:color w:val="auto"/>
          </w:rPr>
        </w:r>
        <w:r w:rsidR="001E5408" w:rsidRPr="000440AB">
          <w:rPr>
            <w:noProof/>
            <w:webHidden/>
            <w:color w:val="auto"/>
          </w:rPr>
          <w:fldChar w:fldCharType="separate"/>
        </w:r>
        <w:r w:rsidR="00FE76F1">
          <w:rPr>
            <w:noProof/>
            <w:webHidden/>
            <w:color w:val="auto"/>
          </w:rPr>
          <w:t>27</w:t>
        </w:r>
        <w:r w:rsidR="001E5408" w:rsidRPr="000440AB">
          <w:rPr>
            <w:noProof/>
            <w:webHidden/>
            <w:color w:val="auto"/>
          </w:rPr>
          <w:fldChar w:fldCharType="end"/>
        </w:r>
      </w:hyperlink>
    </w:p>
    <w:p w14:paraId="2676EB80" w14:textId="1B718E1E" w:rsidR="001E5408" w:rsidRPr="000440AB" w:rsidRDefault="00000000">
      <w:pPr>
        <w:pStyle w:val="TDC1"/>
        <w:tabs>
          <w:tab w:val="right" w:leader="dot" w:pos="9350"/>
        </w:tabs>
        <w:rPr>
          <w:rFonts w:asciiTheme="minorHAnsi" w:eastAsiaTheme="minorEastAsia" w:hAnsiTheme="minorHAnsi" w:cstheme="minorBidi"/>
          <w:b w:val="0"/>
          <w:noProof/>
          <w:color w:val="auto"/>
          <w:kern w:val="2"/>
          <w:sz w:val="22"/>
          <w:szCs w:val="22"/>
          <w:lang w:eastAsia="es-HN"/>
          <w14:ligatures w14:val="standardContextual"/>
        </w:rPr>
      </w:pPr>
      <w:hyperlink w:anchor="_Toc153971248" w:history="1">
        <w:r w:rsidR="001E5408" w:rsidRPr="000440AB">
          <w:rPr>
            <w:rStyle w:val="Hipervnculo"/>
            <w:rFonts w:eastAsia="Calibri"/>
            <w:noProof/>
            <w:color w:val="auto"/>
          </w:rPr>
          <w:t>Tabla 6. Técnicas de muestreo</w:t>
        </w:r>
        <w:r w:rsidR="001E5408" w:rsidRPr="000440AB">
          <w:rPr>
            <w:noProof/>
            <w:webHidden/>
            <w:color w:val="auto"/>
          </w:rPr>
          <w:tab/>
        </w:r>
        <w:r w:rsidR="001E5408" w:rsidRPr="000440AB">
          <w:rPr>
            <w:noProof/>
            <w:webHidden/>
            <w:color w:val="auto"/>
          </w:rPr>
          <w:fldChar w:fldCharType="begin"/>
        </w:r>
        <w:r w:rsidR="001E5408" w:rsidRPr="000440AB">
          <w:rPr>
            <w:noProof/>
            <w:webHidden/>
            <w:color w:val="auto"/>
          </w:rPr>
          <w:instrText xml:space="preserve"> PAGEREF _Toc153971248 \h </w:instrText>
        </w:r>
        <w:r w:rsidR="001E5408" w:rsidRPr="000440AB">
          <w:rPr>
            <w:noProof/>
            <w:webHidden/>
            <w:color w:val="auto"/>
          </w:rPr>
        </w:r>
        <w:r w:rsidR="001E5408" w:rsidRPr="000440AB">
          <w:rPr>
            <w:noProof/>
            <w:webHidden/>
            <w:color w:val="auto"/>
          </w:rPr>
          <w:fldChar w:fldCharType="separate"/>
        </w:r>
        <w:r w:rsidR="00FE76F1">
          <w:rPr>
            <w:noProof/>
            <w:webHidden/>
            <w:color w:val="auto"/>
          </w:rPr>
          <w:t>28</w:t>
        </w:r>
        <w:r w:rsidR="001E5408" w:rsidRPr="000440AB">
          <w:rPr>
            <w:noProof/>
            <w:webHidden/>
            <w:color w:val="auto"/>
          </w:rPr>
          <w:fldChar w:fldCharType="end"/>
        </w:r>
      </w:hyperlink>
    </w:p>
    <w:p w14:paraId="3B354878" w14:textId="55EC6CB2" w:rsidR="001E5408" w:rsidRPr="000440AB" w:rsidRDefault="00000000">
      <w:pPr>
        <w:pStyle w:val="TDC1"/>
        <w:tabs>
          <w:tab w:val="right" w:leader="dot" w:pos="9350"/>
        </w:tabs>
        <w:rPr>
          <w:rFonts w:asciiTheme="minorHAnsi" w:eastAsiaTheme="minorEastAsia" w:hAnsiTheme="minorHAnsi" w:cstheme="minorBidi"/>
          <w:b w:val="0"/>
          <w:noProof/>
          <w:color w:val="auto"/>
          <w:kern w:val="2"/>
          <w:sz w:val="22"/>
          <w:szCs w:val="22"/>
          <w:lang w:eastAsia="es-HN"/>
          <w14:ligatures w14:val="standardContextual"/>
        </w:rPr>
      </w:pPr>
      <w:hyperlink w:anchor="_Toc153971249" w:history="1">
        <w:r w:rsidR="001E5408" w:rsidRPr="000440AB">
          <w:rPr>
            <w:rStyle w:val="Hipervnculo"/>
            <w:rFonts w:eastAsia="Calibri"/>
            <w:noProof/>
            <w:color w:val="auto"/>
          </w:rPr>
          <w:t>Tabla 7. Plan de Contenido Enero</w:t>
        </w:r>
        <w:r w:rsidR="001E5408" w:rsidRPr="000440AB">
          <w:rPr>
            <w:noProof/>
            <w:webHidden/>
            <w:color w:val="auto"/>
          </w:rPr>
          <w:tab/>
        </w:r>
        <w:r w:rsidR="001E5408" w:rsidRPr="000440AB">
          <w:rPr>
            <w:noProof/>
            <w:webHidden/>
            <w:color w:val="auto"/>
          </w:rPr>
          <w:fldChar w:fldCharType="begin"/>
        </w:r>
        <w:r w:rsidR="001E5408" w:rsidRPr="000440AB">
          <w:rPr>
            <w:noProof/>
            <w:webHidden/>
            <w:color w:val="auto"/>
          </w:rPr>
          <w:instrText xml:space="preserve"> PAGEREF _Toc153971249 \h </w:instrText>
        </w:r>
        <w:r w:rsidR="001E5408" w:rsidRPr="000440AB">
          <w:rPr>
            <w:noProof/>
            <w:webHidden/>
            <w:color w:val="auto"/>
          </w:rPr>
        </w:r>
        <w:r w:rsidR="001E5408" w:rsidRPr="000440AB">
          <w:rPr>
            <w:noProof/>
            <w:webHidden/>
            <w:color w:val="auto"/>
          </w:rPr>
          <w:fldChar w:fldCharType="separate"/>
        </w:r>
        <w:r w:rsidR="00FE76F1">
          <w:rPr>
            <w:noProof/>
            <w:webHidden/>
            <w:color w:val="auto"/>
          </w:rPr>
          <w:t>51</w:t>
        </w:r>
        <w:r w:rsidR="001E5408" w:rsidRPr="000440AB">
          <w:rPr>
            <w:noProof/>
            <w:webHidden/>
            <w:color w:val="auto"/>
          </w:rPr>
          <w:fldChar w:fldCharType="end"/>
        </w:r>
      </w:hyperlink>
    </w:p>
    <w:p w14:paraId="0629FB90" w14:textId="6E21107F" w:rsidR="001E5408" w:rsidRPr="000440AB" w:rsidRDefault="00000000">
      <w:pPr>
        <w:pStyle w:val="TDC1"/>
        <w:tabs>
          <w:tab w:val="right" w:leader="dot" w:pos="9350"/>
        </w:tabs>
        <w:rPr>
          <w:rFonts w:asciiTheme="minorHAnsi" w:eastAsiaTheme="minorEastAsia" w:hAnsiTheme="minorHAnsi" w:cstheme="minorBidi"/>
          <w:b w:val="0"/>
          <w:noProof/>
          <w:color w:val="auto"/>
          <w:kern w:val="2"/>
          <w:sz w:val="22"/>
          <w:szCs w:val="22"/>
          <w:lang w:eastAsia="es-HN"/>
          <w14:ligatures w14:val="standardContextual"/>
        </w:rPr>
      </w:pPr>
      <w:hyperlink r:id="rId15" w:anchor="_Toc153971250" w:history="1">
        <w:r w:rsidR="001E5408" w:rsidRPr="000440AB">
          <w:rPr>
            <w:rStyle w:val="Hipervnculo"/>
            <w:rFonts w:eastAsia="Calibri"/>
            <w:noProof/>
            <w:color w:val="auto"/>
          </w:rPr>
          <w:t>Continua Tabla 7. Plan de Contenido Enero</w:t>
        </w:r>
        <w:r w:rsidR="001E5408" w:rsidRPr="000440AB">
          <w:rPr>
            <w:noProof/>
            <w:webHidden/>
            <w:color w:val="auto"/>
          </w:rPr>
          <w:tab/>
        </w:r>
        <w:r w:rsidR="001E5408" w:rsidRPr="000440AB">
          <w:rPr>
            <w:noProof/>
            <w:webHidden/>
            <w:color w:val="auto"/>
          </w:rPr>
          <w:fldChar w:fldCharType="begin"/>
        </w:r>
        <w:r w:rsidR="001E5408" w:rsidRPr="000440AB">
          <w:rPr>
            <w:noProof/>
            <w:webHidden/>
            <w:color w:val="auto"/>
          </w:rPr>
          <w:instrText xml:space="preserve"> PAGEREF _Toc153971250 \h </w:instrText>
        </w:r>
        <w:r w:rsidR="001E5408" w:rsidRPr="000440AB">
          <w:rPr>
            <w:noProof/>
            <w:webHidden/>
            <w:color w:val="auto"/>
          </w:rPr>
        </w:r>
        <w:r w:rsidR="001E5408" w:rsidRPr="000440AB">
          <w:rPr>
            <w:noProof/>
            <w:webHidden/>
            <w:color w:val="auto"/>
          </w:rPr>
          <w:fldChar w:fldCharType="separate"/>
        </w:r>
        <w:r w:rsidR="00FE76F1">
          <w:rPr>
            <w:noProof/>
            <w:webHidden/>
            <w:color w:val="auto"/>
          </w:rPr>
          <w:t>52</w:t>
        </w:r>
        <w:r w:rsidR="001E5408" w:rsidRPr="000440AB">
          <w:rPr>
            <w:noProof/>
            <w:webHidden/>
            <w:color w:val="auto"/>
          </w:rPr>
          <w:fldChar w:fldCharType="end"/>
        </w:r>
      </w:hyperlink>
    </w:p>
    <w:p w14:paraId="13A4803B" w14:textId="05C9A957" w:rsidR="001E5408" w:rsidRPr="000440AB" w:rsidRDefault="00000000">
      <w:pPr>
        <w:pStyle w:val="TDC1"/>
        <w:tabs>
          <w:tab w:val="right" w:leader="dot" w:pos="9350"/>
        </w:tabs>
        <w:rPr>
          <w:rFonts w:asciiTheme="minorHAnsi" w:eastAsiaTheme="minorEastAsia" w:hAnsiTheme="minorHAnsi" w:cstheme="minorBidi"/>
          <w:b w:val="0"/>
          <w:noProof/>
          <w:color w:val="auto"/>
          <w:kern w:val="2"/>
          <w:sz w:val="22"/>
          <w:szCs w:val="22"/>
          <w:lang w:eastAsia="es-HN"/>
          <w14:ligatures w14:val="standardContextual"/>
        </w:rPr>
      </w:pPr>
      <w:hyperlink w:anchor="_Toc153971251" w:history="1">
        <w:r w:rsidR="001E5408" w:rsidRPr="000440AB">
          <w:rPr>
            <w:rStyle w:val="Hipervnculo"/>
            <w:rFonts w:eastAsia="Calibri"/>
            <w:noProof/>
            <w:color w:val="auto"/>
          </w:rPr>
          <w:t>Tabla 8. Plan de Contenido febrero 2024</w:t>
        </w:r>
        <w:r w:rsidR="001E5408" w:rsidRPr="000440AB">
          <w:rPr>
            <w:noProof/>
            <w:webHidden/>
            <w:color w:val="auto"/>
          </w:rPr>
          <w:tab/>
        </w:r>
        <w:r w:rsidR="001E5408" w:rsidRPr="000440AB">
          <w:rPr>
            <w:noProof/>
            <w:webHidden/>
            <w:color w:val="auto"/>
          </w:rPr>
          <w:fldChar w:fldCharType="begin"/>
        </w:r>
        <w:r w:rsidR="001E5408" w:rsidRPr="000440AB">
          <w:rPr>
            <w:noProof/>
            <w:webHidden/>
            <w:color w:val="auto"/>
          </w:rPr>
          <w:instrText xml:space="preserve"> PAGEREF _Toc153971251 \h </w:instrText>
        </w:r>
        <w:r w:rsidR="001E5408" w:rsidRPr="000440AB">
          <w:rPr>
            <w:noProof/>
            <w:webHidden/>
            <w:color w:val="auto"/>
          </w:rPr>
        </w:r>
        <w:r w:rsidR="001E5408" w:rsidRPr="000440AB">
          <w:rPr>
            <w:noProof/>
            <w:webHidden/>
            <w:color w:val="auto"/>
          </w:rPr>
          <w:fldChar w:fldCharType="separate"/>
        </w:r>
        <w:r w:rsidR="00FE76F1">
          <w:rPr>
            <w:noProof/>
            <w:webHidden/>
            <w:color w:val="auto"/>
          </w:rPr>
          <w:t>56</w:t>
        </w:r>
        <w:r w:rsidR="001E5408" w:rsidRPr="000440AB">
          <w:rPr>
            <w:noProof/>
            <w:webHidden/>
            <w:color w:val="auto"/>
          </w:rPr>
          <w:fldChar w:fldCharType="end"/>
        </w:r>
      </w:hyperlink>
    </w:p>
    <w:p w14:paraId="28D824C3" w14:textId="4C0D94B8" w:rsidR="001E5408" w:rsidRPr="000440AB" w:rsidRDefault="00000000">
      <w:pPr>
        <w:pStyle w:val="TDC1"/>
        <w:tabs>
          <w:tab w:val="right" w:leader="dot" w:pos="9350"/>
        </w:tabs>
        <w:rPr>
          <w:rFonts w:asciiTheme="minorHAnsi" w:eastAsiaTheme="minorEastAsia" w:hAnsiTheme="minorHAnsi" w:cstheme="minorBidi"/>
          <w:b w:val="0"/>
          <w:noProof/>
          <w:color w:val="auto"/>
          <w:kern w:val="2"/>
          <w:sz w:val="22"/>
          <w:szCs w:val="22"/>
          <w:lang w:eastAsia="es-HN"/>
          <w14:ligatures w14:val="standardContextual"/>
        </w:rPr>
      </w:pPr>
      <w:hyperlink r:id="rId16" w:anchor="_Toc153971252" w:history="1">
        <w:r w:rsidR="001E5408" w:rsidRPr="000440AB">
          <w:rPr>
            <w:rStyle w:val="Hipervnculo"/>
            <w:rFonts w:eastAsia="Calibri"/>
            <w:noProof/>
            <w:color w:val="auto"/>
          </w:rPr>
          <w:t>Continua Tabla 8. Plan de Contenido febrero 2024</w:t>
        </w:r>
        <w:r w:rsidR="001E5408" w:rsidRPr="000440AB">
          <w:rPr>
            <w:noProof/>
            <w:webHidden/>
            <w:color w:val="auto"/>
          </w:rPr>
          <w:tab/>
        </w:r>
        <w:r w:rsidR="001E5408" w:rsidRPr="000440AB">
          <w:rPr>
            <w:noProof/>
            <w:webHidden/>
            <w:color w:val="auto"/>
          </w:rPr>
          <w:fldChar w:fldCharType="begin"/>
        </w:r>
        <w:r w:rsidR="001E5408" w:rsidRPr="000440AB">
          <w:rPr>
            <w:noProof/>
            <w:webHidden/>
            <w:color w:val="auto"/>
          </w:rPr>
          <w:instrText xml:space="preserve"> PAGEREF _Toc153971252 \h </w:instrText>
        </w:r>
        <w:r w:rsidR="001E5408" w:rsidRPr="000440AB">
          <w:rPr>
            <w:noProof/>
            <w:webHidden/>
            <w:color w:val="auto"/>
          </w:rPr>
        </w:r>
        <w:r w:rsidR="001E5408" w:rsidRPr="000440AB">
          <w:rPr>
            <w:noProof/>
            <w:webHidden/>
            <w:color w:val="auto"/>
          </w:rPr>
          <w:fldChar w:fldCharType="separate"/>
        </w:r>
        <w:r w:rsidR="00FE76F1">
          <w:rPr>
            <w:noProof/>
            <w:webHidden/>
            <w:color w:val="auto"/>
          </w:rPr>
          <w:t>57</w:t>
        </w:r>
        <w:r w:rsidR="001E5408" w:rsidRPr="000440AB">
          <w:rPr>
            <w:noProof/>
            <w:webHidden/>
            <w:color w:val="auto"/>
          </w:rPr>
          <w:fldChar w:fldCharType="end"/>
        </w:r>
      </w:hyperlink>
    </w:p>
    <w:p w14:paraId="070711B4" w14:textId="23388AD3" w:rsidR="001E5408" w:rsidRPr="000440AB" w:rsidRDefault="00000000">
      <w:pPr>
        <w:pStyle w:val="TDC1"/>
        <w:tabs>
          <w:tab w:val="right" w:leader="dot" w:pos="9350"/>
        </w:tabs>
        <w:rPr>
          <w:rFonts w:asciiTheme="minorHAnsi" w:eastAsiaTheme="minorEastAsia" w:hAnsiTheme="minorHAnsi" w:cstheme="minorBidi"/>
          <w:b w:val="0"/>
          <w:noProof/>
          <w:color w:val="auto"/>
          <w:kern w:val="2"/>
          <w:sz w:val="22"/>
          <w:szCs w:val="22"/>
          <w:lang w:eastAsia="es-HN"/>
          <w14:ligatures w14:val="standardContextual"/>
        </w:rPr>
      </w:pPr>
      <w:hyperlink w:anchor="_Toc153971253" w:history="1">
        <w:r w:rsidR="001E5408" w:rsidRPr="000440AB">
          <w:rPr>
            <w:rStyle w:val="Hipervnculo"/>
            <w:rFonts w:eastAsia="Calibri"/>
            <w:noProof/>
            <w:color w:val="auto"/>
          </w:rPr>
          <w:t>Tabla 9. Plan de Contenido Marzo</w:t>
        </w:r>
        <w:r w:rsidR="001E5408" w:rsidRPr="000440AB">
          <w:rPr>
            <w:noProof/>
            <w:webHidden/>
            <w:color w:val="auto"/>
          </w:rPr>
          <w:tab/>
        </w:r>
        <w:r w:rsidR="001E5408" w:rsidRPr="000440AB">
          <w:rPr>
            <w:noProof/>
            <w:webHidden/>
            <w:color w:val="auto"/>
          </w:rPr>
          <w:fldChar w:fldCharType="begin"/>
        </w:r>
        <w:r w:rsidR="001E5408" w:rsidRPr="000440AB">
          <w:rPr>
            <w:noProof/>
            <w:webHidden/>
            <w:color w:val="auto"/>
          </w:rPr>
          <w:instrText xml:space="preserve"> PAGEREF _Toc153971253 \h </w:instrText>
        </w:r>
        <w:r w:rsidR="001E5408" w:rsidRPr="000440AB">
          <w:rPr>
            <w:noProof/>
            <w:webHidden/>
            <w:color w:val="auto"/>
          </w:rPr>
        </w:r>
        <w:r w:rsidR="001E5408" w:rsidRPr="000440AB">
          <w:rPr>
            <w:noProof/>
            <w:webHidden/>
            <w:color w:val="auto"/>
          </w:rPr>
          <w:fldChar w:fldCharType="separate"/>
        </w:r>
        <w:r w:rsidR="00FE76F1">
          <w:rPr>
            <w:noProof/>
            <w:webHidden/>
            <w:color w:val="auto"/>
          </w:rPr>
          <w:t>63</w:t>
        </w:r>
        <w:r w:rsidR="001E5408" w:rsidRPr="000440AB">
          <w:rPr>
            <w:noProof/>
            <w:webHidden/>
            <w:color w:val="auto"/>
          </w:rPr>
          <w:fldChar w:fldCharType="end"/>
        </w:r>
      </w:hyperlink>
    </w:p>
    <w:p w14:paraId="353ED718" w14:textId="6B9AB0C4" w:rsidR="001E5408" w:rsidRPr="000440AB" w:rsidRDefault="00000000">
      <w:pPr>
        <w:pStyle w:val="TDC1"/>
        <w:tabs>
          <w:tab w:val="right" w:leader="dot" w:pos="9350"/>
        </w:tabs>
        <w:rPr>
          <w:rFonts w:asciiTheme="minorHAnsi" w:eastAsiaTheme="minorEastAsia" w:hAnsiTheme="minorHAnsi" w:cstheme="minorBidi"/>
          <w:b w:val="0"/>
          <w:noProof/>
          <w:color w:val="auto"/>
          <w:kern w:val="2"/>
          <w:sz w:val="22"/>
          <w:szCs w:val="22"/>
          <w:lang w:eastAsia="es-HN"/>
          <w14:ligatures w14:val="standardContextual"/>
        </w:rPr>
      </w:pPr>
      <w:hyperlink r:id="rId17" w:anchor="_Toc153971254" w:history="1">
        <w:r w:rsidR="001E5408" w:rsidRPr="000440AB">
          <w:rPr>
            <w:rStyle w:val="Hipervnculo"/>
            <w:rFonts w:eastAsia="Calibri"/>
            <w:noProof/>
            <w:color w:val="auto"/>
          </w:rPr>
          <w:t>Continua Tabla 9. Plan de Contenido Marzo</w:t>
        </w:r>
        <w:r w:rsidR="001E5408" w:rsidRPr="000440AB">
          <w:rPr>
            <w:noProof/>
            <w:webHidden/>
            <w:color w:val="auto"/>
          </w:rPr>
          <w:tab/>
        </w:r>
        <w:r w:rsidR="001E5408" w:rsidRPr="000440AB">
          <w:rPr>
            <w:noProof/>
            <w:webHidden/>
            <w:color w:val="auto"/>
          </w:rPr>
          <w:fldChar w:fldCharType="begin"/>
        </w:r>
        <w:r w:rsidR="001E5408" w:rsidRPr="000440AB">
          <w:rPr>
            <w:noProof/>
            <w:webHidden/>
            <w:color w:val="auto"/>
          </w:rPr>
          <w:instrText xml:space="preserve"> PAGEREF _Toc153971254 \h </w:instrText>
        </w:r>
        <w:r w:rsidR="001E5408" w:rsidRPr="000440AB">
          <w:rPr>
            <w:noProof/>
            <w:webHidden/>
            <w:color w:val="auto"/>
          </w:rPr>
        </w:r>
        <w:r w:rsidR="001E5408" w:rsidRPr="000440AB">
          <w:rPr>
            <w:noProof/>
            <w:webHidden/>
            <w:color w:val="auto"/>
          </w:rPr>
          <w:fldChar w:fldCharType="separate"/>
        </w:r>
        <w:r w:rsidR="00FE76F1">
          <w:rPr>
            <w:noProof/>
            <w:webHidden/>
            <w:color w:val="auto"/>
          </w:rPr>
          <w:t>64</w:t>
        </w:r>
        <w:r w:rsidR="001E5408" w:rsidRPr="000440AB">
          <w:rPr>
            <w:noProof/>
            <w:webHidden/>
            <w:color w:val="auto"/>
          </w:rPr>
          <w:fldChar w:fldCharType="end"/>
        </w:r>
      </w:hyperlink>
    </w:p>
    <w:p w14:paraId="46CE901B" w14:textId="43D9BC49" w:rsidR="001E5408" w:rsidRPr="000440AB" w:rsidRDefault="00000000">
      <w:pPr>
        <w:pStyle w:val="TDC1"/>
        <w:tabs>
          <w:tab w:val="right" w:leader="dot" w:pos="9350"/>
        </w:tabs>
        <w:rPr>
          <w:rFonts w:asciiTheme="minorHAnsi" w:eastAsiaTheme="minorEastAsia" w:hAnsiTheme="minorHAnsi" w:cstheme="minorBidi"/>
          <w:b w:val="0"/>
          <w:noProof/>
          <w:color w:val="auto"/>
          <w:kern w:val="2"/>
          <w:sz w:val="22"/>
          <w:szCs w:val="22"/>
          <w:lang w:eastAsia="es-HN"/>
          <w14:ligatures w14:val="standardContextual"/>
        </w:rPr>
      </w:pPr>
      <w:hyperlink r:id="rId18" w:anchor="_Toc153971255" w:history="1">
        <w:r w:rsidR="001E5408" w:rsidRPr="000440AB">
          <w:rPr>
            <w:rStyle w:val="Hipervnculo"/>
            <w:rFonts w:eastAsia="Calibri"/>
            <w:noProof/>
            <w:color w:val="auto"/>
          </w:rPr>
          <w:t>2024</w:t>
        </w:r>
        <w:r w:rsidR="001E5408" w:rsidRPr="000440AB">
          <w:rPr>
            <w:noProof/>
            <w:webHidden/>
            <w:color w:val="auto"/>
          </w:rPr>
          <w:tab/>
        </w:r>
        <w:r w:rsidR="001E5408" w:rsidRPr="000440AB">
          <w:rPr>
            <w:noProof/>
            <w:webHidden/>
            <w:color w:val="auto"/>
          </w:rPr>
          <w:fldChar w:fldCharType="begin"/>
        </w:r>
        <w:r w:rsidR="001E5408" w:rsidRPr="000440AB">
          <w:rPr>
            <w:noProof/>
            <w:webHidden/>
            <w:color w:val="auto"/>
          </w:rPr>
          <w:instrText xml:space="preserve"> PAGEREF _Toc153971255 \h </w:instrText>
        </w:r>
        <w:r w:rsidR="001E5408" w:rsidRPr="000440AB">
          <w:rPr>
            <w:noProof/>
            <w:webHidden/>
            <w:color w:val="auto"/>
          </w:rPr>
        </w:r>
        <w:r w:rsidR="001E5408" w:rsidRPr="000440AB">
          <w:rPr>
            <w:noProof/>
            <w:webHidden/>
            <w:color w:val="auto"/>
          </w:rPr>
          <w:fldChar w:fldCharType="separate"/>
        </w:r>
        <w:r w:rsidR="00FE76F1">
          <w:rPr>
            <w:noProof/>
            <w:webHidden/>
            <w:color w:val="auto"/>
          </w:rPr>
          <w:t>64</w:t>
        </w:r>
        <w:r w:rsidR="001E5408" w:rsidRPr="000440AB">
          <w:rPr>
            <w:noProof/>
            <w:webHidden/>
            <w:color w:val="auto"/>
          </w:rPr>
          <w:fldChar w:fldCharType="end"/>
        </w:r>
      </w:hyperlink>
    </w:p>
    <w:p w14:paraId="7D7B3438" w14:textId="4308C9C7" w:rsidR="001E5408" w:rsidRPr="000440AB" w:rsidRDefault="00000000">
      <w:pPr>
        <w:pStyle w:val="TDC1"/>
        <w:tabs>
          <w:tab w:val="right" w:leader="dot" w:pos="9350"/>
        </w:tabs>
        <w:rPr>
          <w:rFonts w:asciiTheme="minorHAnsi" w:eastAsiaTheme="minorEastAsia" w:hAnsiTheme="minorHAnsi" w:cstheme="minorBidi"/>
          <w:b w:val="0"/>
          <w:noProof/>
          <w:color w:val="auto"/>
          <w:kern w:val="2"/>
          <w:sz w:val="22"/>
          <w:szCs w:val="22"/>
          <w:lang w:eastAsia="es-HN"/>
          <w14:ligatures w14:val="standardContextual"/>
        </w:rPr>
      </w:pPr>
      <w:hyperlink w:anchor="_Toc153971256" w:history="1">
        <w:r w:rsidR="001E5408" w:rsidRPr="000440AB">
          <w:rPr>
            <w:rStyle w:val="Hipervnculo"/>
            <w:rFonts w:eastAsia="Calibri"/>
            <w:noProof/>
            <w:color w:val="auto"/>
          </w:rPr>
          <w:t xml:space="preserve">             Tabla 10. </w:t>
        </w:r>
        <w:r w:rsidR="00C07C2D" w:rsidRPr="000440AB">
          <w:rPr>
            <w:rStyle w:val="Hipervnculo"/>
            <w:rFonts w:eastAsia="Calibri"/>
            <w:i/>
            <w:noProof/>
            <w:color w:val="auto"/>
          </w:rPr>
          <w:t>Customer Journey Map</w:t>
        </w:r>
        <w:r w:rsidR="001E5408" w:rsidRPr="000440AB">
          <w:rPr>
            <w:rStyle w:val="Hipervnculo"/>
            <w:rFonts w:eastAsia="Calibri"/>
            <w:noProof/>
            <w:color w:val="auto"/>
          </w:rPr>
          <w:t xml:space="preserve"> Isabellas</w:t>
        </w:r>
        <w:r w:rsidR="001E5408" w:rsidRPr="000440AB">
          <w:rPr>
            <w:noProof/>
            <w:webHidden/>
            <w:color w:val="auto"/>
          </w:rPr>
          <w:tab/>
        </w:r>
        <w:r w:rsidR="001E5408" w:rsidRPr="000440AB">
          <w:rPr>
            <w:noProof/>
            <w:webHidden/>
            <w:color w:val="auto"/>
          </w:rPr>
          <w:fldChar w:fldCharType="begin"/>
        </w:r>
        <w:r w:rsidR="001E5408" w:rsidRPr="000440AB">
          <w:rPr>
            <w:noProof/>
            <w:webHidden/>
            <w:color w:val="auto"/>
          </w:rPr>
          <w:instrText xml:space="preserve"> PAGEREF _Toc153971256 \h </w:instrText>
        </w:r>
        <w:r w:rsidR="001E5408" w:rsidRPr="000440AB">
          <w:rPr>
            <w:noProof/>
            <w:webHidden/>
            <w:color w:val="auto"/>
          </w:rPr>
        </w:r>
        <w:r w:rsidR="001E5408" w:rsidRPr="000440AB">
          <w:rPr>
            <w:noProof/>
            <w:webHidden/>
            <w:color w:val="auto"/>
          </w:rPr>
          <w:fldChar w:fldCharType="separate"/>
        </w:r>
        <w:r w:rsidR="00FE76F1">
          <w:rPr>
            <w:noProof/>
            <w:webHidden/>
            <w:color w:val="auto"/>
          </w:rPr>
          <w:t>71</w:t>
        </w:r>
        <w:r w:rsidR="001E5408" w:rsidRPr="000440AB">
          <w:rPr>
            <w:noProof/>
            <w:webHidden/>
            <w:color w:val="auto"/>
          </w:rPr>
          <w:fldChar w:fldCharType="end"/>
        </w:r>
      </w:hyperlink>
    </w:p>
    <w:p w14:paraId="7A8F556E" w14:textId="6382213D" w:rsidR="001E5408" w:rsidRPr="000440AB" w:rsidRDefault="00000000">
      <w:pPr>
        <w:pStyle w:val="TDC1"/>
        <w:tabs>
          <w:tab w:val="right" w:leader="dot" w:pos="9350"/>
        </w:tabs>
        <w:rPr>
          <w:rFonts w:asciiTheme="minorHAnsi" w:eastAsiaTheme="minorEastAsia" w:hAnsiTheme="minorHAnsi" w:cstheme="minorBidi"/>
          <w:b w:val="0"/>
          <w:noProof/>
          <w:color w:val="auto"/>
          <w:kern w:val="2"/>
          <w:sz w:val="22"/>
          <w:szCs w:val="22"/>
          <w:lang w:eastAsia="es-HN"/>
          <w14:ligatures w14:val="standardContextual"/>
        </w:rPr>
      </w:pPr>
      <w:hyperlink w:anchor="_Toc153971257" w:history="1">
        <w:r w:rsidR="001E5408" w:rsidRPr="000440AB">
          <w:rPr>
            <w:rStyle w:val="Hipervnculo"/>
            <w:rFonts w:eastAsia="Calibri"/>
            <w:noProof/>
            <w:color w:val="auto"/>
          </w:rPr>
          <w:t>Tabla 11. Detalle de premios y sistema de puntos</w:t>
        </w:r>
        <w:r w:rsidR="001E5408" w:rsidRPr="000440AB">
          <w:rPr>
            <w:noProof/>
            <w:webHidden/>
            <w:color w:val="auto"/>
          </w:rPr>
          <w:tab/>
        </w:r>
        <w:r w:rsidR="001E5408" w:rsidRPr="000440AB">
          <w:rPr>
            <w:noProof/>
            <w:webHidden/>
            <w:color w:val="auto"/>
          </w:rPr>
          <w:fldChar w:fldCharType="begin"/>
        </w:r>
        <w:r w:rsidR="001E5408" w:rsidRPr="000440AB">
          <w:rPr>
            <w:noProof/>
            <w:webHidden/>
            <w:color w:val="auto"/>
          </w:rPr>
          <w:instrText xml:space="preserve"> PAGEREF _Toc153971257 \h </w:instrText>
        </w:r>
        <w:r w:rsidR="001E5408" w:rsidRPr="000440AB">
          <w:rPr>
            <w:noProof/>
            <w:webHidden/>
            <w:color w:val="auto"/>
          </w:rPr>
        </w:r>
        <w:r w:rsidR="001E5408" w:rsidRPr="000440AB">
          <w:rPr>
            <w:noProof/>
            <w:webHidden/>
            <w:color w:val="auto"/>
          </w:rPr>
          <w:fldChar w:fldCharType="separate"/>
        </w:r>
        <w:r w:rsidR="00FE76F1">
          <w:rPr>
            <w:noProof/>
            <w:webHidden/>
            <w:color w:val="auto"/>
          </w:rPr>
          <w:t>75</w:t>
        </w:r>
        <w:r w:rsidR="001E5408" w:rsidRPr="000440AB">
          <w:rPr>
            <w:noProof/>
            <w:webHidden/>
            <w:color w:val="auto"/>
          </w:rPr>
          <w:fldChar w:fldCharType="end"/>
        </w:r>
      </w:hyperlink>
    </w:p>
    <w:p w14:paraId="67CD5E5C" w14:textId="0B018140" w:rsidR="001E5408" w:rsidRPr="000440AB" w:rsidRDefault="00000000">
      <w:pPr>
        <w:pStyle w:val="TDC1"/>
        <w:tabs>
          <w:tab w:val="right" w:leader="dot" w:pos="9350"/>
        </w:tabs>
        <w:rPr>
          <w:rFonts w:asciiTheme="minorHAnsi" w:eastAsiaTheme="minorEastAsia" w:hAnsiTheme="minorHAnsi" w:cstheme="minorBidi"/>
          <w:b w:val="0"/>
          <w:noProof/>
          <w:color w:val="auto"/>
          <w:kern w:val="2"/>
          <w:sz w:val="22"/>
          <w:szCs w:val="22"/>
          <w:lang w:eastAsia="es-HN"/>
          <w14:ligatures w14:val="standardContextual"/>
        </w:rPr>
      </w:pPr>
      <w:hyperlink w:anchor="_Toc153971258" w:history="1">
        <w:r w:rsidR="001E5408" w:rsidRPr="000440AB">
          <w:rPr>
            <w:rStyle w:val="Hipervnculo"/>
            <w:rFonts w:eastAsia="Calibri"/>
            <w:noProof/>
            <w:color w:val="auto"/>
          </w:rPr>
          <w:t>Tabla 12. Cronograma de ejecución estrategias de marketing estratégico y digital 2024</w:t>
        </w:r>
        <w:r w:rsidR="001E5408" w:rsidRPr="000440AB">
          <w:rPr>
            <w:noProof/>
            <w:webHidden/>
            <w:color w:val="auto"/>
          </w:rPr>
          <w:tab/>
        </w:r>
        <w:r w:rsidR="001E5408" w:rsidRPr="000440AB">
          <w:rPr>
            <w:noProof/>
            <w:webHidden/>
            <w:color w:val="auto"/>
          </w:rPr>
          <w:fldChar w:fldCharType="begin"/>
        </w:r>
        <w:r w:rsidR="001E5408" w:rsidRPr="000440AB">
          <w:rPr>
            <w:noProof/>
            <w:webHidden/>
            <w:color w:val="auto"/>
          </w:rPr>
          <w:instrText xml:space="preserve"> PAGEREF _Toc153971258 \h </w:instrText>
        </w:r>
        <w:r w:rsidR="001E5408" w:rsidRPr="000440AB">
          <w:rPr>
            <w:noProof/>
            <w:webHidden/>
            <w:color w:val="auto"/>
          </w:rPr>
        </w:r>
        <w:r w:rsidR="001E5408" w:rsidRPr="000440AB">
          <w:rPr>
            <w:noProof/>
            <w:webHidden/>
            <w:color w:val="auto"/>
          </w:rPr>
          <w:fldChar w:fldCharType="separate"/>
        </w:r>
        <w:r w:rsidR="00FE76F1">
          <w:rPr>
            <w:noProof/>
            <w:webHidden/>
            <w:color w:val="auto"/>
          </w:rPr>
          <w:t>78</w:t>
        </w:r>
        <w:r w:rsidR="001E5408" w:rsidRPr="000440AB">
          <w:rPr>
            <w:noProof/>
            <w:webHidden/>
            <w:color w:val="auto"/>
          </w:rPr>
          <w:fldChar w:fldCharType="end"/>
        </w:r>
      </w:hyperlink>
    </w:p>
    <w:p w14:paraId="4CA9E3EF" w14:textId="3FFF43DF" w:rsidR="001E5408" w:rsidRPr="000440AB" w:rsidRDefault="00000000">
      <w:pPr>
        <w:pStyle w:val="TDC1"/>
        <w:tabs>
          <w:tab w:val="right" w:leader="dot" w:pos="9350"/>
        </w:tabs>
        <w:rPr>
          <w:rFonts w:asciiTheme="minorHAnsi" w:eastAsiaTheme="minorEastAsia" w:hAnsiTheme="minorHAnsi" w:cstheme="minorBidi"/>
          <w:b w:val="0"/>
          <w:noProof/>
          <w:color w:val="auto"/>
          <w:kern w:val="2"/>
          <w:sz w:val="22"/>
          <w:szCs w:val="22"/>
          <w:lang w:eastAsia="es-HN"/>
          <w14:ligatures w14:val="standardContextual"/>
        </w:rPr>
      </w:pPr>
      <w:hyperlink r:id="rId19" w:anchor="_Toc153971259" w:history="1">
        <w:r w:rsidR="001E5408" w:rsidRPr="000440AB">
          <w:rPr>
            <w:rStyle w:val="Hipervnculo"/>
            <w:rFonts w:eastAsia="Calibri"/>
            <w:noProof/>
            <w:color w:val="auto"/>
          </w:rPr>
          <w:t>Continua Tabla 12. Cronograma de ejecución estrategias de marketing estratégico y digital 2024</w:t>
        </w:r>
        <w:r w:rsidR="001E5408" w:rsidRPr="000440AB">
          <w:rPr>
            <w:noProof/>
            <w:webHidden/>
            <w:color w:val="auto"/>
          </w:rPr>
          <w:tab/>
        </w:r>
        <w:r w:rsidR="001E5408" w:rsidRPr="000440AB">
          <w:rPr>
            <w:noProof/>
            <w:webHidden/>
            <w:color w:val="auto"/>
          </w:rPr>
          <w:fldChar w:fldCharType="begin"/>
        </w:r>
        <w:r w:rsidR="001E5408" w:rsidRPr="000440AB">
          <w:rPr>
            <w:noProof/>
            <w:webHidden/>
            <w:color w:val="auto"/>
          </w:rPr>
          <w:instrText xml:space="preserve"> PAGEREF _Toc153971259 \h </w:instrText>
        </w:r>
        <w:r w:rsidR="001E5408" w:rsidRPr="000440AB">
          <w:rPr>
            <w:noProof/>
            <w:webHidden/>
            <w:color w:val="auto"/>
          </w:rPr>
        </w:r>
        <w:r w:rsidR="001E5408" w:rsidRPr="000440AB">
          <w:rPr>
            <w:noProof/>
            <w:webHidden/>
            <w:color w:val="auto"/>
          </w:rPr>
          <w:fldChar w:fldCharType="separate"/>
        </w:r>
        <w:r w:rsidR="00FE76F1">
          <w:rPr>
            <w:noProof/>
            <w:webHidden/>
            <w:color w:val="auto"/>
          </w:rPr>
          <w:t>79</w:t>
        </w:r>
        <w:r w:rsidR="001E5408" w:rsidRPr="000440AB">
          <w:rPr>
            <w:noProof/>
            <w:webHidden/>
            <w:color w:val="auto"/>
          </w:rPr>
          <w:fldChar w:fldCharType="end"/>
        </w:r>
      </w:hyperlink>
    </w:p>
    <w:p w14:paraId="2C9A32F9" w14:textId="0BD6D646" w:rsidR="001E5408" w:rsidRPr="000440AB" w:rsidRDefault="00000000">
      <w:pPr>
        <w:pStyle w:val="TDC1"/>
        <w:tabs>
          <w:tab w:val="right" w:leader="dot" w:pos="9350"/>
        </w:tabs>
        <w:rPr>
          <w:rFonts w:asciiTheme="minorHAnsi" w:eastAsiaTheme="minorEastAsia" w:hAnsiTheme="minorHAnsi" w:cstheme="minorBidi"/>
          <w:b w:val="0"/>
          <w:noProof/>
          <w:color w:val="auto"/>
          <w:kern w:val="2"/>
          <w:sz w:val="22"/>
          <w:szCs w:val="22"/>
          <w:lang w:eastAsia="es-HN"/>
          <w14:ligatures w14:val="standardContextual"/>
        </w:rPr>
      </w:pPr>
      <w:hyperlink w:anchor="_Toc153971260" w:history="1">
        <w:r w:rsidR="001E5408" w:rsidRPr="000440AB">
          <w:rPr>
            <w:rStyle w:val="Hipervnculo"/>
            <w:rFonts w:eastAsia="Calibri"/>
            <w:noProof/>
            <w:color w:val="auto"/>
          </w:rPr>
          <w:t>Tabla 13. Presupuesto de Marketing y Publicidad</w:t>
        </w:r>
        <w:r w:rsidR="001E5408" w:rsidRPr="000440AB">
          <w:rPr>
            <w:noProof/>
            <w:webHidden/>
            <w:color w:val="auto"/>
          </w:rPr>
          <w:tab/>
        </w:r>
        <w:r w:rsidR="001E5408" w:rsidRPr="000440AB">
          <w:rPr>
            <w:noProof/>
            <w:webHidden/>
            <w:color w:val="auto"/>
          </w:rPr>
          <w:fldChar w:fldCharType="begin"/>
        </w:r>
        <w:r w:rsidR="001E5408" w:rsidRPr="000440AB">
          <w:rPr>
            <w:noProof/>
            <w:webHidden/>
            <w:color w:val="auto"/>
          </w:rPr>
          <w:instrText xml:space="preserve"> PAGEREF _Toc153971260 \h </w:instrText>
        </w:r>
        <w:r w:rsidR="001E5408" w:rsidRPr="000440AB">
          <w:rPr>
            <w:noProof/>
            <w:webHidden/>
            <w:color w:val="auto"/>
          </w:rPr>
        </w:r>
        <w:r w:rsidR="001E5408" w:rsidRPr="000440AB">
          <w:rPr>
            <w:noProof/>
            <w:webHidden/>
            <w:color w:val="auto"/>
          </w:rPr>
          <w:fldChar w:fldCharType="separate"/>
        </w:r>
        <w:r w:rsidR="00FE76F1">
          <w:rPr>
            <w:noProof/>
            <w:webHidden/>
            <w:color w:val="auto"/>
          </w:rPr>
          <w:t>79</w:t>
        </w:r>
        <w:r w:rsidR="001E5408" w:rsidRPr="000440AB">
          <w:rPr>
            <w:noProof/>
            <w:webHidden/>
            <w:color w:val="auto"/>
          </w:rPr>
          <w:fldChar w:fldCharType="end"/>
        </w:r>
      </w:hyperlink>
    </w:p>
    <w:p w14:paraId="2DBE6A38" w14:textId="32A24A8E" w:rsidR="00265C3F" w:rsidRPr="000440AB" w:rsidRDefault="00C84EFD" w:rsidP="00F250A2">
      <w:r w:rsidRPr="000440AB">
        <w:fldChar w:fldCharType="end"/>
      </w:r>
    </w:p>
    <w:p w14:paraId="743BCF21" w14:textId="77777777" w:rsidR="004D0F0F" w:rsidRPr="000440AB" w:rsidRDefault="004D0F0F" w:rsidP="004D0F0F">
      <w:pPr>
        <w:pStyle w:val="ILUSTRACIONES"/>
        <w:jc w:val="center"/>
      </w:pPr>
    </w:p>
    <w:p w14:paraId="72427CA9" w14:textId="729AFC17" w:rsidR="004D0F0F" w:rsidRPr="000440AB" w:rsidRDefault="004D0F0F" w:rsidP="005F63CB">
      <w:pPr>
        <w:jc w:val="center"/>
        <w:rPr>
          <w:b/>
          <w:bCs/>
          <w:sz w:val="28"/>
          <w:szCs w:val="28"/>
        </w:rPr>
      </w:pPr>
      <w:r w:rsidRPr="000440AB">
        <w:rPr>
          <w:b/>
          <w:bCs/>
          <w:sz w:val="28"/>
          <w:szCs w:val="28"/>
        </w:rPr>
        <w:t>ÍNDICE DE FIGURAS</w:t>
      </w:r>
    </w:p>
    <w:p w14:paraId="7E6B3A73" w14:textId="77777777" w:rsidR="00265C3F" w:rsidRPr="000440AB" w:rsidRDefault="00265C3F" w:rsidP="00F250A2"/>
    <w:p w14:paraId="64B0BED0" w14:textId="75AFE8B8" w:rsidR="001E5408" w:rsidRPr="000440AB" w:rsidRDefault="004D0F0F">
      <w:pPr>
        <w:pStyle w:val="TDC1"/>
        <w:tabs>
          <w:tab w:val="right" w:leader="dot" w:pos="9350"/>
        </w:tabs>
        <w:rPr>
          <w:rFonts w:asciiTheme="minorHAnsi" w:eastAsiaTheme="minorEastAsia" w:hAnsiTheme="minorHAnsi" w:cstheme="minorBidi"/>
          <w:b w:val="0"/>
          <w:noProof/>
          <w:color w:val="auto"/>
          <w:kern w:val="2"/>
          <w:sz w:val="22"/>
          <w:szCs w:val="22"/>
          <w:lang w:eastAsia="es-HN"/>
          <w14:ligatures w14:val="standardContextual"/>
        </w:rPr>
      </w:pPr>
      <w:r w:rsidRPr="000440AB">
        <w:rPr>
          <w:color w:val="auto"/>
        </w:rPr>
        <w:fldChar w:fldCharType="begin"/>
      </w:r>
      <w:r w:rsidRPr="000440AB">
        <w:rPr>
          <w:color w:val="auto"/>
        </w:rPr>
        <w:instrText xml:space="preserve"> TOC \o "1-1" \h \z \t "FIGURAS;1" </w:instrText>
      </w:r>
      <w:r w:rsidRPr="000440AB">
        <w:rPr>
          <w:color w:val="auto"/>
        </w:rPr>
        <w:fldChar w:fldCharType="separate"/>
      </w:r>
      <w:hyperlink w:anchor="_Toc153971261" w:history="1">
        <w:r w:rsidR="001E5408" w:rsidRPr="000440AB">
          <w:rPr>
            <w:rStyle w:val="Hipervnculo"/>
            <w:rFonts w:eastAsia="Calibri"/>
            <w:noProof/>
            <w:color w:val="auto"/>
          </w:rPr>
          <w:t xml:space="preserve">Figura1. Proceso </w:t>
        </w:r>
        <w:r w:rsidR="00C07C2D" w:rsidRPr="000440AB">
          <w:rPr>
            <w:rStyle w:val="Hipervnculo"/>
            <w:rFonts w:eastAsia="Calibri"/>
            <w:i/>
            <w:noProof/>
            <w:color w:val="auto"/>
          </w:rPr>
          <w:t>Customer Journey Map</w:t>
        </w:r>
        <w:r w:rsidR="001E5408" w:rsidRPr="000440AB">
          <w:rPr>
            <w:noProof/>
            <w:webHidden/>
            <w:color w:val="auto"/>
          </w:rPr>
          <w:tab/>
        </w:r>
        <w:r w:rsidR="001E5408" w:rsidRPr="000440AB">
          <w:rPr>
            <w:noProof/>
            <w:webHidden/>
            <w:color w:val="auto"/>
          </w:rPr>
          <w:fldChar w:fldCharType="begin"/>
        </w:r>
        <w:r w:rsidR="001E5408" w:rsidRPr="000440AB">
          <w:rPr>
            <w:noProof/>
            <w:webHidden/>
            <w:color w:val="auto"/>
          </w:rPr>
          <w:instrText xml:space="preserve"> PAGEREF _Toc153971261 \h </w:instrText>
        </w:r>
        <w:r w:rsidR="001E5408" w:rsidRPr="000440AB">
          <w:rPr>
            <w:noProof/>
            <w:webHidden/>
            <w:color w:val="auto"/>
          </w:rPr>
        </w:r>
        <w:r w:rsidR="001E5408" w:rsidRPr="000440AB">
          <w:rPr>
            <w:noProof/>
            <w:webHidden/>
            <w:color w:val="auto"/>
          </w:rPr>
          <w:fldChar w:fldCharType="separate"/>
        </w:r>
        <w:r w:rsidR="00FE76F1">
          <w:rPr>
            <w:noProof/>
            <w:webHidden/>
            <w:color w:val="auto"/>
          </w:rPr>
          <w:t>20</w:t>
        </w:r>
        <w:r w:rsidR="001E5408" w:rsidRPr="000440AB">
          <w:rPr>
            <w:noProof/>
            <w:webHidden/>
            <w:color w:val="auto"/>
          </w:rPr>
          <w:fldChar w:fldCharType="end"/>
        </w:r>
      </w:hyperlink>
    </w:p>
    <w:p w14:paraId="6B9515D1" w14:textId="5800FB59" w:rsidR="001E5408" w:rsidRPr="000440AB" w:rsidRDefault="00000000">
      <w:pPr>
        <w:pStyle w:val="TDC1"/>
        <w:tabs>
          <w:tab w:val="right" w:leader="dot" w:pos="9350"/>
        </w:tabs>
        <w:rPr>
          <w:rFonts w:asciiTheme="minorHAnsi" w:eastAsiaTheme="minorEastAsia" w:hAnsiTheme="minorHAnsi" w:cstheme="minorBidi"/>
          <w:b w:val="0"/>
          <w:noProof/>
          <w:color w:val="auto"/>
          <w:kern w:val="2"/>
          <w:sz w:val="22"/>
          <w:szCs w:val="22"/>
          <w:lang w:eastAsia="es-HN"/>
          <w14:ligatures w14:val="standardContextual"/>
        </w:rPr>
      </w:pPr>
      <w:hyperlink w:anchor="_Toc153971262" w:history="1">
        <w:r w:rsidR="001E5408" w:rsidRPr="000440AB">
          <w:rPr>
            <w:rStyle w:val="Hipervnculo"/>
            <w:rFonts w:eastAsia="Calibri"/>
            <w:noProof/>
            <w:color w:val="auto"/>
          </w:rPr>
          <w:t>Figura 2. Variables de estudio adaptadas a las 4Ps</w:t>
        </w:r>
        <w:r w:rsidR="001E5408" w:rsidRPr="000440AB">
          <w:rPr>
            <w:noProof/>
            <w:webHidden/>
            <w:color w:val="auto"/>
          </w:rPr>
          <w:tab/>
        </w:r>
        <w:r w:rsidR="001E5408" w:rsidRPr="000440AB">
          <w:rPr>
            <w:noProof/>
            <w:webHidden/>
            <w:color w:val="auto"/>
          </w:rPr>
          <w:fldChar w:fldCharType="begin"/>
        </w:r>
        <w:r w:rsidR="001E5408" w:rsidRPr="000440AB">
          <w:rPr>
            <w:noProof/>
            <w:webHidden/>
            <w:color w:val="auto"/>
          </w:rPr>
          <w:instrText xml:space="preserve"> PAGEREF _Toc153971262 \h </w:instrText>
        </w:r>
        <w:r w:rsidR="001E5408" w:rsidRPr="000440AB">
          <w:rPr>
            <w:noProof/>
            <w:webHidden/>
            <w:color w:val="auto"/>
          </w:rPr>
        </w:r>
        <w:r w:rsidR="001E5408" w:rsidRPr="000440AB">
          <w:rPr>
            <w:noProof/>
            <w:webHidden/>
            <w:color w:val="auto"/>
          </w:rPr>
          <w:fldChar w:fldCharType="separate"/>
        </w:r>
        <w:r w:rsidR="00FE76F1">
          <w:rPr>
            <w:noProof/>
            <w:webHidden/>
            <w:color w:val="auto"/>
          </w:rPr>
          <w:t>25</w:t>
        </w:r>
        <w:r w:rsidR="001E5408" w:rsidRPr="000440AB">
          <w:rPr>
            <w:noProof/>
            <w:webHidden/>
            <w:color w:val="auto"/>
          </w:rPr>
          <w:fldChar w:fldCharType="end"/>
        </w:r>
      </w:hyperlink>
    </w:p>
    <w:p w14:paraId="5172D994" w14:textId="71D5BE19" w:rsidR="001E5408" w:rsidRPr="000440AB" w:rsidRDefault="00000000">
      <w:pPr>
        <w:pStyle w:val="TDC1"/>
        <w:tabs>
          <w:tab w:val="right" w:leader="dot" w:pos="9350"/>
        </w:tabs>
        <w:rPr>
          <w:rFonts w:asciiTheme="minorHAnsi" w:eastAsiaTheme="minorEastAsia" w:hAnsiTheme="minorHAnsi" w:cstheme="minorBidi"/>
          <w:b w:val="0"/>
          <w:noProof/>
          <w:color w:val="auto"/>
          <w:kern w:val="2"/>
          <w:sz w:val="22"/>
          <w:szCs w:val="22"/>
          <w:lang w:eastAsia="es-HN"/>
          <w14:ligatures w14:val="standardContextual"/>
        </w:rPr>
      </w:pPr>
      <w:hyperlink w:anchor="_Toc153971263" w:history="1">
        <w:r w:rsidR="001E5408" w:rsidRPr="000440AB">
          <w:rPr>
            <w:rStyle w:val="Hipervnculo"/>
            <w:rFonts w:eastAsia="Calibri"/>
            <w:noProof/>
            <w:color w:val="auto"/>
          </w:rPr>
          <w:t xml:space="preserve">Figura 3. Factores de decisión de compra en línea en los consumidores </w:t>
        </w:r>
        <w:r w:rsidR="003C7C30" w:rsidRPr="003C7C30">
          <w:rPr>
            <w:rStyle w:val="Hipervnculo"/>
            <w:rFonts w:eastAsia="Calibri"/>
            <w:i/>
            <w:noProof/>
            <w:color w:val="auto"/>
          </w:rPr>
          <w:t>millennials</w:t>
        </w:r>
        <w:r w:rsidR="001E5408" w:rsidRPr="000440AB">
          <w:rPr>
            <w:rStyle w:val="Hipervnculo"/>
            <w:rFonts w:eastAsia="Calibri"/>
            <w:noProof/>
            <w:color w:val="auto"/>
          </w:rPr>
          <w:t>.</w:t>
        </w:r>
        <w:r w:rsidR="001E5408" w:rsidRPr="000440AB">
          <w:rPr>
            <w:noProof/>
            <w:webHidden/>
            <w:color w:val="auto"/>
          </w:rPr>
          <w:tab/>
        </w:r>
        <w:r w:rsidR="001E5408" w:rsidRPr="000440AB">
          <w:rPr>
            <w:noProof/>
            <w:webHidden/>
            <w:color w:val="auto"/>
          </w:rPr>
          <w:fldChar w:fldCharType="begin"/>
        </w:r>
        <w:r w:rsidR="001E5408" w:rsidRPr="000440AB">
          <w:rPr>
            <w:noProof/>
            <w:webHidden/>
            <w:color w:val="auto"/>
          </w:rPr>
          <w:instrText xml:space="preserve"> PAGEREF _Toc153971263 \h </w:instrText>
        </w:r>
        <w:r w:rsidR="001E5408" w:rsidRPr="000440AB">
          <w:rPr>
            <w:noProof/>
            <w:webHidden/>
            <w:color w:val="auto"/>
          </w:rPr>
        </w:r>
        <w:r w:rsidR="001E5408" w:rsidRPr="000440AB">
          <w:rPr>
            <w:noProof/>
            <w:webHidden/>
            <w:color w:val="auto"/>
          </w:rPr>
          <w:fldChar w:fldCharType="separate"/>
        </w:r>
        <w:r w:rsidR="00FE76F1">
          <w:rPr>
            <w:noProof/>
            <w:webHidden/>
            <w:color w:val="auto"/>
          </w:rPr>
          <w:t>25</w:t>
        </w:r>
        <w:r w:rsidR="001E5408" w:rsidRPr="000440AB">
          <w:rPr>
            <w:noProof/>
            <w:webHidden/>
            <w:color w:val="auto"/>
          </w:rPr>
          <w:fldChar w:fldCharType="end"/>
        </w:r>
      </w:hyperlink>
    </w:p>
    <w:p w14:paraId="3E11D6E9" w14:textId="58B14087" w:rsidR="001E5408" w:rsidRPr="000440AB" w:rsidRDefault="00000000">
      <w:pPr>
        <w:pStyle w:val="TDC1"/>
        <w:tabs>
          <w:tab w:val="right" w:leader="dot" w:pos="9350"/>
        </w:tabs>
        <w:rPr>
          <w:rFonts w:asciiTheme="minorHAnsi" w:eastAsiaTheme="minorEastAsia" w:hAnsiTheme="minorHAnsi" w:cstheme="minorBidi"/>
          <w:b w:val="0"/>
          <w:noProof/>
          <w:color w:val="auto"/>
          <w:kern w:val="2"/>
          <w:sz w:val="22"/>
          <w:szCs w:val="22"/>
          <w:lang w:eastAsia="es-HN"/>
          <w14:ligatures w14:val="standardContextual"/>
        </w:rPr>
      </w:pPr>
      <w:hyperlink w:anchor="_Toc153971264" w:history="1">
        <w:r w:rsidR="001E5408" w:rsidRPr="000440AB">
          <w:rPr>
            <w:rStyle w:val="Hipervnculo"/>
            <w:rFonts w:eastAsia="Calibri"/>
            <w:noProof/>
            <w:color w:val="auto"/>
          </w:rPr>
          <w:t>Figura 4. Cálculo de la muestra</w:t>
        </w:r>
        <w:r w:rsidR="001E5408" w:rsidRPr="000440AB">
          <w:rPr>
            <w:noProof/>
            <w:webHidden/>
            <w:color w:val="auto"/>
          </w:rPr>
          <w:tab/>
        </w:r>
        <w:r w:rsidR="001E5408" w:rsidRPr="000440AB">
          <w:rPr>
            <w:noProof/>
            <w:webHidden/>
            <w:color w:val="auto"/>
          </w:rPr>
          <w:fldChar w:fldCharType="begin"/>
        </w:r>
        <w:r w:rsidR="001E5408" w:rsidRPr="000440AB">
          <w:rPr>
            <w:noProof/>
            <w:webHidden/>
            <w:color w:val="auto"/>
          </w:rPr>
          <w:instrText xml:space="preserve"> PAGEREF _Toc153971264 \h </w:instrText>
        </w:r>
        <w:r w:rsidR="001E5408" w:rsidRPr="000440AB">
          <w:rPr>
            <w:noProof/>
            <w:webHidden/>
            <w:color w:val="auto"/>
          </w:rPr>
        </w:r>
        <w:r w:rsidR="001E5408" w:rsidRPr="000440AB">
          <w:rPr>
            <w:noProof/>
            <w:webHidden/>
            <w:color w:val="auto"/>
          </w:rPr>
          <w:fldChar w:fldCharType="separate"/>
        </w:r>
        <w:r w:rsidR="00FE76F1">
          <w:rPr>
            <w:noProof/>
            <w:webHidden/>
            <w:color w:val="auto"/>
          </w:rPr>
          <w:t>27</w:t>
        </w:r>
        <w:r w:rsidR="001E5408" w:rsidRPr="000440AB">
          <w:rPr>
            <w:noProof/>
            <w:webHidden/>
            <w:color w:val="auto"/>
          </w:rPr>
          <w:fldChar w:fldCharType="end"/>
        </w:r>
      </w:hyperlink>
    </w:p>
    <w:p w14:paraId="4D6E81CF" w14:textId="22FFE0F3" w:rsidR="001E5408" w:rsidRPr="000440AB" w:rsidRDefault="00000000">
      <w:pPr>
        <w:pStyle w:val="TDC1"/>
        <w:tabs>
          <w:tab w:val="right" w:leader="dot" w:pos="9350"/>
        </w:tabs>
        <w:rPr>
          <w:rFonts w:asciiTheme="minorHAnsi" w:eastAsiaTheme="minorEastAsia" w:hAnsiTheme="minorHAnsi" w:cstheme="minorBidi"/>
          <w:b w:val="0"/>
          <w:noProof/>
          <w:color w:val="auto"/>
          <w:kern w:val="2"/>
          <w:sz w:val="22"/>
          <w:szCs w:val="22"/>
          <w:lang w:eastAsia="es-HN"/>
          <w14:ligatures w14:val="standardContextual"/>
        </w:rPr>
      </w:pPr>
      <w:hyperlink w:anchor="_Toc153971265" w:history="1">
        <w:r w:rsidR="001E5408" w:rsidRPr="000440AB">
          <w:rPr>
            <w:rStyle w:val="Hipervnculo"/>
            <w:rFonts w:eastAsia="Calibri"/>
            <w:noProof/>
            <w:color w:val="auto"/>
          </w:rPr>
          <w:t>Figura 5. Diagrama de metodología de investigación</w:t>
        </w:r>
        <w:r w:rsidR="001E5408" w:rsidRPr="000440AB">
          <w:rPr>
            <w:noProof/>
            <w:webHidden/>
            <w:color w:val="auto"/>
          </w:rPr>
          <w:tab/>
        </w:r>
        <w:r w:rsidR="001E5408" w:rsidRPr="000440AB">
          <w:rPr>
            <w:noProof/>
            <w:webHidden/>
            <w:color w:val="auto"/>
          </w:rPr>
          <w:fldChar w:fldCharType="begin"/>
        </w:r>
        <w:r w:rsidR="001E5408" w:rsidRPr="000440AB">
          <w:rPr>
            <w:noProof/>
            <w:webHidden/>
            <w:color w:val="auto"/>
          </w:rPr>
          <w:instrText xml:space="preserve"> PAGEREF _Toc153971265 \h </w:instrText>
        </w:r>
        <w:r w:rsidR="001E5408" w:rsidRPr="000440AB">
          <w:rPr>
            <w:noProof/>
            <w:webHidden/>
            <w:color w:val="auto"/>
          </w:rPr>
        </w:r>
        <w:r w:rsidR="001E5408" w:rsidRPr="000440AB">
          <w:rPr>
            <w:noProof/>
            <w:webHidden/>
            <w:color w:val="auto"/>
          </w:rPr>
          <w:fldChar w:fldCharType="separate"/>
        </w:r>
        <w:r w:rsidR="00FE76F1">
          <w:rPr>
            <w:noProof/>
            <w:webHidden/>
            <w:color w:val="auto"/>
          </w:rPr>
          <w:t>29</w:t>
        </w:r>
        <w:r w:rsidR="001E5408" w:rsidRPr="000440AB">
          <w:rPr>
            <w:noProof/>
            <w:webHidden/>
            <w:color w:val="auto"/>
          </w:rPr>
          <w:fldChar w:fldCharType="end"/>
        </w:r>
      </w:hyperlink>
    </w:p>
    <w:p w14:paraId="2376C1E2" w14:textId="4E0593B3" w:rsidR="001E5408" w:rsidRPr="000440AB" w:rsidRDefault="00000000">
      <w:pPr>
        <w:pStyle w:val="TDC1"/>
        <w:tabs>
          <w:tab w:val="right" w:leader="dot" w:pos="9350"/>
        </w:tabs>
        <w:rPr>
          <w:rFonts w:asciiTheme="minorHAnsi" w:eastAsiaTheme="minorEastAsia" w:hAnsiTheme="minorHAnsi" w:cstheme="minorBidi"/>
          <w:b w:val="0"/>
          <w:noProof/>
          <w:color w:val="auto"/>
          <w:kern w:val="2"/>
          <w:sz w:val="22"/>
          <w:szCs w:val="22"/>
          <w:lang w:eastAsia="es-HN"/>
          <w14:ligatures w14:val="standardContextual"/>
        </w:rPr>
      </w:pPr>
      <w:hyperlink w:anchor="_Toc153971266" w:history="1">
        <w:r w:rsidR="001E5408" w:rsidRPr="000440AB">
          <w:rPr>
            <w:rStyle w:val="Hipervnculo"/>
            <w:rFonts w:eastAsia="Calibri"/>
            <w:noProof/>
            <w:color w:val="auto"/>
          </w:rPr>
          <w:t xml:space="preserve">Figura 6. Principales barreras que enfrentan las MIPYMES hondureñas del sector moda para atraer a los </w:t>
        </w:r>
        <w:r w:rsidR="003C7C30" w:rsidRPr="003C7C30">
          <w:rPr>
            <w:rStyle w:val="Hipervnculo"/>
            <w:rFonts w:eastAsia="Calibri"/>
            <w:i/>
            <w:noProof/>
            <w:color w:val="auto"/>
          </w:rPr>
          <w:t>millennials</w:t>
        </w:r>
        <w:r w:rsidR="001E5408" w:rsidRPr="000440AB">
          <w:rPr>
            <w:rStyle w:val="Hipervnculo"/>
            <w:rFonts w:eastAsia="Calibri"/>
            <w:noProof/>
            <w:color w:val="auto"/>
          </w:rPr>
          <w:t xml:space="preserve"> comprar en línea</w:t>
        </w:r>
        <w:r w:rsidR="001E5408" w:rsidRPr="000440AB">
          <w:rPr>
            <w:noProof/>
            <w:webHidden/>
            <w:color w:val="auto"/>
          </w:rPr>
          <w:tab/>
        </w:r>
        <w:r w:rsidR="001E5408" w:rsidRPr="000440AB">
          <w:rPr>
            <w:noProof/>
            <w:webHidden/>
            <w:color w:val="auto"/>
          </w:rPr>
          <w:fldChar w:fldCharType="begin"/>
        </w:r>
        <w:r w:rsidR="001E5408" w:rsidRPr="000440AB">
          <w:rPr>
            <w:noProof/>
            <w:webHidden/>
            <w:color w:val="auto"/>
          </w:rPr>
          <w:instrText xml:space="preserve"> PAGEREF _Toc153971266 \h </w:instrText>
        </w:r>
        <w:r w:rsidR="001E5408" w:rsidRPr="000440AB">
          <w:rPr>
            <w:noProof/>
            <w:webHidden/>
            <w:color w:val="auto"/>
          </w:rPr>
        </w:r>
        <w:r w:rsidR="001E5408" w:rsidRPr="000440AB">
          <w:rPr>
            <w:noProof/>
            <w:webHidden/>
            <w:color w:val="auto"/>
          </w:rPr>
          <w:fldChar w:fldCharType="separate"/>
        </w:r>
        <w:r w:rsidR="00FE76F1">
          <w:rPr>
            <w:noProof/>
            <w:webHidden/>
            <w:color w:val="auto"/>
          </w:rPr>
          <w:t>31</w:t>
        </w:r>
        <w:r w:rsidR="001E5408" w:rsidRPr="000440AB">
          <w:rPr>
            <w:noProof/>
            <w:webHidden/>
            <w:color w:val="auto"/>
          </w:rPr>
          <w:fldChar w:fldCharType="end"/>
        </w:r>
      </w:hyperlink>
    </w:p>
    <w:p w14:paraId="1DF8D338" w14:textId="6C3A3876" w:rsidR="001E5408" w:rsidRPr="000440AB" w:rsidRDefault="00000000">
      <w:pPr>
        <w:pStyle w:val="TDC1"/>
        <w:tabs>
          <w:tab w:val="right" w:leader="dot" w:pos="9350"/>
        </w:tabs>
        <w:rPr>
          <w:rFonts w:asciiTheme="minorHAnsi" w:eastAsiaTheme="minorEastAsia" w:hAnsiTheme="minorHAnsi" w:cstheme="minorBidi"/>
          <w:b w:val="0"/>
          <w:noProof/>
          <w:color w:val="auto"/>
          <w:kern w:val="2"/>
          <w:sz w:val="22"/>
          <w:szCs w:val="22"/>
          <w:lang w:eastAsia="es-HN"/>
          <w14:ligatures w14:val="standardContextual"/>
        </w:rPr>
      </w:pPr>
      <w:hyperlink w:anchor="_Toc153971267" w:history="1">
        <w:r w:rsidR="001E5408" w:rsidRPr="000440AB">
          <w:rPr>
            <w:rStyle w:val="Hipervnculo"/>
            <w:rFonts w:eastAsia="Calibri"/>
            <w:noProof/>
            <w:color w:val="auto"/>
          </w:rPr>
          <w:t xml:space="preserve">Figura 7. Redes Sociales que más prefieren los </w:t>
        </w:r>
        <w:r w:rsidR="003C7C30" w:rsidRPr="003C7C30">
          <w:rPr>
            <w:rStyle w:val="Hipervnculo"/>
            <w:rFonts w:eastAsia="Calibri"/>
            <w:i/>
            <w:noProof/>
            <w:color w:val="auto"/>
          </w:rPr>
          <w:t>millennials</w:t>
        </w:r>
        <w:r w:rsidR="001E5408" w:rsidRPr="000440AB">
          <w:rPr>
            <w:rStyle w:val="Hipervnculo"/>
            <w:rFonts w:eastAsia="Calibri"/>
            <w:noProof/>
            <w:color w:val="auto"/>
          </w:rPr>
          <w:t xml:space="preserve"> para comprar en línea</w:t>
        </w:r>
        <w:r w:rsidR="001E5408" w:rsidRPr="000440AB">
          <w:rPr>
            <w:noProof/>
            <w:webHidden/>
            <w:color w:val="auto"/>
          </w:rPr>
          <w:tab/>
        </w:r>
        <w:r w:rsidR="001E5408" w:rsidRPr="000440AB">
          <w:rPr>
            <w:noProof/>
            <w:webHidden/>
            <w:color w:val="auto"/>
          </w:rPr>
          <w:fldChar w:fldCharType="begin"/>
        </w:r>
        <w:r w:rsidR="001E5408" w:rsidRPr="000440AB">
          <w:rPr>
            <w:noProof/>
            <w:webHidden/>
            <w:color w:val="auto"/>
          </w:rPr>
          <w:instrText xml:space="preserve"> PAGEREF _Toc153971267 \h </w:instrText>
        </w:r>
        <w:r w:rsidR="001E5408" w:rsidRPr="000440AB">
          <w:rPr>
            <w:noProof/>
            <w:webHidden/>
            <w:color w:val="auto"/>
          </w:rPr>
        </w:r>
        <w:r w:rsidR="001E5408" w:rsidRPr="000440AB">
          <w:rPr>
            <w:noProof/>
            <w:webHidden/>
            <w:color w:val="auto"/>
          </w:rPr>
          <w:fldChar w:fldCharType="separate"/>
        </w:r>
        <w:r w:rsidR="00FE76F1">
          <w:rPr>
            <w:noProof/>
            <w:webHidden/>
            <w:color w:val="auto"/>
          </w:rPr>
          <w:t>33</w:t>
        </w:r>
        <w:r w:rsidR="001E5408" w:rsidRPr="000440AB">
          <w:rPr>
            <w:noProof/>
            <w:webHidden/>
            <w:color w:val="auto"/>
          </w:rPr>
          <w:fldChar w:fldCharType="end"/>
        </w:r>
      </w:hyperlink>
    </w:p>
    <w:p w14:paraId="6DCBD632" w14:textId="3CA258E0" w:rsidR="001E5408" w:rsidRPr="000440AB" w:rsidRDefault="00000000">
      <w:pPr>
        <w:pStyle w:val="TDC1"/>
        <w:tabs>
          <w:tab w:val="right" w:leader="dot" w:pos="9350"/>
        </w:tabs>
        <w:rPr>
          <w:rFonts w:asciiTheme="minorHAnsi" w:eastAsiaTheme="minorEastAsia" w:hAnsiTheme="minorHAnsi" w:cstheme="minorBidi"/>
          <w:b w:val="0"/>
          <w:noProof/>
          <w:color w:val="auto"/>
          <w:kern w:val="2"/>
          <w:sz w:val="22"/>
          <w:szCs w:val="22"/>
          <w:lang w:eastAsia="es-HN"/>
          <w14:ligatures w14:val="standardContextual"/>
        </w:rPr>
      </w:pPr>
      <w:hyperlink w:anchor="_Toc153971268" w:history="1">
        <w:r w:rsidR="001E5408" w:rsidRPr="000440AB">
          <w:rPr>
            <w:rStyle w:val="Hipervnculo"/>
            <w:rFonts w:eastAsia="Calibri"/>
            <w:noProof/>
            <w:color w:val="auto"/>
          </w:rPr>
          <w:t>Figura 8. Percepción de confianza del proceso de compra en línea</w:t>
        </w:r>
        <w:r w:rsidR="001E5408" w:rsidRPr="000440AB">
          <w:rPr>
            <w:noProof/>
            <w:webHidden/>
            <w:color w:val="auto"/>
          </w:rPr>
          <w:tab/>
        </w:r>
        <w:r w:rsidR="001E5408" w:rsidRPr="000440AB">
          <w:rPr>
            <w:noProof/>
            <w:webHidden/>
            <w:color w:val="auto"/>
          </w:rPr>
          <w:fldChar w:fldCharType="begin"/>
        </w:r>
        <w:r w:rsidR="001E5408" w:rsidRPr="000440AB">
          <w:rPr>
            <w:noProof/>
            <w:webHidden/>
            <w:color w:val="auto"/>
          </w:rPr>
          <w:instrText xml:space="preserve"> PAGEREF _Toc153971268 \h </w:instrText>
        </w:r>
        <w:r w:rsidR="001E5408" w:rsidRPr="000440AB">
          <w:rPr>
            <w:noProof/>
            <w:webHidden/>
            <w:color w:val="auto"/>
          </w:rPr>
        </w:r>
        <w:r w:rsidR="001E5408" w:rsidRPr="000440AB">
          <w:rPr>
            <w:noProof/>
            <w:webHidden/>
            <w:color w:val="auto"/>
          </w:rPr>
          <w:fldChar w:fldCharType="separate"/>
        </w:r>
        <w:r w:rsidR="00FE76F1">
          <w:rPr>
            <w:noProof/>
            <w:webHidden/>
            <w:color w:val="auto"/>
          </w:rPr>
          <w:t>38</w:t>
        </w:r>
        <w:r w:rsidR="001E5408" w:rsidRPr="000440AB">
          <w:rPr>
            <w:noProof/>
            <w:webHidden/>
            <w:color w:val="auto"/>
          </w:rPr>
          <w:fldChar w:fldCharType="end"/>
        </w:r>
      </w:hyperlink>
    </w:p>
    <w:p w14:paraId="3FE5279D" w14:textId="7C4EB1A4" w:rsidR="001E5408" w:rsidRPr="000440AB" w:rsidRDefault="00000000">
      <w:pPr>
        <w:pStyle w:val="TDC1"/>
        <w:tabs>
          <w:tab w:val="right" w:leader="dot" w:pos="9350"/>
        </w:tabs>
        <w:rPr>
          <w:rFonts w:asciiTheme="minorHAnsi" w:eastAsiaTheme="minorEastAsia" w:hAnsiTheme="minorHAnsi" w:cstheme="minorBidi"/>
          <w:b w:val="0"/>
          <w:noProof/>
          <w:color w:val="auto"/>
          <w:kern w:val="2"/>
          <w:sz w:val="22"/>
          <w:szCs w:val="22"/>
          <w:lang w:eastAsia="es-HN"/>
          <w14:ligatures w14:val="standardContextual"/>
        </w:rPr>
      </w:pPr>
      <w:hyperlink w:anchor="_Toc153971269" w:history="1">
        <w:r w:rsidR="001E5408" w:rsidRPr="000440AB">
          <w:rPr>
            <w:rStyle w:val="Hipervnculo"/>
            <w:rFonts w:eastAsia="Calibri"/>
            <w:noProof/>
            <w:color w:val="auto"/>
          </w:rPr>
          <w:t>Figura 9. Aspectos para mejorar la experiencia de compra en línea</w:t>
        </w:r>
        <w:r w:rsidR="001E5408" w:rsidRPr="000440AB">
          <w:rPr>
            <w:noProof/>
            <w:webHidden/>
            <w:color w:val="auto"/>
          </w:rPr>
          <w:tab/>
        </w:r>
        <w:r w:rsidR="001E5408" w:rsidRPr="000440AB">
          <w:rPr>
            <w:noProof/>
            <w:webHidden/>
            <w:color w:val="auto"/>
          </w:rPr>
          <w:fldChar w:fldCharType="begin"/>
        </w:r>
        <w:r w:rsidR="001E5408" w:rsidRPr="000440AB">
          <w:rPr>
            <w:noProof/>
            <w:webHidden/>
            <w:color w:val="auto"/>
          </w:rPr>
          <w:instrText xml:space="preserve"> PAGEREF _Toc153971269 \h </w:instrText>
        </w:r>
        <w:r w:rsidR="001E5408" w:rsidRPr="000440AB">
          <w:rPr>
            <w:noProof/>
            <w:webHidden/>
            <w:color w:val="auto"/>
          </w:rPr>
        </w:r>
        <w:r w:rsidR="001E5408" w:rsidRPr="000440AB">
          <w:rPr>
            <w:noProof/>
            <w:webHidden/>
            <w:color w:val="auto"/>
          </w:rPr>
          <w:fldChar w:fldCharType="separate"/>
        </w:r>
        <w:r w:rsidR="00FE76F1">
          <w:rPr>
            <w:noProof/>
            <w:webHidden/>
            <w:color w:val="auto"/>
          </w:rPr>
          <w:t>40</w:t>
        </w:r>
        <w:r w:rsidR="001E5408" w:rsidRPr="000440AB">
          <w:rPr>
            <w:noProof/>
            <w:webHidden/>
            <w:color w:val="auto"/>
          </w:rPr>
          <w:fldChar w:fldCharType="end"/>
        </w:r>
      </w:hyperlink>
    </w:p>
    <w:p w14:paraId="552D77CB" w14:textId="2040ED50" w:rsidR="001E5408" w:rsidRPr="000440AB" w:rsidRDefault="00000000">
      <w:pPr>
        <w:pStyle w:val="TDC1"/>
        <w:tabs>
          <w:tab w:val="right" w:leader="dot" w:pos="9350"/>
        </w:tabs>
        <w:rPr>
          <w:rFonts w:asciiTheme="minorHAnsi" w:eastAsiaTheme="minorEastAsia" w:hAnsiTheme="minorHAnsi" w:cstheme="minorBidi"/>
          <w:b w:val="0"/>
          <w:noProof/>
          <w:color w:val="auto"/>
          <w:kern w:val="2"/>
          <w:sz w:val="22"/>
          <w:szCs w:val="22"/>
          <w:lang w:eastAsia="es-HN"/>
          <w14:ligatures w14:val="standardContextual"/>
        </w:rPr>
      </w:pPr>
      <w:hyperlink w:anchor="_Toc153971270" w:history="1">
        <w:r w:rsidR="001E5408" w:rsidRPr="000440AB">
          <w:rPr>
            <w:rStyle w:val="Hipervnculo"/>
            <w:rFonts w:eastAsia="Calibri"/>
            <w:noProof/>
            <w:color w:val="auto"/>
          </w:rPr>
          <w:t>Figura 10. Mejores prácticas de empresas de moda internacionales</w:t>
        </w:r>
        <w:r w:rsidR="001E5408" w:rsidRPr="000440AB">
          <w:rPr>
            <w:noProof/>
            <w:webHidden/>
            <w:color w:val="auto"/>
          </w:rPr>
          <w:tab/>
        </w:r>
        <w:r w:rsidR="001E5408" w:rsidRPr="000440AB">
          <w:rPr>
            <w:noProof/>
            <w:webHidden/>
            <w:color w:val="auto"/>
          </w:rPr>
          <w:fldChar w:fldCharType="begin"/>
        </w:r>
        <w:r w:rsidR="001E5408" w:rsidRPr="000440AB">
          <w:rPr>
            <w:noProof/>
            <w:webHidden/>
            <w:color w:val="auto"/>
          </w:rPr>
          <w:instrText xml:space="preserve"> PAGEREF _Toc153971270 \h </w:instrText>
        </w:r>
        <w:r w:rsidR="001E5408" w:rsidRPr="000440AB">
          <w:rPr>
            <w:noProof/>
            <w:webHidden/>
            <w:color w:val="auto"/>
          </w:rPr>
        </w:r>
        <w:r w:rsidR="001E5408" w:rsidRPr="000440AB">
          <w:rPr>
            <w:noProof/>
            <w:webHidden/>
            <w:color w:val="auto"/>
          </w:rPr>
          <w:fldChar w:fldCharType="separate"/>
        </w:r>
        <w:r w:rsidR="00FE76F1">
          <w:rPr>
            <w:b w:val="0"/>
            <w:bCs/>
            <w:noProof/>
            <w:webHidden/>
            <w:color w:val="auto"/>
            <w:lang w:val="es-ES"/>
          </w:rPr>
          <w:t>¡Error! Marcador no definido.</w:t>
        </w:r>
        <w:r w:rsidR="001E5408" w:rsidRPr="000440AB">
          <w:rPr>
            <w:noProof/>
            <w:webHidden/>
            <w:color w:val="auto"/>
          </w:rPr>
          <w:fldChar w:fldCharType="end"/>
        </w:r>
      </w:hyperlink>
    </w:p>
    <w:p w14:paraId="4C5984B5" w14:textId="34E70561" w:rsidR="001E5408" w:rsidRPr="000440AB" w:rsidRDefault="00000000">
      <w:pPr>
        <w:pStyle w:val="TDC1"/>
        <w:tabs>
          <w:tab w:val="right" w:leader="dot" w:pos="9350"/>
        </w:tabs>
        <w:rPr>
          <w:rFonts w:asciiTheme="minorHAnsi" w:eastAsiaTheme="minorEastAsia" w:hAnsiTheme="minorHAnsi" w:cstheme="minorBidi"/>
          <w:b w:val="0"/>
          <w:noProof/>
          <w:color w:val="auto"/>
          <w:kern w:val="2"/>
          <w:sz w:val="22"/>
          <w:szCs w:val="22"/>
          <w:lang w:eastAsia="es-HN"/>
          <w14:ligatures w14:val="standardContextual"/>
        </w:rPr>
      </w:pPr>
      <w:hyperlink w:anchor="_Toc153971271" w:history="1">
        <w:r w:rsidR="001E5408" w:rsidRPr="000440AB">
          <w:rPr>
            <w:rStyle w:val="Hipervnculo"/>
            <w:rFonts w:eastAsia="Calibri"/>
            <w:noProof/>
            <w:color w:val="auto"/>
          </w:rPr>
          <w:t xml:space="preserve">Figura 11. Estrategias de marketing y publicidad digital para atraer a los </w:t>
        </w:r>
        <w:r w:rsidR="003C7C30" w:rsidRPr="003C7C30">
          <w:rPr>
            <w:rStyle w:val="Hipervnculo"/>
            <w:rFonts w:eastAsia="Calibri"/>
            <w:i/>
            <w:noProof/>
            <w:color w:val="auto"/>
          </w:rPr>
          <w:t>millennials</w:t>
        </w:r>
        <w:r w:rsidR="001E5408" w:rsidRPr="000440AB">
          <w:rPr>
            <w:rStyle w:val="Hipervnculo"/>
            <w:rFonts w:eastAsia="Calibri"/>
            <w:noProof/>
            <w:color w:val="auto"/>
          </w:rPr>
          <w:t xml:space="preserve"> a comprar en línea</w:t>
        </w:r>
        <w:r w:rsidR="001E5408" w:rsidRPr="000440AB">
          <w:rPr>
            <w:noProof/>
            <w:webHidden/>
            <w:color w:val="auto"/>
          </w:rPr>
          <w:tab/>
        </w:r>
        <w:r w:rsidR="001E5408" w:rsidRPr="000440AB">
          <w:rPr>
            <w:noProof/>
            <w:webHidden/>
            <w:color w:val="auto"/>
          </w:rPr>
          <w:fldChar w:fldCharType="begin"/>
        </w:r>
        <w:r w:rsidR="001E5408" w:rsidRPr="000440AB">
          <w:rPr>
            <w:noProof/>
            <w:webHidden/>
            <w:color w:val="auto"/>
          </w:rPr>
          <w:instrText xml:space="preserve"> PAGEREF _Toc153971271 \h </w:instrText>
        </w:r>
        <w:r w:rsidR="001E5408" w:rsidRPr="000440AB">
          <w:rPr>
            <w:noProof/>
            <w:webHidden/>
            <w:color w:val="auto"/>
          </w:rPr>
        </w:r>
        <w:r w:rsidR="001E5408" w:rsidRPr="000440AB">
          <w:rPr>
            <w:noProof/>
            <w:webHidden/>
            <w:color w:val="auto"/>
          </w:rPr>
          <w:fldChar w:fldCharType="separate"/>
        </w:r>
        <w:r w:rsidR="00FE76F1">
          <w:rPr>
            <w:noProof/>
            <w:webHidden/>
            <w:color w:val="auto"/>
          </w:rPr>
          <w:t>42</w:t>
        </w:r>
        <w:r w:rsidR="001E5408" w:rsidRPr="000440AB">
          <w:rPr>
            <w:noProof/>
            <w:webHidden/>
            <w:color w:val="auto"/>
          </w:rPr>
          <w:fldChar w:fldCharType="end"/>
        </w:r>
      </w:hyperlink>
    </w:p>
    <w:p w14:paraId="2144E50E" w14:textId="4DDE36EB" w:rsidR="001E5408" w:rsidRPr="000440AB" w:rsidRDefault="00000000">
      <w:pPr>
        <w:pStyle w:val="TDC1"/>
        <w:tabs>
          <w:tab w:val="right" w:leader="dot" w:pos="9350"/>
        </w:tabs>
        <w:rPr>
          <w:rFonts w:asciiTheme="minorHAnsi" w:eastAsiaTheme="minorEastAsia" w:hAnsiTheme="minorHAnsi" w:cstheme="minorBidi"/>
          <w:b w:val="0"/>
          <w:noProof/>
          <w:color w:val="auto"/>
          <w:kern w:val="2"/>
          <w:sz w:val="22"/>
          <w:szCs w:val="22"/>
          <w:lang w:eastAsia="es-HN"/>
          <w14:ligatures w14:val="standardContextual"/>
        </w:rPr>
      </w:pPr>
      <w:hyperlink w:anchor="_Toc153971272" w:history="1">
        <w:r w:rsidR="001E5408" w:rsidRPr="000440AB">
          <w:rPr>
            <w:rStyle w:val="Hipervnculo"/>
            <w:rFonts w:eastAsia="Calibri"/>
            <w:noProof/>
            <w:color w:val="auto"/>
          </w:rPr>
          <w:t xml:space="preserve">Figura 12. Factores que influyen en la decisión de compra en línea en los </w:t>
        </w:r>
        <w:r w:rsidR="003C7C30" w:rsidRPr="003C7C30">
          <w:rPr>
            <w:rStyle w:val="Hipervnculo"/>
            <w:rFonts w:eastAsia="Calibri"/>
            <w:i/>
            <w:noProof/>
            <w:color w:val="auto"/>
          </w:rPr>
          <w:t>millennials</w:t>
        </w:r>
        <w:r w:rsidR="001E5408" w:rsidRPr="000440AB">
          <w:rPr>
            <w:noProof/>
            <w:webHidden/>
            <w:color w:val="auto"/>
          </w:rPr>
          <w:tab/>
        </w:r>
        <w:r w:rsidR="001E5408" w:rsidRPr="000440AB">
          <w:rPr>
            <w:noProof/>
            <w:webHidden/>
            <w:color w:val="auto"/>
          </w:rPr>
          <w:fldChar w:fldCharType="begin"/>
        </w:r>
        <w:r w:rsidR="001E5408" w:rsidRPr="000440AB">
          <w:rPr>
            <w:noProof/>
            <w:webHidden/>
            <w:color w:val="auto"/>
          </w:rPr>
          <w:instrText xml:space="preserve"> PAGEREF _Toc153971272 \h </w:instrText>
        </w:r>
        <w:r w:rsidR="001E5408" w:rsidRPr="000440AB">
          <w:rPr>
            <w:noProof/>
            <w:webHidden/>
            <w:color w:val="auto"/>
          </w:rPr>
        </w:r>
        <w:r w:rsidR="001E5408" w:rsidRPr="000440AB">
          <w:rPr>
            <w:noProof/>
            <w:webHidden/>
            <w:color w:val="auto"/>
          </w:rPr>
          <w:fldChar w:fldCharType="separate"/>
        </w:r>
        <w:r w:rsidR="00FE76F1">
          <w:rPr>
            <w:b w:val="0"/>
            <w:bCs/>
            <w:noProof/>
            <w:webHidden/>
            <w:color w:val="auto"/>
            <w:lang w:val="es-ES"/>
          </w:rPr>
          <w:t>¡Error! Marcador no definido.</w:t>
        </w:r>
        <w:r w:rsidR="001E5408" w:rsidRPr="000440AB">
          <w:rPr>
            <w:noProof/>
            <w:webHidden/>
            <w:color w:val="auto"/>
          </w:rPr>
          <w:fldChar w:fldCharType="end"/>
        </w:r>
      </w:hyperlink>
    </w:p>
    <w:p w14:paraId="6B1400A2" w14:textId="1A2813A0" w:rsidR="001E5408" w:rsidRPr="000440AB" w:rsidRDefault="00000000">
      <w:pPr>
        <w:pStyle w:val="TDC1"/>
        <w:tabs>
          <w:tab w:val="right" w:leader="dot" w:pos="9350"/>
        </w:tabs>
        <w:rPr>
          <w:rFonts w:asciiTheme="minorHAnsi" w:eastAsiaTheme="minorEastAsia" w:hAnsiTheme="minorHAnsi" w:cstheme="minorBidi"/>
          <w:b w:val="0"/>
          <w:noProof/>
          <w:color w:val="auto"/>
          <w:kern w:val="2"/>
          <w:sz w:val="22"/>
          <w:szCs w:val="22"/>
          <w:lang w:eastAsia="es-HN"/>
          <w14:ligatures w14:val="standardContextual"/>
        </w:rPr>
      </w:pPr>
      <w:hyperlink w:anchor="_Toc153971273" w:history="1">
        <w:r w:rsidR="001E5408" w:rsidRPr="000440AB">
          <w:rPr>
            <w:rStyle w:val="Hipervnculo"/>
            <w:rFonts w:eastAsia="Calibri"/>
            <w:noProof/>
            <w:color w:val="auto"/>
          </w:rPr>
          <w:t xml:space="preserve">Figura 13. </w:t>
        </w:r>
        <w:r w:rsidR="00C07C2D" w:rsidRPr="000440AB">
          <w:rPr>
            <w:rStyle w:val="Hipervnculo"/>
            <w:rFonts w:eastAsia="Calibri"/>
            <w:i/>
            <w:noProof/>
            <w:color w:val="auto"/>
          </w:rPr>
          <w:t>Buyer</w:t>
        </w:r>
        <w:r w:rsidR="001E5408" w:rsidRPr="000440AB">
          <w:rPr>
            <w:rStyle w:val="Hipervnculo"/>
            <w:rFonts w:eastAsia="Calibri"/>
            <w:noProof/>
            <w:color w:val="auto"/>
          </w:rPr>
          <w:t xml:space="preserve"> persona Customer Journey Tienda de calzado Isabellas Honduras</w:t>
        </w:r>
        <w:r w:rsidR="001E5408" w:rsidRPr="000440AB">
          <w:rPr>
            <w:noProof/>
            <w:webHidden/>
            <w:color w:val="auto"/>
          </w:rPr>
          <w:tab/>
        </w:r>
        <w:r w:rsidR="001E5408" w:rsidRPr="000440AB">
          <w:rPr>
            <w:noProof/>
            <w:webHidden/>
            <w:color w:val="auto"/>
          </w:rPr>
          <w:fldChar w:fldCharType="begin"/>
        </w:r>
        <w:r w:rsidR="001E5408" w:rsidRPr="000440AB">
          <w:rPr>
            <w:noProof/>
            <w:webHidden/>
            <w:color w:val="auto"/>
          </w:rPr>
          <w:instrText xml:space="preserve"> PAGEREF _Toc153971273 \h </w:instrText>
        </w:r>
        <w:r w:rsidR="001E5408" w:rsidRPr="000440AB">
          <w:rPr>
            <w:noProof/>
            <w:webHidden/>
            <w:color w:val="auto"/>
          </w:rPr>
        </w:r>
        <w:r w:rsidR="001E5408" w:rsidRPr="000440AB">
          <w:rPr>
            <w:noProof/>
            <w:webHidden/>
            <w:color w:val="auto"/>
          </w:rPr>
          <w:fldChar w:fldCharType="separate"/>
        </w:r>
        <w:r w:rsidR="00FE76F1">
          <w:rPr>
            <w:noProof/>
            <w:webHidden/>
            <w:color w:val="auto"/>
          </w:rPr>
          <w:t>70</w:t>
        </w:r>
        <w:r w:rsidR="001E5408" w:rsidRPr="000440AB">
          <w:rPr>
            <w:noProof/>
            <w:webHidden/>
            <w:color w:val="auto"/>
          </w:rPr>
          <w:fldChar w:fldCharType="end"/>
        </w:r>
      </w:hyperlink>
    </w:p>
    <w:p w14:paraId="4B9E52E3" w14:textId="796929AE" w:rsidR="00EC0D2C" w:rsidRPr="000440AB" w:rsidRDefault="004D0F0F" w:rsidP="00CB4CED">
      <w:pPr>
        <w:pStyle w:val="T4"/>
      </w:pPr>
      <w:r w:rsidRPr="000440AB">
        <w:fldChar w:fldCharType="end"/>
      </w:r>
    </w:p>
    <w:p w14:paraId="59A97CBB" w14:textId="77777777" w:rsidR="001E5408" w:rsidRPr="000440AB" w:rsidRDefault="001E5408" w:rsidP="005F63CB">
      <w:pPr>
        <w:jc w:val="center"/>
        <w:rPr>
          <w:b/>
          <w:bCs/>
          <w:sz w:val="28"/>
          <w:szCs w:val="28"/>
        </w:rPr>
      </w:pPr>
    </w:p>
    <w:p w14:paraId="4EAE19CD" w14:textId="4D15D56C" w:rsidR="005F63CB" w:rsidRPr="000440AB" w:rsidRDefault="005F63CB" w:rsidP="005F63CB">
      <w:pPr>
        <w:jc w:val="center"/>
        <w:rPr>
          <w:b/>
          <w:bCs/>
          <w:sz w:val="28"/>
          <w:szCs w:val="28"/>
        </w:rPr>
      </w:pPr>
      <w:r w:rsidRPr="000440AB">
        <w:rPr>
          <w:b/>
          <w:bCs/>
          <w:sz w:val="28"/>
          <w:szCs w:val="28"/>
        </w:rPr>
        <w:t xml:space="preserve">ÍNDICE DE </w:t>
      </w:r>
      <w:r w:rsidR="000B71AD" w:rsidRPr="000440AB">
        <w:rPr>
          <w:b/>
          <w:bCs/>
          <w:sz w:val="28"/>
          <w:szCs w:val="28"/>
        </w:rPr>
        <w:t>ILUSTRACIONES</w:t>
      </w:r>
    </w:p>
    <w:p w14:paraId="0F802706" w14:textId="77777777" w:rsidR="005F63CB" w:rsidRPr="000440AB" w:rsidRDefault="005F63CB" w:rsidP="005F63CB"/>
    <w:p w14:paraId="40E5AE1B" w14:textId="3A2ED53E" w:rsidR="009C0B02" w:rsidRPr="000440AB" w:rsidRDefault="005F63CB">
      <w:pPr>
        <w:pStyle w:val="TDC1"/>
        <w:tabs>
          <w:tab w:val="right" w:leader="dot" w:pos="9350"/>
        </w:tabs>
        <w:rPr>
          <w:rFonts w:asciiTheme="minorHAnsi" w:eastAsiaTheme="minorEastAsia" w:hAnsiTheme="minorHAnsi" w:cstheme="minorBidi"/>
          <w:b w:val="0"/>
          <w:noProof/>
          <w:color w:val="auto"/>
          <w:kern w:val="2"/>
          <w:sz w:val="22"/>
          <w:szCs w:val="22"/>
          <w:lang w:eastAsia="es-HN"/>
          <w14:ligatures w14:val="standardContextual"/>
        </w:rPr>
      </w:pPr>
      <w:r w:rsidRPr="000440AB">
        <w:rPr>
          <w:color w:val="auto"/>
        </w:rPr>
        <w:fldChar w:fldCharType="begin"/>
      </w:r>
      <w:r w:rsidRPr="000440AB">
        <w:rPr>
          <w:color w:val="auto"/>
        </w:rPr>
        <w:instrText xml:space="preserve"> TOC \o "1-1" \h \z \t "ILUSTRACIONES;1" </w:instrText>
      </w:r>
      <w:r w:rsidRPr="000440AB">
        <w:rPr>
          <w:color w:val="auto"/>
        </w:rPr>
        <w:fldChar w:fldCharType="separate"/>
      </w:r>
      <w:hyperlink w:anchor="_Toc153970911" w:history="1">
        <w:r w:rsidR="009C0B02" w:rsidRPr="000440AB">
          <w:rPr>
            <w:rStyle w:val="Hipervnculo"/>
            <w:rFonts w:eastAsia="Calibri"/>
            <w:noProof/>
            <w:color w:val="auto"/>
          </w:rPr>
          <w:t xml:space="preserve">Ilustración 1. Historias Contenido </w:t>
        </w:r>
        <w:r w:rsidR="00C07C2D" w:rsidRPr="000440AB">
          <w:rPr>
            <w:rStyle w:val="Hipervnculo"/>
            <w:rFonts w:eastAsia="Calibri"/>
            <w:i/>
            <w:noProof/>
            <w:color w:val="auto"/>
          </w:rPr>
          <w:t>UGC</w:t>
        </w:r>
        <w:r w:rsidR="009C0B02" w:rsidRPr="000440AB">
          <w:rPr>
            <w:rStyle w:val="Hipervnculo"/>
            <w:rFonts w:eastAsia="Calibri"/>
            <w:noProof/>
            <w:color w:val="auto"/>
          </w:rPr>
          <w:t xml:space="preserve"> (Contenido Generado por el Usuario)</w:t>
        </w:r>
        <w:r w:rsidR="009C0B02" w:rsidRPr="000440AB">
          <w:rPr>
            <w:noProof/>
            <w:webHidden/>
            <w:color w:val="auto"/>
          </w:rPr>
          <w:tab/>
        </w:r>
        <w:r w:rsidR="009C0B02" w:rsidRPr="000440AB">
          <w:rPr>
            <w:noProof/>
            <w:webHidden/>
            <w:color w:val="auto"/>
          </w:rPr>
          <w:fldChar w:fldCharType="begin"/>
        </w:r>
        <w:r w:rsidR="009C0B02" w:rsidRPr="000440AB">
          <w:rPr>
            <w:noProof/>
            <w:webHidden/>
            <w:color w:val="auto"/>
          </w:rPr>
          <w:instrText xml:space="preserve"> PAGEREF _Toc153970911 \h </w:instrText>
        </w:r>
        <w:r w:rsidR="009C0B02" w:rsidRPr="000440AB">
          <w:rPr>
            <w:noProof/>
            <w:webHidden/>
            <w:color w:val="auto"/>
          </w:rPr>
        </w:r>
        <w:r w:rsidR="009C0B02" w:rsidRPr="000440AB">
          <w:rPr>
            <w:noProof/>
            <w:webHidden/>
            <w:color w:val="auto"/>
          </w:rPr>
          <w:fldChar w:fldCharType="separate"/>
        </w:r>
        <w:r w:rsidR="00FE76F1">
          <w:rPr>
            <w:noProof/>
            <w:webHidden/>
            <w:color w:val="auto"/>
          </w:rPr>
          <w:t>53</w:t>
        </w:r>
        <w:r w:rsidR="009C0B02" w:rsidRPr="000440AB">
          <w:rPr>
            <w:noProof/>
            <w:webHidden/>
            <w:color w:val="auto"/>
          </w:rPr>
          <w:fldChar w:fldCharType="end"/>
        </w:r>
      </w:hyperlink>
    </w:p>
    <w:p w14:paraId="46550C70" w14:textId="658A54BA" w:rsidR="009C0B02" w:rsidRPr="000440AB" w:rsidRDefault="00000000">
      <w:pPr>
        <w:pStyle w:val="TDC1"/>
        <w:tabs>
          <w:tab w:val="right" w:leader="dot" w:pos="9350"/>
        </w:tabs>
        <w:rPr>
          <w:rFonts w:asciiTheme="minorHAnsi" w:eastAsiaTheme="minorEastAsia" w:hAnsiTheme="minorHAnsi" w:cstheme="minorBidi"/>
          <w:b w:val="0"/>
          <w:noProof/>
          <w:color w:val="auto"/>
          <w:kern w:val="2"/>
          <w:sz w:val="22"/>
          <w:szCs w:val="22"/>
          <w:lang w:eastAsia="es-HN"/>
          <w14:ligatures w14:val="standardContextual"/>
        </w:rPr>
      </w:pPr>
      <w:hyperlink w:anchor="_Toc153970912" w:history="1">
        <w:r w:rsidR="009C0B02" w:rsidRPr="000440AB">
          <w:rPr>
            <w:rStyle w:val="Hipervnculo"/>
            <w:rFonts w:eastAsia="Calibri"/>
            <w:noProof/>
            <w:color w:val="auto"/>
          </w:rPr>
          <w:t xml:space="preserve">Ilustración 2. Post Nueva Colección </w:t>
        </w:r>
        <w:r w:rsidR="00006B29" w:rsidRPr="000440AB">
          <w:rPr>
            <w:rStyle w:val="Hipervnculo"/>
            <w:rFonts w:eastAsia="Calibri"/>
            <w:i/>
            <w:noProof/>
            <w:color w:val="auto"/>
          </w:rPr>
          <w:t>Flats</w:t>
        </w:r>
        <w:r w:rsidR="009C0B02" w:rsidRPr="000440AB">
          <w:rPr>
            <w:rStyle w:val="Hipervnculo"/>
            <w:rFonts w:eastAsia="Calibri"/>
            <w:noProof/>
            <w:color w:val="auto"/>
          </w:rPr>
          <w:t xml:space="preserve"> Isabellas</w:t>
        </w:r>
        <w:r w:rsidR="009C0B02" w:rsidRPr="000440AB">
          <w:rPr>
            <w:noProof/>
            <w:webHidden/>
            <w:color w:val="auto"/>
          </w:rPr>
          <w:tab/>
        </w:r>
        <w:r w:rsidR="009C0B02" w:rsidRPr="000440AB">
          <w:rPr>
            <w:noProof/>
            <w:webHidden/>
            <w:color w:val="auto"/>
          </w:rPr>
          <w:fldChar w:fldCharType="begin"/>
        </w:r>
        <w:r w:rsidR="009C0B02" w:rsidRPr="000440AB">
          <w:rPr>
            <w:noProof/>
            <w:webHidden/>
            <w:color w:val="auto"/>
          </w:rPr>
          <w:instrText xml:space="preserve"> PAGEREF _Toc153970912 \h </w:instrText>
        </w:r>
        <w:r w:rsidR="009C0B02" w:rsidRPr="000440AB">
          <w:rPr>
            <w:noProof/>
            <w:webHidden/>
            <w:color w:val="auto"/>
          </w:rPr>
        </w:r>
        <w:r w:rsidR="009C0B02" w:rsidRPr="000440AB">
          <w:rPr>
            <w:noProof/>
            <w:webHidden/>
            <w:color w:val="auto"/>
          </w:rPr>
          <w:fldChar w:fldCharType="separate"/>
        </w:r>
        <w:r w:rsidR="00FE76F1">
          <w:rPr>
            <w:noProof/>
            <w:webHidden/>
            <w:color w:val="auto"/>
          </w:rPr>
          <w:t>53</w:t>
        </w:r>
        <w:r w:rsidR="009C0B02" w:rsidRPr="000440AB">
          <w:rPr>
            <w:noProof/>
            <w:webHidden/>
            <w:color w:val="auto"/>
          </w:rPr>
          <w:fldChar w:fldCharType="end"/>
        </w:r>
      </w:hyperlink>
    </w:p>
    <w:p w14:paraId="47CAFB3B" w14:textId="0C9B78B0" w:rsidR="009C0B02" w:rsidRPr="000440AB" w:rsidRDefault="00000000">
      <w:pPr>
        <w:pStyle w:val="TDC1"/>
        <w:tabs>
          <w:tab w:val="right" w:leader="dot" w:pos="9350"/>
        </w:tabs>
        <w:rPr>
          <w:rFonts w:asciiTheme="minorHAnsi" w:eastAsiaTheme="minorEastAsia" w:hAnsiTheme="minorHAnsi" w:cstheme="minorBidi"/>
          <w:b w:val="0"/>
          <w:noProof/>
          <w:color w:val="auto"/>
          <w:kern w:val="2"/>
          <w:sz w:val="22"/>
          <w:szCs w:val="22"/>
          <w:lang w:eastAsia="es-HN"/>
          <w14:ligatures w14:val="standardContextual"/>
        </w:rPr>
      </w:pPr>
      <w:hyperlink w:anchor="_Toc153970913" w:history="1">
        <w:r w:rsidR="009C0B02" w:rsidRPr="000440AB">
          <w:rPr>
            <w:rStyle w:val="Hipervnculo"/>
            <w:rFonts w:eastAsia="Calibri"/>
            <w:noProof/>
            <w:color w:val="auto"/>
          </w:rPr>
          <w:t>Ilustración 3. Carrusel Frase + producto</w:t>
        </w:r>
        <w:r w:rsidR="009C0B02" w:rsidRPr="000440AB">
          <w:rPr>
            <w:noProof/>
            <w:webHidden/>
            <w:color w:val="auto"/>
          </w:rPr>
          <w:tab/>
        </w:r>
        <w:r w:rsidR="009C0B02" w:rsidRPr="000440AB">
          <w:rPr>
            <w:noProof/>
            <w:webHidden/>
            <w:color w:val="auto"/>
          </w:rPr>
          <w:fldChar w:fldCharType="begin"/>
        </w:r>
        <w:r w:rsidR="009C0B02" w:rsidRPr="000440AB">
          <w:rPr>
            <w:noProof/>
            <w:webHidden/>
            <w:color w:val="auto"/>
          </w:rPr>
          <w:instrText xml:space="preserve"> PAGEREF _Toc153970913 \h </w:instrText>
        </w:r>
        <w:r w:rsidR="009C0B02" w:rsidRPr="000440AB">
          <w:rPr>
            <w:noProof/>
            <w:webHidden/>
            <w:color w:val="auto"/>
          </w:rPr>
        </w:r>
        <w:r w:rsidR="009C0B02" w:rsidRPr="000440AB">
          <w:rPr>
            <w:noProof/>
            <w:webHidden/>
            <w:color w:val="auto"/>
          </w:rPr>
          <w:fldChar w:fldCharType="separate"/>
        </w:r>
        <w:r w:rsidR="00FE76F1">
          <w:rPr>
            <w:noProof/>
            <w:webHidden/>
            <w:color w:val="auto"/>
          </w:rPr>
          <w:t>54</w:t>
        </w:r>
        <w:r w:rsidR="009C0B02" w:rsidRPr="000440AB">
          <w:rPr>
            <w:noProof/>
            <w:webHidden/>
            <w:color w:val="auto"/>
          </w:rPr>
          <w:fldChar w:fldCharType="end"/>
        </w:r>
      </w:hyperlink>
    </w:p>
    <w:p w14:paraId="5114D868" w14:textId="7A8D75E4" w:rsidR="009C0B02" w:rsidRPr="000440AB" w:rsidRDefault="00000000">
      <w:pPr>
        <w:pStyle w:val="TDC1"/>
        <w:tabs>
          <w:tab w:val="right" w:leader="dot" w:pos="9350"/>
        </w:tabs>
        <w:rPr>
          <w:rFonts w:asciiTheme="minorHAnsi" w:eastAsiaTheme="minorEastAsia" w:hAnsiTheme="minorHAnsi" w:cstheme="minorBidi"/>
          <w:b w:val="0"/>
          <w:noProof/>
          <w:color w:val="auto"/>
          <w:kern w:val="2"/>
          <w:sz w:val="22"/>
          <w:szCs w:val="22"/>
          <w:lang w:eastAsia="es-HN"/>
          <w14:ligatures w14:val="standardContextual"/>
        </w:rPr>
      </w:pPr>
      <w:hyperlink w:anchor="_Toc153970914" w:history="1">
        <w:r w:rsidR="009C0B02" w:rsidRPr="000440AB">
          <w:rPr>
            <w:rStyle w:val="Hipervnculo"/>
            <w:rFonts w:eastAsia="Calibri"/>
            <w:noProof/>
            <w:color w:val="auto"/>
          </w:rPr>
          <w:t xml:space="preserve">Ilustración 4. </w:t>
        </w:r>
        <w:r w:rsidR="00175E3C" w:rsidRPr="000440AB">
          <w:rPr>
            <w:rStyle w:val="Hipervnculo"/>
            <w:rFonts w:eastAsia="Calibri"/>
            <w:i/>
            <w:noProof/>
            <w:color w:val="auto"/>
          </w:rPr>
          <w:t>Reel</w:t>
        </w:r>
        <w:r w:rsidR="00C07C2D" w:rsidRPr="000440AB">
          <w:rPr>
            <w:rStyle w:val="Hipervnculo"/>
            <w:rFonts w:eastAsia="Calibri"/>
            <w:i/>
            <w:noProof/>
            <w:color w:val="auto"/>
          </w:rPr>
          <w:t>s</w:t>
        </w:r>
        <w:r w:rsidR="009C0B02" w:rsidRPr="000440AB">
          <w:rPr>
            <w:rStyle w:val="Hipervnculo"/>
            <w:rFonts w:eastAsia="Calibri"/>
            <w:noProof/>
            <w:color w:val="auto"/>
          </w:rPr>
          <w:t xml:space="preserve"> Promocionar diferentes diseños para Dia de la Mujer</w:t>
        </w:r>
        <w:r w:rsidR="009C0B02" w:rsidRPr="000440AB">
          <w:rPr>
            <w:noProof/>
            <w:webHidden/>
            <w:color w:val="auto"/>
          </w:rPr>
          <w:tab/>
        </w:r>
        <w:r w:rsidR="009C0B02" w:rsidRPr="000440AB">
          <w:rPr>
            <w:noProof/>
            <w:webHidden/>
            <w:color w:val="auto"/>
          </w:rPr>
          <w:fldChar w:fldCharType="begin"/>
        </w:r>
        <w:r w:rsidR="009C0B02" w:rsidRPr="000440AB">
          <w:rPr>
            <w:noProof/>
            <w:webHidden/>
            <w:color w:val="auto"/>
          </w:rPr>
          <w:instrText xml:space="preserve"> PAGEREF _Toc153970914 \h </w:instrText>
        </w:r>
        <w:r w:rsidR="009C0B02" w:rsidRPr="000440AB">
          <w:rPr>
            <w:noProof/>
            <w:webHidden/>
            <w:color w:val="auto"/>
          </w:rPr>
        </w:r>
        <w:r w:rsidR="009C0B02" w:rsidRPr="000440AB">
          <w:rPr>
            <w:noProof/>
            <w:webHidden/>
            <w:color w:val="auto"/>
          </w:rPr>
          <w:fldChar w:fldCharType="separate"/>
        </w:r>
        <w:r w:rsidR="00FE76F1">
          <w:rPr>
            <w:noProof/>
            <w:webHidden/>
            <w:color w:val="auto"/>
          </w:rPr>
          <w:t>54</w:t>
        </w:r>
        <w:r w:rsidR="009C0B02" w:rsidRPr="000440AB">
          <w:rPr>
            <w:noProof/>
            <w:webHidden/>
            <w:color w:val="auto"/>
          </w:rPr>
          <w:fldChar w:fldCharType="end"/>
        </w:r>
      </w:hyperlink>
    </w:p>
    <w:p w14:paraId="27BEDCAF" w14:textId="706BD069" w:rsidR="009C0B02" w:rsidRPr="000440AB" w:rsidRDefault="00000000">
      <w:pPr>
        <w:pStyle w:val="TDC1"/>
        <w:tabs>
          <w:tab w:val="right" w:leader="dot" w:pos="9350"/>
        </w:tabs>
        <w:rPr>
          <w:rFonts w:asciiTheme="minorHAnsi" w:eastAsiaTheme="minorEastAsia" w:hAnsiTheme="minorHAnsi" w:cstheme="minorBidi"/>
          <w:b w:val="0"/>
          <w:noProof/>
          <w:color w:val="auto"/>
          <w:kern w:val="2"/>
          <w:sz w:val="22"/>
          <w:szCs w:val="22"/>
          <w:lang w:eastAsia="es-HN"/>
          <w14:ligatures w14:val="standardContextual"/>
        </w:rPr>
      </w:pPr>
      <w:hyperlink w:anchor="_Toc153970915" w:history="1">
        <w:r w:rsidR="009C0B02" w:rsidRPr="000440AB">
          <w:rPr>
            <w:rStyle w:val="Hipervnculo"/>
            <w:rFonts w:eastAsia="Calibri"/>
            <w:noProof/>
            <w:color w:val="auto"/>
          </w:rPr>
          <w:t>Ilustración 5. Historia interactiva: Encuesta Preferencia de estilos</w:t>
        </w:r>
        <w:r w:rsidR="009C0B02" w:rsidRPr="000440AB">
          <w:rPr>
            <w:noProof/>
            <w:webHidden/>
            <w:color w:val="auto"/>
          </w:rPr>
          <w:tab/>
        </w:r>
        <w:r w:rsidR="009C0B02" w:rsidRPr="000440AB">
          <w:rPr>
            <w:noProof/>
            <w:webHidden/>
            <w:color w:val="auto"/>
          </w:rPr>
          <w:fldChar w:fldCharType="begin"/>
        </w:r>
        <w:r w:rsidR="009C0B02" w:rsidRPr="000440AB">
          <w:rPr>
            <w:noProof/>
            <w:webHidden/>
            <w:color w:val="auto"/>
          </w:rPr>
          <w:instrText xml:space="preserve"> PAGEREF _Toc153970915 \h </w:instrText>
        </w:r>
        <w:r w:rsidR="009C0B02" w:rsidRPr="000440AB">
          <w:rPr>
            <w:noProof/>
            <w:webHidden/>
            <w:color w:val="auto"/>
          </w:rPr>
        </w:r>
        <w:r w:rsidR="009C0B02" w:rsidRPr="000440AB">
          <w:rPr>
            <w:noProof/>
            <w:webHidden/>
            <w:color w:val="auto"/>
          </w:rPr>
          <w:fldChar w:fldCharType="separate"/>
        </w:r>
        <w:r w:rsidR="00FE76F1">
          <w:rPr>
            <w:noProof/>
            <w:webHidden/>
            <w:color w:val="auto"/>
          </w:rPr>
          <w:t>55</w:t>
        </w:r>
        <w:r w:rsidR="009C0B02" w:rsidRPr="000440AB">
          <w:rPr>
            <w:noProof/>
            <w:webHidden/>
            <w:color w:val="auto"/>
          </w:rPr>
          <w:fldChar w:fldCharType="end"/>
        </w:r>
      </w:hyperlink>
    </w:p>
    <w:p w14:paraId="6024E350" w14:textId="43220141" w:rsidR="009C0B02" w:rsidRPr="000440AB" w:rsidRDefault="00000000">
      <w:pPr>
        <w:pStyle w:val="TDC1"/>
        <w:tabs>
          <w:tab w:val="right" w:leader="dot" w:pos="9350"/>
        </w:tabs>
        <w:rPr>
          <w:rFonts w:asciiTheme="minorHAnsi" w:eastAsiaTheme="minorEastAsia" w:hAnsiTheme="minorHAnsi" w:cstheme="minorBidi"/>
          <w:b w:val="0"/>
          <w:noProof/>
          <w:color w:val="auto"/>
          <w:kern w:val="2"/>
          <w:sz w:val="22"/>
          <w:szCs w:val="22"/>
          <w:lang w:eastAsia="es-HN"/>
          <w14:ligatures w14:val="standardContextual"/>
        </w:rPr>
      </w:pPr>
      <w:hyperlink w:anchor="_Toc153970916" w:history="1">
        <w:r w:rsidR="009C0B02" w:rsidRPr="000440AB">
          <w:rPr>
            <w:rStyle w:val="Hipervnculo"/>
            <w:rFonts w:eastAsia="Calibri"/>
            <w:noProof/>
            <w:color w:val="auto"/>
          </w:rPr>
          <w:t>Ilustración 6. Post, Historia Saludo Dia de la Mujer Hondureña</w:t>
        </w:r>
        <w:r w:rsidR="009C0B02" w:rsidRPr="000440AB">
          <w:rPr>
            <w:noProof/>
            <w:webHidden/>
            <w:color w:val="auto"/>
          </w:rPr>
          <w:tab/>
        </w:r>
        <w:r w:rsidR="009C0B02" w:rsidRPr="000440AB">
          <w:rPr>
            <w:noProof/>
            <w:webHidden/>
            <w:color w:val="auto"/>
          </w:rPr>
          <w:fldChar w:fldCharType="begin"/>
        </w:r>
        <w:r w:rsidR="009C0B02" w:rsidRPr="000440AB">
          <w:rPr>
            <w:noProof/>
            <w:webHidden/>
            <w:color w:val="auto"/>
          </w:rPr>
          <w:instrText xml:space="preserve"> PAGEREF _Toc153970916 \h </w:instrText>
        </w:r>
        <w:r w:rsidR="009C0B02" w:rsidRPr="000440AB">
          <w:rPr>
            <w:noProof/>
            <w:webHidden/>
            <w:color w:val="auto"/>
          </w:rPr>
        </w:r>
        <w:r w:rsidR="009C0B02" w:rsidRPr="000440AB">
          <w:rPr>
            <w:noProof/>
            <w:webHidden/>
            <w:color w:val="auto"/>
          </w:rPr>
          <w:fldChar w:fldCharType="separate"/>
        </w:r>
        <w:r w:rsidR="00FE76F1">
          <w:rPr>
            <w:noProof/>
            <w:webHidden/>
            <w:color w:val="auto"/>
          </w:rPr>
          <w:t>55</w:t>
        </w:r>
        <w:r w:rsidR="009C0B02" w:rsidRPr="000440AB">
          <w:rPr>
            <w:noProof/>
            <w:webHidden/>
            <w:color w:val="auto"/>
          </w:rPr>
          <w:fldChar w:fldCharType="end"/>
        </w:r>
      </w:hyperlink>
    </w:p>
    <w:p w14:paraId="023167AE" w14:textId="596F775E" w:rsidR="009C0B02" w:rsidRPr="000440AB" w:rsidRDefault="00000000">
      <w:pPr>
        <w:pStyle w:val="TDC1"/>
        <w:tabs>
          <w:tab w:val="right" w:leader="dot" w:pos="9350"/>
        </w:tabs>
        <w:rPr>
          <w:rFonts w:asciiTheme="minorHAnsi" w:eastAsiaTheme="minorEastAsia" w:hAnsiTheme="minorHAnsi" w:cstheme="minorBidi"/>
          <w:b w:val="0"/>
          <w:noProof/>
          <w:color w:val="auto"/>
          <w:kern w:val="2"/>
          <w:sz w:val="22"/>
          <w:szCs w:val="22"/>
          <w:lang w:eastAsia="es-HN"/>
          <w14:ligatures w14:val="standardContextual"/>
        </w:rPr>
      </w:pPr>
      <w:hyperlink w:anchor="_Toc153970917" w:history="1">
        <w:r w:rsidR="009C0B02" w:rsidRPr="000440AB">
          <w:rPr>
            <w:rStyle w:val="Hipervnculo"/>
            <w:rFonts w:eastAsia="Calibri"/>
            <w:noProof/>
            <w:color w:val="auto"/>
          </w:rPr>
          <w:t>Ilustración 7. Carrusel Colección de Zapatos de Tacón</w:t>
        </w:r>
        <w:r w:rsidR="009C0B02" w:rsidRPr="000440AB">
          <w:rPr>
            <w:noProof/>
            <w:webHidden/>
            <w:color w:val="auto"/>
          </w:rPr>
          <w:tab/>
        </w:r>
        <w:r w:rsidR="009C0B02" w:rsidRPr="000440AB">
          <w:rPr>
            <w:noProof/>
            <w:webHidden/>
            <w:color w:val="auto"/>
          </w:rPr>
          <w:fldChar w:fldCharType="begin"/>
        </w:r>
        <w:r w:rsidR="009C0B02" w:rsidRPr="000440AB">
          <w:rPr>
            <w:noProof/>
            <w:webHidden/>
            <w:color w:val="auto"/>
          </w:rPr>
          <w:instrText xml:space="preserve"> PAGEREF _Toc153970917 \h </w:instrText>
        </w:r>
        <w:r w:rsidR="009C0B02" w:rsidRPr="000440AB">
          <w:rPr>
            <w:noProof/>
            <w:webHidden/>
            <w:color w:val="auto"/>
          </w:rPr>
        </w:r>
        <w:r w:rsidR="009C0B02" w:rsidRPr="000440AB">
          <w:rPr>
            <w:noProof/>
            <w:webHidden/>
            <w:color w:val="auto"/>
          </w:rPr>
          <w:fldChar w:fldCharType="separate"/>
        </w:r>
        <w:r w:rsidR="00FE76F1">
          <w:rPr>
            <w:noProof/>
            <w:webHidden/>
            <w:color w:val="auto"/>
          </w:rPr>
          <w:t>57</w:t>
        </w:r>
        <w:r w:rsidR="009C0B02" w:rsidRPr="000440AB">
          <w:rPr>
            <w:noProof/>
            <w:webHidden/>
            <w:color w:val="auto"/>
          </w:rPr>
          <w:fldChar w:fldCharType="end"/>
        </w:r>
      </w:hyperlink>
    </w:p>
    <w:p w14:paraId="3C633C1A" w14:textId="40FA3064" w:rsidR="009C0B02" w:rsidRPr="000440AB" w:rsidRDefault="00000000">
      <w:pPr>
        <w:pStyle w:val="TDC1"/>
        <w:tabs>
          <w:tab w:val="right" w:leader="dot" w:pos="9350"/>
        </w:tabs>
        <w:rPr>
          <w:rFonts w:asciiTheme="minorHAnsi" w:eastAsiaTheme="minorEastAsia" w:hAnsiTheme="minorHAnsi" w:cstheme="minorBidi"/>
          <w:b w:val="0"/>
          <w:noProof/>
          <w:color w:val="auto"/>
          <w:kern w:val="2"/>
          <w:sz w:val="22"/>
          <w:szCs w:val="22"/>
          <w:lang w:eastAsia="es-HN"/>
          <w14:ligatures w14:val="standardContextual"/>
        </w:rPr>
      </w:pPr>
      <w:hyperlink w:anchor="_Toc153970918" w:history="1">
        <w:r w:rsidR="009C0B02" w:rsidRPr="000440AB">
          <w:rPr>
            <w:rStyle w:val="Hipervnculo"/>
            <w:rFonts w:eastAsia="Calibri"/>
            <w:noProof/>
            <w:color w:val="auto"/>
          </w:rPr>
          <w:t>Ilustración 8. Post Frase + Producto</w:t>
        </w:r>
        <w:r w:rsidR="009C0B02" w:rsidRPr="000440AB">
          <w:rPr>
            <w:noProof/>
            <w:webHidden/>
            <w:color w:val="auto"/>
          </w:rPr>
          <w:tab/>
        </w:r>
        <w:r w:rsidR="009C0B02" w:rsidRPr="000440AB">
          <w:rPr>
            <w:noProof/>
            <w:webHidden/>
            <w:color w:val="auto"/>
          </w:rPr>
          <w:fldChar w:fldCharType="begin"/>
        </w:r>
        <w:r w:rsidR="009C0B02" w:rsidRPr="000440AB">
          <w:rPr>
            <w:noProof/>
            <w:webHidden/>
            <w:color w:val="auto"/>
          </w:rPr>
          <w:instrText xml:space="preserve"> PAGEREF _Toc153970918 \h </w:instrText>
        </w:r>
        <w:r w:rsidR="009C0B02" w:rsidRPr="000440AB">
          <w:rPr>
            <w:noProof/>
            <w:webHidden/>
            <w:color w:val="auto"/>
          </w:rPr>
        </w:r>
        <w:r w:rsidR="009C0B02" w:rsidRPr="000440AB">
          <w:rPr>
            <w:noProof/>
            <w:webHidden/>
            <w:color w:val="auto"/>
          </w:rPr>
          <w:fldChar w:fldCharType="separate"/>
        </w:r>
        <w:r w:rsidR="00FE76F1">
          <w:rPr>
            <w:noProof/>
            <w:webHidden/>
            <w:color w:val="auto"/>
          </w:rPr>
          <w:t>58</w:t>
        </w:r>
        <w:r w:rsidR="009C0B02" w:rsidRPr="000440AB">
          <w:rPr>
            <w:noProof/>
            <w:webHidden/>
            <w:color w:val="auto"/>
          </w:rPr>
          <w:fldChar w:fldCharType="end"/>
        </w:r>
      </w:hyperlink>
    </w:p>
    <w:p w14:paraId="46058CA3" w14:textId="2001AF3A" w:rsidR="009C0B02" w:rsidRPr="000440AB" w:rsidRDefault="00000000">
      <w:pPr>
        <w:pStyle w:val="TDC1"/>
        <w:tabs>
          <w:tab w:val="right" w:leader="dot" w:pos="9350"/>
        </w:tabs>
        <w:rPr>
          <w:rFonts w:asciiTheme="minorHAnsi" w:eastAsiaTheme="minorEastAsia" w:hAnsiTheme="minorHAnsi" w:cstheme="minorBidi"/>
          <w:b w:val="0"/>
          <w:noProof/>
          <w:color w:val="auto"/>
          <w:kern w:val="2"/>
          <w:sz w:val="22"/>
          <w:szCs w:val="22"/>
          <w:lang w:eastAsia="es-HN"/>
          <w14:ligatures w14:val="standardContextual"/>
        </w:rPr>
      </w:pPr>
      <w:hyperlink w:anchor="_Toc153970919" w:history="1">
        <w:r w:rsidR="009C0B02" w:rsidRPr="000440AB">
          <w:rPr>
            <w:rStyle w:val="Hipervnculo"/>
            <w:rFonts w:eastAsia="Calibri"/>
            <w:noProof/>
            <w:color w:val="auto"/>
          </w:rPr>
          <w:t xml:space="preserve">Ilustración 9. Post 3 </w:t>
        </w:r>
        <w:r w:rsidR="00727F2C" w:rsidRPr="000440AB">
          <w:rPr>
            <w:rStyle w:val="Hipervnculo"/>
            <w:rFonts w:eastAsia="Calibri"/>
            <w:i/>
            <w:noProof/>
            <w:color w:val="auto"/>
          </w:rPr>
          <w:t>Tips</w:t>
        </w:r>
        <w:r w:rsidR="009C0B02" w:rsidRPr="000440AB">
          <w:rPr>
            <w:rStyle w:val="Hipervnculo"/>
            <w:rFonts w:eastAsia="Calibri"/>
            <w:noProof/>
            <w:color w:val="auto"/>
          </w:rPr>
          <w:t xml:space="preserve"> de Cuidado de tus zapatos favoritos</w:t>
        </w:r>
        <w:r w:rsidR="009C0B02" w:rsidRPr="000440AB">
          <w:rPr>
            <w:noProof/>
            <w:webHidden/>
            <w:color w:val="auto"/>
          </w:rPr>
          <w:tab/>
        </w:r>
        <w:r w:rsidR="009C0B02" w:rsidRPr="000440AB">
          <w:rPr>
            <w:noProof/>
            <w:webHidden/>
            <w:color w:val="auto"/>
          </w:rPr>
          <w:fldChar w:fldCharType="begin"/>
        </w:r>
        <w:r w:rsidR="009C0B02" w:rsidRPr="000440AB">
          <w:rPr>
            <w:noProof/>
            <w:webHidden/>
            <w:color w:val="auto"/>
          </w:rPr>
          <w:instrText xml:space="preserve"> PAGEREF _Toc153970919 \h </w:instrText>
        </w:r>
        <w:r w:rsidR="009C0B02" w:rsidRPr="000440AB">
          <w:rPr>
            <w:noProof/>
            <w:webHidden/>
            <w:color w:val="auto"/>
          </w:rPr>
        </w:r>
        <w:r w:rsidR="009C0B02" w:rsidRPr="000440AB">
          <w:rPr>
            <w:noProof/>
            <w:webHidden/>
            <w:color w:val="auto"/>
          </w:rPr>
          <w:fldChar w:fldCharType="separate"/>
        </w:r>
        <w:r w:rsidR="00FE76F1">
          <w:rPr>
            <w:noProof/>
            <w:webHidden/>
            <w:color w:val="auto"/>
          </w:rPr>
          <w:t>58</w:t>
        </w:r>
        <w:r w:rsidR="009C0B02" w:rsidRPr="000440AB">
          <w:rPr>
            <w:noProof/>
            <w:webHidden/>
            <w:color w:val="auto"/>
          </w:rPr>
          <w:fldChar w:fldCharType="end"/>
        </w:r>
      </w:hyperlink>
    </w:p>
    <w:p w14:paraId="5DF115DD" w14:textId="10D135B0" w:rsidR="009C0B02" w:rsidRPr="000440AB" w:rsidRDefault="00000000">
      <w:pPr>
        <w:pStyle w:val="TDC1"/>
        <w:tabs>
          <w:tab w:val="right" w:leader="dot" w:pos="9350"/>
        </w:tabs>
        <w:rPr>
          <w:rFonts w:asciiTheme="minorHAnsi" w:eastAsiaTheme="minorEastAsia" w:hAnsiTheme="minorHAnsi" w:cstheme="minorBidi"/>
          <w:b w:val="0"/>
          <w:noProof/>
          <w:color w:val="auto"/>
          <w:kern w:val="2"/>
          <w:sz w:val="22"/>
          <w:szCs w:val="22"/>
          <w:lang w:eastAsia="es-HN"/>
          <w14:ligatures w14:val="standardContextual"/>
        </w:rPr>
      </w:pPr>
      <w:hyperlink w:anchor="_Toc153970920" w:history="1">
        <w:r w:rsidR="009C0B02" w:rsidRPr="000440AB">
          <w:rPr>
            <w:rStyle w:val="Hipervnculo"/>
            <w:rFonts w:eastAsia="Calibri"/>
            <w:noProof/>
            <w:color w:val="auto"/>
          </w:rPr>
          <w:t>Ilustración 10. Historia Interactiva: Elige el outfit para un par de tacones Isabellas</w:t>
        </w:r>
        <w:r w:rsidR="009C0B02" w:rsidRPr="000440AB">
          <w:rPr>
            <w:noProof/>
            <w:webHidden/>
            <w:color w:val="auto"/>
          </w:rPr>
          <w:tab/>
        </w:r>
        <w:r w:rsidR="009C0B02" w:rsidRPr="000440AB">
          <w:rPr>
            <w:noProof/>
            <w:webHidden/>
            <w:color w:val="auto"/>
          </w:rPr>
          <w:fldChar w:fldCharType="begin"/>
        </w:r>
        <w:r w:rsidR="009C0B02" w:rsidRPr="000440AB">
          <w:rPr>
            <w:noProof/>
            <w:webHidden/>
            <w:color w:val="auto"/>
          </w:rPr>
          <w:instrText xml:space="preserve"> PAGEREF _Toc153970920 \h </w:instrText>
        </w:r>
        <w:r w:rsidR="009C0B02" w:rsidRPr="000440AB">
          <w:rPr>
            <w:noProof/>
            <w:webHidden/>
            <w:color w:val="auto"/>
          </w:rPr>
        </w:r>
        <w:r w:rsidR="009C0B02" w:rsidRPr="000440AB">
          <w:rPr>
            <w:noProof/>
            <w:webHidden/>
            <w:color w:val="auto"/>
          </w:rPr>
          <w:fldChar w:fldCharType="separate"/>
        </w:r>
        <w:r w:rsidR="00FE76F1">
          <w:rPr>
            <w:noProof/>
            <w:webHidden/>
            <w:color w:val="auto"/>
          </w:rPr>
          <w:t>59</w:t>
        </w:r>
        <w:r w:rsidR="009C0B02" w:rsidRPr="000440AB">
          <w:rPr>
            <w:noProof/>
            <w:webHidden/>
            <w:color w:val="auto"/>
          </w:rPr>
          <w:fldChar w:fldCharType="end"/>
        </w:r>
      </w:hyperlink>
    </w:p>
    <w:p w14:paraId="04E0B886" w14:textId="7975AD50" w:rsidR="009C0B02" w:rsidRPr="000440AB" w:rsidRDefault="00000000">
      <w:pPr>
        <w:pStyle w:val="TDC1"/>
        <w:tabs>
          <w:tab w:val="right" w:leader="dot" w:pos="9350"/>
        </w:tabs>
        <w:rPr>
          <w:rFonts w:asciiTheme="minorHAnsi" w:eastAsiaTheme="minorEastAsia" w:hAnsiTheme="minorHAnsi" w:cstheme="minorBidi"/>
          <w:b w:val="0"/>
          <w:noProof/>
          <w:color w:val="auto"/>
          <w:kern w:val="2"/>
          <w:sz w:val="22"/>
          <w:szCs w:val="22"/>
          <w:lang w:eastAsia="es-HN"/>
          <w14:ligatures w14:val="standardContextual"/>
        </w:rPr>
      </w:pPr>
      <w:hyperlink w:anchor="_Toc153970921" w:history="1">
        <w:r w:rsidR="009C0B02" w:rsidRPr="000440AB">
          <w:rPr>
            <w:rStyle w:val="Hipervnculo"/>
            <w:rFonts w:eastAsia="Calibri"/>
            <w:noProof/>
            <w:color w:val="auto"/>
          </w:rPr>
          <w:t>Ilustración 11. Post Frase + Producto</w:t>
        </w:r>
        <w:r w:rsidR="009C0B02" w:rsidRPr="000440AB">
          <w:rPr>
            <w:noProof/>
            <w:webHidden/>
            <w:color w:val="auto"/>
          </w:rPr>
          <w:tab/>
        </w:r>
        <w:r w:rsidR="009C0B02" w:rsidRPr="000440AB">
          <w:rPr>
            <w:noProof/>
            <w:webHidden/>
            <w:color w:val="auto"/>
          </w:rPr>
          <w:fldChar w:fldCharType="begin"/>
        </w:r>
        <w:r w:rsidR="009C0B02" w:rsidRPr="000440AB">
          <w:rPr>
            <w:noProof/>
            <w:webHidden/>
            <w:color w:val="auto"/>
          </w:rPr>
          <w:instrText xml:space="preserve"> PAGEREF _Toc153970921 \h </w:instrText>
        </w:r>
        <w:r w:rsidR="009C0B02" w:rsidRPr="000440AB">
          <w:rPr>
            <w:noProof/>
            <w:webHidden/>
            <w:color w:val="auto"/>
          </w:rPr>
        </w:r>
        <w:r w:rsidR="009C0B02" w:rsidRPr="000440AB">
          <w:rPr>
            <w:noProof/>
            <w:webHidden/>
            <w:color w:val="auto"/>
          </w:rPr>
          <w:fldChar w:fldCharType="separate"/>
        </w:r>
        <w:r w:rsidR="00FE76F1">
          <w:rPr>
            <w:noProof/>
            <w:webHidden/>
            <w:color w:val="auto"/>
          </w:rPr>
          <w:t>59</w:t>
        </w:r>
        <w:r w:rsidR="009C0B02" w:rsidRPr="000440AB">
          <w:rPr>
            <w:noProof/>
            <w:webHidden/>
            <w:color w:val="auto"/>
          </w:rPr>
          <w:fldChar w:fldCharType="end"/>
        </w:r>
      </w:hyperlink>
    </w:p>
    <w:p w14:paraId="3C139C1C" w14:textId="79A302C6" w:rsidR="009C0B02" w:rsidRPr="000440AB" w:rsidRDefault="00000000">
      <w:pPr>
        <w:pStyle w:val="TDC1"/>
        <w:tabs>
          <w:tab w:val="right" w:leader="dot" w:pos="9350"/>
        </w:tabs>
        <w:rPr>
          <w:rFonts w:asciiTheme="minorHAnsi" w:eastAsiaTheme="minorEastAsia" w:hAnsiTheme="minorHAnsi" w:cstheme="minorBidi"/>
          <w:b w:val="0"/>
          <w:noProof/>
          <w:color w:val="auto"/>
          <w:kern w:val="2"/>
          <w:sz w:val="22"/>
          <w:szCs w:val="22"/>
          <w:lang w:eastAsia="es-HN"/>
          <w14:ligatures w14:val="standardContextual"/>
        </w:rPr>
      </w:pPr>
      <w:hyperlink w:anchor="_Toc153970922" w:history="1">
        <w:r w:rsidR="009C0B02" w:rsidRPr="000440AB">
          <w:rPr>
            <w:rStyle w:val="Hipervnculo"/>
            <w:rFonts w:eastAsia="Calibri"/>
            <w:noProof/>
            <w:color w:val="auto"/>
          </w:rPr>
          <w:t xml:space="preserve">Ilustración 12. Historias </w:t>
        </w:r>
        <w:r w:rsidR="00C07C2D" w:rsidRPr="000440AB">
          <w:rPr>
            <w:rStyle w:val="Hipervnculo"/>
            <w:rFonts w:eastAsia="Calibri"/>
            <w:i/>
            <w:noProof/>
            <w:color w:val="auto"/>
          </w:rPr>
          <w:t>UGC</w:t>
        </w:r>
        <w:r w:rsidR="009C0B02" w:rsidRPr="000440AB">
          <w:rPr>
            <w:rStyle w:val="Hipervnculo"/>
            <w:rFonts w:eastAsia="Calibri"/>
            <w:noProof/>
            <w:color w:val="auto"/>
          </w:rPr>
          <w:t>: Fotos de Clientas usando tacones</w:t>
        </w:r>
        <w:r w:rsidR="009C0B02" w:rsidRPr="000440AB">
          <w:rPr>
            <w:noProof/>
            <w:webHidden/>
            <w:color w:val="auto"/>
          </w:rPr>
          <w:tab/>
        </w:r>
        <w:r w:rsidR="009C0B02" w:rsidRPr="000440AB">
          <w:rPr>
            <w:noProof/>
            <w:webHidden/>
            <w:color w:val="auto"/>
          </w:rPr>
          <w:fldChar w:fldCharType="begin"/>
        </w:r>
        <w:r w:rsidR="009C0B02" w:rsidRPr="000440AB">
          <w:rPr>
            <w:noProof/>
            <w:webHidden/>
            <w:color w:val="auto"/>
          </w:rPr>
          <w:instrText xml:space="preserve"> PAGEREF _Toc153970922 \h </w:instrText>
        </w:r>
        <w:r w:rsidR="009C0B02" w:rsidRPr="000440AB">
          <w:rPr>
            <w:noProof/>
            <w:webHidden/>
            <w:color w:val="auto"/>
          </w:rPr>
        </w:r>
        <w:r w:rsidR="009C0B02" w:rsidRPr="000440AB">
          <w:rPr>
            <w:noProof/>
            <w:webHidden/>
            <w:color w:val="auto"/>
          </w:rPr>
          <w:fldChar w:fldCharType="separate"/>
        </w:r>
        <w:r w:rsidR="00FE76F1">
          <w:rPr>
            <w:noProof/>
            <w:webHidden/>
            <w:color w:val="auto"/>
          </w:rPr>
          <w:t>60</w:t>
        </w:r>
        <w:r w:rsidR="009C0B02" w:rsidRPr="000440AB">
          <w:rPr>
            <w:noProof/>
            <w:webHidden/>
            <w:color w:val="auto"/>
          </w:rPr>
          <w:fldChar w:fldCharType="end"/>
        </w:r>
      </w:hyperlink>
    </w:p>
    <w:p w14:paraId="5758B730" w14:textId="2729512C" w:rsidR="009C0B02" w:rsidRPr="000440AB" w:rsidRDefault="00000000">
      <w:pPr>
        <w:pStyle w:val="TDC1"/>
        <w:tabs>
          <w:tab w:val="right" w:leader="dot" w:pos="9350"/>
        </w:tabs>
        <w:rPr>
          <w:rFonts w:asciiTheme="minorHAnsi" w:eastAsiaTheme="minorEastAsia" w:hAnsiTheme="minorHAnsi" w:cstheme="minorBidi"/>
          <w:b w:val="0"/>
          <w:noProof/>
          <w:color w:val="auto"/>
          <w:kern w:val="2"/>
          <w:sz w:val="22"/>
          <w:szCs w:val="22"/>
          <w:lang w:eastAsia="es-HN"/>
          <w14:ligatures w14:val="standardContextual"/>
        </w:rPr>
      </w:pPr>
      <w:hyperlink w:anchor="_Toc153970923" w:history="1">
        <w:r w:rsidR="009C0B02" w:rsidRPr="000440AB">
          <w:rPr>
            <w:rStyle w:val="Hipervnculo"/>
            <w:rFonts w:eastAsia="Calibri"/>
            <w:noProof/>
            <w:color w:val="auto"/>
          </w:rPr>
          <w:t>Ilustración 13. Historias Interactivas: Trivia cuanto sabes del cuidado de tus zapatos</w:t>
        </w:r>
        <w:r w:rsidR="009C0B02" w:rsidRPr="000440AB">
          <w:rPr>
            <w:noProof/>
            <w:webHidden/>
            <w:color w:val="auto"/>
          </w:rPr>
          <w:tab/>
        </w:r>
        <w:r w:rsidR="009C0B02" w:rsidRPr="000440AB">
          <w:rPr>
            <w:noProof/>
            <w:webHidden/>
            <w:color w:val="auto"/>
          </w:rPr>
          <w:fldChar w:fldCharType="begin"/>
        </w:r>
        <w:r w:rsidR="009C0B02" w:rsidRPr="000440AB">
          <w:rPr>
            <w:noProof/>
            <w:webHidden/>
            <w:color w:val="auto"/>
          </w:rPr>
          <w:instrText xml:space="preserve"> PAGEREF _Toc153970923 \h </w:instrText>
        </w:r>
        <w:r w:rsidR="009C0B02" w:rsidRPr="000440AB">
          <w:rPr>
            <w:noProof/>
            <w:webHidden/>
            <w:color w:val="auto"/>
          </w:rPr>
        </w:r>
        <w:r w:rsidR="009C0B02" w:rsidRPr="000440AB">
          <w:rPr>
            <w:noProof/>
            <w:webHidden/>
            <w:color w:val="auto"/>
          </w:rPr>
          <w:fldChar w:fldCharType="separate"/>
        </w:r>
        <w:r w:rsidR="00FE76F1">
          <w:rPr>
            <w:noProof/>
            <w:webHidden/>
            <w:color w:val="auto"/>
          </w:rPr>
          <w:t>60</w:t>
        </w:r>
        <w:r w:rsidR="009C0B02" w:rsidRPr="000440AB">
          <w:rPr>
            <w:noProof/>
            <w:webHidden/>
            <w:color w:val="auto"/>
          </w:rPr>
          <w:fldChar w:fldCharType="end"/>
        </w:r>
      </w:hyperlink>
    </w:p>
    <w:p w14:paraId="01787E30" w14:textId="7F3544E1" w:rsidR="009C0B02" w:rsidRPr="000440AB" w:rsidRDefault="00000000">
      <w:pPr>
        <w:pStyle w:val="TDC1"/>
        <w:tabs>
          <w:tab w:val="right" w:leader="dot" w:pos="9350"/>
        </w:tabs>
        <w:rPr>
          <w:rFonts w:asciiTheme="minorHAnsi" w:eastAsiaTheme="minorEastAsia" w:hAnsiTheme="minorHAnsi" w:cstheme="minorBidi"/>
          <w:b w:val="0"/>
          <w:noProof/>
          <w:color w:val="auto"/>
          <w:kern w:val="2"/>
          <w:sz w:val="22"/>
          <w:szCs w:val="22"/>
          <w:lang w:eastAsia="es-HN"/>
          <w14:ligatures w14:val="standardContextual"/>
        </w:rPr>
      </w:pPr>
      <w:hyperlink w:anchor="_Toc153970924" w:history="1">
        <w:r w:rsidR="009C0B02" w:rsidRPr="000440AB">
          <w:rPr>
            <w:rStyle w:val="Hipervnculo"/>
            <w:rFonts w:eastAsia="Calibri"/>
            <w:noProof/>
            <w:color w:val="auto"/>
          </w:rPr>
          <w:t xml:space="preserve">Ilustración 14. </w:t>
        </w:r>
        <w:r w:rsidR="00175E3C" w:rsidRPr="000440AB">
          <w:rPr>
            <w:rStyle w:val="Hipervnculo"/>
            <w:rFonts w:eastAsia="Calibri"/>
            <w:i/>
            <w:noProof/>
            <w:color w:val="auto"/>
          </w:rPr>
          <w:t>Reel</w:t>
        </w:r>
        <w:r w:rsidR="009C0B02" w:rsidRPr="000440AB">
          <w:rPr>
            <w:rStyle w:val="Hipervnculo"/>
            <w:rFonts w:eastAsia="Calibri"/>
            <w:noProof/>
            <w:color w:val="auto"/>
          </w:rPr>
          <w:t xml:space="preserve"> Proceso diseño y elaboración de Zapatos de Tacón</w:t>
        </w:r>
        <w:r w:rsidR="009C0B02" w:rsidRPr="000440AB">
          <w:rPr>
            <w:noProof/>
            <w:webHidden/>
            <w:color w:val="auto"/>
          </w:rPr>
          <w:tab/>
        </w:r>
        <w:r w:rsidR="009C0B02" w:rsidRPr="000440AB">
          <w:rPr>
            <w:noProof/>
            <w:webHidden/>
            <w:color w:val="auto"/>
          </w:rPr>
          <w:fldChar w:fldCharType="begin"/>
        </w:r>
        <w:r w:rsidR="009C0B02" w:rsidRPr="000440AB">
          <w:rPr>
            <w:noProof/>
            <w:webHidden/>
            <w:color w:val="auto"/>
          </w:rPr>
          <w:instrText xml:space="preserve"> PAGEREF _Toc153970924 \h </w:instrText>
        </w:r>
        <w:r w:rsidR="009C0B02" w:rsidRPr="000440AB">
          <w:rPr>
            <w:noProof/>
            <w:webHidden/>
            <w:color w:val="auto"/>
          </w:rPr>
        </w:r>
        <w:r w:rsidR="009C0B02" w:rsidRPr="000440AB">
          <w:rPr>
            <w:noProof/>
            <w:webHidden/>
            <w:color w:val="auto"/>
          </w:rPr>
          <w:fldChar w:fldCharType="separate"/>
        </w:r>
        <w:r w:rsidR="00FE76F1">
          <w:rPr>
            <w:noProof/>
            <w:webHidden/>
            <w:color w:val="auto"/>
          </w:rPr>
          <w:t>61</w:t>
        </w:r>
        <w:r w:rsidR="009C0B02" w:rsidRPr="000440AB">
          <w:rPr>
            <w:noProof/>
            <w:webHidden/>
            <w:color w:val="auto"/>
          </w:rPr>
          <w:fldChar w:fldCharType="end"/>
        </w:r>
      </w:hyperlink>
    </w:p>
    <w:p w14:paraId="068DB170" w14:textId="586B648A" w:rsidR="009C0B02" w:rsidRPr="000440AB" w:rsidRDefault="00000000">
      <w:pPr>
        <w:pStyle w:val="TDC1"/>
        <w:tabs>
          <w:tab w:val="right" w:leader="dot" w:pos="9350"/>
        </w:tabs>
        <w:rPr>
          <w:rFonts w:asciiTheme="minorHAnsi" w:eastAsiaTheme="minorEastAsia" w:hAnsiTheme="minorHAnsi" w:cstheme="minorBidi"/>
          <w:b w:val="0"/>
          <w:noProof/>
          <w:color w:val="auto"/>
          <w:kern w:val="2"/>
          <w:sz w:val="22"/>
          <w:szCs w:val="22"/>
          <w:lang w:eastAsia="es-HN"/>
          <w14:ligatures w14:val="standardContextual"/>
        </w:rPr>
      </w:pPr>
      <w:hyperlink w:anchor="_Toc153970925" w:history="1">
        <w:r w:rsidR="009C0B02" w:rsidRPr="000440AB">
          <w:rPr>
            <w:rStyle w:val="Hipervnculo"/>
            <w:rFonts w:eastAsia="Calibri"/>
            <w:noProof/>
            <w:color w:val="auto"/>
          </w:rPr>
          <w:t xml:space="preserve">Ilustración 15. </w:t>
        </w:r>
        <w:r w:rsidR="00175E3C" w:rsidRPr="000440AB">
          <w:rPr>
            <w:rStyle w:val="Hipervnculo"/>
            <w:rFonts w:eastAsia="Calibri"/>
            <w:i/>
            <w:noProof/>
            <w:color w:val="auto"/>
          </w:rPr>
          <w:t>Reel</w:t>
        </w:r>
        <w:r w:rsidR="009C0B02" w:rsidRPr="000440AB">
          <w:rPr>
            <w:rStyle w:val="Hipervnculo"/>
            <w:rFonts w:eastAsia="Calibri"/>
            <w:noProof/>
            <w:color w:val="auto"/>
          </w:rPr>
          <w:t xml:space="preserve"> presentar diferentes diseños de tacones para San Valentín</w:t>
        </w:r>
        <w:r w:rsidR="009C0B02" w:rsidRPr="000440AB">
          <w:rPr>
            <w:noProof/>
            <w:webHidden/>
            <w:color w:val="auto"/>
          </w:rPr>
          <w:tab/>
        </w:r>
        <w:r w:rsidR="009C0B02" w:rsidRPr="000440AB">
          <w:rPr>
            <w:noProof/>
            <w:webHidden/>
            <w:color w:val="auto"/>
          </w:rPr>
          <w:fldChar w:fldCharType="begin"/>
        </w:r>
        <w:r w:rsidR="009C0B02" w:rsidRPr="000440AB">
          <w:rPr>
            <w:noProof/>
            <w:webHidden/>
            <w:color w:val="auto"/>
          </w:rPr>
          <w:instrText xml:space="preserve"> PAGEREF _Toc153970925 \h </w:instrText>
        </w:r>
        <w:r w:rsidR="009C0B02" w:rsidRPr="000440AB">
          <w:rPr>
            <w:noProof/>
            <w:webHidden/>
            <w:color w:val="auto"/>
          </w:rPr>
        </w:r>
        <w:r w:rsidR="009C0B02" w:rsidRPr="000440AB">
          <w:rPr>
            <w:noProof/>
            <w:webHidden/>
            <w:color w:val="auto"/>
          </w:rPr>
          <w:fldChar w:fldCharType="separate"/>
        </w:r>
        <w:r w:rsidR="00FE76F1">
          <w:rPr>
            <w:noProof/>
            <w:webHidden/>
            <w:color w:val="auto"/>
          </w:rPr>
          <w:t>61</w:t>
        </w:r>
        <w:r w:rsidR="009C0B02" w:rsidRPr="000440AB">
          <w:rPr>
            <w:noProof/>
            <w:webHidden/>
            <w:color w:val="auto"/>
          </w:rPr>
          <w:fldChar w:fldCharType="end"/>
        </w:r>
      </w:hyperlink>
    </w:p>
    <w:p w14:paraId="04DCB96F" w14:textId="45472652" w:rsidR="009C0B02" w:rsidRPr="000440AB" w:rsidRDefault="00000000">
      <w:pPr>
        <w:pStyle w:val="TDC1"/>
        <w:tabs>
          <w:tab w:val="right" w:leader="dot" w:pos="9350"/>
        </w:tabs>
        <w:rPr>
          <w:rFonts w:asciiTheme="minorHAnsi" w:eastAsiaTheme="minorEastAsia" w:hAnsiTheme="minorHAnsi" w:cstheme="minorBidi"/>
          <w:b w:val="0"/>
          <w:noProof/>
          <w:color w:val="auto"/>
          <w:kern w:val="2"/>
          <w:sz w:val="22"/>
          <w:szCs w:val="22"/>
          <w:lang w:eastAsia="es-HN"/>
          <w14:ligatures w14:val="standardContextual"/>
        </w:rPr>
      </w:pPr>
      <w:hyperlink w:anchor="_Toc153970926" w:history="1">
        <w:r w:rsidR="009C0B02" w:rsidRPr="000440AB">
          <w:rPr>
            <w:rStyle w:val="Hipervnculo"/>
            <w:rFonts w:eastAsia="Calibri"/>
            <w:noProof/>
            <w:color w:val="auto"/>
          </w:rPr>
          <w:t>Ilustración 16. Historia Interactiva: ¿Cuál es tu estilo?</w:t>
        </w:r>
        <w:r w:rsidR="009C0B02" w:rsidRPr="000440AB">
          <w:rPr>
            <w:noProof/>
            <w:webHidden/>
            <w:color w:val="auto"/>
          </w:rPr>
          <w:tab/>
        </w:r>
        <w:r w:rsidR="009C0B02" w:rsidRPr="000440AB">
          <w:rPr>
            <w:noProof/>
            <w:webHidden/>
            <w:color w:val="auto"/>
          </w:rPr>
          <w:fldChar w:fldCharType="begin"/>
        </w:r>
        <w:r w:rsidR="009C0B02" w:rsidRPr="000440AB">
          <w:rPr>
            <w:noProof/>
            <w:webHidden/>
            <w:color w:val="auto"/>
          </w:rPr>
          <w:instrText xml:space="preserve"> PAGEREF _Toc153970926 \h </w:instrText>
        </w:r>
        <w:r w:rsidR="009C0B02" w:rsidRPr="000440AB">
          <w:rPr>
            <w:noProof/>
            <w:webHidden/>
            <w:color w:val="auto"/>
          </w:rPr>
        </w:r>
        <w:r w:rsidR="009C0B02" w:rsidRPr="000440AB">
          <w:rPr>
            <w:noProof/>
            <w:webHidden/>
            <w:color w:val="auto"/>
          </w:rPr>
          <w:fldChar w:fldCharType="separate"/>
        </w:r>
        <w:r w:rsidR="00FE76F1">
          <w:rPr>
            <w:noProof/>
            <w:webHidden/>
            <w:color w:val="auto"/>
          </w:rPr>
          <w:t>62</w:t>
        </w:r>
        <w:r w:rsidR="009C0B02" w:rsidRPr="000440AB">
          <w:rPr>
            <w:noProof/>
            <w:webHidden/>
            <w:color w:val="auto"/>
          </w:rPr>
          <w:fldChar w:fldCharType="end"/>
        </w:r>
      </w:hyperlink>
    </w:p>
    <w:p w14:paraId="22C28896" w14:textId="76DEC293" w:rsidR="009C0B02" w:rsidRPr="000440AB" w:rsidRDefault="00000000">
      <w:pPr>
        <w:pStyle w:val="TDC1"/>
        <w:tabs>
          <w:tab w:val="right" w:leader="dot" w:pos="9350"/>
        </w:tabs>
        <w:rPr>
          <w:rFonts w:asciiTheme="minorHAnsi" w:eastAsiaTheme="minorEastAsia" w:hAnsiTheme="minorHAnsi" w:cstheme="minorBidi"/>
          <w:b w:val="0"/>
          <w:noProof/>
          <w:color w:val="auto"/>
          <w:kern w:val="2"/>
          <w:sz w:val="22"/>
          <w:szCs w:val="22"/>
          <w:lang w:eastAsia="es-HN"/>
          <w14:ligatures w14:val="standardContextual"/>
        </w:rPr>
      </w:pPr>
      <w:hyperlink w:anchor="_Toc153970927" w:history="1">
        <w:r w:rsidR="009C0B02" w:rsidRPr="000440AB">
          <w:rPr>
            <w:rStyle w:val="Hipervnculo"/>
            <w:rFonts w:eastAsia="Calibri"/>
            <w:noProof/>
            <w:color w:val="auto"/>
          </w:rPr>
          <w:t>Ilustración 17. Carrusel Nueva Colección Verano 2024</w:t>
        </w:r>
        <w:r w:rsidR="009C0B02" w:rsidRPr="000440AB">
          <w:rPr>
            <w:noProof/>
            <w:webHidden/>
            <w:color w:val="auto"/>
          </w:rPr>
          <w:tab/>
        </w:r>
        <w:r w:rsidR="009C0B02" w:rsidRPr="000440AB">
          <w:rPr>
            <w:noProof/>
            <w:webHidden/>
            <w:color w:val="auto"/>
          </w:rPr>
          <w:fldChar w:fldCharType="begin"/>
        </w:r>
        <w:r w:rsidR="009C0B02" w:rsidRPr="000440AB">
          <w:rPr>
            <w:noProof/>
            <w:webHidden/>
            <w:color w:val="auto"/>
          </w:rPr>
          <w:instrText xml:space="preserve"> PAGEREF _Toc153970927 \h </w:instrText>
        </w:r>
        <w:r w:rsidR="009C0B02" w:rsidRPr="000440AB">
          <w:rPr>
            <w:noProof/>
            <w:webHidden/>
            <w:color w:val="auto"/>
          </w:rPr>
        </w:r>
        <w:r w:rsidR="009C0B02" w:rsidRPr="000440AB">
          <w:rPr>
            <w:noProof/>
            <w:webHidden/>
            <w:color w:val="auto"/>
          </w:rPr>
          <w:fldChar w:fldCharType="separate"/>
        </w:r>
        <w:r w:rsidR="00FE76F1">
          <w:rPr>
            <w:noProof/>
            <w:webHidden/>
            <w:color w:val="auto"/>
          </w:rPr>
          <w:t>64</w:t>
        </w:r>
        <w:r w:rsidR="009C0B02" w:rsidRPr="000440AB">
          <w:rPr>
            <w:noProof/>
            <w:webHidden/>
            <w:color w:val="auto"/>
          </w:rPr>
          <w:fldChar w:fldCharType="end"/>
        </w:r>
      </w:hyperlink>
    </w:p>
    <w:p w14:paraId="1BFEB1F8" w14:textId="3374F8B5" w:rsidR="009C0B02" w:rsidRPr="000440AB" w:rsidRDefault="00000000">
      <w:pPr>
        <w:pStyle w:val="TDC1"/>
        <w:tabs>
          <w:tab w:val="right" w:leader="dot" w:pos="9350"/>
        </w:tabs>
        <w:rPr>
          <w:rFonts w:asciiTheme="minorHAnsi" w:eastAsiaTheme="minorEastAsia" w:hAnsiTheme="minorHAnsi" w:cstheme="minorBidi"/>
          <w:b w:val="0"/>
          <w:noProof/>
          <w:color w:val="auto"/>
          <w:kern w:val="2"/>
          <w:sz w:val="22"/>
          <w:szCs w:val="22"/>
          <w:lang w:eastAsia="es-HN"/>
          <w14:ligatures w14:val="standardContextual"/>
        </w:rPr>
      </w:pPr>
      <w:hyperlink w:anchor="_Toc153970928" w:history="1">
        <w:r w:rsidR="009C0B02" w:rsidRPr="000440AB">
          <w:rPr>
            <w:rStyle w:val="Hipervnculo"/>
            <w:rFonts w:eastAsia="Calibri"/>
            <w:noProof/>
            <w:color w:val="auto"/>
          </w:rPr>
          <w:t>Ilustración 18. Historia Frase</w:t>
        </w:r>
        <w:r w:rsidR="009C0B02" w:rsidRPr="000440AB">
          <w:rPr>
            <w:noProof/>
            <w:webHidden/>
            <w:color w:val="auto"/>
          </w:rPr>
          <w:tab/>
        </w:r>
        <w:r w:rsidR="009C0B02" w:rsidRPr="000440AB">
          <w:rPr>
            <w:noProof/>
            <w:webHidden/>
            <w:color w:val="auto"/>
          </w:rPr>
          <w:fldChar w:fldCharType="begin"/>
        </w:r>
        <w:r w:rsidR="009C0B02" w:rsidRPr="000440AB">
          <w:rPr>
            <w:noProof/>
            <w:webHidden/>
            <w:color w:val="auto"/>
          </w:rPr>
          <w:instrText xml:space="preserve"> PAGEREF _Toc153970928 \h </w:instrText>
        </w:r>
        <w:r w:rsidR="009C0B02" w:rsidRPr="000440AB">
          <w:rPr>
            <w:noProof/>
            <w:webHidden/>
            <w:color w:val="auto"/>
          </w:rPr>
        </w:r>
        <w:r w:rsidR="009C0B02" w:rsidRPr="000440AB">
          <w:rPr>
            <w:noProof/>
            <w:webHidden/>
            <w:color w:val="auto"/>
          </w:rPr>
          <w:fldChar w:fldCharType="separate"/>
        </w:r>
        <w:r w:rsidR="00FE76F1">
          <w:rPr>
            <w:noProof/>
            <w:webHidden/>
            <w:color w:val="auto"/>
          </w:rPr>
          <w:t>65</w:t>
        </w:r>
        <w:r w:rsidR="009C0B02" w:rsidRPr="000440AB">
          <w:rPr>
            <w:noProof/>
            <w:webHidden/>
            <w:color w:val="auto"/>
          </w:rPr>
          <w:fldChar w:fldCharType="end"/>
        </w:r>
      </w:hyperlink>
    </w:p>
    <w:p w14:paraId="14FE4672" w14:textId="2FE17929" w:rsidR="009C0B02" w:rsidRPr="000440AB" w:rsidRDefault="00000000">
      <w:pPr>
        <w:pStyle w:val="TDC1"/>
        <w:tabs>
          <w:tab w:val="right" w:leader="dot" w:pos="9350"/>
        </w:tabs>
        <w:rPr>
          <w:rFonts w:asciiTheme="minorHAnsi" w:eastAsiaTheme="minorEastAsia" w:hAnsiTheme="minorHAnsi" w:cstheme="minorBidi"/>
          <w:b w:val="0"/>
          <w:noProof/>
          <w:color w:val="auto"/>
          <w:kern w:val="2"/>
          <w:sz w:val="22"/>
          <w:szCs w:val="22"/>
          <w:lang w:eastAsia="es-HN"/>
          <w14:ligatures w14:val="standardContextual"/>
        </w:rPr>
      </w:pPr>
      <w:hyperlink w:anchor="_Toc153970929" w:history="1">
        <w:r w:rsidR="009C0B02" w:rsidRPr="000440AB">
          <w:rPr>
            <w:rStyle w:val="Hipervnculo"/>
            <w:rFonts w:eastAsia="Calibri"/>
            <w:noProof/>
            <w:color w:val="auto"/>
          </w:rPr>
          <w:t>Ilustración 19. Historia Interactiva: Elije el estilo de verano</w:t>
        </w:r>
        <w:r w:rsidR="009C0B02" w:rsidRPr="000440AB">
          <w:rPr>
            <w:noProof/>
            <w:webHidden/>
            <w:color w:val="auto"/>
          </w:rPr>
          <w:tab/>
        </w:r>
        <w:r w:rsidR="009C0B02" w:rsidRPr="000440AB">
          <w:rPr>
            <w:noProof/>
            <w:webHidden/>
            <w:color w:val="auto"/>
          </w:rPr>
          <w:fldChar w:fldCharType="begin"/>
        </w:r>
        <w:r w:rsidR="009C0B02" w:rsidRPr="000440AB">
          <w:rPr>
            <w:noProof/>
            <w:webHidden/>
            <w:color w:val="auto"/>
          </w:rPr>
          <w:instrText xml:space="preserve"> PAGEREF _Toc153970929 \h </w:instrText>
        </w:r>
        <w:r w:rsidR="009C0B02" w:rsidRPr="000440AB">
          <w:rPr>
            <w:noProof/>
            <w:webHidden/>
            <w:color w:val="auto"/>
          </w:rPr>
        </w:r>
        <w:r w:rsidR="009C0B02" w:rsidRPr="000440AB">
          <w:rPr>
            <w:noProof/>
            <w:webHidden/>
            <w:color w:val="auto"/>
          </w:rPr>
          <w:fldChar w:fldCharType="separate"/>
        </w:r>
        <w:r w:rsidR="00FE76F1">
          <w:rPr>
            <w:noProof/>
            <w:webHidden/>
            <w:color w:val="auto"/>
          </w:rPr>
          <w:t>65</w:t>
        </w:r>
        <w:r w:rsidR="009C0B02" w:rsidRPr="000440AB">
          <w:rPr>
            <w:noProof/>
            <w:webHidden/>
            <w:color w:val="auto"/>
          </w:rPr>
          <w:fldChar w:fldCharType="end"/>
        </w:r>
      </w:hyperlink>
    </w:p>
    <w:p w14:paraId="79E14499" w14:textId="1817A55C" w:rsidR="009C0B02" w:rsidRPr="000440AB" w:rsidRDefault="00000000">
      <w:pPr>
        <w:pStyle w:val="TDC1"/>
        <w:tabs>
          <w:tab w:val="right" w:leader="dot" w:pos="9350"/>
        </w:tabs>
        <w:rPr>
          <w:rFonts w:asciiTheme="minorHAnsi" w:eastAsiaTheme="minorEastAsia" w:hAnsiTheme="minorHAnsi" w:cstheme="minorBidi"/>
          <w:b w:val="0"/>
          <w:noProof/>
          <w:color w:val="auto"/>
          <w:kern w:val="2"/>
          <w:sz w:val="22"/>
          <w:szCs w:val="22"/>
          <w:lang w:eastAsia="es-HN"/>
          <w14:ligatures w14:val="standardContextual"/>
        </w:rPr>
      </w:pPr>
      <w:hyperlink w:anchor="_Toc153970930" w:history="1">
        <w:r w:rsidR="009C0B02" w:rsidRPr="000440AB">
          <w:rPr>
            <w:rStyle w:val="Hipervnculo"/>
            <w:rFonts w:eastAsia="Calibri"/>
            <w:noProof/>
            <w:color w:val="auto"/>
          </w:rPr>
          <w:t xml:space="preserve">Ilustración 20. </w:t>
        </w:r>
        <w:r w:rsidR="00175E3C" w:rsidRPr="000440AB">
          <w:rPr>
            <w:rStyle w:val="Hipervnculo"/>
            <w:rFonts w:eastAsia="Calibri"/>
            <w:i/>
            <w:noProof/>
            <w:color w:val="auto"/>
          </w:rPr>
          <w:t>Reel</w:t>
        </w:r>
        <w:r w:rsidR="009C0B02" w:rsidRPr="000440AB">
          <w:rPr>
            <w:rStyle w:val="Hipervnculo"/>
            <w:rFonts w:eastAsia="Calibri"/>
            <w:noProof/>
            <w:color w:val="auto"/>
          </w:rPr>
          <w:t xml:space="preserve"> Ideas de outfits de verano para lucir tus sandalias Isabellas</w:t>
        </w:r>
        <w:r w:rsidR="009C0B02" w:rsidRPr="000440AB">
          <w:rPr>
            <w:noProof/>
            <w:webHidden/>
            <w:color w:val="auto"/>
          </w:rPr>
          <w:tab/>
        </w:r>
        <w:r w:rsidR="009C0B02" w:rsidRPr="000440AB">
          <w:rPr>
            <w:noProof/>
            <w:webHidden/>
            <w:color w:val="auto"/>
          </w:rPr>
          <w:fldChar w:fldCharType="begin"/>
        </w:r>
        <w:r w:rsidR="009C0B02" w:rsidRPr="000440AB">
          <w:rPr>
            <w:noProof/>
            <w:webHidden/>
            <w:color w:val="auto"/>
          </w:rPr>
          <w:instrText xml:space="preserve"> PAGEREF _Toc153970930 \h </w:instrText>
        </w:r>
        <w:r w:rsidR="009C0B02" w:rsidRPr="000440AB">
          <w:rPr>
            <w:noProof/>
            <w:webHidden/>
            <w:color w:val="auto"/>
          </w:rPr>
        </w:r>
        <w:r w:rsidR="009C0B02" w:rsidRPr="000440AB">
          <w:rPr>
            <w:noProof/>
            <w:webHidden/>
            <w:color w:val="auto"/>
          </w:rPr>
          <w:fldChar w:fldCharType="separate"/>
        </w:r>
        <w:r w:rsidR="00FE76F1">
          <w:rPr>
            <w:noProof/>
            <w:webHidden/>
            <w:color w:val="auto"/>
          </w:rPr>
          <w:t>66</w:t>
        </w:r>
        <w:r w:rsidR="009C0B02" w:rsidRPr="000440AB">
          <w:rPr>
            <w:noProof/>
            <w:webHidden/>
            <w:color w:val="auto"/>
          </w:rPr>
          <w:fldChar w:fldCharType="end"/>
        </w:r>
      </w:hyperlink>
    </w:p>
    <w:p w14:paraId="5211A2D5" w14:textId="5E63CD88" w:rsidR="009C0B02" w:rsidRPr="000440AB" w:rsidRDefault="00000000">
      <w:pPr>
        <w:pStyle w:val="TDC1"/>
        <w:tabs>
          <w:tab w:val="right" w:leader="dot" w:pos="9350"/>
        </w:tabs>
        <w:rPr>
          <w:rFonts w:asciiTheme="minorHAnsi" w:eastAsiaTheme="minorEastAsia" w:hAnsiTheme="minorHAnsi" w:cstheme="minorBidi"/>
          <w:b w:val="0"/>
          <w:noProof/>
          <w:color w:val="auto"/>
          <w:kern w:val="2"/>
          <w:sz w:val="22"/>
          <w:szCs w:val="22"/>
          <w:lang w:eastAsia="es-HN"/>
          <w14:ligatures w14:val="standardContextual"/>
        </w:rPr>
      </w:pPr>
      <w:hyperlink w:anchor="_Toc153970931" w:history="1">
        <w:r w:rsidR="009C0B02" w:rsidRPr="000440AB">
          <w:rPr>
            <w:rStyle w:val="Hipervnculo"/>
            <w:rFonts w:eastAsia="Calibri"/>
            <w:noProof/>
            <w:color w:val="auto"/>
          </w:rPr>
          <w:t xml:space="preserve">Ilustración 21. </w:t>
        </w:r>
        <w:r w:rsidR="00175E3C" w:rsidRPr="000440AB">
          <w:rPr>
            <w:rStyle w:val="Hipervnculo"/>
            <w:rFonts w:eastAsia="Calibri"/>
            <w:i/>
            <w:noProof/>
            <w:color w:val="auto"/>
          </w:rPr>
          <w:t>Reel</w:t>
        </w:r>
        <w:r w:rsidR="009C0B02" w:rsidRPr="000440AB">
          <w:rPr>
            <w:rStyle w:val="Hipervnculo"/>
            <w:rFonts w:eastAsia="Calibri"/>
            <w:noProof/>
            <w:color w:val="auto"/>
          </w:rPr>
          <w:t xml:space="preserve"> </w:t>
        </w:r>
        <w:r w:rsidR="00727F2C" w:rsidRPr="000440AB">
          <w:rPr>
            <w:rStyle w:val="Hipervnculo"/>
            <w:rFonts w:eastAsia="Calibri"/>
            <w:i/>
            <w:noProof/>
            <w:color w:val="auto"/>
          </w:rPr>
          <w:t>Unboxing</w:t>
        </w:r>
        <w:r w:rsidR="009C0B02" w:rsidRPr="000440AB">
          <w:rPr>
            <w:rStyle w:val="Hipervnculo"/>
            <w:rFonts w:eastAsia="Calibri"/>
            <w:noProof/>
            <w:color w:val="auto"/>
          </w:rPr>
          <w:t xml:space="preserve"> de calzado para este verano</w:t>
        </w:r>
        <w:r w:rsidR="009C0B02" w:rsidRPr="000440AB">
          <w:rPr>
            <w:noProof/>
            <w:webHidden/>
            <w:color w:val="auto"/>
          </w:rPr>
          <w:tab/>
        </w:r>
        <w:r w:rsidR="009C0B02" w:rsidRPr="000440AB">
          <w:rPr>
            <w:noProof/>
            <w:webHidden/>
            <w:color w:val="auto"/>
          </w:rPr>
          <w:fldChar w:fldCharType="begin"/>
        </w:r>
        <w:r w:rsidR="009C0B02" w:rsidRPr="000440AB">
          <w:rPr>
            <w:noProof/>
            <w:webHidden/>
            <w:color w:val="auto"/>
          </w:rPr>
          <w:instrText xml:space="preserve"> PAGEREF _Toc153970931 \h </w:instrText>
        </w:r>
        <w:r w:rsidR="009C0B02" w:rsidRPr="000440AB">
          <w:rPr>
            <w:noProof/>
            <w:webHidden/>
            <w:color w:val="auto"/>
          </w:rPr>
        </w:r>
        <w:r w:rsidR="009C0B02" w:rsidRPr="000440AB">
          <w:rPr>
            <w:noProof/>
            <w:webHidden/>
            <w:color w:val="auto"/>
          </w:rPr>
          <w:fldChar w:fldCharType="separate"/>
        </w:r>
        <w:r w:rsidR="00FE76F1">
          <w:rPr>
            <w:noProof/>
            <w:webHidden/>
            <w:color w:val="auto"/>
          </w:rPr>
          <w:t>66</w:t>
        </w:r>
        <w:r w:rsidR="009C0B02" w:rsidRPr="000440AB">
          <w:rPr>
            <w:noProof/>
            <w:webHidden/>
            <w:color w:val="auto"/>
          </w:rPr>
          <w:fldChar w:fldCharType="end"/>
        </w:r>
      </w:hyperlink>
    </w:p>
    <w:p w14:paraId="09A0ABF6" w14:textId="273A3189" w:rsidR="009C0B02" w:rsidRPr="000440AB" w:rsidRDefault="00000000">
      <w:pPr>
        <w:pStyle w:val="TDC1"/>
        <w:tabs>
          <w:tab w:val="right" w:leader="dot" w:pos="9350"/>
        </w:tabs>
        <w:rPr>
          <w:rFonts w:asciiTheme="minorHAnsi" w:eastAsiaTheme="minorEastAsia" w:hAnsiTheme="minorHAnsi" w:cstheme="minorBidi"/>
          <w:b w:val="0"/>
          <w:noProof/>
          <w:color w:val="auto"/>
          <w:kern w:val="2"/>
          <w:sz w:val="22"/>
          <w:szCs w:val="22"/>
          <w:lang w:eastAsia="es-HN"/>
          <w14:ligatures w14:val="standardContextual"/>
        </w:rPr>
      </w:pPr>
      <w:hyperlink w:anchor="_Toc153970932" w:history="1">
        <w:r w:rsidR="009C0B02" w:rsidRPr="000440AB">
          <w:rPr>
            <w:rStyle w:val="Hipervnculo"/>
            <w:rFonts w:eastAsia="Calibri"/>
            <w:noProof/>
            <w:color w:val="auto"/>
          </w:rPr>
          <w:t>Ilustración 22. Post Frase + Producto</w:t>
        </w:r>
        <w:r w:rsidR="009C0B02" w:rsidRPr="000440AB">
          <w:rPr>
            <w:noProof/>
            <w:webHidden/>
            <w:color w:val="auto"/>
          </w:rPr>
          <w:tab/>
        </w:r>
        <w:r w:rsidR="009C0B02" w:rsidRPr="000440AB">
          <w:rPr>
            <w:noProof/>
            <w:webHidden/>
            <w:color w:val="auto"/>
          </w:rPr>
          <w:fldChar w:fldCharType="begin"/>
        </w:r>
        <w:r w:rsidR="009C0B02" w:rsidRPr="000440AB">
          <w:rPr>
            <w:noProof/>
            <w:webHidden/>
            <w:color w:val="auto"/>
          </w:rPr>
          <w:instrText xml:space="preserve"> PAGEREF _Toc153970932 \h </w:instrText>
        </w:r>
        <w:r w:rsidR="009C0B02" w:rsidRPr="000440AB">
          <w:rPr>
            <w:noProof/>
            <w:webHidden/>
            <w:color w:val="auto"/>
          </w:rPr>
        </w:r>
        <w:r w:rsidR="009C0B02" w:rsidRPr="000440AB">
          <w:rPr>
            <w:noProof/>
            <w:webHidden/>
            <w:color w:val="auto"/>
          </w:rPr>
          <w:fldChar w:fldCharType="separate"/>
        </w:r>
        <w:r w:rsidR="00FE76F1">
          <w:rPr>
            <w:noProof/>
            <w:webHidden/>
            <w:color w:val="auto"/>
          </w:rPr>
          <w:t>67</w:t>
        </w:r>
        <w:r w:rsidR="009C0B02" w:rsidRPr="000440AB">
          <w:rPr>
            <w:noProof/>
            <w:webHidden/>
            <w:color w:val="auto"/>
          </w:rPr>
          <w:fldChar w:fldCharType="end"/>
        </w:r>
      </w:hyperlink>
    </w:p>
    <w:p w14:paraId="73F1A307" w14:textId="3C376BF7" w:rsidR="009C0B02" w:rsidRPr="000440AB" w:rsidRDefault="00000000">
      <w:pPr>
        <w:pStyle w:val="TDC1"/>
        <w:tabs>
          <w:tab w:val="right" w:leader="dot" w:pos="9350"/>
        </w:tabs>
        <w:rPr>
          <w:rFonts w:asciiTheme="minorHAnsi" w:eastAsiaTheme="minorEastAsia" w:hAnsiTheme="minorHAnsi" w:cstheme="minorBidi"/>
          <w:b w:val="0"/>
          <w:noProof/>
          <w:color w:val="auto"/>
          <w:kern w:val="2"/>
          <w:sz w:val="22"/>
          <w:szCs w:val="22"/>
          <w:lang w:eastAsia="es-HN"/>
          <w14:ligatures w14:val="standardContextual"/>
        </w:rPr>
      </w:pPr>
      <w:hyperlink w:anchor="_Toc153970933" w:history="1">
        <w:r w:rsidR="009C0B02" w:rsidRPr="000440AB">
          <w:rPr>
            <w:rStyle w:val="Hipervnculo"/>
            <w:rFonts w:eastAsia="Calibri"/>
            <w:noProof/>
            <w:color w:val="auto"/>
          </w:rPr>
          <w:t>Ilustración 23. Historia Interactiva: Destinos para Semana Santa 2024</w:t>
        </w:r>
        <w:r w:rsidR="009C0B02" w:rsidRPr="000440AB">
          <w:rPr>
            <w:noProof/>
            <w:webHidden/>
            <w:color w:val="auto"/>
          </w:rPr>
          <w:tab/>
        </w:r>
        <w:r w:rsidR="009C0B02" w:rsidRPr="000440AB">
          <w:rPr>
            <w:noProof/>
            <w:webHidden/>
            <w:color w:val="auto"/>
          </w:rPr>
          <w:fldChar w:fldCharType="begin"/>
        </w:r>
        <w:r w:rsidR="009C0B02" w:rsidRPr="000440AB">
          <w:rPr>
            <w:noProof/>
            <w:webHidden/>
            <w:color w:val="auto"/>
          </w:rPr>
          <w:instrText xml:space="preserve"> PAGEREF _Toc153970933 \h </w:instrText>
        </w:r>
        <w:r w:rsidR="009C0B02" w:rsidRPr="000440AB">
          <w:rPr>
            <w:noProof/>
            <w:webHidden/>
            <w:color w:val="auto"/>
          </w:rPr>
        </w:r>
        <w:r w:rsidR="009C0B02" w:rsidRPr="000440AB">
          <w:rPr>
            <w:noProof/>
            <w:webHidden/>
            <w:color w:val="auto"/>
          </w:rPr>
          <w:fldChar w:fldCharType="separate"/>
        </w:r>
        <w:r w:rsidR="00FE76F1">
          <w:rPr>
            <w:noProof/>
            <w:webHidden/>
            <w:color w:val="auto"/>
          </w:rPr>
          <w:t>67</w:t>
        </w:r>
        <w:r w:rsidR="009C0B02" w:rsidRPr="000440AB">
          <w:rPr>
            <w:noProof/>
            <w:webHidden/>
            <w:color w:val="auto"/>
          </w:rPr>
          <w:fldChar w:fldCharType="end"/>
        </w:r>
      </w:hyperlink>
    </w:p>
    <w:p w14:paraId="18083942" w14:textId="698FFEB5" w:rsidR="009C0B02" w:rsidRPr="000440AB" w:rsidRDefault="00000000">
      <w:pPr>
        <w:pStyle w:val="TDC1"/>
        <w:tabs>
          <w:tab w:val="right" w:leader="dot" w:pos="9350"/>
        </w:tabs>
        <w:rPr>
          <w:rFonts w:asciiTheme="minorHAnsi" w:eastAsiaTheme="minorEastAsia" w:hAnsiTheme="minorHAnsi" w:cstheme="minorBidi"/>
          <w:b w:val="0"/>
          <w:noProof/>
          <w:color w:val="auto"/>
          <w:kern w:val="2"/>
          <w:sz w:val="22"/>
          <w:szCs w:val="22"/>
          <w:lang w:eastAsia="es-HN"/>
          <w14:ligatures w14:val="standardContextual"/>
        </w:rPr>
      </w:pPr>
      <w:hyperlink w:anchor="_Toc153970934" w:history="1">
        <w:r w:rsidR="009C0B02" w:rsidRPr="000440AB">
          <w:rPr>
            <w:rStyle w:val="Hipervnculo"/>
            <w:rFonts w:eastAsia="Calibri"/>
            <w:noProof/>
            <w:color w:val="auto"/>
          </w:rPr>
          <w:t>Ilustración 24. Post ¿Por qué comprar en Isabellas Honduras?</w:t>
        </w:r>
        <w:r w:rsidR="009C0B02" w:rsidRPr="000440AB">
          <w:rPr>
            <w:noProof/>
            <w:webHidden/>
            <w:color w:val="auto"/>
          </w:rPr>
          <w:tab/>
        </w:r>
        <w:r w:rsidR="009C0B02" w:rsidRPr="000440AB">
          <w:rPr>
            <w:noProof/>
            <w:webHidden/>
            <w:color w:val="auto"/>
          </w:rPr>
          <w:fldChar w:fldCharType="begin"/>
        </w:r>
        <w:r w:rsidR="009C0B02" w:rsidRPr="000440AB">
          <w:rPr>
            <w:noProof/>
            <w:webHidden/>
            <w:color w:val="auto"/>
          </w:rPr>
          <w:instrText xml:space="preserve"> PAGEREF _Toc153970934 \h </w:instrText>
        </w:r>
        <w:r w:rsidR="009C0B02" w:rsidRPr="000440AB">
          <w:rPr>
            <w:noProof/>
            <w:webHidden/>
            <w:color w:val="auto"/>
          </w:rPr>
        </w:r>
        <w:r w:rsidR="009C0B02" w:rsidRPr="000440AB">
          <w:rPr>
            <w:noProof/>
            <w:webHidden/>
            <w:color w:val="auto"/>
          </w:rPr>
          <w:fldChar w:fldCharType="separate"/>
        </w:r>
        <w:r w:rsidR="00FE76F1">
          <w:rPr>
            <w:noProof/>
            <w:webHidden/>
            <w:color w:val="auto"/>
          </w:rPr>
          <w:t>68</w:t>
        </w:r>
        <w:r w:rsidR="009C0B02" w:rsidRPr="000440AB">
          <w:rPr>
            <w:noProof/>
            <w:webHidden/>
            <w:color w:val="auto"/>
          </w:rPr>
          <w:fldChar w:fldCharType="end"/>
        </w:r>
      </w:hyperlink>
    </w:p>
    <w:p w14:paraId="0E895A3E" w14:textId="1FE1FA74" w:rsidR="009C0B02" w:rsidRPr="000440AB" w:rsidRDefault="00000000">
      <w:pPr>
        <w:pStyle w:val="TDC1"/>
        <w:tabs>
          <w:tab w:val="right" w:leader="dot" w:pos="9350"/>
        </w:tabs>
        <w:rPr>
          <w:rFonts w:asciiTheme="minorHAnsi" w:eastAsiaTheme="minorEastAsia" w:hAnsiTheme="minorHAnsi" w:cstheme="minorBidi"/>
          <w:b w:val="0"/>
          <w:noProof/>
          <w:color w:val="auto"/>
          <w:kern w:val="2"/>
          <w:sz w:val="22"/>
          <w:szCs w:val="22"/>
          <w:lang w:eastAsia="es-HN"/>
          <w14:ligatures w14:val="standardContextual"/>
        </w:rPr>
      </w:pPr>
      <w:hyperlink w:anchor="_Toc153970935" w:history="1">
        <w:r w:rsidR="009C0B02" w:rsidRPr="000440AB">
          <w:rPr>
            <w:rStyle w:val="Hipervnculo"/>
            <w:rFonts w:eastAsia="Calibri"/>
            <w:noProof/>
            <w:color w:val="auto"/>
          </w:rPr>
          <w:t>Ilustración 25. Historia Interactiva: ¿Cuál es tu estilo de calzado favorito para el verano?</w:t>
        </w:r>
        <w:r w:rsidR="009C0B02" w:rsidRPr="000440AB">
          <w:rPr>
            <w:noProof/>
            <w:webHidden/>
            <w:color w:val="auto"/>
          </w:rPr>
          <w:tab/>
        </w:r>
        <w:r w:rsidR="009C0B02" w:rsidRPr="000440AB">
          <w:rPr>
            <w:noProof/>
            <w:webHidden/>
            <w:color w:val="auto"/>
          </w:rPr>
          <w:fldChar w:fldCharType="begin"/>
        </w:r>
        <w:r w:rsidR="009C0B02" w:rsidRPr="000440AB">
          <w:rPr>
            <w:noProof/>
            <w:webHidden/>
            <w:color w:val="auto"/>
          </w:rPr>
          <w:instrText xml:space="preserve"> PAGEREF _Toc153970935 \h </w:instrText>
        </w:r>
        <w:r w:rsidR="009C0B02" w:rsidRPr="000440AB">
          <w:rPr>
            <w:noProof/>
            <w:webHidden/>
            <w:color w:val="auto"/>
          </w:rPr>
        </w:r>
        <w:r w:rsidR="009C0B02" w:rsidRPr="000440AB">
          <w:rPr>
            <w:noProof/>
            <w:webHidden/>
            <w:color w:val="auto"/>
          </w:rPr>
          <w:fldChar w:fldCharType="separate"/>
        </w:r>
        <w:r w:rsidR="00FE76F1">
          <w:rPr>
            <w:noProof/>
            <w:webHidden/>
            <w:color w:val="auto"/>
          </w:rPr>
          <w:t>68</w:t>
        </w:r>
        <w:r w:rsidR="009C0B02" w:rsidRPr="000440AB">
          <w:rPr>
            <w:noProof/>
            <w:webHidden/>
            <w:color w:val="auto"/>
          </w:rPr>
          <w:fldChar w:fldCharType="end"/>
        </w:r>
      </w:hyperlink>
    </w:p>
    <w:p w14:paraId="4657B804" w14:textId="53D2C02B" w:rsidR="009C0B02" w:rsidRPr="000440AB" w:rsidRDefault="00000000">
      <w:pPr>
        <w:pStyle w:val="TDC1"/>
        <w:tabs>
          <w:tab w:val="right" w:leader="dot" w:pos="9350"/>
        </w:tabs>
        <w:rPr>
          <w:rFonts w:asciiTheme="minorHAnsi" w:eastAsiaTheme="minorEastAsia" w:hAnsiTheme="minorHAnsi" w:cstheme="minorBidi"/>
          <w:b w:val="0"/>
          <w:noProof/>
          <w:color w:val="auto"/>
          <w:kern w:val="2"/>
          <w:sz w:val="22"/>
          <w:szCs w:val="22"/>
          <w:lang w:eastAsia="es-HN"/>
          <w14:ligatures w14:val="standardContextual"/>
        </w:rPr>
      </w:pPr>
      <w:hyperlink w:anchor="_Toc153970936" w:history="1">
        <w:r w:rsidR="009C0B02" w:rsidRPr="000440AB">
          <w:rPr>
            <w:rStyle w:val="Hipervnculo"/>
            <w:rFonts w:eastAsia="Calibri"/>
            <w:noProof/>
            <w:color w:val="auto"/>
          </w:rPr>
          <w:t xml:space="preserve">Ilustración 26. Historias </w:t>
        </w:r>
        <w:r w:rsidR="00C07C2D" w:rsidRPr="000440AB">
          <w:rPr>
            <w:rStyle w:val="Hipervnculo"/>
            <w:rFonts w:eastAsia="Calibri"/>
            <w:i/>
            <w:noProof/>
            <w:color w:val="auto"/>
          </w:rPr>
          <w:t>UGC</w:t>
        </w:r>
        <w:r w:rsidR="009C0B02" w:rsidRPr="000440AB">
          <w:rPr>
            <w:rStyle w:val="Hipervnculo"/>
            <w:rFonts w:eastAsia="Calibri"/>
            <w:noProof/>
            <w:color w:val="auto"/>
          </w:rPr>
          <w:t>: Fotos de Clientas disfrutando sus vacaciones</w:t>
        </w:r>
        <w:r w:rsidR="009C0B02" w:rsidRPr="000440AB">
          <w:rPr>
            <w:noProof/>
            <w:webHidden/>
            <w:color w:val="auto"/>
          </w:rPr>
          <w:tab/>
        </w:r>
        <w:r w:rsidR="009C0B02" w:rsidRPr="000440AB">
          <w:rPr>
            <w:noProof/>
            <w:webHidden/>
            <w:color w:val="auto"/>
          </w:rPr>
          <w:fldChar w:fldCharType="begin"/>
        </w:r>
        <w:r w:rsidR="009C0B02" w:rsidRPr="000440AB">
          <w:rPr>
            <w:noProof/>
            <w:webHidden/>
            <w:color w:val="auto"/>
          </w:rPr>
          <w:instrText xml:space="preserve"> PAGEREF _Toc153970936 \h </w:instrText>
        </w:r>
        <w:r w:rsidR="009C0B02" w:rsidRPr="000440AB">
          <w:rPr>
            <w:noProof/>
            <w:webHidden/>
            <w:color w:val="auto"/>
          </w:rPr>
        </w:r>
        <w:r w:rsidR="009C0B02" w:rsidRPr="000440AB">
          <w:rPr>
            <w:noProof/>
            <w:webHidden/>
            <w:color w:val="auto"/>
          </w:rPr>
          <w:fldChar w:fldCharType="separate"/>
        </w:r>
        <w:r w:rsidR="00FE76F1">
          <w:rPr>
            <w:noProof/>
            <w:webHidden/>
            <w:color w:val="auto"/>
          </w:rPr>
          <w:t>69</w:t>
        </w:r>
        <w:r w:rsidR="009C0B02" w:rsidRPr="000440AB">
          <w:rPr>
            <w:noProof/>
            <w:webHidden/>
            <w:color w:val="auto"/>
          </w:rPr>
          <w:fldChar w:fldCharType="end"/>
        </w:r>
      </w:hyperlink>
    </w:p>
    <w:p w14:paraId="2E3B53D6" w14:textId="7789B361" w:rsidR="009C0B02" w:rsidRPr="000440AB" w:rsidRDefault="00000000">
      <w:pPr>
        <w:pStyle w:val="TDC1"/>
        <w:tabs>
          <w:tab w:val="right" w:leader="dot" w:pos="9350"/>
        </w:tabs>
        <w:rPr>
          <w:rFonts w:asciiTheme="minorHAnsi" w:eastAsiaTheme="minorEastAsia" w:hAnsiTheme="minorHAnsi" w:cstheme="minorBidi"/>
          <w:b w:val="0"/>
          <w:noProof/>
          <w:color w:val="auto"/>
          <w:kern w:val="2"/>
          <w:sz w:val="22"/>
          <w:szCs w:val="22"/>
          <w:lang w:eastAsia="es-HN"/>
          <w14:ligatures w14:val="standardContextual"/>
        </w:rPr>
      </w:pPr>
      <w:hyperlink w:anchor="_Toc153970937" w:history="1">
        <w:r w:rsidR="009C0B02" w:rsidRPr="000440AB">
          <w:rPr>
            <w:rStyle w:val="Hipervnculo"/>
            <w:rFonts w:eastAsia="Calibri"/>
            <w:noProof/>
            <w:color w:val="auto"/>
          </w:rPr>
          <w:t>Ilustración 27. Cupón de bienvenida para clientes nuevos</w:t>
        </w:r>
        <w:r w:rsidR="009C0B02" w:rsidRPr="000440AB">
          <w:rPr>
            <w:noProof/>
            <w:webHidden/>
            <w:color w:val="auto"/>
          </w:rPr>
          <w:tab/>
        </w:r>
        <w:r w:rsidR="009C0B02" w:rsidRPr="000440AB">
          <w:rPr>
            <w:noProof/>
            <w:webHidden/>
            <w:color w:val="auto"/>
          </w:rPr>
          <w:fldChar w:fldCharType="begin"/>
        </w:r>
        <w:r w:rsidR="009C0B02" w:rsidRPr="000440AB">
          <w:rPr>
            <w:noProof/>
            <w:webHidden/>
            <w:color w:val="auto"/>
          </w:rPr>
          <w:instrText xml:space="preserve"> PAGEREF _Toc153970937 \h </w:instrText>
        </w:r>
        <w:r w:rsidR="009C0B02" w:rsidRPr="000440AB">
          <w:rPr>
            <w:noProof/>
            <w:webHidden/>
            <w:color w:val="auto"/>
          </w:rPr>
        </w:r>
        <w:r w:rsidR="009C0B02" w:rsidRPr="000440AB">
          <w:rPr>
            <w:noProof/>
            <w:webHidden/>
            <w:color w:val="auto"/>
          </w:rPr>
          <w:fldChar w:fldCharType="separate"/>
        </w:r>
        <w:r w:rsidR="00FE76F1">
          <w:rPr>
            <w:noProof/>
            <w:webHidden/>
            <w:color w:val="auto"/>
          </w:rPr>
          <w:t>72</w:t>
        </w:r>
        <w:r w:rsidR="009C0B02" w:rsidRPr="000440AB">
          <w:rPr>
            <w:noProof/>
            <w:webHidden/>
            <w:color w:val="auto"/>
          </w:rPr>
          <w:fldChar w:fldCharType="end"/>
        </w:r>
      </w:hyperlink>
    </w:p>
    <w:p w14:paraId="350BFF2D" w14:textId="1B18180B" w:rsidR="009C0B02" w:rsidRPr="000440AB" w:rsidRDefault="00000000">
      <w:pPr>
        <w:pStyle w:val="TDC1"/>
        <w:tabs>
          <w:tab w:val="right" w:leader="dot" w:pos="9350"/>
        </w:tabs>
        <w:rPr>
          <w:rFonts w:asciiTheme="minorHAnsi" w:eastAsiaTheme="minorEastAsia" w:hAnsiTheme="minorHAnsi" w:cstheme="minorBidi"/>
          <w:b w:val="0"/>
          <w:noProof/>
          <w:color w:val="auto"/>
          <w:kern w:val="2"/>
          <w:sz w:val="22"/>
          <w:szCs w:val="22"/>
          <w:lang w:eastAsia="es-HN"/>
          <w14:ligatures w14:val="standardContextual"/>
        </w:rPr>
      </w:pPr>
      <w:hyperlink w:anchor="_Toc153970938" w:history="1">
        <w:r w:rsidR="009C0B02" w:rsidRPr="000440AB">
          <w:rPr>
            <w:rStyle w:val="Hipervnculo"/>
            <w:rFonts w:eastAsia="Calibri"/>
            <w:noProof/>
            <w:color w:val="auto"/>
          </w:rPr>
          <w:t xml:space="preserve">Ilustración 28. </w:t>
        </w:r>
        <w:r w:rsidR="00727F2C" w:rsidRPr="000440AB">
          <w:rPr>
            <w:rStyle w:val="Hipervnculo"/>
            <w:rFonts w:eastAsia="Calibri"/>
            <w:i/>
            <w:noProof/>
            <w:color w:val="auto"/>
          </w:rPr>
          <w:t>Giveaway</w:t>
        </w:r>
        <w:r w:rsidR="009C0B02" w:rsidRPr="000440AB">
          <w:rPr>
            <w:rStyle w:val="Hipervnculo"/>
            <w:rFonts w:eastAsia="Calibri"/>
            <w:noProof/>
            <w:color w:val="auto"/>
          </w:rPr>
          <w:t xml:space="preserve"> Dia de la Mujer</w:t>
        </w:r>
        <w:r w:rsidR="009C0B02" w:rsidRPr="000440AB">
          <w:rPr>
            <w:noProof/>
            <w:webHidden/>
            <w:color w:val="auto"/>
          </w:rPr>
          <w:tab/>
        </w:r>
        <w:r w:rsidR="009C0B02" w:rsidRPr="000440AB">
          <w:rPr>
            <w:noProof/>
            <w:webHidden/>
            <w:color w:val="auto"/>
          </w:rPr>
          <w:fldChar w:fldCharType="begin"/>
        </w:r>
        <w:r w:rsidR="009C0B02" w:rsidRPr="000440AB">
          <w:rPr>
            <w:noProof/>
            <w:webHidden/>
            <w:color w:val="auto"/>
          </w:rPr>
          <w:instrText xml:space="preserve"> PAGEREF _Toc153970938 \h </w:instrText>
        </w:r>
        <w:r w:rsidR="009C0B02" w:rsidRPr="000440AB">
          <w:rPr>
            <w:noProof/>
            <w:webHidden/>
            <w:color w:val="auto"/>
          </w:rPr>
        </w:r>
        <w:r w:rsidR="009C0B02" w:rsidRPr="000440AB">
          <w:rPr>
            <w:noProof/>
            <w:webHidden/>
            <w:color w:val="auto"/>
          </w:rPr>
          <w:fldChar w:fldCharType="separate"/>
        </w:r>
        <w:r w:rsidR="00FE76F1">
          <w:rPr>
            <w:noProof/>
            <w:webHidden/>
            <w:color w:val="auto"/>
          </w:rPr>
          <w:t>73</w:t>
        </w:r>
        <w:r w:rsidR="009C0B02" w:rsidRPr="000440AB">
          <w:rPr>
            <w:noProof/>
            <w:webHidden/>
            <w:color w:val="auto"/>
          </w:rPr>
          <w:fldChar w:fldCharType="end"/>
        </w:r>
      </w:hyperlink>
    </w:p>
    <w:p w14:paraId="2849314C" w14:textId="09421438" w:rsidR="009C0B02" w:rsidRPr="000440AB" w:rsidRDefault="00000000">
      <w:pPr>
        <w:pStyle w:val="TDC1"/>
        <w:tabs>
          <w:tab w:val="right" w:leader="dot" w:pos="9350"/>
        </w:tabs>
        <w:rPr>
          <w:rFonts w:asciiTheme="minorHAnsi" w:eastAsiaTheme="minorEastAsia" w:hAnsiTheme="minorHAnsi" w:cstheme="minorBidi"/>
          <w:b w:val="0"/>
          <w:noProof/>
          <w:color w:val="auto"/>
          <w:kern w:val="2"/>
          <w:sz w:val="22"/>
          <w:szCs w:val="22"/>
          <w:lang w:eastAsia="es-HN"/>
          <w14:ligatures w14:val="standardContextual"/>
        </w:rPr>
      </w:pPr>
      <w:hyperlink w:anchor="_Toc153970939" w:history="1">
        <w:r w:rsidR="009C0B02" w:rsidRPr="000440AB">
          <w:rPr>
            <w:rStyle w:val="Hipervnculo"/>
            <w:rFonts w:eastAsia="Calibri"/>
            <w:noProof/>
            <w:color w:val="auto"/>
          </w:rPr>
          <w:t xml:space="preserve">Ilustración 29. </w:t>
        </w:r>
        <w:r w:rsidR="00727F2C" w:rsidRPr="000440AB">
          <w:rPr>
            <w:rStyle w:val="Hipervnculo"/>
            <w:rFonts w:eastAsia="Calibri"/>
            <w:i/>
            <w:noProof/>
            <w:color w:val="auto"/>
          </w:rPr>
          <w:t>Giveaway</w:t>
        </w:r>
        <w:r w:rsidR="009C0B02" w:rsidRPr="000440AB">
          <w:rPr>
            <w:rStyle w:val="Hipervnculo"/>
            <w:rFonts w:eastAsia="Calibri"/>
            <w:noProof/>
            <w:color w:val="auto"/>
          </w:rPr>
          <w:t xml:space="preserve"> San Valentín</w:t>
        </w:r>
        <w:r w:rsidR="009C0B02" w:rsidRPr="000440AB">
          <w:rPr>
            <w:noProof/>
            <w:webHidden/>
            <w:color w:val="auto"/>
          </w:rPr>
          <w:tab/>
        </w:r>
        <w:r w:rsidR="009C0B02" w:rsidRPr="000440AB">
          <w:rPr>
            <w:noProof/>
            <w:webHidden/>
            <w:color w:val="auto"/>
          </w:rPr>
          <w:fldChar w:fldCharType="begin"/>
        </w:r>
        <w:r w:rsidR="009C0B02" w:rsidRPr="000440AB">
          <w:rPr>
            <w:noProof/>
            <w:webHidden/>
            <w:color w:val="auto"/>
          </w:rPr>
          <w:instrText xml:space="preserve"> PAGEREF _Toc153970939 \h </w:instrText>
        </w:r>
        <w:r w:rsidR="009C0B02" w:rsidRPr="000440AB">
          <w:rPr>
            <w:noProof/>
            <w:webHidden/>
            <w:color w:val="auto"/>
          </w:rPr>
        </w:r>
        <w:r w:rsidR="009C0B02" w:rsidRPr="000440AB">
          <w:rPr>
            <w:noProof/>
            <w:webHidden/>
            <w:color w:val="auto"/>
          </w:rPr>
          <w:fldChar w:fldCharType="separate"/>
        </w:r>
        <w:r w:rsidR="00FE76F1">
          <w:rPr>
            <w:noProof/>
            <w:webHidden/>
            <w:color w:val="auto"/>
          </w:rPr>
          <w:t>73</w:t>
        </w:r>
        <w:r w:rsidR="009C0B02" w:rsidRPr="000440AB">
          <w:rPr>
            <w:noProof/>
            <w:webHidden/>
            <w:color w:val="auto"/>
          </w:rPr>
          <w:fldChar w:fldCharType="end"/>
        </w:r>
      </w:hyperlink>
    </w:p>
    <w:p w14:paraId="1AF5032F" w14:textId="0B082E6F" w:rsidR="009C0B02" w:rsidRPr="000440AB" w:rsidRDefault="00000000">
      <w:pPr>
        <w:pStyle w:val="TDC1"/>
        <w:tabs>
          <w:tab w:val="right" w:leader="dot" w:pos="9350"/>
        </w:tabs>
        <w:rPr>
          <w:rFonts w:asciiTheme="minorHAnsi" w:eastAsiaTheme="minorEastAsia" w:hAnsiTheme="minorHAnsi" w:cstheme="minorBidi"/>
          <w:b w:val="0"/>
          <w:noProof/>
          <w:color w:val="auto"/>
          <w:kern w:val="2"/>
          <w:sz w:val="22"/>
          <w:szCs w:val="22"/>
          <w:lang w:eastAsia="es-HN"/>
          <w14:ligatures w14:val="standardContextual"/>
        </w:rPr>
      </w:pPr>
      <w:hyperlink w:anchor="_Toc153970940" w:history="1">
        <w:r w:rsidR="009C0B02" w:rsidRPr="000440AB">
          <w:rPr>
            <w:rStyle w:val="Hipervnculo"/>
            <w:rFonts w:eastAsia="Calibri"/>
            <w:noProof/>
            <w:color w:val="auto"/>
          </w:rPr>
          <w:t>Ilustración 30. Descuento para el Cliente Actual</w:t>
        </w:r>
        <w:r w:rsidR="009C0B02" w:rsidRPr="000440AB">
          <w:rPr>
            <w:noProof/>
            <w:webHidden/>
            <w:color w:val="auto"/>
          </w:rPr>
          <w:tab/>
        </w:r>
        <w:r w:rsidR="009C0B02" w:rsidRPr="000440AB">
          <w:rPr>
            <w:noProof/>
            <w:webHidden/>
            <w:color w:val="auto"/>
          </w:rPr>
          <w:fldChar w:fldCharType="begin"/>
        </w:r>
        <w:r w:rsidR="009C0B02" w:rsidRPr="000440AB">
          <w:rPr>
            <w:noProof/>
            <w:webHidden/>
            <w:color w:val="auto"/>
          </w:rPr>
          <w:instrText xml:space="preserve"> PAGEREF _Toc153970940 \h </w:instrText>
        </w:r>
        <w:r w:rsidR="009C0B02" w:rsidRPr="000440AB">
          <w:rPr>
            <w:noProof/>
            <w:webHidden/>
            <w:color w:val="auto"/>
          </w:rPr>
        </w:r>
        <w:r w:rsidR="009C0B02" w:rsidRPr="000440AB">
          <w:rPr>
            <w:noProof/>
            <w:webHidden/>
            <w:color w:val="auto"/>
          </w:rPr>
          <w:fldChar w:fldCharType="separate"/>
        </w:r>
        <w:r w:rsidR="00FE76F1">
          <w:rPr>
            <w:noProof/>
            <w:webHidden/>
            <w:color w:val="auto"/>
          </w:rPr>
          <w:t>74</w:t>
        </w:r>
        <w:r w:rsidR="009C0B02" w:rsidRPr="000440AB">
          <w:rPr>
            <w:noProof/>
            <w:webHidden/>
            <w:color w:val="auto"/>
          </w:rPr>
          <w:fldChar w:fldCharType="end"/>
        </w:r>
      </w:hyperlink>
    </w:p>
    <w:p w14:paraId="4487DBFE" w14:textId="53CB150B" w:rsidR="009C0B02" w:rsidRPr="000440AB" w:rsidRDefault="00000000">
      <w:pPr>
        <w:pStyle w:val="TDC1"/>
        <w:tabs>
          <w:tab w:val="right" w:leader="dot" w:pos="9350"/>
        </w:tabs>
        <w:rPr>
          <w:rFonts w:asciiTheme="minorHAnsi" w:eastAsiaTheme="minorEastAsia" w:hAnsiTheme="minorHAnsi" w:cstheme="minorBidi"/>
          <w:b w:val="0"/>
          <w:noProof/>
          <w:color w:val="auto"/>
          <w:kern w:val="2"/>
          <w:sz w:val="22"/>
          <w:szCs w:val="22"/>
          <w:lang w:eastAsia="es-HN"/>
          <w14:ligatures w14:val="standardContextual"/>
        </w:rPr>
      </w:pPr>
      <w:hyperlink w:anchor="_Toc153970941" w:history="1">
        <w:r w:rsidR="009C0B02" w:rsidRPr="000440AB">
          <w:rPr>
            <w:rStyle w:val="Hipervnculo"/>
            <w:rFonts w:eastAsia="Calibri"/>
            <w:noProof/>
            <w:color w:val="auto"/>
          </w:rPr>
          <w:t>Ilustración 31. cupón de descuento para cliente nuevo</w:t>
        </w:r>
        <w:r w:rsidR="009C0B02" w:rsidRPr="000440AB">
          <w:rPr>
            <w:noProof/>
            <w:webHidden/>
            <w:color w:val="auto"/>
          </w:rPr>
          <w:tab/>
        </w:r>
        <w:r w:rsidR="009C0B02" w:rsidRPr="000440AB">
          <w:rPr>
            <w:noProof/>
            <w:webHidden/>
            <w:color w:val="auto"/>
          </w:rPr>
          <w:fldChar w:fldCharType="begin"/>
        </w:r>
        <w:r w:rsidR="009C0B02" w:rsidRPr="000440AB">
          <w:rPr>
            <w:noProof/>
            <w:webHidden/>
            <w:color w:val="auto"/>
          </w:rPr>
          <w:instrText xml:space="preserve"> PAGEREF _Toc153970941 \h </w:instrText>
        </w:r>
        <w:r w:rsidR="009C0B02" w:rsidRPr="000440AB">
          <w:rPr>
            <w:noProof/>
            <w:webHidden/>
            <w:color w:val="auto"/>
          </w:rPr>
        </w:r>
        <w:r w:rsidR="009C0B02" w:rsidRPr="000440AB">
          <w:rPr>
            <w:noProof/>
            <w:webHidden/>
            <w:color w:val="auto"/>
          </w:rPr>
          <w:fldChar w:fldCharType="separate"/>
        </w:r>
        <w:r w:rsidR="00FE76F1">
          <w:rPr>
            <w:noProof/>
            <w:webHidden/>
            <w:color w:val="auto"/>
          </w:rPr>
          <w:t>74</w:t>
        </w:r>
        <w:r w:rsidR="009C0B02" w:rsidRPr="000440AB">
          <w:rPr>
            <w:noProof/>
            <w:webHidden/>
            <w:color w:val="auto"/>
          </w:rPr>
          <w:fldChar w:fldCharType="end"/>
        </w:r>
      </w:hyperlink>
    </w:p>
    <w:p w14:paraId="2B0F88C6" w14:textId="7981CBF2" w:rsidR="009C0B02" w:rsidRPr="000440AB" w:rsidRDefault="00000000">
      <w:pPr>
        <w:pStyle w:val="TDC1"/>
        <w:tabs>
          <w:tab w:val="right" w:leader="dot" w:pos="9350"/>
        </w:tabs>
        <w:rPr>
          <w:rFonts w:asciiTheme="minorHAnsi" w:eastAsiaTheme="minorEastAsia" w:hAnsiTheme="minorHAnsi" w:cstheme="minorBidi"/>
          <w:b w:val="0"/>
          <w:noProof/>
          <w:color w:val="auto"/>
          <w:kern w:val="2"/>
          <w:sz w:val="22"/>
          <w:szCs w:val="22"/>
          <w:lang w:eastAsia="es-HN"/>
          <w14:ligatures w14:val="standardContextual"/>
        </w:rPr>
      </w:pPr>
      <w:hyperlink w:anchor="_Toc153970942" w:history="1">
        <w:r w:rsidR="009C0B02" w:rsidRPr="000440AB">
          <w:rPr>
            <w:rStyle w:val="Hipervnculo"/>
            <w:rFonts w:eastAsia="Calibri"/>
            <w:noProof/>
            <w:color w:val="auto"/>
          </w:rPr>
          <w:t xml:space="preserve">Ilustración 32. Beneficios y tabla de premios del programa de Lealtad </w:t>
        </w:r>
        <w:r w:rsidR="00727F2C" w:rsidRPr="000440AB">
          <w:rPr>
            <w:rStyle w:val="Hipervnculo"/>
            <w:rFonts w:eastAsia="Calibri"/>
            <w:i/>
            <w:noProof/>
            <w:color w:val="auto"/>
          </w:rPr>
          <w:t>Isalovers</w:t>
        </w:r>
        <w:r w:rsidR="009C0B02" w:rsidRPr="000440AB">
          <w:rPr>
            <w:noProof/>
            <w:webHidden/>
            <w:color w:val="auto"/>
          </w:rPr>
          <w:tab/>
        </w:r>
        <w:r w:rsidR="009C0B02" w:rsidRPr="000440AB">
          <w:rPr>
            <w:noProof/>
            <w:webHidden/>
            <w:color w:val="auto"/>
          </w:rPr>
          <w:fldChar w:fldCharType="begin"/>
        </w:r>
        <w:r w:rsidR="009C0B02" w:rsidRPr="000440AB">
          <w:rPr>
            <w:noProof/>
            <w:webHidden/>
            <w:color w:val="auto"/>
          </w:rPr>
          <w:instrText xml:space="preserve"> PAGEREF _Toc153970942 \h </w:instrText>
        </w:r>
        <w:r w:rsidR="009C0B02" w:rsidRPr="000440AB">
          <w:rPr>
            <w:noProof/>
            <w:webHidden/>
            <w:color w:val="auto"/>
          </w:rPr>
        </w:r>
        <w:r w:rsidR="009C0B02" w:rsidRPr="000440AB">
          <w:rPr>
            <w:noProof/>
            <w:webHidden/>
            <w:color w:val="auto"/>
          </w:rPr>
          <w:fldChar w:fldCharType="separate"/>
        </w:r>
        <w:r w:rsidR="00FE76F1">
          <w:rPr>
            <w:noProof/>
            <w:webHidden/>
            <w:color w:val="auto"/>
          </w:rPr>
          <w:t>75</w:t>
        </w:r>
        <w:r w:rsidR="009C0B02" w:rsidRPr="000440AB">
          <w:rPr>
            <w:noProof/>
            <w:webHidden/>
            <w:color w:val="auto"/>
          </w:rPr>
          <w:fldChar w:fldCharType="end"/>
        </w:r>
      </w:hyperlink>
    </w:p>
    <w:p w14:paraId="0DFEE42E" w14:textId="7B496278" w:rsidR="009C0B02" w:rsidRPr="000440AB" w:rsidRDefault="00000000">
      <w:pPr>
        <w:pStyle w:val="TDC1"/>
        <w:tabs>
          <w:tab w:val="right" w:leader="dot" w:pos="9350"/>
        </w:tabs>
        <w:rPr>
          <w:rFonts w:asciiTheme="minorHAnsi" w:eastAsiaTheme="minorEastAsia" w:hAnsiTheme="minorHAnsi" w:cstheme="minorBidi"/>
          <w:b w:val="0"/>
          <w:noProof/>
          <w:color w:val="auto"/>
          <w:kern w:val="2"/>
          <w:sz w:val="22"/>
          <w:szCs w:val="22"/>
          <w:lang w:eastAsia="es-HN"/>
          <w14:ligatures w14:val="standardContextual"/>
        </w:rPr>
      </w:pPr>
      <w:hyperlink w:anchor="_Toc153970943" w:history="1">
        <w:r w:rsidR="009C0B02" w:rsidRPr="000440AB">
          <w:rPr>
            <w:rStyle w:val="Hipervnculo"/>
            <w:rFonts w:eastAsia="Calibri"/>
            <w:noProof/>
            <w:color w:val="auto"/>
          </w:rPr>
          <w:t xml:space="preserve">Ilustración 33. Post Promociones exclusivas del programa de Lealtad </w:t>
        </w:r>
        <w:r w:rsidR="00727F2C" w:rsidRPr="000440AB">
          <w:rPr>
            <w:rStyle w:val="Hipervnculo"/>
            <w:rFonts w:eastAsia="Calibri"/>
            <w:i/>
            <w:noProof/>
            <w:color w:val="auto"/>
          </w:rPr>
          <w:t>Isalovers</w:t>
        </w:r>
        <w:r w:rsidR="009C0B02" w:rsidRPr="000440AB">
          <w:rPr>
            <w:noProof/>
            <w:webHidden/>
            <w:color w:val="auto"/>
          </w:rPr>
          <w:tab/>
        </w:r>
        <w:r w:rsidR="009C0B02" w:rsidRPr="000440AB">
          <w:rPr>
            <w:noProof/>
            <w:webHidden/>
            <w:color w:val="auto"/>
          </w:rPr>
          <w:fldChar w:fldCharType="begin"/>
        </w:r>
        <w:r w:rsidR="009C0B02" w:rsidRPr="000440AB">
          <w:rPr>
            <w:noProof/>
            <w:webHidden/>
            <w:color w:val="auto"/>
          </w:rPr>
          <w:instrText xml:space="preserve"> PAGEREF _Toc153970943 \h </w:instrText>
        </w:r>
        <w:r w:rsidR="009C0B02" w:rsidRPr="000440AB">
          <w:rPr>
            <w:noProof/>
            <w:webHidden/>
            <w:color w:val="auto"/>
          </w:rPr>
        </w:r>
        <w:r w:rsidR="009C0B02" w:rsidRPr="000440AB">
          <w:rPr>
            <w:noProof/>
            <w:webHidden/>
            <w:color w:val="auto"/>
          </w:rPr>
          <w:fldChar w:fldCharType="separate"/>
        </w:r>
        <w:r w:rsidR="00FE76F1">
          <w:rPr>
            <w:noProof/>
            <w:webHidden/>
            <w:color w:val="auto"/>
          </w:rPr>
          <w:t>76</w:t>
        </w:r>
        <w:r w:rsidR="009C0B02" w:rsidRPr="000440AB">
          <w:rPr>
            <w:noProof/>
            <w:webHidden/>
            <w:color w:val="auto"/>
          </w:rPr>
          <w:fldChar w:fldCharType="end"/>
        </w:r>
      </w:hyperlink>
    </w:p>
    <w:p w14:paraId="068480CC" w14:textId="25EBAD57" w:rsidR="009C0B02" w:rsidRPr="000440AB" w:rsidRDefault="00000000">
      <w:pPr>
        <w:pStyle w:val="TDC1"/>
        <w:tabs>
          <w:tab w:val="right" w:leader="dot" w:pos="9350"/>
        </w:tabs>
        <w:rPr>
          <w:rFonts w:asciiTheme="minorHAnsi" w:eastAsiaTheme="minorEastAsia" w:hAnsiTheme="minorHAnsi" w:cstheme="minorBidi"/>
          <w:b w:val="0"/>
          <w:noProof/>
          <w:color w:val="auto"/>
          <w:kern w:val="2"/>
          <w:sz w:val="22"/>
          <w:szCs w:val="22"/>
          <w:lang w:eastAsia="es-HN"/>
          <w14:ligatures w14:val="standardContextual"/>
        </w:rPr>
      </w:pPr>
      <w:hyperlink r:id="rId20" w:anchor="_Toc153970944" w:history="1">
        <w:r w:rsidR="009C0B02" w:rsidRPr="000440AB">
          <w:rPr>
            <w:rStyle w:val="Hipervnculo"/>
            <w:rFonts w:eastAsia="Calibri"/>
            <w:noProof/>
            <w:color w:val="auto"/>
          </w:rPr>
          <w:t>Ilustración 34. Formulario de Registro de datos</w:t>
        </w:r>
        <w:r w:rsidR="009C0B02" w:rsidRPr="000440AB">
          <w:rPr>
            <w:noProof/>
            <w:webHidden/>
            <w:color w:val="auto"/>
          </w:rPr>
          <w:tab/>
        </w:r>
        <w:r w:rsidR="009C0B02" w:rsidRPr="000440AB">
          <w:rPr>
            <w:noProof/>
            <w:webHidden/>
            <w:color w:val="auto"/>
          </w:rPr>
          <w:fldChar w:fldCharType="begin"/>
        </w:r>
        <w:r w:rsidR="009C0B02" w:rsidRPr="000440AB">
          <w:rPr>
            <w:noProof/>
            <w:webHidden/>
            <w:color w:val="auto"/>
          </w:rPr>
          <w:instrText xml:space="preserve"> PAGEREF _Toc153970944 \h </w:instrText>
        </w:r>
        <w:r w:rsidR="009C0B02" w:rsidRPr="000440AB">
          <w:rPr>
            <w:noProof/>
            <w:webHidden/>
            <w:color w:val="auto"/>
          </w:rPr>
        </w:r>
        <w:r w:rsidR="009C0B02" w:rsidRPr="000440AB">
          <w:rPr>
            <w:noProof/>
            <w:webHidden/>
            <w:color w:val="auto"/>
          </w:rPr>
          <w:fldChar w:fldCharType="separate"/>
        </w:r>
        <w:r w:rsidR="00FE76F1">
          <w:rPr>
            <w:noProof/>
            <w:webHidden/>
            <w:color w:val="auto"/>
          </w:rPr>
          <w:t>76</w:t>
        </w:r>
        <w:r w:rsidR="009C0B02" w:rsidRPr="000440AB">
          <w:rPr>
            <w:noProof/>
            <w:webHidden/>
            <w:color w:val="auto"/>
          </w:rPr>
          <w:fldChar w:fldCharType="end"/>
        </w:r>
      </w:hyperlink>
    </w:p>
    <w:p w14:paraId="554D31AB" w14:textId="244DBB8C" w:rsidR="005F63CB" w:rsidRPr="000440AB" w:rsidRDefault="005F63CB" w:rsidP="005F63CB">
      <w:r w:rsidRPr="000440AB">
        <w:fldChar w:fldCharType="end"/>
      </w:r>
    </w:p>
    <w:p w14:paraId="2922D61E" w14:textId="77777777" w:rsidR="004D0F0F" w:rsidRPr="000440AB" w:rsidRDefault="004D0F0F" w:rsidP="004D0F0F">
      <w:pPr>
        <w:jc w:val="right"/>
      </w:pPr>
    </w:p>
    <w:p w14:paraId="5E1BA1E7" w14:textId="77777777" w:rsidR="004D0F0F" w:rsidRPr="000440AB" w:rsidRDefault="004D0F0F" w:rsidP="004D0F0F"/>
    <w:p w14:paraId="3E308EC7" w14:textId="3710E5CD" w:rsidR="004D0F0F" w:rsidRPr="000440AB" w:rsidRDefault="004D0F0F" w:rsidP="004D0F0F">
      <w:pPr>
        <w:sectPr w:rsidR="004D0F0F" w:rsidRPr="000440AB" w:rsidSect="005A17A9">
          <w:footerReference w:type="default" r:id="rId21"/>
          <w:footerReference w:type="first" r:id="rId22"/>
          <w:pgSz w:w="12240" w:h="15840" w:code="1"/>
          <w:pgMar w:top="1440" w:right="1440" w:bottom="1440" w:left="1440" w:header="720" w:footer="567" w:gutter="0"/>
          <w:pgNumType w:fmt="lowerRoman" w:start="1" w:chapSep="period"/>
          <w:cols w:space="720"/>
          <w:titlePg/>
          <w:docGrid w:linePitch="326"/>
        </w:sectPr>
      </w:pPr>
    </w:p>
    <w:p w14:paraId="4CADBC43" w14:textId="76003E91" w:rsidR="00EB4235" w:rsidRPr="000440AB" w:rsidRDefault="00000000" w:rsidP="00FA5908">
      <w:pPr>
        <w:pStyle w:val="T1CAP"/>
        <w:spacing w:line="360" w:lineRule="auto"/>
      </w:pPr>
      <w:bookmarkStart w:id="3" w:name="_Toc153028218"/>
      <w:bookmarkStart w:id="4" w:name="_Toc153028290"/>
      <w:bookmarkStart w:id="5" w:name="_Toc159010450"/>
      <w:r w:rsidRPr="000440AB">
        <w:lastRenderedPageBreak/>
        <w:t>CAPÍTULO I. PLANTEAMIENTO DE LA INVESTIGACIÓN</w:t>
      </w:r>
      <w:bookmarkEnd w:id="3"/>
      <w:bookmarkEnd w:id="4"/>
      <w:bookmarkEnd w:id="5"/>
      <w:r w:rsidRPr="000440AB">
        <w:t xml:space="preserve"> </w:t>
      </w:r>
    </w:p>
    <w:p w14:paraId="3FFFFDC1" w14:textId="21BDAB10" w:rsidR="00D921C3" w:rsidRPr="000440AB" w:rsidRDefault="00000000" w:rsidP="001A03D8">
      <w:pPr>
        <w:spacing w:after="3" w:line="360" w:lineRule="auto"/>
      </w:pPr>
      <w:r w:rsidRPr="000440AB">
        <w:rPr>
          <w:sz w:val="15"/>
        </w:rPr>
        <w:t xml:space="preserve"> </w:t>
      </w:r>
    </w:p>
    <w:p w14:paraId="14E84058" w14:textId="58F0C3A3" w:rsidR="00EB4235" w:rsidRPr="000440AB" w:rsidRDefault="00CB4CED" w:rsidP="00FA5908">
      <w:pPr>
        <w:pStyle w:val="T2"/>
        <w:spacing w:line="360" w:lineRule="auto"/>
      </w:pPr>
      <w:bookmarkStart w:id="6" w:name="_Toc153028219"/>
      <w:bookmarkStart w:id="7" w:name="_Toc153028291"/>
      <w:bookmarkStart w:id="8" w:name="_Toc159010451"/>
      <w:r w:rsidRPr="000440AB">
        <w:t>1.</w:t>
      </w:r>
      <w:r w:rsidR="00C52269">
        <w:t>1</w:t>
      </w:r>
      <w:r w:rsidRPr="000440AB">
        <w:t xml:space="preserve"> INTRODUCCIÓN</w:t>
      </w:r>
      <w:bookmarkEnd w:id="6"/>
      <w:bookmarkEnd w:id="7"/>
      <w:bookmarkEnd w:id="8"/>
      <w:r w:rsidRPr="000440AB">
        <w:t xml:space="preserve"> </w:t>
      </w:r>
    </w:p>
    <w:p w14:paraId="7F17B2C9" w14:textId="504009FC" w:rsidR="003B67BB" w:rsidRPr="003F2611" w:rsidRDefault="003B67BB" w:rsidP="00FA5908">
      <w:pPr>
        <w:spacing w:line="360" w:lineRule="auto"/>
        <w:ind w:left="194" w:right="184" w:firstLine="569"/>
        <w:jc w:val="both"/>
      </w:pPr>
      <w:r w:rsidRPr="000440AB">
        <w:t xml:space="preserve">La industria de la moda es muy dinámica y competitiva, constantemente adaptándose a las preferencias y necesidades de los consumidores. En el contexto actual, marcado por la pandemia del COVID-19 y el aumento de las tecnologías digitales, el comercio electrónico se ha convertido en una alternativa viable y atractiva tanto para empresas como para clientes del sector de la moda. Sin embargo, el comercio electrónico también implica una serie de </w:t>
      </w:r>
      <w:r w:rsidR="00171634">
        <w:t>desafíos</w:t>
      </w:r>
      <w:r w:rsidRPr="000440AB">
        <w:t xml:space="preserve"> y oportunidades que deben ser analizados y aprovechados por las micro, pequeñas y medianas </w:t>
      </w:r>
      <w:r w:rsidRPr="003F2611">
        <w:t>empresas (MIPYMES) que desean permanecer vigentes y rentables en el mercado.</w:t>
      </w:r>
    </w:p>
    <w:p w14:paraId="28A13ED8" w14:textId="77777777" w:rsidR="003B67BB" w:rsidRPr="003F2611" w:rsidRDefault="003B67BB" w:rsidP="00FA5908">
      <w:pPr>
        <w:spacing w:line="360" w:lineRule="auto"/>
        <w:ind w:left="194" w:right="184" w:firstLine="569"/>
        <w:jc w:val="both"/>
      </w:pPr>
    </w:p>
    <w:p w14:paraId="51AB209C" w14:textId="1A659D9F" w:rsidR="00FF4A6A" w:rsidRPr="000440AB" w:rsidRDefault="003B67BB" w:rsidP="00FA5908">
      <w:pPr>
        <w:spacing w:line="360" w:lineRule="auto"/>
        <w:ind w:left="194" w:right="184" w:firstLine="569"/>
        <w:jc w:val="both"/>
      </w:pPr>
      <w:r w:rsidRPr="003F2611">
        <w:t xml:space="preserve">Este proyecto de tesis tiene el objetivo principal de evaluar los desafíos </w:t>
      </w:r>
      <w:r w:rsidR="00135DCA" w:rsidRPr="003F2611">
        <w:t>de las MIPYMES de moda,</w:t>
      </w:r>
      <w:r w:rsidR="002F7608" w:rsidRPr="003F2611">
        <w:t xml:space="preserve"> </w:t>
      </w:r>
      <w:r w:rsidRPr="003F2611">
        <w:t xml:space="preserve">para </w:t>
      </w:r>
      <w:r w:rsidR="002F7608" w:rsidRPr="003F2611">
        <w:t>potenciar la compra en línea entre</w:t>
      </w:r>
      <w:r w:rsidRPr="003F2611">
        <w:t xml:space="preserve"> </w:t>
      </w:r>
      <w:r w:rsidR="003C7C30" w:rsidRPr="003F2611">
        <w:rPr>
          <w:i/>
        </w:rPr>
        <w:t>millennials</w:t>
      </w:r>
      <w:r w:rsidRPr="003F2611">
        <w:t xml:space="preserve"> </w:t>
      </w:r>
      <w:r w:rsidR="002F7608" w:rsidRPr="003F2611">
        <w:t xml:space="preserve">del Distrito Central, Honduras </w:t>
      </w:r>
      <w:r w:rsidRPr="003F2611">
        <w:t>en</w:t>
      </w:r>
      <w:r w:rsidR="00D35B88" w:rsidRPr="003F2611">
        <w:t xml:space="preserve"> el 2023</w:t>
      </w:r>
      <w:r w:rsidRPr="003F2611">
        <w:t>. Para esto, se plantea una metodología de investigación mixta, que combina el análisis cuantitativo de datos secundarios obtenidos de fuentes oficiales y el análisis cualitativo de datos primarios recolectados</w:t>
      </w:r>
      <w:r w:rsidRPr="000440AB">
        <w:t xml:space="preserve"> a través de entrevistas semiestructuradas con </w:t>
      </w:r>
      <w:r w:rsidR="00265C3F" w:rsidRPr="000440AB">
        <w:t>dueños de tiendas de m</w:t>
      </w:r>
      <w:r w:rsidR="00911525" w:rsidRPr="000440AB">
        <w:t>o</w:t>
      </w:r>
      <w:r w:rsidR="00265C3F" w:rsidRPr="000440AB">
        <w:t>da</w:t>
      </w:r>
      <w:r w:rsidRPr="000440AB">
        <w:t xml:space="preserve"> y encuestas en línea a clientes potenciales. Asimismo, se propone un marco teórico que aborda los conceptos de moda, pequeñas y medianas empresas, comercio electrónico, proceso de compra y </w:t>
      </w:r>
      <w:r w:rsidR="00A26D20" w:rsidRPr="000440AB">
        <w:t>generación</w:t>
      </w:r>
      <w:r w:rsidR="00A26D20">
        <w:t xml:space="preserve"> Y (</w:t>
      </w:r>
      <w:r w:rsidR="003C7C30" w:rsidRPr="003C7C30">
        <w:rPr>
          <w:i/>
        </w:rPr>
        <w:t>millennials</w:t>
      </w:r>
      <w:r w:rsidR="00A26D20">
        <w:rPr>
          <w:i/>
        </w:rPr>
        <w:t>)</w:t>
      </w:r>
      <w:r w:rsidRPr="000440AB">
        <w:t>, así como las variables que influyen en cada uno de ellos.</w:t>
      </w:r>
    </w:p>
    <w:p w14:paraId="30AFA713" w14:textId="77777777" w:rsidR="00FA5908" w:rsidRPr="000440AB" w:rsidRDefault="00FA5908" w:rsidP="00FA5908">
      <w:pPr>
        <w:spacing w:line="360" w:lineRule="auto"/>
        <w:ind w:left="194" w:right="184" w:firstLine="569"/>
        <w:jc w:val="both"/>
        <w:rPr>
          <w:highlight w:val="yellow"/>
        </w:rPr>
      </w:pPr>
    </w:p>
    <w:p w14:paraId="2CF91B81" w14:textId="48F31958" w:rsidR="00EB4235" w:rsidRPr="000440AB" w:rsidRDefault="00FF4A6A" w:rsidP="00FA5908">
      <w:pPr>
        <w:spacing w:line="360" w:lineRule="auto"/>
        <w:ind w:left="194" w:right="184" w:firstLine="569"/>
        <w:jc w:val="both"/>
      </w:pPr>
      <w:r w:rsidRPr="000440AB">
        <w:t>E</w:t>
      </w:r>
      <w:r w:rsidR="003B67BB" w:rsidRPr="000440AB">
        <w:t>ste</w:t>
      </w:r>
      <w:r w:rsidRPr="000440AB">
        <w:t xml:space="preserve"> proyecto se justifica por la relevancia académica, social y económica que tiene el estudio del sector moda en Honduras, especialmente en el contexto de la transformación digital y la recuperación </w:t>
      </w:r>
      <w:r w:rsidR="003B67BB" w:rsidRPr="000440AB">
        <w:t>postpandemia</w:t>
      </w:r>
      <w:r w:rsidRPr="000440AB">
        <w:t xml:space="preserve">. Además, se espera que los resultados y recomendaciones del proyecto contribuyan al desarrollo y fortalecimiento </w:t>
      </w:r>
      <w:r w:rsidR="00382FF9" w:rsidRPr="000440AB">
        <w:t xml:space="preserve">de la tienda en línea Isabellas </w:t>
      </w:r>
      <w:r w:rsidR="007D30BD" w:rsidRPr="000440AB">
        <w:t>Honduras,</w:t>
      </w:r>
      <w:r w:rsidRPr="000440AB">
        <w:t xml:space="preserve"> así como a la satisfacción y fidelización de los clientes </w:t>
      </w:r>
      <w:r w:rsidR="003C7C30" w:rsidRPr="003C7C30">
        <w:rPr>
          <w:i/>
        </w:rPr>
        <w:t>millennials</w:t>
      </w:r>
      <w:r w:rsidRPr="000440AB">
        <w:t>, que representan un segmento clave para el crecimiento del comercio electrónico en el país.</w:t>
      </w:r>
    </w:p>
    <w:p w14:paraId="448555CF" w14:textId="77777777" w:rsidR="00FA5908" w:rsidRPr="000440AB" w:rsidRDefault="00FA5908" w:rsidP="00FA5908">
      <w:pPr>
        <w:spacing w:line="360" w:lineRule="auto"/>
        <w:ind w:left="194" w:right="184" w:firstLine="569"/>
        <w:jc w:val="both"/>
      </w:pPr>
    </w:p>
    <w:p w14:paraId="75E3DD5F" w14:textId="77777777" w:rsidR="00FA5908" w:rsidRPr="000440AB" w:rsidRDefault="00FA5908" w:rsidP="00FA5908">
      <w:pPr>
        <w:spacing w:line="360" w:lineRule="auto"/>
        <w:ind w:left="194" w:right="184" w:firstLine="569"/>
        <w:jc w:val="both"/>
      </w:pPr>
    </w:p>
    <w:p w14:paraId="490F4E10" w14:textId="77777777" w:rsidR="001A03D8" w:rsidRDefault="001A03D8" w:rsidP="00FA5908">
      <w:pPr>
        <w:spacing w:line="360" w:lineRule="auto"/>
        <w:ind w:left="194" w:right="184" w:firstLine="569"/>
        <w:jc w:val="both"/>
      </w:pPr>
    </w:p>
    <w:p w14:paraId="1090C3A5" w14:textId="77777777" w:rsidR="00A469D9" w:rsidRPr="000440AB" w:rsidRDefault="00A469D9" w:rsidP="00FA5908">
      <w:pPr>
        <w:spacing w:line="360" w:lineRule="auto"/>
        <w:ind w:left="194" w:right="184" w:firstLine="569"/>
        <w:jc w:val="both"/>
      </w:pPr>
    </w:p>
    <w:p w14:paraId="7D556521" w14:textId="16B89BFF" w:rsidR="003E1C1E" w:rsidRPr="000440AB" w:rsidRDefault="00C00DCE" w:rsidP="00ED7CF9">
      <w:pPr>
        <w:pStyle w:val="T2"/>
      </w:pPr>
      <w:bookmarkStart w:id="9" w:name="_Toc153028220"/>
      <w:bookmarkStart w:id="10" w:name="_Toc153028292"/>
      <w:bookmarkStart w:id="11" w:name="_Toc159010452"/>
      <w:r w:rsidRPr="000440AB">
        <w:lastRenderedPageBreak/>
        <w:t>1.</w:t>
      </w:r>
      <w:r w:rsidR="00FA5908" w:rsidRPr="000440AB">
        <w:t>2</w:t>
      </w:r>
      <w:r w:rsidRPr="000440AB">
        <w:t xml:space="preserve"> ANTECEDENTES DEL PROBLEMA</w:t>
      </w:r>
      <w:bookmarkEnd w:id="9"/>
      <w:bookmarkEnd w:id="10"/>
      <w:bookmarkEnd w:id="11"/>
      <w:r w:rsidRPr="000440AB">
        <w:t xml:space="preserve"> </w:t>
      </w:r>
    </w:p>
    <w:p w14:paraId="77C2257D" w14:textId="77777777" w:rsidR="00ED7CF9" w:rsidRPr="000440AB" w:rsidRDefault="00ED7CF9" w:rsidP="00ED7CF9">
      <w:pPr>
        <w:pStyle w:val="T2"/>
      </w:pPr>
    </w:p>
    <w:p w14:paraId="615912EA" w14:textId="26F107BE" w:rsidR="003E1C1E" w:rsidRPr="000440AB" w:rsidRDefault="003E1C1E" w:rsidP="00FA5908">
      <w:pPr>
        <w:spacing w:line="360" w:lineRule="auto"/>
        <w:ind w:left="194" w:right="184" w:firstLine="569"/>
        <w:jc w:val="both"/>
      </w:pPr>
      <w:r w:rsidRPr="000440AB">
        <w:t>Las micro, pequeñas y medianas empresas (MIPYMES) son una parte fundamental de la economía de cualquier país, y en particular en América Latina, donde representan una gran proporción del empleo y del PIB</w:t>
      </w:r>
      <w:r w:rsidR="00667117" w:rsidRPr="000440AB">
        <w:t xml:space="preserve">. </w:t>
      </w:r>
      <w:r w:rsidRPr="000440AB">
        <w:t>En los últimos años, la adopción del comercio electrónico ha cobrado una gran relevancia debido a la pandemia del COVID-19 y ha transformado la forma en que las empresas operan y venden sus productos o servicios</w:t>
      </w:r>
      <w:r w:rsidR="00AB48E6" w:rsidRPr="000440AB">
        <w:t>.</w:t>
      </w:r>
    </w:p>
    <w:p w14:paraId="6729D871" w14:textId="77777777" w:rsidR="00AB48E6" w:rsidRPr="000440AB" w:rsidRDefault="00AB48E6" w:rsidP="00FA5908">
      <w:pPr>
        <w:spacing w:line="360" w:lineRule="auto"/>
        <w:ind w:left="194" w:right="184" w:firstLine="569"/>
        <w:jc w:val="both"/>
      </w:pPr>
    </w:p>
    <w:p w14:paraId="6A2EC89C" w14:textId="68EE9621" w:rsidR="003E1C1E" w:rsidRPr="000440AB" w:rsidRDefault="003E1C1E" w:rsidP="00FA5908">
      <w:pPr>
        <w:spacing w:line="360" w:lineRule="auto"/>
        <w:ind w:left="194" w:right="184" w:firstLine="569"/>
        <w:jc w:val="both"/>
      </w:pPr>
      <w:r w:rsidRPr="000440AB">
        <w:t xml:space="preserve">Algunos de los desafíos que enfrentan las MIPYMES para mejorar su presencia en línea y aumentar su tasa de conversión incluyen la falta de recursos para invertir en tecnología, la falta de conocimientos técnicos especializados, la falta de seguridad en las transacciones en línea y la competencia con </w:t>
      </w:r>
      <w:r w:rsidR="00D052EC" w:rsidRPr="000440AB">
        <w:t>grandes empresas</w:t>
      </w:r>
      <w:r w:rsidRPr="000440AB">
        <w:t>.</w:t>
      </w:r>
      <w:r w:rsidR="0002688F" w:rsidRPr="000440AB">
        <w:t xml:space="preserve"> </w:t>
      </w:r>
      <w:r w:rsidRPr="000440AB">
        <w:t>Por otro lado, las oportunidades incluyen el acceso a una audiencia global, la posibilidad de implementar estrategias de marketing digital efectivas y la posibilidad de mejorar la eficiencia de los procesos internos</w:t>
      </w:r>
      <w:r w:rsidR="00AB48E6" w:rsidRPr="000440AB">
        <w:t>.</w:t>
      </w:r>
    </w:p>
    <w:p w14:paraId="17582707" w14:textId="77777777" w:rsidR="00667117" w:rsidRPr="000440AB" w:rsidRDefault="00667117" w:rsidP="00FA5908">
      <w:pPr>
        <w:spacing w:line="360" w:lineRule="auto"/>
        <w:ind w:left="194" w:right="184" w:firstLine="569"/>
        <w:jc w:val="both"/>
      </w:pPr>
    </w:p>
    <w:p w14:paraId="41EB22FD" w14:textId="387E7A8B" w:rsidR="00AB48E6" w:rsidRPr="000440AB" w:rsidRDefault="00667117" w:rsidP="00FA5908">
      <w:pPr>
        <w:spacing w:line="360" w:lineRule="auto"/>
        <w:ind w:left="194" w:right="184" w:firstLine="569"/>
        <w:jc w:val="both"/>
      </w:pPr>
      <w:r w:rsidRPr="000440AB">
        <w:t xml:space="preserve">La experiencia de compra en línea es cada vez más importante para los consumidores, especialmente para los </w:t>
      </w:r>
      <w:r w:rsidR="003C7C30" w:rsidRPr="003C7C30">
        <w:rPr>
          <w:i/>
        </w:rPr>
        <w:t>millennials</w:t>
      </w:r>
      <w:r w:rsidRPr="000440AB">
        <w:t xml:space="preserve">, quienes tienen un alto nivel de uso de tecnología y de expectativas sobre la calidad del servicio. Por lo tanto, es fundamental que las MIPYMES estén al tanto de estos cambios en las preferencias de los consumidores y se adapten a ellos para poder aumentar su tasa de conversión en línea. </w:t>
      </w:r>
      <w:sdt>
        <w:sdtPr>
          <w:id w:val="-122845975"/>
          <w:citation/>
        </w:sdtPr>
        <w:sdtContent>
          <w:r w:rsidR="00AB48E6" w:rsidRPr="000440AB">
            <w:fldChar w:fldCharType="begin"/>
          </w:r>
          <w:r w:rsidR="00AB48E6" w:rsidRPr="000440AB">
            <w:instrText xml:space="preserve">CITATION amv20 \l 3082 </w:instrText>
          </w:r>
          <w:r w:rsidR="00AB48E6" w:rsidRPr="000440AB">
            <w:fldChar w:fldCharType="separate"/>
          </w:r>
          <w:r w:rsidR="00131F2C" w:rsidRPr="000440AB">
            <w:t>(Cenpromype, 2022)</w:t>
          </w:r>
          <w:r w:rsidR="00AB48E6" w:rsidRPr="000440AB">
            <w:fldChar w:fldCharType="end"/>
          </w:r>
        </w:sdtContent>
      </w:sdt>
    </w:p>
    <w:p w14:paraId="7D2DD4DF" w14:textId="599F50D8" w:rsidR="003E1C1E" w:rsidRPr="000440AB" w:rsidRDefault="00FA5908" w:rsidP="00FA5908">
      <w:pPr>
        <w:spacing w:line="360" w:lineRule="auto"/>
        <w:ind w:left="194" w:right="184" w:firstLine="569"/>
        <w:jc w:val="both"/>
      </w:pPr>
      <w:r w:rsidRPr="000440AB">
        <w:tab/>
      </w:r>
    </w:p>
    <w:p w14:paraId="5E2F2389" w14:textId="77777777" w:rsidR="009414A1" w:rsidRPr="000440AB" w:rsidRDefault="003E1C1E" w:rsidP="00FA5908">
      <w:pPr>
        <w:spacing w:line="360" w:lineRule="auto"/>
        <w:ind w:left="194" w:right="184" w:firstLine="569"/>
        <w:jc w:val="both"/>
      </w:pPr>
      <w:r w:rsidRPr="000440AB">
        <w:t xml:space="preserve">En un estudio llevado a cabo por el Banco Interamericano de Desarrollo (BID) en 2020, destaca la importancia del comercio electrónico como una oportunidad para las </w:t>
      </w:r>
      <w:proofErr w:type="spellStart"/>
      <w:r w:rsidRPr="000440AB">
        <w:t>PyME</w:t>
      </w:r>
      <w:proofErr w:type="spellEnd"/>
      <w:r w:rsidRPr="000440AB">
        <w:t xml:space="preserve"> de llegar a nuevos mercados y aumentar sus ventas. Sin embargo, también señala que la adopción del comercio electrónico por parte de las </w:t>
      </w:r>
      <w:proofErr w:type="spellStart"/>
      <w:r w:rsidRPr="000440AB">
        <w:t>PyME</w:t>
      </w:r>
      <w:proofErr w:type="spellEnd"/>
      <w:r w:rsidRPr="000440AB">
        <w:t xml:space="preserve"> de la región es baja, debido a factores como la falta de acceso a tecnología y la falta de confianza en las transacciones en línea.</w:t>
      </w:r>
      <w:r w:rsidR="009414A1" w:rsidRPr="000440AB">
        <w:t xml:space="preserve"> </w:t>
      </w:r>
    </w:p>
    <w:p w14:paraId="4A21AC36" w14:textId="77777777" w:rsidR="009414A1" w:rsidRPr="000440AB" w:rsidRDefault="009414A1" w:rsidP="00FA5908">
      <w:pPr>
        <w:spacing w:line="360" w:lineRule="auto"/>
        <w:ind w:left="194" w:right="184" w:firstLine="569"/>
        <w:jc w:val="both"/>
      </w:pPr>
    </w:p>
    <w:p w14:paraId="5A5B07A1" w14:textId="51732A11" w:rsidR="003E1C1E" w:rsidRPr="000440AB" w:rsidRDefault="003E1C1E" w:rsidP="00FA5908">
      <w:pPr>
        <w:spacing w:line="360" w:lineRule="auto"/>
        <w:ind w:left="194" w:right="184" w:firstLine="569"/>
        <w:jc w:val="both"/>
      </w:pPr>
      <w:r w:rsidRPr="000440AB">
        <w:t xml:space="preserve">En la encuesta, se encontró que sólo el 16% de las </w:t>
      </w:r>
      <w:proofErr w:type="spellStart"/>
      <w:r w:rsidRPr="000440AB">
        <w:t>PyME</w:t>
      </w:r>
      <w:proofErr w:type="spellEnd"/>
      <w:r w:rsidRPr="000440AB">
        <w:t xml:space="preserve"> de la región tienen un sitio web y sólo el 4% venden sus productos en línea. Además, el estudio encontró que las principales barreras para la adopción del comercio electrónico son la falta de capacitación y conocimiento técnico, la falta de financiamiento y la falta de confianza en la seguridad de las transacciones en línea.</w:t>
      </w:r>
    </w:p>
    <w:p w14:paraId="71409F79" w14:textId="0A44A6EE" w:rsidR="003E1C1E" w:rsidRPr="000440AB" w:rsidRDefault="003E1C1E" w:rsidP="00FA5908">
      <w:pPr>
        <w:spacing w:line="360" w:lineRule="auto"/>
        <w:ind w:left="194" w:right="184" w:firstLine="569"/>
        <w:jc w:val="both"/>
      </w:pPr>
      <w:r w:rsidRPr="000440AB">
        <w:lastRenderedPageBreak/>
        <w:t xml:space="preserve">El estudio concluye que para que las </w:t>
      </w:r>
      <w:proofErr w:type="spellStart"/>
      <w:r w:rsidRPr="000440AB">
        <w:t>PyME</w:t>
      </w:r>
      <w:proofErr w:type="spellEnd"/>
      <w:r w:rsidRPr="000440AB">
        <w:t xml:space="preserve"> de la región puedan adoptar el comercio electrónico, es necesario tomar medidas como mejorar el acceso a tecnología y capacitación, fortalecer la confianza en la seguridad de las transacciones en línea y aumentar el acceso a financiamiento. Además, se destaca la importancia de la colaboración entre los sectores público y privado para impulsar la adopción del comercio electrónico por parte de las </w:t>
      </w:r>
      <w:proofErr w:type="spellStart"/>
      <w:r w:rsidRPr="000440AB">
        <w:t>PyME</w:t>
      </w:r>
      <w:proofErr w:type="spellEnd"/>
      <w:r w:rsidRPr="000440AB">
        <w:t xml:space="preserve">. </w:t>
      </w:r>
      <w:sdt>
        <w:sdtPr>
          <w:id w:val="2137606969"/>
          <w:citation/>
        </w:sdtPr>
        <w:sdtContent>
          <w:r w:rsidRPr="000440AB">
            <w:fldChar w:fldCharType="begin"/>
          </w:r>
          <w:r w:rsidRPr="000440AB">
            <w:instrText xml:space="preserve"> CITATION BID20 \l 3082 </w:instrText>
          </w:r>
          <w:r w:rsidRPr="000440AB">
            <w:fldChar w:fldCharType="separate"/>
          </w:r>
          <w:r w:rsidR="00131F2C" w:rsidRPr="000440AB">
            <w:t>(BID, 2020)</w:t>
          </w:r>
          <w:r w:rsidRPr="000440AB">
            <w:fldChar w:fldCharType="end"/>
          </w:r>
        </w:sdtContent>
      </w:sdt>
    </w:p>
    <w:p w14:paraId="47E1ACE0" w14:textId="6DA0267B" w:rsidR="003E1C1E" w:rsidRPr="000440AB" w:rsidRDefault="003E1C1E" w:rsidP="00FA5908">
      <w:pPr>
        <w:spacing w:line="360" w:lineRule="auto"/>
        <w:ind w:left="194" w:right="184" w:firstLine="569"/>
        <w:jc w:val="both"/>
      </w:pPr>
    </w:p>
    <w:p w14:paraId="37B1F9F2" w14:textId="37DA314B" w:rsidR="003E1C1E" w:rsidRPr="000440AB" w:rsidRDefault="003E1C1E" w:rsidP="00FA5908">
      <w:pPr>
        <w:spacing w:line="360" w:lineRule="auto"/>
        <w:ind w:left="194" w:right="184" w:firstLine="569"/>
        <w:jc w:val="both"/>
      </w:pPr>
      <w:r w:rsidRPr="000440AB">
        <w:t>Este estudio examina el comportamiento de compra en línea de los consumidores de la generación Y</w:t>
      </w:r>
      <w:r w:rsidR="00F42081" w:rsidRPr="000440AB">
        <w:t xml:space="preserve"> (</w:t>
      </w:r>
      <w:r w:rsidR="003C7C30" w:rsidRPr="003C7C30">
        <w:rPr>
          <w:i/>
        </w:rPr>
        <w:t>millennials</w:t>
      </w:r>
      <w:r w:rsidR="00F42081" w:rsidRPr="000440AB">
        <w:t>)</w:t>
      </w:r>
      <w:r w:rsidRPr="000440AB">
        <w:t xml:space="preserve">, </w:t>
      </w:r>
      <w:r w:rsidR="008F55F3" w:rsidRPr="000440AB">
        <w:t xml:space="preserve">si </w:t>
      </w:r>
      <w:r w:rsidRPr="000440AB">
        <w:t>están dispuestos a usar la tecnología de comercio electrónico si perciben beneficios, tales como la información oportuna, la reducción en el tiempo de desembolso, la consistencia de la información, una mayor atención por los medios de pago, productos personalizados, confianza en los proveedores, facilidad en el proceso de compra, aumento de eficacia, rendimiento y productividad.</w:t>
      </w:r>
    </w:p>
    <w:p w14:paraId="7AD41456" w14:textId="77777777" w:rsidR="00EE0F4D" w:rsidRPr="000440AB" w:rsidRDefault="00EE0F4D" w:rsidP="00FA5908">
      <w:pPr>
        <w:spacing w:line="360" w:lineRule="auto"/>
        <w:ind w:left="194" w:right="184" w:firstLine="569"/>
        <w:jc w:val="both"/>
      </w:pPr>
    </w:p>
    <w:p w14:paraId="48250A5E" w14:textId="04815539" w:rsidR="003E1C1E" w:rsidRPr="000440AB" w:rsidRDefault="001B68D8" w:rsidP="00FA5908">
      <w:pPr>
        <w:spacing w:line="360" w:lineRule="auto"/>
        <w:ind w:left="194" w:right="184" w:firstLine="569"/>
        <w:jc w:val="both"/>
      </w:pPr>
      <w:r w:rsidRPr="00C35D6B">
        <w:t xml:space="preserve">Más de 3 millones de hondureños ya están realizando compras en internet de manera regular. 6 de cada 10 hondureños realizan al menos una compra al mes por internet. </w:t>
      </w:r>
      <w:r w:rsidR="000B6483" w:rsidRPr="00C35D6B">
        <w:t>La proliferación del comercio en línea ha transformado la dinámica empresarial de las Micro, Pequeñas y Medianas Empresas (MiPymes) en el sector de la moda en Honduras</w:t>
      </w:r>
      <w:r w:rsidR="005C6334" w:rsidRPr="00C35D6B">
        <w:t>. El 13% de lo que los hondureños consumen en internet es artículos de moda</w:t>
      </w:r>
      <w:r w:rsidR="000B6483" w:rsidRPr="00C35D6B">
        <w:t>. Sin embargo, a pesar de la creciente importancia del entorno digital, estas empresas enfrentan desafíos para mantenerse competitivas en el mercado en línea. La adopción efectiva de estrategias para la venta en línea es crucial para su supervivencia y crecimiento. En este contexto, es esencial comprender las barreras específicas que obstaculizan la incursión exitosa de las MiPymes de moda en el comercio electrónico, identificando los factores que limitan su participación efectiva en la esfera digital y su capacidad para capitalizar las oportunidades que ofrece el mercado en línea en Honduras.</w:t>
      </w:r>
      <w:r w:rsidR="00633A7F" w:rsidRPr="00C35D6B">
        <w:t xml:space="preserve"> </w:t>
      </w:r>
      <w:r w:rsidR="00900651" w:rsidRPr="00C35D6B">
        <w:fldChar w:fldCharType="begin"/>
      </w:r>
      <w:r w:rsidR="00C35D6B" w:rsidRPr="00C35D6B">
        <w:instrText xml:space="preserve"> ADDIN ZOTERO_ITEM CSL_CITATION {"citationID":"AnBO7E8V","properties":{"formattedCitation":"(State of Digital, n.d., pp. 22, 24)","plainCitation":"(State of Digital, n.d., pp. 22, 24)","noteIndex":0},"citationItems":[{"id":82,"uris":["http://zotero.org/users/local/eM76VacJ/items/A2G6Q9PY"],"itemData":{"id":82,"type":"report","title":"Estudio de comportamiento y hábitos de los usuarios.","author":[{"family":"State of Digital","given":""}]},"locator":"22, 24","label":"page"}],"schema":"https://github.com/citation-style-language/schema/raw/master/csl-citation.json"} </w:instrText>
      </w:r>
      <w:r w:rsidR="00900651" w:rsidRPr="00C35D6B">
        <w:fldChar w:fldCharType="separate"/>
      </w:r>
      <w:r w:rsidR="00C35D6B" w:rsidRPr="00C35D6B">
        <w:t>(</w:t>
      </w:r>
      <w:proofErr w:type="spellStart"/>
      <w:r w:rsidR="00C35D6B" w:rsidRPr="00C35D6B">
        <w:t>State</w:t>
      </w:r>
      <w:proofErr w:type="spellEnd"/>
      <w:r w:rsidR="00C35D6B" w:rsidRPr="00C35D6B">
        <w:t xml:space="preserve"> </w:t>
      </w:r>
      <w:proofErr w:type="spellStart"/>
      <w:r w:rsidR="00C35D6B" w:rsidRPr="00C35D6B">
        <w:t>of</w:t>
      </w:r>
      <w:proofErr w:type="spellEnd"/>
      <w:r w:rsidR="00C35D6B" w:rsidRPr="00C35D6B">
        <w:t xml:space="preserve"> Digital, </w:t>
      </w:r>
      <w:proofErr w:type="spellStart"/>
      <w:r w:rsidR="00C35D6B" w:rsidRPr="00C35D6B">
        <w:t>n.d</w:t>
      </w:r>
      <w:proofErr w:type="spellEnd"/>
      <w:r w:rsidR="00C35D6B" w:rsidRPr="00C35D6B">
        <w:t>., pp. 22, 24)</w:t>
      </w:r>
      <w:r w:rsidR="00900651" w:rsidRPr="00C35D6B">
        <w:fldChar w:fldCharType="end"/>
      </w:r>
    </w:p>
    <w:p w14:paraId="4CA998A3" w14:textId="77777777" w:rsidR="000B6483" w:rsidRPr="000440AB" w:rsidRDefault="000B6483" w:rsidP="00FA5908">
      <w:pPr>
        <w:spacing w:line="360" w:lineRule="auto"/>
        <w:ind w:left="194" w:right="184" w:firstLine="569"/>
        <w:jc w:val="both"/>
      </w:pPr>
    </w:p>
    <w:p w14:paraId="28633921" w14:textId="77777777" w:rsidR="00FA5908" w:rsidRPr="000440AB" w:rsidRDefault="00FA5908" w:rsidP="00FA5908">
      <w:pPr>
        <w:spacing w:line="360" w:lineRule="auto"/>
        <w:ind w:left="194" w:right="184" w:firstLine="569"/>
        <w:jc w:val="both"/>
      </w:pPr>
    </w:p>
    <w:p w14:paraId="24836578" w14:textId="77777777" w:rsidR="00ED7CF9" w:rsidRPr="000440AB" w:rsidRDefault="00ED7CF9" w:rsidP="00FA5908">
      <w:pPr>
        <w:spacing w:line="360" w:lineRule="auto"/>
        <w:ind w:left="194" w:right="184" w:firstLine="569"/>
        <w:jc w:val="both"/>
      </w:pPr>
    </w:p>
    <w:p w14:paraId="7772DA68" w14:textId="77777777" w:rsidR="005C6334" w:rsidRPr="000440AB" w:rsidRDefault="005C6334" w:rsidP="00FA5908">
      <w:pPr>
        <w:spacing w:line="360" w:lineRule="auto"/>
        <w:ind w:left="194" w:right="184" w:firstLine="569"/>
        <w:jc w:val="both"/>
      </w:pPr>
    </w:p>
    <w:p w14:paraId="0E31BE73" w14:textId="77777777" w:rsidR="00ED7CF9" w:rsidRPr="000440AB" w:rsidRDefault="00ED7CF9" w:rsidP="00FA5908">
      <w:pPr>
        <w:spacing w:line="360" w:lineRule="auto"/>
        <w:ind w:left="194" w:right="184" w:firstLine="569"/>
        <w:jc w:val="both"/>
      </w:pPr>
    </w:p>
    <w:p w14:paraId="2DA63230" w14:textId="387EB1CB" w:rsidR="00C00DCE" w:rsidRPr="000440AB" w:rsidRDefault="00C00DCE" w:rsidP="00ED7CF9">
      <w:pPr>
        <w:pStyle w:val="T2"/>
        <w:rPr>
          <w:b/>
        </w:rPr>
      </w:pPr>
      <w:bookmarkStart w:id="12" w:name="_Toc159010453"/>
      <w:bookmarkStart w:id="13" w:name="_Toc153028221"/>
      <w:bookmarkStart w:id="14" w:name="_Toc153028293"/>
      <w:r w:rsidRPr="000440AB">
        <w:lastRenderedPageBreak/>
        <w:t>1.</w:t>
      </w:r>
      <w:r w:rsidR="00C52269">
        <w:t>3</w:t>
      </w:r>
      <w:r w:rsidRPr="000440AB">
        <w:t xml:space="preserve"> FORMULACI</w:t>
      </w:r>
      <w:r w:rsidR="002570A8" w:rsidRPr="000440AB">
        <w:t>Ó</w:t>
      </w:r>
      <w:r w:rsidRPr="000440AB">
        <w:t>N DEL PROBLEMA</w:t>
      </w:r>
      <w:bookmarkEnd w:id="12"/>
      <w:r w:rsidRPr="000440AB">
        <w:t xml:space="preserve"> </w:t>
      </w:r>
    </w:p>
    <w:bookmarkEnd w:id="13"/>
    <w:bookmarkEnd w:id="14"/>
    <w:p w14:paraId="721A6E59" w14:textId="77777777" w:rsidR="00ED7CF9" w:rsidRPr="000440AB" w:rsidRDefault="00ED7CF9" w:rsidP="00ED7CF9">
      <w:pPr>
        <w:spacing w:line="360" w:lineRule="auto"/>
        <w:ind w:right="184"/>
        <w:jc w:val="both"/>
      </w:pPr>
    </w:p>
    <w:p w14:paraId="248021C1" w14:textId="77777777" w:rsidR="00A469D9" w:rsidRPr="003F2611" w:rsidRDefault="00AB48E6" w:rsidP="00ED7CF9">
      <w:pPr>
        <w:spacing w:line="360" w:lineRule="auto"/>
        <w:ind w:right="184" w:firstLine="708"/>
        <w:jc w:val="both"/>
      </w:pPr>
      <w:r w:rsidRPr="003F2611">
        <w:t xml:space="preserve">Tema: </w:t>
      </w:r>
    </w:p>
    <w:p w14:paraId="7F51BFF3" w14:textId="059B32F6" w:rsidR="00AB48E6" w:rsidRPr="003F2611" w:rsidRDefault="008E34C0" w:rsidP="00ED7CF9">
      <w:pPr>
        <w:spacing w:line="360" w:lineRule="auto"/>
        <w:ind w:right="184" w:firstLine="708"/>
        <w:jc w:val="both"/>
      </w:pPr>
      <w:r w:rsidRPr="003F2611">
        <w:t>“</w:t>
      </w:r>
      <w:r w:rsidR="00A469D9" w:rsidRPr="003F2611">
        <w:t xml:space="preserve">Desafíos de las MIPYMES de moda, para potenciar la compra en línea entre </w:t>
      </w:r>
      <w:r w:rsidR="003C7C30" w:rsidRPr="003F2611">
        <w:rPr>
          <w:i/>
        </w:rPr>
        <w:t>millennials</w:t>
      </w:r>
      <w:r w:rsidR="00A469D9" w:rsidRPr="003F2611">
        <w:t xml:space="preserve">         del Distrito Central, Honduras en el 2023</w:t>
      </w:r>
      <w:r w:rsidRPr="003F2611">
        <w:t>”</w:t>
      </w:r>
      <w:r w:rsidR="00F05A3E" w:rsidRPr="003F2611">
        <w:t>.</w:t>
      </w:r>
      <w:r w:rsidR="00A469D9" w:rsidRPr="003F2611">
        <w:t xml:space="preserve"> </w:t>
      </w:r>
    </w:p>
    <w:p w14:paraId="1CA0936D" w14:textId="77777777" w:rsidR="00EE0F4D" w:rsidRPr="003F2611" w:rsidRDefault="00EE0F4D" w:rsidP="00EE0F4D">
      <w:pPr>
        <w:spacing w:line="360" w:lineRule="auto"/>
        <w:ind w:left="194" w:right="184" w:firstLine="569"/>
        <w:jc w:val="both"/>
      </w:pPr>
    </w:p>
    <w:p w14:paraId="215D37C0" w14:textId="54619A88" w:rsidR="00AB48E6" w:rsidRPr="003F2611" w:rsidRDefault="00AB48E6" w:rsidP="00EE0F4D">
      <w:pPr>
        <w:spacing w:line="360" w:lineRule="auto"/>
        <w:ind w:left="194" w:right="184" w:firstLine="569"/>
        <w:jc w:val="both"/>
      </w:pPr>
      <w:r w:rsidRPr="003F2611">
        <w:t>Problema de Investigación:</w:t>
      </w:r>
    </w:p>
    <w:p w14:paraId="10307D38" w14:textId="18CB294C" w:rsidR="00AB48E6" w:rsidRPr="003F2611" w:rsidRDefault="00AB48E6" w:rsidP="00EE0F4D">
      <w:pPr>
        <w:spacing w:line="360" w:lineRule="auto"/>
        <w:ind w:left="194" w:right="184" w:firstLine="569"/>
        <w:jc w:val="both"/>
      </w:pPr>
      <w:r w:rsidRPr="003F2611">
        <w:t xml:space="preserve">¿Cuáles son los </w:t>
      </w:r>
      <w:r w:rsidR="00A469D9" w:rsidRPr="003F2611">
        <w:t>desafíos</w:t>
      </w:r>
      <w:r w:rsidR="00E64DC4" w:rsidRPr="003F2611">
        <w:t xml:space="preserve"> </w:t>
      </w:r>
      <w:r w:rsidR="00135DCA" w:rsidRPr="003F2611">
        <w:t>de</w:t>
      </w:r>
      <w:r w:rsidR="00E64DC4" w:rsidRPr="003F2611">
        <w:t xml:space="preserve"> las MIPYMES de</w:t>
      </w:r>
      <w:r w:rsidR="00171634" w:rsidRPr="003F2611">
        <w:t xml:space="preserve"> </w:t>
      </w:r>
      <w:r w:rsidR="00E64DC4" w:rsidRPr="003F2611">
        <w:t>moda</w:t>
      </w:r>
      <w:r w:rsidR="00A469D9" w:rsidRPr="003F2611">
        <w:t xml:space="preserve">, para potenciar la </w:t>
      </w:r>
      <w:r w:rsidR="00E64DC4" w:rsidRPr="003F2611">
        <w:t>compra en línea</w:t>
      </w:r>
      <w:r w:rsidR="00A469D9" w:rsidRPr="003F2611">
        <w:t xml:space="preserve"> entre </w:t>
      </w:r>
      <w:r w:rsidR="003C7C30" w:rsidRPr="003F2611">
        <w:rPr>
          <w:i/>
        </w:rPr>
        <w:t>millennials</w:t>
      </w:r>
      <w:r w:rsidR="00A469D9" w:rsidRPr="003F2611">
        <w:t xml:space="preserve"> del Distrito Central, Honduras en el 2023</w:t>
      </w:r>
      <w:r w:rsidR="00E64DC4" w:rsidRPr="003F2611">
        <w:t>?</w:t>
      </w:r>
    </w:p>
    <w:p w14:paraId="2F409739" w14:textId="77777777" w:rsidR="00AB48E6" w:rsidRPr="003F2611" w:rsidRDefault="00AB48E6" w:rsidP="00ED7CF9">
      <w:pPr>
        <w:pStyle w:val="T2"/>
      </w:pPr>
      <w:r w:rsidRPr="003F2611">
        <w:t xml:space="preserve"> </w:t>
      </w:r>
    </w:p>
    <w:p w14:paraId="5BF6434B" w14:textId="2125001A" w:rsidR="00AB48E6" w:rsidRPr="000440AB" w:rsidRDefault="00C00DCE" w:rsidP="00ED7CF9">
      <w:pPr>
        <w:pStyle w:val="T2"/>
      </w:pPr>
      <w:bookmarkStart w:id="15" w:name="_Toc153028222"/>
      <w:bookmarkStart w:id="16" w:name="_Toc159010454"/>
      <w:r w:rsidRPr="003F2611">
        <w:t>1.</w:t>
      </w:r>
      <w:r w:rsidR="00C52269" w:rsidRPr="003F2611">
        <w:t>3.1</w:t>
      </w:r>
      <w:r w:rsidRPr="003F2611">
        <w:t xml:space="preserve"> ENUNCIADO</w:t>
      </w:r>
      <w:r w:rsidRPr="000440AB">
        <w:t xml:space="preserve"> DEL PROBLEMA</w:t>
      </w:r>
      <w:bookmarkEnd w:id="15"/>
      <w:bookmarkEnd w:id="16"/>
    </w:p>
    <w:p w14:paraId="3FBB480D" w14:textId="77777777" w:rsidR="00E21C87" w:rsidRPr="000440AB" w:rsidRDefault="00E21C87" w:rsidP="00FA5908">
      <w:pPr>
        <w:spacing w:line="360" w:lineRule="auto"/>
        <w:jc w:val="both"/>
      </w:pPr>
    </w:p>
    <w:p w14:paraId="064B7C55" w14:textId="2800B51F" w:rsidR="00AB48E6" w:rsidRPr="000440AB" w:rsidRDefault="00AB48E6" w:rsidP="00EE0F4D">
      <w:pPr>
        <w:spacing w:line="360" w:lineRule="auto"/>
        <w:ind w:left="194" w:right="184" w:firstLine="569"/>
        <w:jc w:val="both"/>
      </w:pPr>
      <w:r w:rsidRPr="000440AB">
        <w:t xml:space="preserve">El problema de investigación es relevante para las empresas hondureñas del sector de </w:t>
      </w:r>
      <w:r w:rsidR="00A64A6F" w:rsidRPr="000440AB">
        <w:t>la moda</w:t>
      </w:r>
      <w:r w:rsidRPr="000440AB">
        <w:t>, ya que el comercio electrónico se ha convertido en un canal importante para la venta de productos en línea, y es necesario entender los factores que influyen en la adopción de este canal por parte de los consumidores más jóvenes.</w:t>
      </w:r>
    </w:p>
    <w:p w14:paraId="3E312414" w14:textId="77777777" w:rsidR="0002688F" w:rsidRPr="000440AB" w:rsidRDefault="0002688F" w:rsidP="00EE0F4D">
      <w:pPr>
        <w:spacing w:line="360" w:lineRule="auto"/>
        <w:ind w:left="194" w:right="184" w:firstLine="569"/>
        <w:jc w:val="both"/>
      </w:pPr>
    </w:p>
    <w:p w14:paraId="18ED837A" w14:textId="4BE8A96C" w:rsidR="00AB48E6" w:rsidRPr="003F2611" w:rsidRDefault="00AB48E6" w:rsidP="00EE0F4D">
      <w:pPr>
        <w:spacing w:line="360" w:lineRule="auto"/>
        <w:ind w:left="194" w:right="184" w:firstLine="569"/>
        <w:jc w:val="both"/>
      </w:pPr>
      <w:r w:rsidRPr="003F2611">
        <w:t xml:space="preserve">El problema que se aborda en este estudio </w:t>
      </w:r>
      <w:r w:rsidR="00171634" w:rsidRPr="003F2611">
        <w:t>son los desafíos</w:t>
      </w:r>
      <w:r w:rsidRPr="003F2611">
        <w:t xml:space="preserve"> que enfrentan las MIPYMES del sector </w:t>
      </w:r>
      <w:r w:rsidR="00A64A6F" w:rsidRPr="003F2611">
        <w:t>de la moda,</w:t>
      </w:r>
      <w:r w:rsidR="0002688F" w:rsidRPr="003F2611">
        <w:t xml:space="preserve"> </w:t>
      </w:r>
      <w:r w:rsidRPr="003F2611">
        <w:t xml:space="preserve">para atraer y retener a los consumidores </w:t>
      </w:r>
      <w:r w:rsidR="003C7C30" w:rsidRPr="003F2611">
        <w:rPr>
          <w:i/>
        </w:rPr>
        <w:t>millennials</w:t>
      </w:r>
      <w:r w:rsidRPr="003F2611">
        <w:t xml:space="preserve"> </w:t>
      </w:r>
      <w:r w:rsidR="00171634" w:rsidRPr="003F2611">
        <w:t>del</w:t>
      </w:r>
      <w:r w:rsidRPr="003F2611">
        <w:t xml:space="preserve"> Distrito Central en el proceso de compra en línea. A pesar del aumento en la adopción de compras en línea por parte de los consumidores, las MIPYMES del sector </w:t>
      </w:r>
      <w:r w:rsidR="00A64A6F" w:rsidRPr="003F2611">
        <w:t xml:space="preserve">de la moda, </w:t>
      </w:r>
      <w:r w:rsidRPr="003F2611">
        <w:t xml:space="preserve">están luchando por satisfacer las demandas de los consumidores más jóvenes en términos de experiencia de compra en línea, lo que se traduce en una menor tasa de conversión y una menor fidelización del cliente. </w:t>
      </w:r>
    </w:p>
    <w:p w14:paraId="6AD99471" w14:textId="77777777" w:rsidR="00AB48E6" w:rsidRPr="003F2611" w:rsidRDefault="00AB48E6" w:rsidP="00EE0F4D">
      <w:pPr>
        <w:spacing w:line="360" w:lineRule="auto"/>
        <w:ind w:left="194" w:right="184" w:firstLine="569"/>
        <w:jc w:val="both"/>
      </w:pPr>
    </w:p>
    <w:p w14:paraId="3820AAF0" w14:textId="66FDEBFA" w:rsidR="00AB48E6" w:rsidRPr="000440AB" w:rsidRDefault="00AB48E6" w:rsidP="00EE0F4D">
      <w:pPr>
        <w:spacing w:line="360" w:lineRule="auto"/>
        <w:ind w:left="194" w:right="184" w:firstLine="569"/>
        <w:jc w:val="both"/>
      </w:pPr>
      <w:r w:rsidRPr="003F2611">
        <w:t xml:space="preserve">El objetivo del estudio es </w:t>
      </w:r>
      <w:r w:rsidR="00135DCA" w:rsidRPr="003F2611">
        <w:t xml:space="preserve">evaluar los desafíos de las MIPYMES de moda, para potenciar la compra en línea entre </w:t>
      </w:r>
      <w:r w:rsidR="003C7C30" w:rsidRPr="003F2611">
        <w:rPr>
          <w:i/>
        </w:rPr>
        <w:t>millennials</w:t>
      </w:r>
      <w:r w:rsidR="00135DCA" w:rsidRPr="003F2611">
        <w:t xml:space="preserve"> del Distrito Central, Honduras en el 2023.</w:t>
      </w:r>
    </w:p>
    <w:p w14:paraId="5BEFA533" w14:textId="77777777" w:rsidR="00571386" w:rsidRPr="000440AB" w:rsidRDefault="00571386" w:rsidP="00FA5908">
      <w:pPr>
        <w:spacing w:after="2" w:line="360" w:lineRule="auto"/>
        <w:ind w:left="86"/>
        <w:jc w:val="both"/>
      </w:pPr>
    </w:p>
    <w:p w14:paraId="3733CD0A" w14:textId="77777777" w:rsidR="00571386" w:rsidRPr="000440AB" w:rsidRDefault="00571386" w:rsidP="00FA5908">
      <w:pPr>
        <w:spacing w:after="2" w:line="360" w:lineRule="auto"/>
        <w:ind w:left="86"/>
        <w:jc w:val="both"/>
      </w:pPr>
    </w:p>
    <w:p w14:paraId="1956C038" w14:textId="77777777" w:rsidR="00571386" w:rsidRDefault="00571386" w:rsidP="00FA5908">
      <w:pPr>
        <w:spacing w:after="2" w:line="360" w:lineRule="auto"/>
        <w:ind w:left="86"/>
        <w:jc w:val="both"/>
      </w:pPr>
    </w:p>
    <w:p w14:paraId="6D140C29" w14:textId="77777777" w:rsidR="00135DCA" w:rsidRDefault="00135DCA" w:rsidP="00FA5908">
      <w:pPr>
        <w:spacing w:after="2" w:line="360" w:lineRule="auto"/>
        <w:ind w:left="86"/>
        <w:jc w:val="both"/>
      </w:pPr>
    </w:p>
    <w:p w14:paraId="2E5BAAFC" w14:textId="77777777" w:rsidR="00135DCA" w:rsidRPr="000440AB" w:rsidRDefault="00135DCA" w:rsidP="00FA5908">
      <w:pPr>
        <w:spacing w:after="2" w:line="360" w:lineRule="auto"/>
        <w:ind w:left="86"/>
        <w:jc w:val="both"/>
      </w:pPr>
    </w:p>
    <w:p w14:paraId="44E59BE8" w14:textId="77777777" w:rsidR="00571386" w:rsidRPr="000440AB" w:rsidRDefault="00571386" w:rsidP="00FA5908">
      <w:pPr>
        <w:spacing w:after="2" w:line="360" w:lineRule="auto"/>
        <w:ind w:left="86"/>
        <w:jc w:val="both"/>
      </w:pPr>
    </w:p>
    <w:p w14:paraId="58994751" w14:textId="40938E6C" w:rsidR="00571386" w:rsidRDefault="00571386" w:rsidP="00571386">
      <w:pPr>
        <w:pStyle w:val="T2"/>
      </w:pPr>
      <w:bookmarkStart w:id="17" w:name="_Toc159010455"/>
      <w:r w:rsidRPr="000440AB">
        <w:lastRenderedPageBreak/>
        <w:t>1.</w:t>
      </w:r>
      <w:r w:rsidR="00C52269">
        <w:t>3.2</w:t>
      </w:r>
      <w:r w:rsidRPr="000440AB">
        <w:t xml:space="preserve"> PREGUNTAS DE INVESTIGACIÓN</w:t>
      </w:r>
      <w:bookmarkEnd w:id="17"/>
    </w:p>
    <w:p w14:paraId="0DA591FF" w14:textId="77777777" w:rsidR="00E644DC" w:rsidRPr="000440AB" w:rsidRDefault="00E644DC" w:rsidP="00571386">
      <w:pPr>
        <w:pStyle w:val="T2"/>
      </w:pPr>
    </w:p>
    <w:p w14:paraId="75939C3E" w14:textId="77777777" w:rsidR="00571386" w:rsidRPr="000440AB" w:rsidRDefault="00571386" w:rsidP="00571386">
      <w:pPr>
        <w:pStyle w:val="T2"/>
      </w:pPr>
    </w:p>
    <w:p w14:paraId="77836543" w14:textId="2173C6AB" w:rsidR="00571386" w:rsidRDefault="00571386" w:rsidP="00571386">
      <w:pPr>
        <w:pStyle w:val="Prrafodelista"/>
        <w:numPr>
          <w:ilvl w:val="0"/>
          <w:numId w:val="40"/>
        </w:numPr>
        <w:spacing w:after="2" w:line="360" w:lineRule="auto"/>
        <w:jc w:val="both"/>
      </w:pPr>
      <w:r w:rsidRPr="000440AB">
        <w:t xml:space="preserve">¿Cuáles son las principales barreras que enfrentan las MIPYMES hondureñas del sector moda para atraer a los </w:t>
      </w:r>
      <w:r w:rsidR="003C7C30" w:rsidRPr="003C7C30">
        <w:rPr>
          <w:i/>
          <w:iCs/>
        </w:rPr>
        <w:t>millennials</w:t>
      </w:r>
      <w:r w:rsidRPr="000440AB">
        <w:t xml:space="preserve"> a comprar en línea en el Distrito Central?</w:t>
      </w:r>
    </w:p>
    <w:p w14:paraId="2D598E69" w14:textId="77777777" w:rsidR="00E644DC" w:rsidRPr="000440AB" w:rsidRDefault="00E644DC" w:rsidP="00E644DC">
      <w:pPr>
        <w:pStyle w:val="Prrafodelista"/>
        <w:spacing w:after="2" w:line="360" w:lineRule="auto"/>
        <w:ind w:left="1414"/>
        <w:jc w:val="both"/>
      </w:pPr>
    </w:p>
    <w:p w14:paraId="74FC4E54" w14:textId="1F315F5C" w:rsidR="00571386" w:rsidRDefault="00571386" w:rsidP="00571386">
      <w:pPr>
        <w:pStyle w:val="Prrafodelista"/>
        <w:numPr>
          <w:ilvl w:val="0"/>
          <w:numId w:val="40"/>
        </w:numPr>
        <w:spacing w:after="2" w:line="360" w:lineRule="auto"/>
        <w:jc w:val="both"/>
      </w:pPr>
      <w:r w:rsidRPr="000440AB">
        <w:t xml:space="preserve">¿Qué tan determinantes son las redes sociales y que factores influyen, en la decisión de compra en línea de productos de moda para los </w:t>
      </w:r>
      <w:r w:rsidR="003C7C30" w:rsidRPr="003C7C30">
        <w:rPr>
          <w:i/>
          <w:iCs/>
        </w:rPr>
        <w:t>millennials</w:t>
      </w:r>
      <w:r w:rsidRPr="000440AB">
        <w:t xml:space="preserve"> del Distrito Central?</w:t>
      </w:r>
    </w:p>
    <w:p w14:paraId="385628D0" w14:textId="77777777" w:rsidR="00E644DC" w:rsidRDefault="00E644DC" w:rsidP="00E644DC">
      <w:pPr>
        <w:pStyle w:val="Prrafodelista"/>
      </w:pPr>
    </w:p>
    <w:p w14:paraId="596CA72C" w14:textId="77777777" w:rsidR="00E644DC" w:rsidRPr="000440AB" w:rsidRDefault="00E644DC" w:rsidP="00E644DC">
      <w:pPr>
        <w:pStyle w:val="Prrafodelista"/>
        <w:spacing w:after="2" w:line="360" w:lineRule="auto"/>
        <w:ind w:left="1414"/>
        <w:jc w:val="both"/>
      </w:pPr>
    </w:p>
    <w:p w14:paraId="2C4ECBE0" w14:textId="37644677" w:rsidR="00571386" w:rsidRDefault="00571386" w:rsidP="00571386">
      <w:pPr>
        <w:pStyle w:val="Prrafodelista"/>
        <w:numPr>
          <w:ilvl w:val="0"/>
          <w:numId w:val="40"/>
        </w:numPr>
        <w:spacing w:after="2" w:line="360" w:lineRule="auto"/>
        <w:jc w:val="both"/>
      </w:pPr>
      <w:r w:rsidRPr="000440AB">
        <w:t xml:space="preserve">¿Cuál es la percepción de la seguridad en el proceso de compra en línea de los </w:t>
      </w:r>
      <w:r w:rsidR="003C7C30" w:rsidRPr="003C7C30">
        <w:rPr>
          <w:i/>
          <w:iCs/>
        </w:rPr>
        <w:t>millennials</w:t>
      </w:r>
      <w:r w:rsidRPr="000440AB">
        <w:t xml:space="preserve"> del Distrito Central, sobre las MIPYMES hondureñas del sector moda?</w:t>
      </w:r>
    </w:p>
    <w:p w14:paraId="543BDCFA" w14:textId="77777777" w:rsidR="00E644DC" w:rsidRPr="000440AB" w:rsidRDefault="00E644DC" w:rsidP="00E644DC">
      <w:pPr>
        <w:pStyle w:val="Prrafodelista"/>
        <w:spacing w:after="2" w:line="360" w:lineRule="auto"/>
        <w:ind w:left="1414"/>
        <w:jc w:val="both"/>
      </w:pPr>
    </w:p>
    <w:p w14:paraId="7932CF55" w14:textId="406A664D" w:rsidR="00571386" w:rsidRDefault="00571386" w:rsidP="00571386">
      <w:pPr>
        <w:pStyle w:val="Prrafodelista"/>
        <w:numPr>
          <w:ilvl w:val="0"/>
          <w:numId w:val="40"/>
        </w:numPr>
        <w:spacing w:after="2" w:line="360" w:lineRule="auto"/>
        <w:jc w:val="both"/>
      </w:pPr>
      <w:r w:rsidRPr="000440AB">
        <w:t xml:space="preserve">¿Cómo pueden las MIPYMES del sector moda, mejorar la experiencia de compra en línea para los </w:t>
      </w:r>
      <w:r w:rsidR="003C7C30" w:rsidRPr="003C7C30">
        <w:rPr>
          <w:i/>
          <w:iCs/>
        </w:rPr>
        <w:t>millennials</w:t>
      </w:r>
      <w:r w:rsidRPr="000440AB">
        <w:t xml:space="preserve"> del Distrito Central, desde la búsqueda de productos hasta la entrega y el servicio postventa?</w:t>
      </w:r>
    </w:p>
    <w:p w14:paraId="488909C4" w14:textId="77777777" w:rsidR="00E644DC" w:rsidRDefault="00E644DC" w:rsidP="00E644DC">
      <w:pPr>
        <w:pStyle w:val="Prrafodelista"/>
      </w:pPr>
    </w:p>
    <w:p w14:paraId="70174A44" w14:textId="77777777" w:rsidR="00E644DC" w:rsidRPr="000440AB" w:rsidRDefault="00E644DC" w:rsidP="00E644DC">
      <w:pPr>
        <w:pStyle w:val="Prrafodelista"/>
        <w:spacing w:after="2" w:line="360" w:lineRule="auto"/>
        <w:ind w:left="1414"/>
        <w:jc w:val="both"/>
      </w:pPr>
    </w:p>
    <w:p w14:paraId="584A84A4" w14:textId="4B95159D" w:rsidR="00AB48E6" w:rsidRPr="000440AB" w:rsidRDefault="00571386" w:rsidP="00571386">
      <w:pPr>
        <w:pStyle w:val="Prrafodelista"/>
        <w:numPr>
          <w:ilvl w:val="0"/>
          <w:numId w:val="40"/>
        </w:numPr>
        <w:spacing w:after="2" w:line="360" w:lineRule="auto"/>
        <w:jc w:val="both"/>
      </w:pPr>
      <w:r w:rsidRPr="000440AB">
        <w:t xml:space="preserve">¿Qué estrategias de marketing digital </w:t>
      </w:r>
      <w:r w:rsidR="00E27880" w:rsidRPr="000440AB">
        <w:t xml:space="preserve">son </w:t>
      </w:r>
      <w:r w:rsidRPr="000440AB">
        <w:t xml:space="preserve">más efectivas para atraer a los consumidores </w:t>
      </w:r>
      <w:r w:rsidR="003C7C30" w:rsidRPr="003C7C30">
        <w:rPr>
          <w:i/>
          <w:iCs/>
        </w:rPr>
        <w:t>millennials</w:t>
      </w:r>
      <w:r w:rsidRPr="000440AB">
        <w:rPr>
          <w:i/>
          <w:iCs/>
        </w:rPr>
        <w:t xml:space="preserve"> </w:t>
      </w:r>
      <w:r w:rsidRPr="000440AB">
        <w:t>del Distrito Central y que estos completen el proceso de compra en línea?</w:t>
      </w:r>
    </w:p>
    <w:p w14:paraId="1EEEDF97" w14:textId="77777777" w:rsidR="00AB48E6" w:rsidRPr="000440AB" w:rsidRDefault="00AB48E6" w:rsidP="00FA5908">
      <w:pPr>
        <w:spacing w:after="2" w:line="360" w:lineRule="auto"/>
        <w:ind w:left="86"/>
        <w:jc w:val="both"/>
      </w:pPr>
    </w:p>
    <w:p w14:paraId="32FFB5B5" w14:textId="77777777" w:rsidR="0088603E" w:rsidRPr="000440AB" w:rsidRDefault="0088603E" w:rsidP="00FA5908">
      <w:pPr>
        <w:spacing w:after="2" w:line="360" w:lineRule="auto"/>
        <w:ind w:left="86"/>
        <w:jc w:val="both"/>
      </w:pPr>
    </w:p>
    <w:p w14:paraId="002717A2" w14:textId="77777777" w:rsidR="0088603E" w:rsidRPr="000440AB" w:rsidRDefault="0088603E" w:rsidP="00FA5908">
      <w:pPr>
        <w:spacing w:after="2" w:line="360" w:lineRule="auto"/>
        <w:ind w:left="86"/>
        <w:jc w:val="both"/>
      </w:pPr>
    </w:p>
    <w:p w14:paraId="40691560" w14:textId="77777777" w:rsidR="0088603E" w:rsidRPr="000440AB" w:rsidRDefault="0088603E" w:rsidP="00FA5908">
      <w:pPr>
        <w:spacing w:after="2" w:line="360" w:lineRule="auto"/>
        <w:ind w:left="86"/>
        <w:jc w:val="both"/>
      </w:pPr>
    </w:p>
    <w:p w14:paraId="53EB323D" w14:textId="77777777" w:rsidR="0088603E" w:rsidRPr="000440AB" w:rsidRDefault="0088603E" w:rsidP="00FA5908">
      <w:pPr>
        <w:spacing w:after="2" w:line="360" w:lineRule="auto"/>
        <w:ind w:left="86"/>
        <w:jc w:val="both"/>
      </w:pPr>
    </w:p>
    <w:p w14:paraId="1FED3460" w14:textId="77777777" w:rsidR="0088603E" w:rsidRPr="000440AB" w:rsidRDefault="0088603E" w:rsidP="00FA5908">
      <w:pPr>
        <w:spacing w:after="2" w:line="360" w:lineRule="auto"/>
        <w:ind w:left="86"/>
        <w:jc w:val="both"/>
      </w:pPr>
    </w:p>
    <w:p w14:paraId="1041B8C4" w14:textId="77777777" w:rsidR="0088603E" w:rsidRPr="000440AB" w:rsidRDefault="0088603E" w:rsidP="00FA5908">
      <w:pPr>
        <w:spacing w:after="2" w:line="360" w:lineRule="auto"/>
        <w:ind w:left="86"/>
        <w:jc w:val="both"/>
      </w:pPr>
    </w:p>
    <w:p w14:paraId="55FF29B7" w14:textId="77777777" w:rsidR="0088603E" w:rsidRDefault="0088603E" w:rsidP="00FA5908">
      <w:pPr>
        <w:spacing w:after="2" w:line="360" w:lineRule="auto"/>
        <w:ind w:left="86"/>
        <w:jc w:val="both"/>
      </w:pPr>
    </w:p>
    <w:p w14:paraId="2F3AEF7B" w14:textId="77777777" w:rsidR="00E644DC" w:rsidRPr="000440AB" w:rsidRDefault="00E644DC" w:rsidP="00FA5908">
      <w:pPr>
        <w:spacing w:after="2" w:line="360" w:lineRule="auto"/>
        <w:ind w:left="86"/>
        <w:jc w:val="both"/>
      </w:pPr>
    </w:p>
    <w:p w14:paraId="3B0E6E11" w14:textId="77777777" w:rsidR="0088603E" w:rsidRPr="000440AB" w:rsidRDefault="0088603E" w:rsidP="00FA5908">
      <w:pPr>
        <w:spacing w:after="2" w:line="360" w:lineRule="auto"/>
        <w:ind w:left="86"/>
        <w:jc w:val="both"/>
      </w:pPr>
    </w:p>
    <w:p w14:paraId="67AA1774" w14:textId="77777777" w:rsidR="0088603E" w:rsidRPr="000440AB" w:rsidRDefault="0088603E" w:rsidP="00FA5908">
      <w:pPr>
        <w:spacing w:after="2" w:line="360" w:lineRule="auto"/>
        <w:ind w:left="86"/>
        <w:jc w:val="both"/>
      </w:pPr>
    </w:p>
    <w:p w14:paraId="12AC02E4" w14:textId="77777777" w:rsidR="0088603E" w:rsidRPr="000440AB" w:rsidRDefault="0088603E" w:rsidP="00FA5908">
      <w:pPr>
        <w:spacing w:after="2" w:line="360" w:lineRule="auto"/>
        <w:ind w:left="86"/>
        <w:jc w:val="both"/>
      </w:pPr>
    </w:p>
    <w:p w14:paraId="27114D65" w14:textId="56A8AFD8" w:rsidR="004B0C89" w:rsidRPr="000440AB" w:rsidRDefault="00EE0F4D" w:rsidP="00ED7CF9">
      <w:pPr>
        <w:pStyle w:val="T2"/>
      </w:pPr>
      <w:bookmarkStart w:id="18" w:name="_Toc153028224"/>
      <w:bookmarkStart w:id="19" w:name="_Toc153028294"/>
      <w:bookmarkStart w:id="20" w:name="_Toc159010456"/>
      <w:r w:rsidRPr="000440AB">
        <w:lastRenderedPageBreak/>
        <w:t>1.</w:t>
      </w:r>
      <w:r w:rsidR="00C52269">
        <w:t>4</w:t>
      </w:r>
      <w:r w:rsidRPr="000440AB">
        <w:t xml:space="preserve"> OBJETIVOS DEL PROYECTO</w:t>
      </w:r>
      <w:bookmarkEnd w:id="18"/>
      <w:bookmarkEnd w:id="19"/>
      <w:bookmarkEnd w:id="20"/>
      <w:r w:rsidRPr="000440AB">
        <w:t xml:space="preserve"> </w:t>
      </w:r>
    </w:p>
    <w:p w14:paraId="22185783" w14:textId="77777777" w:rsidR="00F17AD3" w:rsidRPr="000440AB" w:rsidRDefault="00F17AD3" w:rsidP="00EE0F4D">
      <w:pPr>
        <w:pStyle w:val="Ttulo2"/>
        <w:spacing w:line="360" w:lineRule="auto"/>
        <w:rPr>
          <w:color w:val="auto"/>
        </w:rPr>
      </w:pPr>
    </w:p>
    <w:p w14:paraId="2068081C" w14:textId="581B091C" w:rsidR="00ED7CF9" w:rsidRPr="003F2611" w:rsidRDefault="00EE0F4D" w:rsidP="00ED7CF9">
      <w:pPr>
        <w:pStyle w:val="T3"/>
      </w:pPr>
      <w:bookmarkStart w:id="21" w:name="_Toc153028225"/>
      <w:bookmarkStart w:id="22" w:name="_Toc159010457"/>
      <w:r w:rsidRPr="003F2611">
        <w:t>1.</w:t>
      </w:r>
      <w:r w:rsidR="00C52269" w:rsidRPr="003F2611">
        <w:t>4</w:t>
      </w:r>
      <w:r w:rsidRPr="003F2611">
        <w:t>.1 OBJETIVO GENERAL</w:t>
      </w:r>
      <w:bookmarkEnd w:id="21"/>
      <w:bookmarkEnd w:id="22"/>
    </w:p>
    <w:p w14:paraId="522EAE24" w14:textId="73BD62D1" w:rsidR="00135DCA" w:rsidRPr="003F2611" w:rsidRDefault="00135DCA" w:rsidP="00135DCA">
      <w:pPr>
        <w:spacing w:line="360" w:lineRule="auto"/>
        <w:ind w:left="194" w:right="184" w:firstLine="569"/>
        <w:jc w:val="both"/>
      </w:pPr>
      <w:bookmarkStart w:id="23" w:name="_Toc153028226"/>
      <w:r w:rsidRPr="003F2611">
        <w:t xml:space="preserve">Evaluar los desafíos de las MIPYMES de moda, para potenciar la compra en línea entre </w:t>
      </w:r>
      <w:r w:rsidR="003C7C30" w:rsidRPr="003F2611">
        <w:rPr>
          <w:i/>
          <w:iCs/>
        </w:rPr>
        <w:t>millennials</w:t>
      </w:r>
      <w:r w:rsidRPr="003F2611">
        <w:t xml:space="preserve"> del Distrito Central, Honduras en el 2023.</w:t>
      </w:r>
    </w:p>
    <w:p w14:paraId="36488D86" w14:textId="510B3B97" w:rsidR="00392071" w:rsidRPr="000440AB" w:rsidRDefault="00EE0F4D" w:rsidP="00ED7CF9">
      <w:pPr>
        <w:pStyle w:val="T3"/>
      </w:pPr>
      <w:bookmarkStart w:id="24" w:name="_Toc159010458"/>
      <w:r w:rsidRPr="003F2611">
        <w:t>1.</w:t>
      </w:r>
      <w:r w:rsidR="00C52269" w:rsidRPr="003F2611">
        <w:t>4</w:t>
      </w:r>
      <w:r w:rsidRPr="003F2611">
        <w:t>.2 OBJETIVOS ESPECÍFICOS</w:t>
      </w:r>
      <w:bookmarkEnd w:id="23"/>
      <w:bookmarkEnd w:id="24"/>
    </w:p>
    <w:p w14:paraId="23363970" w14:textId="77777777" w:rsidR="001A03D8" w:rsidRPr="000440AB" w:rsidRDefault="001A03D8" w:rsidP="00EE0F4D">
      <w:pPr>
        <w:pStyle w:val="Ttulo3"/>
        <w:rPr>
          <w:color w:val="auto"/>
        </w:rPr>
      </w:pPr>
    </w:p>
    <w:p w14:paraId="12BA501B" w14:textId="5BBA12E0" w:rsidR="00E00FFF" w:rsidRPr="000440AB" w:rsidRDefault="00E00FFF">
      <w:pPr>
        <w:pStyle w:val="Prrafodelista"/>
        <w:numPr>
          <w:ilvl w:val="0"/>
          <w:numId w:val="14"/>
        </w:numPr>
        <w:spacing w:after="2" w:line="360" w:lineRule="auto"/>
        <w:jc w:val="both"/>
      </w:pPr>
      <w:r w:rsidRPr="000440AB">
        <w:t xml:space="preserve">Identificar las principales barreras que enfrentan las MIPYMES hondureñas del sector moda para atraer a los </w:t>
      </w:r>
      <w:r w:rsidR="003C7C30" w:rsidRPr="003C7C30">
        <w:rPr>
          <w:i/>
        </w:rPr>
        <w:t>millennials</w:t>
      </w:r>
      <w:r w:rsidRPr="000440AB">
        <w:t xml:space="preserve"> a comprar en línea en el Distrito Central</w:t>
      </w:r>
      <w:r w:rsidR="00941E9A" w:rsidRPr="000440AB">
        <w:t>.</w:t>
      </w:r>
    </w:p>
    <w:p w14:paraId="109FDD73" w14:textId="77777777" w:rsidR="00E00FFF" w:rsidRPr="000440AB" w:rsidRDefault="00E00FFF" w:rsidP="00EE0F4D">
      <w:pPr>
        <w:pStyle w:val="Prrafodelista"/>
        <w:spacing w:after="2" w:line="360" w:lineRule="auto"/>
        <w:ind w:left="446"/>
        <w:jc w:val="both"/>
      </w:pPr>
    </w:p>
    <w:p w14:paraId="5FFF3CBF" w14:textId="6EF30BE9" w:rsidR="00E00FFF" w:rsidRPr="000440AB" w:rsidRDefault="002306CB">
      <w:pPr>
        <w:pStyle w:val="Prrafodelista"/>
        <w:numPr>
          <w:ilvl w:val="0"/>
          <w:numId w:val="14"/>
        </w:numPr>
        <w:spacing w:after="2" w:line="360" w:lineRule="auto"/>
        <w:jc w:val="both"/>
      </w:pPr>
      <w:r w:rsidRPr="000440AB">
        <w:t>E</w:t>
      </w:r>
      <w:r w:rsidR="00DC527C">
        <w:t>v</w:t>
      </w:r>
      <w:r w:rsidRPr="000440AB">
        <w:t xml:space="preserve">aluar que tan determinantes son </w:t>
      </w:r>
      <w:r w:rsidR="00E00FFF" w:rsidRPr="000440AB">
        <w:t>las redes sociales</w:t>
      </w:r>
      <w:r w:rsidR="00DC6218" w:rsidRPr="000440AB">
        <w:t xml:space="preserve"> y que factores influyen</w:t>
      </w:r>
      <w:r w:rsidRPr="000440AB">
        <w:t>,</w:t>
      </w:r>
      <w:r w:rsidR="00E00FFF" w:rsidRPr="000440AB">
        <w:t xml:space="preserve"> en la decisión de compra en línea de productos de moda para los </w:t>
      </w:r>
      <w:r w:rsidR="003C7C30" w:rsidRPr="003C7C30">
        <w:rPr>
          <w:i/>
        </w:rPr>
        <w:t>millennials</w:t>
      </w:r>
      <w:r w:rsidR="00E00FFF" w:rsidRPr="000440AB">
        <w:t xml:space="preserve"> del </w:t>
      </w:r>
      <w:r w:rsidRPr="000440AB">
        <w:t>Distrito Central.</w:t>
      </w:r>
      <w:r w:rsidR="00DC6218" w:rsidRPr="000440AB">
        <w:t xml:space="preserve"> </w:t>
      </w:r>
    </w:p>
    <w:p w14:paraId="1422B22A" w14:textId="77777777" w:rsidR="00DC6218" w:rsidRPr="000440AB" w:rsidRDefault="00DC6218" w:rsidP="00DC6218">
      <w:pPr>
        <w:pStyle w:val="Prrafodelista"/>
      </w:pPr>
    </w:p>
    <w:p w14:paraId="37BF8659" w14:textId="07C2F4C6" w:rsidR="00E00FFF" w:rsidRPr="000440AB" w:rsidRDefault="00E00FFF">
      <w:pPr>
        <w:pStyle w:val="Prrafodelista"/>
        <w:numPr>
          <w:ilvl w:val="0"/>
          <w:numId w:val="14"/>
        </w:numPr>
        <w:spacing w:after="2" w:line="360" w:lineRule="auto"/>
        <w:jc w:val="both"/>
      </w:pPr>
      <w:r w:rsidRPr="000440AB">
        <w:t xml:space="preserve">Describir la percepción de la seguridad en el proceso de compra en línea de los </w:t>
      </w:r>
      <w:r w:rsidR="003C7C30" w:rsidRPr="003C7C30">
        <w:rPr>
          <w:i/>
        </w:rPr>
        <w:t>millennials</w:t>
      </w:r>
      <w:r w:rsidRPr="000440AB">
        <w:t xml:space="preserve"> del </w:t>
      </w:r>
      <w:r w:rsidR="002306CB" w:rsidRPr="000440AB">
        <w:t>Distrito Central,</w:t>
      </w:r>
      <w:r w:rsidRPr="000440AB">
        <w:t xml:space="preserve"> sobre las MIPYMES hondureñas del sector moda.</w:t>
      </w:r>
    </w:p>
    <w:p w14:paraId="4991E909" w14:textId="77777777" w:rsidR="00E00FFF" w:rsidRPr="000440AB" w:rsidRDefault="00E00FFF" w:rsidP="00EE0F4D">
      <w:pPr>
        <w:pStyle w:val="Prrafodelista"/>
        <w:spacing w:line="360" w:lineRule="auto"/>
        <w:jc w:val="both"/>
      </w:pPr>
    </w:p>
    <w:p w14:paraId="7DA5DCE7" w14:textId="583A82A6" w:rsidR="00E00FFF" w:rsidRPr="000440AB" w:rsidRDefault="00E00FFF">
      <w:pPr>
        <w:pStyle w:val="Prrafodelista"/>
        <w:numPr>
          <w:ilvl w:val="0"/>
          <w:numId w:val="14"/>
        </w:numPr>
        <w:spacing w:after="2" w:line="360" w:lineRule="auto"/>
        <w:jc w:val="both"/>
      </w:pPr>
      <w:r w:rsidRPr="000440AB">
        <w:t>Identificar mejora</w:t>
      </w:r>
      <w:r w:rsidR="00B26FE5" w:rsidRPr="000440AB">
        <w:t>s en</w:t>
      </w:r>
      <w:r w:rsidRPr="000440AB">
        <w:t xml:space="preserve"> la experiencia de compra en línea para los </w:t>
      </w:r>
      <w:r w:rsidR="003C7C30" w:rsidRPr="003C7C30">
        <w:rPr>
          <w:i/>
        </w:rPr>
        <w:t>millennials</w:t>
      </w:r>
      <w:r w:rsidRPr="000440AB">
        <w:t xml:space="preserve"> del Distrito Central, desde la búsqueda de productos hasta la entrega y el servicio postventa.</w:t>
      </w:r>
    </w:p>
    <w:p w14:paraId="5F187391" w14:textId="77777777" w:rsidR="00E00FFF" w:rsidRPr="000440AB" w:rsidRDefault="00E00FFF" w:rsidP="00EE0F4D">
      <w:pPr>
        <w:pStyle w:val="Prrafodelista"/>
        <w:spacing w:line="360" w:lineRule="auto"/>
        <w:jc w:val="both"/>
      </w:pPr>
    </w:p>
    <w:p w14:paraId="5C500D78" w14:textId="06AEE83B" w:rsidR="001A03D8" w:rsidRPr="000440AB" w:rsidRDefault="00B26FE5">
      <w:pPr>
        <w:pStyle w:val="Prrafodelista"/>
        <w:numPr>
          <w:ilvl w:val="0"/>
          <w:numId w:val="14"/>
        </w:numPr>
        <w:spacing w:after="2" w:line="360" w:lineRule="auto"/>
        <w:jc w:val="both"/>
      </w:pPr>
      <w:r w:rsidRPr="000440AB">
        <w:t xml:space="preserve">Proponer </w:t>
      </w:r>
      <w:r w:rsidR="001A03D8" w:rsidRPr="000440AB">
        <w:t>estrategias de marketing digital efectivas</w:t>
      </w:r>
      <w:r w:rsidR="00132AFD">
        <w:t>,</w:t>
      </w:r>
      <w:r w:rsidR="001A03D8" w:rsidRPr="000440AB">
        <w:t xml:space="preserve"> para atraer a los consumidores </w:t>
      </w:r>
      <w:r w:rsidR="003C7C30" w:rsidRPr="003C7C30">
        <w:rPr>
          <w:i/>
        </w:rPr>
        <w:t>millennials</w:t>
      </w:r>
      <w:r w:rsidR="001A03D8" w:rsidRPr="000440AB">
        <w:t xml:space="preserve"> del Distrito Central </w:t>
      </w:r>
      <w:r w:rsidR="00A7582F">
        <w:t xml:space="preserve">y que estos </w:t>
      </w:r>
      <w:r w:rsidR="001A03D8" w:rsidRPr="000440AB">
        <w:t>complet</w:t>
      </w:r>
      <w:r w:rsidR="00A7582F">
        <w:t>en</w:t>
      </w:r>
      <w:r w:rsidR="001A03D8" w:rsidRPr="000440AB">
        <w:t xml:space="preserve"> el proceso de compra en línea.</w:t>
      </w:r>
    </w:p>
    <w:p w14:paraId="1D6E20DE" w14:textId="77777777" w:rsidR="00E00FFF" w:rsidRPr="000440AB" w:rsidRDefault="00E00FFF" w:rsidP="00EE0F4D">
      <w:pPr>
        <w:pStyle w:val="Prrafodelista"/>
        <w:spacing w:line="360" w:lineRule="auto"/>
        <w:jc w:val="both"/>
      </w:pPr>
    </w:p>
    <w:p w14:paraId="5A50E8B3" w14:textId="77777777" w:rsidR="0088603E" w:rsidRPr="000440AB" w:rsidRDefault="0088603E" w:rsidP="00EE0F4D">
      <w:pPr>
        <w:pStyle w:val="Prrafodelista"/>
        <w:spacing w:line="360" w:lineRule="auto"/>
        <w:jc w:val="both"/>
      </w:pPr>
    </w:p>
    <w:p w14:paraId="4F48FFD8" w14:textId="77777777" w:rsidR="0088603E" w:rsidRPr="000440AB" w:rsidRDefault="0088603E" w:rsidP="00EE0F4D">
      <w:pPr>
        <w:pStyle w:val="Prrafodelista"/>
        <w:spacing w:line="360" w:lineRule="auto"/>
        <w:jc w:val="both"/>
      </w:pPr>
    </w:p>
    <w:p w14:paraId="30A4D2D1" w14:textId="77777777" w:rsidR="0088603E" w:rsidRPr="000440AB" w:rsidRDefault="0088603E" w:rsidP="00EE0F4D">
      <w:pPr>
        <w:pStyle w:val="Prrafodelista"/>
        <w:spacing w:line="360" w:lineRule="auto"/>
        <w:jc w:val="both"/>
      </w:pPr>
    </w:p>
    <w:p w14:paraId="75C5796C" w14:textId="77777777" w:rsidR="0088603E" w:rsidRPr="000440AB" w:rsidRDefault="0088603E" w:rsidP="00EE0F4D">
      <w:pPr>
        <w:pStyle w:val="Prrafodelista"/>
        <w:spacing w:line="360" w:lineRule="auto"/>
        <w:jc w:val="both"/>
      </w:pPr>
    </w:p>
    <w:p w14:paraId="62A7C010" w14:textId="77777777" w:rsidR="0088603E" w:rsidRPr="000440AB" w:rsidRDefault="0088603E" w:rsidP="00EE0F4D">
      <w:pPr>
        <w:pStyle w:val="Prrafodelista"/>
        <w:spacing w:line="360" w:lineRule="auto"/>
        <w:jc w:val="both"/>
      </w:pPr>
    </w:p>
    <w:p w14:paraId="4455E35B" w14:textId="77777777" w:rsidR="0088603E" w:rsidRPr="000440AB" w:rsidRDefault="0088603E" w:rsidP="00EE0F4D">
      <w:pPr>
        <w:pStyle w:val="Prrafodelista"/>
        <w:spacing w:line="360" w:lineRule="auto"/>
        <w:jc w:val="both"/>
      </w:pPr>
    </w:p>
    <w:p w14:paraId="66E82D78" w14:textId="77777777" w:rsidR="0088603E" w:rsidRDefault="0088603E" w:rsidP="00EE0F4D">
      <w:pPr>
        <w:pStyle w:val="Prrafodelista"/>
        <w:spacing w:line="360" w:lineRule="auto"/>
        <w:jc w:val="both"/>
      </w:pPr>
    </w:p>
    <w:p w14:paraId="6BB16378" w14:textId="77777777" w:rsidR="004B3983" w:rsidRDefault="004B3983" w:rsidP="00EE0F4D">
      <w:pPr>
        <w:pStyle w:val="Prrafodelista"/>
        <w:spacing w:line="360" w:lineRule="auto"/>
        <w:jc w:val="both"/>
      </w:pPr>
    </w:p>
    <w:p w14:paraId="6B5DA3DC" w14:textId="77777777" w:rsidR="004B3983" w:rsidRPr="000440AB" w:rsidRDefault="004B3983" w:rsidP="00EE0F4D">
      <w:pPr>
        <w:pStyle w:val="Prrafodelista"/>
        <w:spacing w:line="360" w:lineRule="auto"/>
        <w:jc w:val="both"/>
      </w:pPr>
    </w:p>
    <w:p w14:paraId="0CBB81A2" w14:textId="77777777" w:rsidR="0088603E" w:rsidRPr="000440AB" w:rsidRDefault="0088603E" w:rsidP="00EE0F4D">
      <w:pPr>
        <w:pStyle w:val="Prrafodelista"/>
        <w:spacing w:line="360" w:lineRule="auto"/>
        <w:jc w:val="both"/>
      </w:pPr>
    </w:p>
    <w:p w14:paraId="671B1247" w14:textId="2D675940" w:rsidR="00EB4235" w:rsidRPr="000440AB" w:rsidRDefault="00EE0F4D" w:rsidP="00EE0F4D">
      <w:pPr>
        <w:pStyle w:val="T2"/>
      </w:pPr>
      <w:bookmarkStart w:id="25" w:name="_Toc153028227"/>
      <w:bookmarkStart w:id="26" w:name="_Toc153028295"/>
      <w:bookmarkStart w:id="27" w:name="_Toc159010459"/>
      <w:r w:rsidRPr="000440AB">
        <w:lastRenderedPageBreak/>
        <w:t>1.</w:t>
      </w:r>
      <w:r w:rsidR="00C52269">
        <w:t>5</w:t>
      </w:r>
      <w:r w:rsidRPr="000440AB">
        <w:t xml:space="preserve"> JUSTIFICACIÓN</w:t>
      </w:r>
      <w:bookmarkEnd w:id="25"/>
      <w:bookmarkEnd w:id="26"/>
      <w:bookmarkEnd w:id="27"/>
      <w:r w:rsidRPr="000440AB">
        <w:t xml:space="preserve"> </w:t>
      </w:r>
    </w:p>
    <w:p w14:paraId="18038B57" w14:textId="61A71302" w:rsidR="00A64A6F" w:rsidRPr="000440AB" w:rsidRDefault="00000000" w:rsidP="00FA5908">
      <w:pPr>
        <w:spacing w:line="360" w:lineRule="auto"/>
        <w:jc w:val="both"/>
      </w:pPr>
      <w:r w:rsidRPr="000440AB">
        <w:rPr>
          <w:sz w:val="26"/>
        </w:rPr>
        <w:t xml:space="preserve"> </w:t>
      </w:r>
    </w:p>
    <w:p w14:paraId="77A7C18E" w14:textId="77777777" w:rsidR="00A64A6F" w:rsidRPr="000440AB" w:rsidRDefault="00A64A6F" w:rsidP="00EE0F4D">
      <w:pPr>
        <w:spacing w:line="360" w:lineRule="auto"/>
        <w:ind w:left="194" w:right="184" w:firstLine="569"/>
        <w:jc w:val="both"/>
      </w:pPr>
      <w:r w:rsidRPr="000440AB">
        <w:t>Uno de los principales desafíos que enfrentan las MIPYMES en el sector de la moda es la falta de recursos y conocimientos técnicos para implementar una plataforma de comercio electrónico y marketing digital efectivo. Las empresas también pueden enfrentar dificultades para cumplir con los estándares de seguridad y privacidad que se requieren para el procesamiento de pagos en línea.</w:t>
      </w:r>
    </w:p>
    <w:p w14:paraId="79B94996" w14:textId="77777777" w:rsidR="00A64A6F" w:rsidRPr="000440AB" w:rsidRDefault="00A64A6F" w:rsidP="00EE0F4D">
      <w:pPr>
        <w:spacing w:line="360" w:lineRule="auto"/>
        <w:ind w:left="194" w:right="184" w:firstLine="569"/>
        <w:jc w:val="both"/>
      </w:pPr>
    </w:p>
    <w:p w14:paraId="5448FA00" w14:textId="1C82AD2C" w:rsidR="00A64A6F" w:rsidRPr="000440AB" w:rsidRDefault="00A64A6F" w:rsidP="00EE0F4D">
      <w:pPr>
        <w:spacing w:line="360" w:lineRule="auto"/>
        <w:ind w:left="194" w:right="184" w:firstLine="569"/>
        <w:jc w:val="both"/>
      </w:pPr>
      <w:r w:rsidRPr="000440AB">
        <w:t>Otro desafío importante es la competencia con empresas internacionales más grandes que ya tienen una presencia en línea establecida. Las MIPYMES hondureñas también pueden enfrentar desafíos logísticos, como el costo y la disponibilidad de envíos, lo que puede hacer que sus productos sean menos atractivos para los consumidores</w:t>
      </w:r>
      <w:r w:rsidR="00EF52B5" w:rsidRPr="000440AB">
        <w:t xml:space="preserve"> </w:t>
      </w:r>
      <w:r w:rsidR="003C7C30" w:rsidRPr="003C7C30">
        <w:rPr>
          <w:i/>
        </w:rPr>
        <w:t>millennials</w:t>
      </w:r>
      <w:r w:rsidR="00D72230" w:rsidRPr="000440AB">
        <w:t>.</w:t>
      </w:r>
    </w:p>
    <w:p w14:paraId="6C110732" w14:textId="77777777" w:rsidR="009414A1" w:rsidRPr="000440AB" w:rsidRDefault="009414A1" w:rsidP="00EE0F4D">
      <w:pPr>
        <w:spacing w:line="360" w:lineRule="auto"/>
        <w:ind w:left="194" w:right="184" w:firstLine="569"/>
        <w:jc w:val="both"/>
      </w:pPr>
    </w:p>
    <w:p w14:paraId="6AD529CF" w14:textId="4183A746" w:rsidR="00A64A6F" w:rsidRPr="000440AB" w:rsidRDefault="00A64A6F" w:rsidP="00EE0F4D">
      <w:pPr>
        <w:spacing w:line="360" w:lineRule="auto"/>
        <w:ind w:left="194" w:right="184" w:firstLine="569"/>
        <w:jc w:val="both"/>
      </w:pPr>
      <w:r w:rsidRPr="000440AB">
        <w:t xml:space="preserve">A pesar de estos desafíos, hay oportunidades para que las MIPYMES en el sector de la moda en Honduras puedan atraer a los consumidores </w:t>
      </w:r>
      <w:r w:rsidR="003C7C30" w:rsidRPr="003C7C30">
        <w:rPr>
          <w:i/>
        </w:rPr>
        <w:t>millennials</w:t>
      </w:r>
      <w:r w:rsidRPr="000440AB">
        <w:t xml:space="preserve"> </w:t>
      </w:r>
      <w:r w:rsidR="00EF52B5" w:rsidRPr="000440AB">
        <w:t>a la compra</w:t>
      </w:r>
      <w:r w:rsidR="00015EF0" w:rsidRPr="000440AB">
        <w:t xml:space="preserve"> en</w:t>
      </w:r>
      <w:r w:rsidRPr="000440AB">
        <w:t xml:space="preserve"> línea. La adopción del comercio electrónico es una tendencia mundial, y los consumidores más jóvenes son cada vez más propensos a realizar compras en línea. Las empresas pueden aprovechar esto al proporcionar una experiencia de compra en línea fácil, segura y atractiva.</w:t>
      </w:r>
    </w:p>
    <w:p w14:paraId="599A0D40" w14:textId="77777777" w:rsidR="00A64A6F" w:rsidRPr="003F2611" w:rsidRDefault="00A64A6F" w:rsidP="00EE0F4D">
      <w:pPr>
        <w:spacing w:line="360" w:lineRule="auto"/>
        <w:ind w:left="194" w:right="184" w:firstLine="569"/>
        <w:jc w:val="both"/>
      </w:pPr>
      <w:r w:rsidRPr="000440AB">
        <w:t xml:space="preserve">Además, el uso de plataformas de redes sociales y marketing digital puede ayudar a las MIPYMES en el sector de la moda a llegar a nuevos clientes y aumentar su visibilidad en </w:t>
      </w:r>
      <w:r w:rsidRPr="003F2611">
        <w:t>línea. </w:t>
      </w:r>
    </w:p>
    <w:p w14:paraId="0FC37CA7" w14:textId="77777777" w:rsidR="00EE0F4D" w:rsidRPr="003F2611" w:rsidRDefault="00EE0F4D" w:rsidP="00EE0F4D">
      <w:pPr>
        <w:spacing w:line="360" w:lineRule="auto"/>
        <w:ind w:left="194" w:right="184" w:firstLine="569"/>
        <w:jc w:val="both"/>
      </w:pPr>
    </w:p>
    <w:p w14:paraId="05FB3F26" w14:textId="2763C8E0" w:rsidR="00A64A6F" w:rsidRPr="000440AB" w:rsidRDefault="00A64A6F" w:rsidP="00EE0F4D">
      <w:pPr>
        <w:spacing w:line="360" w:lineRule="auto"/>
        <w:ind w:left="194" w:right="184" w:firstLine="569"/>
        <w:jc w:val="both"/>
      </w:pPr>
      <w:r w:rsidRPr="003F2611">
        <w:t xml:space="preserve">En resumen, el estudio propuesto es importante porque permitirá </w:t>
      </w:r>
      <w:r w:rsidR="004B3983" w:rsidRPr="003F2611">
        <w:t>evaluar</w:t>
      </w:r>
      <w:r w:rsidRPr="003F2611">
        <w:t xml:space="preserve"> los principales desafíos que enfrentan las MIPYMES en el sector de la moda en el Distrito Central de Honduras para mejorar su experiencia de compra en línea y aumentar la tasa de conversión de los consumidores </w:t>
      </w:r>
      <w:r w:rsidR="003C7C30" w:rsidRPr="003F2611">
        <w:rPr>
          <w:i/>
        </w:rPr>
        <w:t>millennials</w:t>
      </w:r>
      <w:r w:rsidR="00D72230" w:rsidRPr="003F2611">
        <w:t xml:space="preserve">. </w:t>
      </w:r>
      <w:r w:rsidRPr="003F2611">
        <w:t>Al comprender estas cuestiones, se pueden proponer soluciones prácticas y efectivas para</w:t>
      </w:r>
      <w:r w:rsidRPr="000440AB">
        <w:t xml:space="preserve"> mejorar la rentabilidad y la competitividad de estas empresas.</w:t>
      </w:r>
    </w:p>
    <w:p w14:paraId="1B00BDA6" w14:textId="77777777" w:rsidR="00E92349" w:rsidRPr="000440AB" w:rsidRDefault="00E92349" w:rsidP="00FA5908">
      <w:pPr>
        <w:spacing w:after="2" w:line="360" w:lineRule="auto"/>
        <w:ind w:left="86"/>
        <w:jc w:val="both"/>
      </w:pPr>
    </w:p>
    <w:p w14:paraId="2CA0230B" w14:textId="053D17B8" w:rsidR="00BB1DAB" w:rsidRDefault="00BB1DAB" w:rsidP="00FA5908">
      <w:pPr>
        <w:spacing w:line="360" w:lineRule="auto"/>
        <w:ind w:right="177"/>
        <w:jc w:val="both"/>
      </w:pPr>
    </w:p>
    <w:p w14:paraId="1671C344" w14:textId="77777777" w:rsidR="004A4437" w:rsidRPr="000440AB" w:rsidRDefault="004A4437" w:rsidP="00FA5908">
      <w:pPr>
        <w:spacing w:line="360" w:lineRule="auto"/>
        <w:ind w:right="177"/>
        <w:jc w:val="both"/>
      </w:pPr>
    </w:p>
    <w:p w14:paraId="20FA9545" w14:textId="77777777" w:rsidR="00792BC0" w:rsidRPr="000440AB" w:rsidRDefault="00792BC0" w:rsidP="00FA5908">
      <w:pPr>
        <w:spacing w:line="360" w:lineRule="auto"/>
        <w:ind w:right="177"/>
        <w:jc w:val="both"/>
      </w:pPr>
    </w:p>
    <w:p w14:paraId="5451059F" w14:textId="77777777" w:rsidR="00EB4235" w:rsidRPr="000440AB" w:rsidRDefault="00000000" w:rsidP="00EE0F4D">
      <w:pPr>
        <w:pStyle w:val="T1CAP"/>
      </w:pPr>
      <w:bookmarkStart w:id="28" w:name="_Toc153028228"/>
      <w:bookmarkStart w:id="29" w:name="_Toc153028296"/>
      <w:bookmarkStart w:id="30" w:name="_Toc159010460"/>
      <w:r w:rsidRPr="000440AB">
        <w:lastRenderedPageBreak/>
        <w:t>CAPÍTULO II. MARCO TEÓRICO</w:t>
      </w:r>
      <w:bookmarkEnd w:id="28"/>
      <w:bookmarkEnd w:id="29"/>
      <w:bookmarkEnd w:id="30"/>
      <w:r w:rsidRPr="000440AB">
        <w:t xml:space="preserve"> </w:t>
      </w:r>
    </w:p>
    <w:p w14:paraId="54C22732" w14:textId="77777777" w:rsidR="000D32AB" w:rsidRPr="000440AB" w:rsidRDefault="000D32AB" w:rsidP="00FA5908">
      <w:pPr>
        <w:spacing w:line="360" w:lineRule="auto"/>
        <w:jc w:val="both"/>
      </w:pPr>
    </w:p>
    <w:p w14:paraId="63624E34" w14:textId="4627A193" w:rsidR="00ED7CF9" w:rsidRPr="000440AB" w:rsidRDefault="00EE0F4D" w:rsidP="00ED7CF9">
      <w:pPr>
        <w:pStyle w:val="T3"/>
      </w:pPr>
      <w:bookmarkStart w:id="31" w:name="_Toc159010461"/>
      <w:r w:rsidRPr="000440AB">
        <w:t xml:space="preserve">2.1 </w:t>
      </w:r>
      <w:r w:rsidR="00C52269">
        <w:t>ANÁLISI</w:t>
      </w:r>
      <w:r w:rsidR="009820EE">
        <w:t>S</w:t>
      </w:r>
      <w:r w:rsidR="00C52269">
        <w:t xml:space="preserve"> DE LA </w:t>
      </w:r>
      <w:r w:rsidRPr="000440AB">
        <w:t>SITUACIÓN ACTUAL TIENDA DE CALZADO FEMENINO ISABELLAS HONDURAS</w:t>
      </w:r>
      <w:bookmarkEnd w:id="31"/>
    </w:p>
    <w:p w14:paraId="22972967" w14:textId="77777777" w:rsidR="00966EFD" w:rsidRPr="000440AB" w:rsidRDefault="00966EFD" w:rsidP="00ED7CF9">
      <w:pPr>
        <w:spacing w:line="360" w:lineRule="auto"/>
        <w:ind w:firstLine="708"/>
        <w:jc w:val="both"/>
      </w:pPr>
    </w:p>
    <w:p w14:paraId="22340373" w14:textId="77777777" w:rsidR="00FE76F1" w:rsidRPr="000440AB" w:rsidRDefault="000D32AB" w:rsidP="00FE76F1">
      <w:pPr>
        <w:spacing w:line="360" w:lineRule="auto"/>
        <w:ind w:firstLine="708"/>
        <w:jc w:val="both"/>
      </w:pPr>
      <w:r w:rsidRPr="000440AB">
        <w:t xml:space="preserve">Isabellas Honduras </w:t>
      </w:r>
      <w:r w:rsidR="002306CB" w:rsidRPr="000440AB">
        <w:t xml:space="preserve">tienda hondureña de calzado femenino </w:t>
      </w:r>
      <w:r w:rsidRPr="000440AB">
        <w:t xml:space="preserve">lleva en el mercado 8 años operando en el mercado. </w:t>
      </w:r>
      <w:r w:rsidR="002306CB" w:rsidRPr="000440AB">
        <w:t xml:space="preserve">Los </w:t>
      </w:r>
      <w:r w:rsidRPr="000440AB">
        <w:t>producto</w:t>
      </w:r>
      <w:r w:rsidR="002306CB" w:rsidRPr="000440AB">
        <w:t>s</w:t>
      </w:r>
      <w:r w:rsidRPr="000440AB">
        <w:t xml:space="preserve"> que ofrecen son</w:t>
      </w:r>
      <w:r w:rsidR="002306CB" w:rsidRPr="000440AB">
        <w:t xml:space="preserve"> diferentes calzados para mujer desde sandalias, </w:t>
      </w:r>
      <w:r w:rsidR="00006B29" w:rsidRPr="000440AB">
        <w:rPr>
          <w:i/>
        </w:rPr>
        <w:t>flats</w:t>
      </w:r>
      <w:r w:rsidR="002306CB" w:rsidRPr="000440AB">
        <w:t>, sandalias con tacón y plataformas</w:t>
      </w:r>
      <w:r w:rsidRPr="000440AB">
        <w:t xml:space="preserve">, elaborados en Honduras, por ellos mismos. Operando en Tienda </w:t>
      </w:r>
      <w:r w:rsidR="002306CB" w:rsidRPr="000440AB">
        <w:t xml:space="preserve">Física ubicada en Comayagüela, </w:t>
      </w:r>
      <w:r w:rsidR="008071BF" w:rsidRPr="000440AB">
        <w:t>Tegucigalpa desde</w:t>
      </w:r>
      <w:r w:rsidR="002306CB" w:rsidRPr="000440AB">
        <w:t xml:space="preserve"> su fundación </w:t>
      </w:r>
      <w:r w:rsidRPr="000440AB">
        <w:t>y a través de las redes sociales</w:t>
      </w:r>
      <w:r w:rsidR="0088603E" w:rsidRPr="000440AB">
        <w:t xml:space="preserve">. Ver </w:t>
      </w:r>
      <w:r w:rsidR="000440AB" w:rsidRPr="000440AB">
        <w:fldChar w:fldCharType="begin"/>
      </w:r>
      <w:r w:rsidR="000440AB" w:rsidRPr="000440AB">
        <w:instrText xml:space="preserve"> REF Anexo3 \h  \* MERGEFORMAT </w:instrText>
      </w:r>
      <w:r w:rsidR="000440AB" w:rsidRPr="000440AB">
        <w:fldChar w:fldCharType="separate"/>
      </w:r>
      <w:r w:rsidR="00FE76F1" w:rsidRPr="000440AB">
        <w:t>ANEXO 3. SITUACIÓN ACTUAL REDES SOCIALES ISABELLAS HONDURAS</w:t>
      </w:r>
    </w:p>
    <w:p w14:paraId="41264876" w14:textId="77777777" w:rsidR="000440AB" w:rsidRPr="000440AB" w:rsidRDefault="000440AB" w:rsidP="000440AB">
      <w:pPr>
        <w:spacing w:line="360" w:lineRule="auto"/>
        <w:jc w:val="both"/>
      </w:pPr>
      <w:r w:rsidRPr="000440AB">
        <w:fldChar w:fldCharType="end"/>
      </w:r>
      <w:bookmarkStart w:id="32" w:name="_Toc153971243"/>
    </w:p>
    <w:p w14:paraId="5CED95F4" w14:textId="375E8BCF" w:rsidR="000D32AB" w:rsidRPr="000440AB" w:rsidRDefault="000D32AB" w:rsidP="000440AB">
      <w:pPr>
        <w:spacing w:line="360" w:lineRule="auto"/>
        <w:jc w:val="both"/>
        <w:rPr>
          <w:b/>
          <w:bCs/>
        </w:rPr>
      </w:pPr>
      <w:r w:rsidRPr="000440AB">
        <w:rPr>
          <w:b/>
          <w:bCs/>
        </w:rPr>
        <w:t>Tabla 1. Redes Sociales de Isabellas Honduras</w:t>
      </w:r>
      <w:bookmarkEnd w:id="32"/>
    </w:p>
    <w:tbl>
      <w:tblPr>
        <w:tblW w:w="6784" w:type="dxa"/>
        <w:jc w:val="center"/>
        <w:tblLook w:val="04A0" w:firstRow="1" w:lastRow="0" w:firstColumn="1" w:lastColumn="0" w:noHBand="0" w:noVBand="1"/>
      </w:tblPr>
      <w:tblGrid>
        <w:gridCol w:w="1400"/>
        <w:gridCol w:w="2144"/>
        <w:gridCol w:w="1540"/>
        <w:gridCol w:w="1700"/>
      </w:tblGrid>
      <w:tr w:rsidR="000440AB" w:rsidRPr="000440AB" w14:paraId="521F05D6" w14:textId="77777777" w:rsidTr="00160213">
        <w:trPr>
          <w:trHeight w:val="315"/>
          <w:jc w:val="center"/>
        </w:trPr>
        <w:tc>
          <w:tcPr>
            <w:tcW w:w="1400" w:type="dxa"/>
            <w:tcBorders>
              <w:top w:val="single" w:sz="4" w:space="0" w:color="auto"/>
              <w:left w:val="single" w:sz="4" w:space="0" w:color="auto"/>
              <w:bottom w:val="single" w:sz="4" w:space="0" w:color="auto"/>
              <w:right w:val="single" w:sz="4" w:space="0" w:color="auto"/>
            </w:tcBorders>
            <w:shd w:val="clear" w:color="auto" w:fill="002060"/>
            <w:noWrap/>
            <w:vAlign w:val="bottom"/>
            <w:hideMark/>
          </w:tcPr>
          <w:p w14:paraId="219EA4CF" w14:textId="435CC93E" w:rsidR="000D32AB" w:rsidRPr="000440AB" w:rsidRDefault="000D32AB" w:rsidP="00160213">
            <w:pPr>
              <w:spacing w:line="360" w:lineRule="auto"/>
              <w:jc w:val="center"/>
              <w:rPr>
                <w:color w:val="FFFFFF" w:themeColor="background1"/>
              </w:rPr>
            </w:pPr>
            <w:r w:rsidRPr="000440AB">
              <w:rPr>
                <w:color w:val="FFFFFF" w:themeColor="background1"/>
              </w:rPr>
              <w:t>Re</w:t>
            </w:r>
            <w:r w:rsidR="009820EE">
              <w:rPr>
                <w:color w:val="FFFFFF" w:themeColor="background1"/>
              </w:rPr>
              <w:t>d</w:t>
            </w:r>
            <w:r w:rsidRPr="000440AB">
              <w:rPr>
                <w:color w:val="FFFFFF" w:themeColor="background1"/>
              </w:rPr>
              <w:t xml:space="preserve"> social</w:t>
            </w:r>
          </w:p>
        </w:tc>
        <w:tc>
          <w:tcPr>
            <w:tcW w:w="2144" w:type="dxa"/>
            <w:tcBorders>
              <w:top w:val="single" w:sz="4" w:space="0" w:color="auto"/>
              <w:left w:val="nil"/>
              <w:bottom w:val="single" w:sz="4" w:space="0" w:color="auto"/>
              <w:right w:val="single" w:sz="4" w:space="0" w:color="auto"/>
            </w:tcBorders>
            <w:shd w:val="clear" w:color="auto" w:fill="002060"/>
            <w:noWrap/>
            <w:vAlign w:val="bottom"/>
            <w:hideMark/>
          </w:tcPr>
          <w:p w14:paraId="5E2553A4" w14:textId="77777777" w:rsidR="000D32AB" w:rsidRPr="000440AB" w:rsidRDefault="000D32AB" w:rsidP="00160213">
            <w:pPr>
              <w:spacing w:line="360" w:lineRule="auto"/>
              <w:jc w:val="center"/>
              <w:rPr>
                <w:color w:val="FFFFFF" w:themeColor="background1"/>
              </w:rPr>
            </w:pPr>
            <w:r w:rsidRPr="000440AB">
              <w:rPr>
                <w:color w:val="FFFFFF" w:themeColor="background1"/>
              </w:rPr>
              <w:t>Usuario</w:t>
            </w:r>
          </w:p>
        </w:tc>
        <w:tc>
          <w:tcPr>
            <w:tcW w:w="1540" w:type="dxa"/>
            <w:tcBorders>
              <w:top w:val="single" w:sz="4" w:space="0" w:color="auto"/>
              <w:left w:val="nil"/>
              <w:bottom w:val="single" w:sz="4" w:space="0" w:color="auto"/>
              <w:right w:val="single" w:sz="4" w:space="0" w:color="auto"/>
            </w:tcBorders>
            <w:shd w:val="clear" w:color="auto" w:fill="002060"/>
            <w:noWrap/>
            <w:vAlign w:val="bottom"/>
            <w:hideMark/>
          </w:tcPr>
          <w:p w14:paraId="5906AE7E" w14:textId="77777777" w:rsidR="000D32AB" w:rsidRPr="000440AB" w:rsidRDefault="000D32AB" w:rsidP="00160213">
            <w:pPr>
              <w:spacing w:line="360" w:lineRule="auto"/>
              <w:jc w:val="center"/>
              <w:rPr>
                <w:color w:val="FFFFFF" w:themeColor="background1"/>
              </w:rPr>
            </w:pPr>
            <w:r w:rsidRPr="000440AB">
              <w:rPr>
                <w:color w:val="FFFFFF" w:themeColor="background1"/>
              </w:rPr>
              <w:t>Seguidores</w:t>
            </w:r>
          </w:p>
        </w:tc>
        <w:tc>
          <w:tcPr>
            <w:tcW w:w="1700" w:type="dxa"/>
            <w:tcBorders>
              <w:top w:val="single" w:sz="4" w:space="0" w:color="auto"/>
              <w:left w:val="nil"/>
              <w:bottom w:val="single" w:sz="4" w:space="0" w:color="auto"/>
              <w:right w:val="single" w:sz="4" w:space="0" w:color="auto"/>
            </w:tcBorders>
            <w:shd w:val="clear" w:color="auto" w:fill="002060"/>
            <w:noWrap/>
            <w:vAlign w:val="bottom"/>
            <w:hideMark/>
          </w:tcPr>
          <w:p w14:paraId="7060F189" w14:textId="59A12D43" w:rsidR="000D32AB" w:rsidRPr="000440AB" w:rsidRDefault="000D32AB" w:rsidP="00160213">
            <w:pPr>
              <w:spacing w:line="360" w:lineRule="auto"/>
              <w:jc w:val="center"/>
              <w:rPr>
                <w:color w:val="FFFFFF" w:themeColor="background1"/>
              </w:rPr>
            </w:pPr>
            <w:r w:rsidRPr="000440AB">
              <w:rPr>
                <w:color w:val="FFFFFF" w:themeColor="background1"/>
              </w:rPr>
              <w:t>Creada desde</w:t>
            </w:r>
          </w:p>
        </w:tc>
      </w:tr>
      <w:tr w:rsidR="000440AB" w:rsidRPr="000440AB" w14:paraId="17B747CC" w14:textId="77777777" w:rsidTr="00AA7A25">
        <w:trPr>
          <w:trHeight w:val="315"/>
          <w:jc w:val="center"/>
        </w:trPr>
        <w:tc>
          <w:tcPr>
            <w:tcW w:w="1400" w:type="dxa"/>
            <w:tcBorders>
              <w:top w:val="nil"/>
              <w:left w:val="single" w:sz="4" w:space="0" w:color="auto"/>
              <w:bottom w:val="single" w:sz="4" w:space="0" w:color="auto"/>
              <w:right w:val="single" w:sz="4" w:space="0" w:color="auto"/>
            </w:tcBorders>
            <w:shd w:val="clear" w:color="auto" w:fill="auto"/>
            <w:noWrap/>
            <w:vAlign w:val="bottom"/>
            <w:hideMark/>
          </w:tcPr>
          <w:p w14:paraId="0B2FC055" w14:textId="77777777" w:rsidR="000D32AB" w:rsidRPr="000440AB" w:rsidRDefault="000D32AB" w:rsidP="000440AB">
            <w:pPr>
              <w:spacing w:line="360" w:lineRule="auto"/>
              <w:jc w:val="both"/>
            </w:pPr>
            <w:r w:rsidRPr="000440AB">
              <w:t xml:space="preserve">Instagram </w:t>
            </w:r>
          </w:p>
        </w:tc>
        <w:tc>
          <w:tcPr>
            <w:tcW w:w="2144" w:type="dxa"/>
            <w:tcBorders>
              <w:top w:val="nil"/>
              <w:left w:val="nil"/>
              <w:bottom w:val="single" w:sz="4" w:space="0" w:color="auto"/>
              <w:right w:val="single" w:sz="4" w:space="0" w:color="auto"/>
            </w:tcBorders>
            <w:shd w:val="clear" w:color="auto" w:fill="auto"/>
            <w:noWrap/>
            <w:vAlign w:val="bottom"/>
            <w:hideMark/>
          </w:tcPr>
          <w:p w14:paraId="41F22B56" w14:textId="77777777" w:rsidR="000D32AB" w:rsidRPr="000440AB" w:rsidRDefault="000D32AB" w:rsidP="000440AB">
            <w:pPr>
              <w:spacing w:line="360" w:lineRule="auto"/>
              <w:jc w:val="both"/>
            </w:pPr>
            <w:r w:rsidRPr="000440AB">
              <w:t>@isabellashonduras</w:t>
            </w:r>
          </w:p>
        </w:tc>
        <w:tc>
          <w:tcPr>
            <w:tcW w:w="1540" w:type="dxa"/>
            <w:tcBorders>
              <w:top w:val="nil"/>
              <w:left w:val="nil"/>
              <w:bottom w:val="single" w:sz="4" w:space="0" w:color="auto"/>
              <w:right w:val="single" w:sz="4" w:space="0" w:color="auto"/>
            </w:tcBorders>
            <w:shd w:val="clear" w:color="auto" w:fill="auto"/>
            <w:noWrap/>
            <w:vAlign w:val="bottom"/>
            <w:hideMark/>
          </w:tcPr>
          <w:p w14:paraId="02754D66" w14:textId="77777777" w:rsidR="000D32AB" w:rsidRPr="000440AB" w:rsidRDefault="000D32AB" w:rsidP="000440AB">
            <w:pPr>
              <w:spacing w:line="360" w:lineRule="auto"/>
              <w:jc w:val="both"/>
            </w:pPr>
            <w:r w:rsidRPr="000440AB">
              <w:t>8,568</w:t>
            </w:r>
          </w:p>
        </w:tc>
        <w:tc>
          <w:tcPr>
            <w:tcW w:w="1700" w:type="dxa"/>
            <w:tcBorders>
              <w:top w:val="nil"/>
              <w:left w:val="nil"/>
              <w:bottom w:val="single" w:sz="4" w:space="0" w:color="auto"/>
              <w:right w:val="single" w:sz="4" w:space="0" w:color="auto"/>
            </w:tcBorders>
            <w:shd w:val="clear" w:color="auto" w:fill="auto"/>
            <w:noWrap/>
            <w:vAlign w:val="bottom"/>
            <w:hideMark/>
          </w:tcPr>
          <w:p w14:paraId="6926FCA5" w14:textId="77777777" w:rsidR="000D32AB" w:rsidRPr="000440AB" w:rsidRDefault="000D32AB" w:rsidP="000440AB">
            <w:pPr>
              <w:spacing w:line="360" w:lineRule="auto"/>
              <w:jc w:val="both"/>
            </w:pPr>
            <w:r w:rsidRPr="000440AB">
              <w:t>jul-14</w:t>
            </w:r>
          </w:p>
        </w:tc>
      </w:tr>
      <w:tr w:rsidR="000440AB" w:rsidRPr="000440AB" w14:paraId="03E9EB44" w14:textId="77777777" w:rsidTr="00AA7A25">
        <w:trPr>
          <w:trHeight w:val="315"/>
          <w:jc w:val="center"/>
        </w:trPr>
        <w:tc>
          <w:tcPr>
            <w:tcW w:w="1400" w:type="dxa"/>
            <w:tcBorders>
              <w:top w:val="nil"/>
              <w:left w:val="single" w:sz="4" w:space="0" w:color="auto"/>
              <w:bottom w:val="single" w:sz="4" w:space="0" w:color="auto"/>
              <w:right w:val="single" w:sz="4" w:space="0" w:color="auto"/>
            </w:tcBorders>
            <w:shd w:val="clear" w:color="auto" w:fill="auto"/>
            <w:noWrap/>
            <w:vAlign w:val="bottom"/>
            <w:hideMark/>
          </w:tcPr>
          <w:p w14:paraId="6D4A1F45" w14:textId="77777777" w:rsidR="000D32AB" w:rsidRPr="000440AB" w:rsidRDefault="000D32AB" w:rsidP="000440AB">
            <w:pPr>
              <w:spacing w:line="360" w:lineRule="auto"/>
              <w:jc w:val="both"/>
            </w:pPr>
            <w:r w:rsidRPr="000440AB">
              <w:t>Facebook</w:t>
            </w:r>
          </w:p>
        </w:tc>
        <w:tc>
          <w:tcPr>
            <w:tcW w:w="2144" w:type="dxa"/>
            <w:tcBorders>
              <w:top w:val="nil"/>
              <w:left w:val="nil"/>
              <w:bottom w:val="single" w:sz="4" w:space="0" w:color="auto"/>
              <w:right w:val="single" w:sz="4" w:space="0" w:color="auto"/>
            </w:tcBorders>
            <w:shd w:val="clear" w:color="auto" w:fill="auto"/>
            <w:noWrap/>
            <w:vAlign w:val="bottom"/>
            <w:hideMark/>
          </w:tcPr>
          <w:p w14:paraId="4F9E82D1" w14:textId="77777777" w:rsidR="000D32AB" w:rsidRPr="000440AB" w:rsidRDefault="000D32AB" w:rsidP="000440AB">
            <w:pPr>
              <w:spacing w:line="360" w:lineRule="auto"/>
              <w:jc w:val="both"/>
            </w:pPr>
            <w:r w:rsidRPr="000440AB">
              <w:t>Isabellas Honduras</w:t>
            </w:r>
          </w:p>
        </w:tc>
        <w:tc>
          <w:tcPr>
            <w:tcW w:w="1540" w:type="dxa"/>
            <w:tcBorders>
              <w:top w:val="nil"/>
              <w:left w:val="nil"/>
              <w:bottom w:val="single" w:sz="4" w:space="0" w:color="auto"/>
              <w:right w:val="single" w:sz="4" w:space="0" w:color="auto"/>
            </w:tcBorders>
            <w:shd w:val="clear" w:color="auto" w:fill="auto"/>
            <w:noWrap/>
            <w:vAlign w:val="bottom"/>
            <w:hideMark/>
          </w:tcPr>
          <w:p w14:paraId="0F0D635F" w14:textId="77777777" w:rsidR="000D32AB" w:rsidRPr="000440AB" w:rsidRDefault="000D32AB" w:rsidP="000440AB">
            <w:pPr>
              <w:spacing w:line="360" w:lineRule="auto"/>
              <w:jc w:val="both"/>
            </w:pPr>
            <w:r w:rsidRPr="000440AB">
              <w:t>20,000</w:t>
            </w:r>
          </w:p>
        </w:tc>
        <w:tc>
          <w:tcPr>
            <w:tcW w:w="1700" w:type="dxa"/>
            <w:tcBorders>
              <w:top w:val="nil"/>
              <w:left w:val="nil"/>
              <w:bottom w:val="single" w:sz="4" w:space="0" w:color="auto"/>
              <w:right w:val="single" w:sz="4" w:space="0" w:color="auto"/>
            </w:tcBorders>
            <w:shd w:val="clear" w:color="auto" w:fill="auto"/>
            <w:noWrap/>
            <w:vAlign w:val="bottom"/>
            <w:hideMark/>
          </w:tcPr>
          <w:p w14:paraId="0FA9E604" w14:textId="77777777" w:rsidR="000D32AB" w:rsidRPr="000440AB" w:rsidRDefault="000D32AB" w:rsidP="000440AB">
            <w:pPr>
              <w:spacing w:line="360" w:lineRule="auto"/>
              <w:jc w:val="both"/>
            </w:pPr>
            <w:r w:rsidRPr="000440AB">
              <w:t>nov-16</w:t>
            </w:r>
          </w:p>
        </w:tc>
      </w:tr>
      <w:tr w:rsidR="000440AB" w:rsidRPr="000440AB" w14:paraId="1C8124B0" w14:textId="77777777" w:rsidTr="00AA7A25">
        <w:trPr>
          <w:trHeight w:val="315"/>
          <w:jc w:val="center"/>
        </w:trPr>
        <w:tc>
          <w:tcPr>
            <w:tcW w:w="1400" w:type="dxa"/>
            <w:tcBorders>
              <w:top w:val="nil"/>
              <w:left w:val="single" w:sz="4" w:space="0" w:color="auto"/>
              <w:bottom w:val="single" w:sz="4" w:space="0" w:color="auto"/>
              <w:right w:val="single" w:sz="4" w:space="0" w:color="auto"/>
            </w:tcBorders>
            <w:shd w:val="clear" w:color="auto" w:fill="auto"/>
            <w:noWrap/>
            <w:vAlign w:val="bottom"/>
            <w:hideMark/>
          </w:tcPr>
          <w:p w14:paraId="3FF351F1" w14:textId="77777777" w:rsidR="000D32AB" w:rsidRPr="000440AB" w:rsidRDefault="000D32AB" w:rsidP="000440AB">
            <w:pPr>
              <w:spacing w:line="360" w:lineRule="auto"/>
              <w:jc w:val="both"/>
            </w:pPr>
            <w:r w:rsidRPr="000440AB">
              <w:t>Tik Tok</w:t>
            </w:r>
          </w:p>
        </w:tc>
        <w:tc>
          <w:tcPr>
            <w:tcW w:w="2144" w:type="dxa"/>
            <w:tcBorders>
              <w:top w:val="nil"/>
              <w:left w:val="nil"/>
              <w:bottom w:val="single" w:sz="4" w:space="0" w:color="auto"/>
              <w:right w:val="single" w:sz="4" w:space="0" w:color="auto"/>
            </w:tcBorders>
            <w:shd w:val="clear" w:color="auto" w:fill="auto"/>
            <w:noWrap/>
            <w:vAlign w:val="bottom"/>
            <w:hideMark/>
          </w:tcPr>
          <w:p w14:paraId="749B53E7" w14:textId="77777777" w:rsidR="000D32AB" w:rsidRPr="000440AB" w:rsidRDefault="000D32AB" w:rsidP="000440AB">
            <w:pPr>
              <w:spacing w:line="360" w:lineRule="auto"/>
              <w:jc w:val="both"/>
            </w:pPr>
            <w:r w:rsidRPr="000440AB">
              <w:t>Isabellashonduras</w:t>
            </w:r>
          </w:p>
        </w:tc>
        <w:tc>
          <w:tcPr>
            <w:tcW w:w="1540" w:type="dxa"/>
            <w:tcBorders>
              <w:top w:val="nil"/>
              <w:left w:val="nil"/>
              <w:bottom w:val="single" w:sz="4" w:space="0" w:color="auto"/>
              <w:right w:val="single" w:sz="4" w:space="0" w:color="auto"/>
            </w:tcBorders>
            <w:shd w:val="clear" w:color="auto" w:fill="auto"/>
            <w:noWrap/>
            <w:vAlign w:val="bottom"/>
            <w:hideMark/>
          </w:tcPr>
          <w:p w14:paraId="05EEBE75" w14:textId="77777777" w:rsidR="000D32AB" w:rsidRPr="000440AB" w:rsidRDefault="000D32AB" w:rsidP="000440AB">
            <w:pPr>
              <w:spacing w:line="360" w:lineRule="auto"/>
              <w:jc w:val="both"/>
            </w:pPr>
            <w:r w:rsidRPr="000440AB">
              <w:t>550</w:t>
            </w:r>
          </w:p>
        </w:tc>
        <w:tc>
          <w:tcPr>
            <w:tcW w:w="1700" w:type="dxa"/>
            <w:tcBorders>
              <w:top w:val="nil"/>
              <w:left w:val="nil"/>
              <w:bottom w:val="single" w:sz="4" w:space="0" w:color="auto"/>
              <w:right w:val="single" w:sz="4" w:space="0" w:color="auto"/>
            </w:tcBorders>
            <w:shd w:val="clear" w:color="auto" w:fill="auto"/>
            <w:noWrap/>
            <w:vAlign w:val="bottom"/>
            <w:hideMark/>
          </w:tcPr>
          <w:p w14:paraId="330D3398" w14:textId="77777777" w:rsidR="000D32AB" w:rsidRPr="000440AB" w:rsidRDefault="000D32AB" w:rsidP="000440AB">
            <w:pPr>
              <w:spacing w:line="360" w:lineRule="auto"/>
              <w:jc w:val="both"/>
            </w:pPr>
            <w:r w:rsidRPr="000440AB">
              <w:t>abr-21</w:t>
            </w:r>
          </w:p>
        </w:tc>
      </w:tr>
      <w:tr w:rsidR="000440AB" w:rsidRPr="000440AB" w14:paraId="69914C40" w14:textId="77777777" w:rsidTr="00AA7A25">
        <w:trPr>
          <w:trHeight w:val="315"/>
          <w:jc w:val="center"/>
        </w:trPr>
        <w:tc>
          <w:tcPr>
            <w:tcW w:w="1400" w:type="dxa"/>
            <w:tcBorders>
              <w:top w:val="nil"/>
              <w:left w:val="single" w:sz="4" w:space="0" w:color="auto"/>
              <w:bottom w:val="single" w:sz="4" w:space="0" w:color="auto"/>
              <w:right w:val="single" w:sz="4" w:space="0" w:color="auto"/>
            </w:tcBorders>
            <w:shd w:val="clear" w:color="auto" w:fill="auto"/>
            <w:noWrap/>
            <w:vAlign w:val="bottom"/>
            <w:hideMark/>
          </w:tcPr>
          <w:p w14:paraId="21693EF1" w14:textId="77777777" w:rsidR="000D32AB" w:rsidRPr="000440AB" w:rsidRDefault="000D32AB" w:rsidP="000440AB">
            <w:pPr>
              <w:spacing w:line="360" w:lineRule="auto"/>
              <w:jc w:val="both"/>
            </w:pPr>
            <w:r w:rsidRPr="000440AB">
              <w:t>WhatsApp</w:t>
            </w:r>
          </w:p>
        </w:tc>
        <w:tc>
          <w:tcPr>
            <w:tcW w:w="2144" w:type="dxa"/>
            <w:tcBorders>
              <w:top w:val="nil"/>
              <w:left w:val="nil"/>
              <w:bottom w:val="single" w:sz="4" w:space="0" w:color="auto"/>
              <w:right w:val="single" w:sz="4" w:space="0" w:color="auto"/>
            </w:tcBorders>
            <w:shd w:val="clear" w:color="auto" w:fill="auto"/>
            <w:noWrap/>
            <w:vAlign w:val="bottom"/>
            <w:hideMark/>
          </w:tcPr>
          <w:p w14:paraId="5DA07692" w14:textId="11ACC917" w:rsidR="000D32AB" w:rsidRPr="000440AB" w:rsidRDefault="002306CB" w:rsidP="000440AB">
            <w:pPr>
              <w:spacing w:line="360" w:lineRule="auto"/>
              <w:jc w:val="both"/>
            </w:pPr>
            <w:r w:rsidRPr="000440AB">
              <w:t xml:space="preserve">+504 </w:t>
            </w:r>
            <w:r w:rsidR="000D32AB" w:rsidRPr="000440AB">
              <w:t>3395</w:t>
            </w:r>
            <w:r w:rsidRPr="000440AB">
              <w:t>-</w:t>
            </w:r>
            <w:r w:rsidR="000D32AB" w:rsidRPr="000440AB">
              <w:t>6770</w:t>
            </w:r>
          </w:p>
        </w:tc>
        <w:tc>
          <w:tcPr>
            <w:tcW w:w="1540" w:type="dxa"/>
            <w:tcBorders>
              <w:top w:val="nil"/>
              <w:left w:val="nil"/>
              <w:bottom w:val="single" w:sz="4" w:space="0" w:color="auto"/>
              <w:right w:val="single" w:sz="4" w:space="0" w:color="auto"/>
            </w:tcBorders>
            <w:shd w:val="clear" w:color="auto" w:fill="auto"/>
            <w:noWrap/>
            <w:vAlign w:val="bottom"/>
            <w:hideMark/>
          </w:tcPr>
          <w:p w14:paraId="6FF1A2C4" w14:textId="77777777" w:rsidR="000D32AB" w:rsidRPr="000440AB" w:rsidRDefault="000D32AB" w:rsidP="000440AB">
            <w:pPr>
              <w:spacing w:line="360" w:lineRule="auto"/>
              <w:jc w:val="both"/>
            </w:pPr>
          </w:p>
        </w:tc>
        <w:tc>
          <w:tcPr>
            <w:tcW w:w="1700" w:type="dxa"/>
            <w:tcBorders>
              <w:top w:val="nil"/>
              <w:left w:val="nil"/>
              <w:bottom w:val="single" w:sz="4" w:space="0" w:color="auto"/>
              <w:right w:val="single" w:sz="4" w:space="0" w:color="auto"/>
            </w:tcBorders>
            <w:shd w:val="clear" w:color="auto" w:fill="auto"/>
            <w:noWrap/>
            <w:vAlign w:val="bottom"/>
            <w:hideMark/>
          </w:tcPr>
          <w:p w14:paraId="23FE3057" w14:textId="77777777" w:rsidR="000D32AB" w:rsidRPr="000440AB" w:rsidRDefault="000D32AB" w:rsidP="000440AB">
            <w:pPr>
              <w:spacing w:line="360" w:lineRule="auto"/>
              <w:jc w:val="both"/>
            </w:pPr>
            <w:r w:rsidRPr="000440AB">
              <w:t>jul-14</w:t>
            </w:r>
          </w:p>
        </w:tc>
      </w:tr>
    </w:tbl>
    <w:p w14:paraId="12531698" w14:textId="77777777" w:rsidR="003C7C30" w:rsidRDefault="003C7C30" w:rsidP="000440AB">
      <w:pPr>
        <w:jc w:val="both"/>
      </w:pPr>
    </w:p>
    <w:p w14:paraId="06271A81" w14:textId="2BFF973E" w:rsidR="000D32AB" w:rsidRPr="000440AB" w:rsidRDefault="000D32AB" w:rsidP="000440AB">
      <w:pPr>
        <w:jc w:val="both"/>
      </w:pPr>
      <w:r w:rsidRPr="000440AB">
        <w:t xml:space="preserve">Fuente: </w:t>
      </w:r>
      <w:r w:rsidR="003C7C30" w:rsidRPr="003C7C30">
        <w:t xml:space="preserve">(Desafíos de las MIPYMES de moda, para potenciar la compra en línea entre </w:t>
      </w:r>
      <w:r w:rsidR="003C7C30" w:rsidRPr="003C7C30">
        <w:rPr>
          <w:i/>
        </w:rPr>
        <w:t>millennials</w:t>
      </w:r>
      <w:r w:rsidR="003C7C30" w:rsidRPr="003C7C30">
        <w:t xml:space="preserve"> del Distrito Central, Honduras en el 2023)</w:t>
      </w:r>
    </w:p>
    <w:p w14:paraId="281D14CC" w14:textId="77777777" w:rsidR="003710D3" w:rsidRPr="000440AB" w:rsidRDefault="003710D3" w:rsidP="000440AB">
      <w:pPr>
        <w:spacing w:after="5" w:line="360" w:lineRule="auto"/>
        <w:jc w:val="both"/>
      </w:pPr>
    </w:p>
    <w:p w14:paraId="49364B37" w14:textId="68A07F74" w:rsidR="003710D3" w:rsidRPr="000440AB" w:rsidRDefault="003710D3" w:rsidP="000440AB">
      <w:pPr>
        <w:spacing w:after="5" w:line="360" w:lineRule="auto"/>
        <w:ind w:firstLine="554"/>
        <w:jc w:val="both"/>
      </w:pPr>
      <w:r w:rsidRPr="000440AB">
        <w:t>En la entrevista aplicada a esta MIPYMES se pudieron recopilar datos interesantes que permiten poder indagar acerca de l</w:t>
      </w:r>
      <w:r w:rsidR="001A03D8" w:rsidRPr="000440AB">
        <w:t xml:space="preserve">os </w:t>
      </w:r>
      <w:r w:rsidR="00171634">
        <w:t>desafíos</w:t>
      </w:r>
      <w:r w:rsidR="001A03D8" w:rsidRPr="000440AB">
        <w:t xml:space="preserve"> que enfrentan en su día a día</w:t>
      </w:r>
      <w:r w:rsidRPr="000440AB">
        <w:t xml:space="preserve">, pero sobre todo de las oportunidades que tiene esta empresa, es por eso </w:t>
      </w:r>
      <w:r w:rsidR="001A03D8" w:rsidRPr="000440AB">
        <w:t>por lo que</w:t>
      </w:r>
      <w:r w:rsidRPr="000440AB">
        <w:t xml:space="preserve"> a continuación se detallan:</w:t>
      </w:r>
    </w:p>
    <w:p w14:paraId="253085E1" w14:textId="77777777" w:rsidR="000D32AB" w:rsidRPr="000440AB" w:rsidRDefault="000D32AB" w:rsidP="000440AB">
      <w:pPr>
        <w:spacing w:line="360" w:lineRule="auto"/>
        <w:ind w:right="184"/>
        <w:jc w:val="both"/>
        <w:rPr>
          <w:sz w:val="20"/>
          <w:szCs w:val="20"/>
        </w:rPr>
      </w:pPr>
    </w:p>
    <w:p w14:paraId="518CD95C" w14:textId="77777777" w:rsidR="000D32AB" w:rsidRPr="000440AB" w:rsidRDefault="000D32AB" w:rsidP="000440AB">
      <w:pPr>
        <w:pStyle w:val="Prrafodelista"/>
        <w:numPr>
          <w:ilvl w:val="0"/>
          <w:numId w:val="21"/>
        </w:numPr>
        <w:spacing w:line="360" w:lineRule="auto"/>
        <w:ind w:right="184"/>
        <w:jc w:val="both"/>
      </w:pPr>
      <w:r w:rsidRPr="000440AB">
        <w:t>Como dato curioso, la tienda cuenta con más seguidores en Facebook, en comparación con Instagram, sin embargo, el 90% de las ventas están concentradas en esta última.</w:t>
      </w:r>
    </w:p>
    <w:p w14:paraId="29B9863A" w14:textId="77777777" w:rsidR="003710D3" w:rsidRPr="000440AB" w:rsidRDefault="003710D3" w:rsidP="000440AB">
      <w:pPr>
        <w:pStyle w:val="Prrafodelista"/>
        <w:spacing w:line="360" w:lineRule="auto"/>
        <w:ind w:left="914" w:right="184"/>
        <w:jc w:val="both"/>
      </w:pPr>
    </w:p>
    <w:p w14:paraId="237B8959" w14:textId="3B61F9A4" w:rsidR="000D32AB" w:rsidRDefault="000D32AB" w:rsidP="000440AB">
      <w:pPr>
        <w:pStyle w:val="Prrafodelista"/>
        <w:numPr>
          <w:ilvl w:val="0"/>
          <w:numId w:val="21"/>
        </w:numPr>
        <w:spacing w:line="360" w:lineRule="auto"/>
        <w:ind w:right="184"/>
        <w:jc w:val="both"/>
      </w:pPr>
      <w:r w:rsidRPr="000440AB">
        <w:t xml:space="preserve">Como principales obstáculos tecnológicos que manifiestan es el ancho de banda del internet, considerando un antes y un después del COVID, Antes del Covid-19, “Antes, al enviar fotos a clientes, esperaban hasta 3 días por que no contaban con internet, o </w:t>
      </w:r>
      <w:r w:rsidRPr="000440AB">
        <w:lastRenderedPageBreak/>
        <w:t>simplemente no las veían. Hoy, la conectividad prevalece; la gente está más atenta a sus teléfonos</w:t>
      </w:r>
      <w:r w:rsidR="00006B29" w:rsidRPr="000440AB">
        <w:t>"</w:t>
      </w:r>
      <w:r w:rsidRPr="000440AB">
        <w:t>.</w:t>
      </w:r>
      <w:r w:rsidR="007D30BD">
        <w:fldChar w:fldCharType="begin"/>
      </w:r>
      <w:r w:rsidR="007D30BD">
        <w:instrText xml:space="preserve"> ADDIN ZOTERO_ITEM CSL_CITATION {"citationID":"E5598bmw","properties":{"formattedCitation":"({\\i{}Entrevistas a Profundidad Tiendas de Moda - Google Drive}, n.d.)","plainCitation":"(Entrevistas a Profundidad Tiendas de Moda - Google Drive, n.d.)","noteIndex":0},"citationItems":[{"id":80,"uris":["http://zotero.org/users/local/eM76VacJ/items/RBVPXJ5Y"],"itemData":{"id":80,"type":"webpage","title":"Entrevistas a Profundidad Tiendas de moda - Google Drive","URL":"https://drive.google.com/drive/folders/1oxlGI5WcP13CzoGnKLsUvnxBcziroKKX","accessed":{"date-parts":[["2023",12,29]]}}}],"schema":"https://github.com/citation-style-language/schema/raw/master/csl-citation.json"} </w:instrText>
      </w:r>
      <w:r w:rsidR="007D30BD">
        <w:fldChar w:fldCharType="separate"/>
      </w:r>
      <w:r w:rsidR="007D30BD" w:rsidRPr="007D30BD">
        <w:t>(</w:t>
      </w:r>
      <w:r w:rsidR="007D30BD" w:rsidRPr="007D30BD">
        <w:rPr>
          <w:i/>
          <w:iCs/>
        </w:rPr>
        <w:t>Entrevistas a Profundidad Tiendas de Moda - Google Drive</w:t>
      </w:r>
      <w:r w:rsidR="007D30BD" w:rsidRPr="007D30BD">
        <w:t xml:space="preserve">, </w:t>
      </w:r>
      <w:proofErr w:type="spellStart"/>
      <w:r w:rsidR="007D30BD" w:rsidRPr="007D30BD">
        <w:t>n.d</w:t>
      </w:r>
      <w:proofErr w:type="spellEnd"/>
      <w:r w:rsidR="007D30BD" w:rsidRPr="007D30BD">
        <w:t>.)</w:t>
      </w:r>
      <w:r w:rsidR="007D30BD">
        <w:fldChar w:fldCharType="end"/>
      </w:r>
    </w:p>
    <w:p w14:paraId="3EE757B0" w14:textId="77777777" w:rsidR="007D30BD" w:rsidRDefault="007D30BD" w:rsidP="007D30BD">
      <w:pPr>
        <w:pStyle w:val="Prrafodelista"/>
      </w:pPr>
    </w:p>
    <w:p w14:paraId="4F5097EA" w14:textId="77777777" w:rsidR="003710D3" w:rsidRPr="000440AB" w:rsidRDefault="000D32AB">
      <w:pPr>
        <w:pStyle w:val="Prrafodelista"/>
        <w:numPr>
          <w:ilvl w:val="0"/>
          <w:numId w:val="21"/>
        </w:numPr>
        <w:spacing w:line="360" w:lineRule="auto"/>
        <w:ind w:right="184"/>
        <w:jc w:val="both"/>
      </w:pPr>
      <w:r w:rsidRPr="000440AB">
        <w:t>Otro obstáculo que manifiestan es el uso de las plataformas de pago, en su caso solo trabajan con trasferencias. Antes los usuarios tenían más dificultades en el uso de las plataformas, ahora es mucho más sencillo y prefieren usar estas plataformas.</w:t>
      </w:r>
    </w:p>
    <w:p w14:paraId="1A19429E" w14:textId="77777777" w:rsidR="003710D3" w:rsidRPr="000440AB" w:rsidRDefault="003710D3" w:rsidP="00ED7CF9">
      <w:pPr>
        <w:pStyle w:val="Prrafodelista"/>
        <w:jc w:val="both"/>
      </w:pPr>
    </w:p>
    <w:p w14:paraId="1942BF8E" w14:textId="3A641002" w:rsidR="000D32AB" w:rsidRPr="000440AB" w:rsidRDefault="000D32AB">
      <w:pPr>
        <w:pStyle w:val="Prrafodelista"/>
        <w:numPr>
          <w:ilvl w:val="0"/>
          <w:numId w:val="21"/>
        </w:numPr>
        <w:spacing w:line="360" w:lineRule="auto"/>
        <w:ind w:right="184"/>
        <w:jc w:val="both"/>
      </w:pPr>
      <w:r w:rsidRPr="000440AB">
        <w:rPr>
          <w:szCs w:val="32"/>
        </w:rPr>
        <w:t xml:space="preserve">Las ventajas principales de contar con una tienda en línea, se puede llegar a una mayor audiencia en comparación de solo contar o esperar que nos visiten a una tienda física. No sin dejar de lado las desventajas a las que se pueden enfrentar las empresas que se encuentran en modalidad online: </w:t>
      </w:r>
      <w:r w:rsidR="00E32511" w:rsidRPr="000440AB">
        <w:rPr>
          <w:szCs w:val="32"/>
        </w:rPr>
        <w:t>como</w:t>
      </w:r>
      <w:r w:rsidRPr="000440AB">
        <w:rPr>
          <w:szCs w:val="32"/>
        </w:rPr>
        <w:t xml:space="preserve"> llamadas de extorción, estafa, personas que falsifican comprobantes bancarios, la desventaja es que como no se tiene al cliente enfrente </w:t>
      </w:r>
      <w:r w:rsidR="00556BCC" w:rsidRPr="000440AB">
        <w:rPr>
          <w:szCs w:val="32"/>
        </w:rPr>
        <w:t>se producen</w:t>
      </w:r>
      <w:r w:rsidRPr="000440AB">
        <w:rPr>
          <w:szCs w:val="32"/>
        </w:rPr>
        <w:t xml:space="preserve"> más fácil todas estas situaciones.</w:t>
      </w:r>
    </w:p>
    <w:p w14:paraId="093ACEAD" w14:textId="77777777" w:rsidR="003710D3" w:rsidRPr="000440AB" w:rsidRDefault="003710D3" w:rsidP="00ED7CF9">
      <w:pPr>
        <w:pStyle w:val="Prrafodelista"/>
        <w:spacing w:line="360" w:lineRule="auto"/>
        <w:ind w:left="914" w:right="184"/>
        <w:jc w:val="both"/>
      </w:pPr>
    </w:p>
    <w:p w14:paraId="30BB5B24" w14:textId="5DD08373" w:rsidR="000D32AB" w:rsidRPr="000440AB" w:rsidRDefault="000D32AB" w:rsidP="00ED7CF9">
      <w:pPr>
        <w:spacing w:after="15" w:line="360" w:lineRule="auto"/>
        <w:ind w:firstLine="554"/>
        <w:jc w:val="both"/>
        <w:rPr>
          <w:szCs w:val="32"/>
        </w:rPr>
      </w:pPr>
      <w:r w:rsidRPr="000440AB">
        <w:rPr>
          <w:szCs w:val="32"/>
        </w:rPr>
        <w:t>Dentro de las acciones que ha adoptado en la operación en línea: tener mayor presencia en redes sociales, buscar, comenzar a hacer una estrategia de mercadeo, buscar posicionamiento de la marca, que las personas conozcan más</w:t>
      </w:r>
      <w:r w:rsidR="00556BCC" w:rsidRPr="000440AB">
        <w:rPr>
          <w:szCs w:val="32"/>
        </w:rPr>
        <w:t xml:space="preserve"> la tienda</w:t>
      </w:r>
      <w:r w:rsidRPr="000440AB">
        <w:rPr>
          <w:szCs w:val="32"/>
        </w:rPr>
        <w:t>, que las personas interactúen más</w:t>
      </w:r>
      <w:r w:rsidR="00556BCC" w:rsidRPr="000440AB">
        <w:rPr>
          <w:szCs w:val="32"/>
        </w:rPr>
        <w:t>. M</w:t>
      </w:r>
      <w:r w:rsidRPr="000440AB">
        <w:rPr>
          <w:szCs w:val="32"/>
        </w:rPr>
        <w:t>ejorar y enfocarnos en servicio al cliente, dar asesorías todo para conseguir una mayor aceptación de los clientes y crecer en las ventas. Hacer rotación de las colecciones del producto, mejorar visualmente las fotografías, pautar publicaciones, han sido las principales estrategias en las que han trabajado para incrementar sus ventas.</w:t>
      </w:r>
    </w:p>
    <w:p w14:paraId="71C83A06" w14:textId="77777777" w:rsidR="000D32AB" w:rsidRPr="000440AB" w:rsidRDefault="000D32AB" w:rsidP="00FA5908">
      <w:pPr>
        <w:spacing w:line="360" w:lineRule="auto"/>
        <w:jc w:val="both"/>
      </w:pPr>
    </w:p>
    <w:p w14:paraId="0521C954" w14:textId="77777777" w:rsidR="00C52269" w:rsidRDefault="00000000" w:rsidP="00107F47">
      <w:pPr>
        <w:pStyle w:val="T3"/>
      </w:pPr>
      <w:r w:rsidRPr="000440AB">
        <w:rPr>
          <w:sz w:val="14"/>
        </w:rPr>
        <w:t xml:space="preserve"> </w:t>
      </w:r>
      <w:r w:rsidRPr="000440AB">
        <w:t xml:space="preserve"> </w:t>
      </w:r>
      <w:bookmarkStart w:id="33" w:name="_Toc159010462"/>
      <w:bookmarkStart w:id="34" w:name="_Toc153028229"/>
      <w:bookmarkStart w:id="35" w:name="_Toc153028297"/>
      <w:r w:rsidR="00EE0F4D" w:rsidRPr="000440AB">
        <w:t>2.2</w:t>
      </w:r>
      <w:r w:rsidR="00C52269">
        <w:t xml:space="preserve"> CONCEPTUALIZACIÓN</w:t>
      </w:r>
      <w:bookmarkEnd w:id="33"/>
      <w:r w:rsidR="00C52269">
        <w:t xml:space="preserve"> </w:t>
      </w:r>
    </w:p>
    <w:p w14:paraId="26A45613" w14:textId="5EE7FEAB" w:rsidR="00C52269" w:rsidRDefault="00EE0F4D" w:rsidP="00107F47">
      <w:pPr>
        <w:pStyle w:val="T3"/>
      </w:pPr>
      <w:r w:rsidRPr="000440AB">
        <w:t xml:space="preserve"> </w:t>
      </w:r>
    </w:p>
    <w:p w14:paraId="44BD1C29" w14:textId="369FEB62" w:rsidR="00A74B49" w:rsidRPr="000440AB" w:rsidRDefault="00C52269" w:rsidP="00107F47">
      <w:pPr>
        <w:pStyle w:val="T3"/>
      </w:pPr>
      <w:bookmarkStart w:id="36" w:name="_Toc159010463"/>
      <w:r>
        <w:t>2.2.1</w:t>
      </w:r>
      <w:r w:rsidR="00EE0F4D" w:rsidRPr="000440AB">
        <w:t>MICRO, PEQUEÑAS Y MEDIANAS EMPRESAS (MIPYMES)</w:t>
      </w:r>
      <w:bookmarkEnd w:id="34"/>
      <w:bookmarkEnd w:id="35"/>
      <w:bookmarkEnd w:id="36"/>
    </w:p>
    <w:p w14:paraId="25EE35E6" w14:textId="77777777" w:rsidR="00A74B49" w:rsidRPr="000440AB" w:rsidRDefault="00A74B49" w:rsidP="00FA5908">
      <w:pPr>
        <w:spacing w:line="360" w:lineRule="auto"/>
        <w:jc w:val="both"/>
      </w:pPr>
    </w:p>
    <w:p w14:paraId="3E968CB3" w14:textId="15B9E342" w:rsidR="00A74B49" w:rsidRPr="000440AB" w:rsidRDefault="00A74B49" w:rsidP="00FA5908">
      <w:pPr>
        <w:spacing w:line="360" w:lineRule="auto"/>
        <w:ind w:left="130" w:right="11" w:firstLine="578"/>
        <w:jc w:val="both"/>
      </w:pPr>
      <w:r w:rsidRPr="000440AB">
        <w:t>La Micro, Pequeña y Mediana Empresa (MIPYME) son uno de los pilares de la economía hondureña y cumple un papel protagónico en la reactivación y desarrollo del país. Este sector aporta aproximadamente el 60% del Producto Interno Bruto (PIB) y origina 7 de cada 10 empleos en Honduras.</w:t>
      </w:r>
      <w:r w:rsidRPr="000440AB">
        <w:fldChar w:fldCharType="begin"/>
      </w:r>
      <w:r w:rsidR="005C7281">
        <w:instrText xml:space="preserve"> ADDIN ZOTERO_ITEM CSL_CITATION {"citationID":"NKcw55o0","properties":{"formattedCitation":"(CNI, n.d.)","plainCitation":"(CNI, n.d.)","noteIndex":0},"citationItems":[{"id":"QLGohdMl/OHlc66TA","uris":["http://zotero.org/users/11774286/items/7CQJMETH"],"itemData":{"id":20,"type":"post-weblog","title":"LA MIPYME, UN SECTOR CLAVE PARA ATRAER LA INVERSIÓN PRIVADA A HONDURAS","URL":"https://www.cni.hn/la-mipyme-un-sector-clave-para-atraer-la-inversion-privada-a-honduras/","author":[{"literal":"CNI"}]}}],"schema":"https://github.com/citation-style-language/schema/raw/master/csl-citation.json"} </w:instrText>
      </w:r>
      <w:r w:rsidRPr="000440AB">
        <w:fldChar w:fldCharType="separate"/>
      </w:r>
      <w:r w:rsidRPr="000440AB">
        <w:rPr>
          <w:noProof/>
        </w:rPr>
        <w:t>(CNI, n.d.)</w:t>
      </w:r>
      <w:r w:rsidRPr="000440AB">
        <w:fldChar w:fldCharType="end"/>
      </w:r>
    </w:p>
    <w:p w14:paraId="30A08831" w14:textId="66CD3FE1" w:rsidR="00A74B49" w:rsidRPr="000440AB" w:rsidRDefault="00A74B49" w:rsidP="003710D3">
      <w:pPr>
        <w:spacing w:line="360" w:lineRule="auto"/>
        <w:ind w:right="11" w:firstLine="708"/>
        <w:jc w:val="both"/>
      </w:pPr>
      <w:r w:rsidRPr="000440AB">
        <w:t xml:space="preserve">Con la llegada de la pandemia, las MIPYME han sido el sector más golpeado por el confinamiento a causa del Covid-19, sin embargo, enfrentan a importantes obstáculos para su </w:t>
      </w:r>
      <w:r w:rsidRPr="000440AB">
        <w:lastRenderedPageBreak/>
        <w:t>crecimiento, como la falta de acceso a la financiación y a los mercados, la falta de capacidad de gestión y el uso limitado de la tecnología.</w:t>
      </w:r>
      <w:r w:rsidRPr="000440AB">
        <w:fldChar w:fldCharType="begin"/>
      </w:r>
      <w:r w:rsidR="005C7281">
        <w:instrText xml:space="preserve"> ADDIN ZOTERO_ITEM CSL_CITATION {"citationID":"RCXpTiTx","properties":{"formattedCitation":"(Fabiola Salman &amp; Felipe Amaya, n.d.)","plainCitation":"(Fabiola Salman &amp; Felipe Amaya, n.d.)","noteIndex":0},"citationItems":[{"id":"QLGohdMl/5lVdnrai","uris":["http://zotero.org/users/11774286/items/CW38QPSC"],"itemData":{"id":30,"type":"document","title":"LA OPORTUNIDAD DE MEJORAR EL APOYO A LAS PYMES EN HONDURAS","URL":"https://dalberg.com/our-ideas/the-opportunity-to-improve-msme-support-in-honduras-esp/#:~:text=Las%20micro%2C%20peque%C3%B1as%20y%20medianas,producto%20interior%20bruto%20del%20pa%C3%ADs.","author":[{"literal":"Fabiola Salman"},{"literal":"Felipe Amaya"}]}}],"schema":"https://github.com/citation-style-language/schema/raw/master/csl-citation.json"} </w:instrText>
      </w:r>
      <w:r w:rsidRPr="000440AB">
        <w:fldChar w:fldCharType="separate"/>
      </w:r>
      <w:r w:rsidRPr="000440AB">
        <w:rPr>
          <w:noProof/>
        </w:rPr>
        <w:t>(Fabiola Salman &amp; Felipe Amaya, n.d.)</w:t>
      </w:r>
      <w:r w:rsidRPr="000440AB">
        <w:fldChar w:fldCharType="end"/>
      </w:r>
    </w:p>
    <w:p w14:paraId="29469029" w14:textId="77777777" w:rsidR="003710D3" w:rsidRPr="000440AB" w:rsidRDefault="003710D3" w:rsidP="003710D3">
      <w:pPr>
        <w:spacing w:line="360" w:lineRule="auto"/>
        <w:ind w:right="11" w:firstLine="708"/>
        <w:jc w:val="both"/>
      </w:pPr>
    </w:p>
    <w:p w14:paraId="19959F7D" w14:textId="234FA8F2" w:rsidR="00A74B49" w:rsidRPr="000440AB" w:rsidRDefault="00A74B49" w:rsidP="003710D3">
      <w:pPr>
        <w:spacing w:after="2" w:line="360" w:lineRule="auto"/>
        <w:ind w:firstLine="708"/>
        <w:jc w:val="both"/>
      </w:pPr>
      <w:r w:rsidRPr="000440AB">
        <w:t xml:space="preserve">Por lo </w:t>
      </w:r>
      <w:r w:rsidR="00E32511" w:rsidRPr="000440AB">
        <w:t>tanto,</w:t>
      </w:r>
      <w:r w:rsidRPr="000440AB">
        <w:t xml:space="preserve"> las MIPYMES son una pieza clave para la economía de Honduras, según empresarios y funcionarios hondureños, las </w:t>
      </w:r>
      <w:r w:rsidR="000B259C" w:rsidRPr="000440AB">
        <w:t>MIPYMES</w:t>
      </w:r>
      <w:r w:rsidRPr="000440AB">
        <w:t xml:space="preserve"> generan el 70 por ciento de los empleos del país, es decir</w:t>
      </w:r>
      <w:r w:rsidR="00556BCC" w:rsidRPr="000440AB">
        <w:t>,</w:t>
      </w:r>
      <w:r w:rsidRPr="000440AB">
        <w:t xml:space="preserve"> que este sector es la columna vertebral que sostiene la economía nacional. Se estima que un 60 por ciento de las </w:t>
      </w:r>
      <w:r w:rsidR="000B259C" w:rsidRPr="000440AB">
        <w:t>MIPYMES</w:t>
      </w:r>
      <w:r w:rsidRPr="000440AB">
        <w:t xml:space="preserve"> se vio forzada a cerrar en 2020 a causa de la pandemia del COVID-19, y pese a los esfuerzos de distintas organizaciones gubernamentales, la transición a mercados digitales para este sector ha demostrado ser un camino lleno de obstáculos.</w:t>
      </w:r>
      <w:sdt>
        <w:sdtPr>
          <w:id w:val="-1032643132"/>
          <w:citation/>
        </w:sdtPr>
        <w:sdtContent>
          <w:r w:rsidRPr="000440AB">
            <w:fldChar w:fldCharType="begin"/>
          </w:r>
          <w:r w:rsidRPr="000440AB">
            <w:rPr>
              <w:lang w:val="es-ES"/>
            </w:rPr>
            <w:instrText xml:space="preserve"> CITATION Kar21 \l 3082 </w:instrText>
          </w:r>
          <w:r w:rsidRPr="000440AB">
            <w:fldChar w:fldCharType="separate"/>
          </w:r>
          <w:r w:rsidRPr="000440AB">
            <w:rPr>
              <w:noProof/>
              <w:lang w:val="es-ES"/>
            </w:rPr>
            <w:t xml:space="preserve"> (Manuel, 2021)</w:t>
          </w:r>
          <w:r w:rsidRPr="000440AB">
            <w:fldChar w:fldCharType="end"/>
          </w:r>
        </w:sdtContent>
      </w:sdt>
      <w:r w:rsidRPr="000440AB">
        <w:t>. Es importante el apoyo a las MIPYMES se deben desarrollar programas que fortalezcan su presencia digital para adaptarse a la transformación digital para que hagan crecer sus negocios.</w:t>
      </w:r>
    </w:p>
    <w:p w14:paraId="1C14302A" w14:textId="77777777" w:rsidR="00A74B49" w:rsidRPr="000440AB" w:rsidRDefault="00A74B49" w:rsidP="003710D3">
      <w:pPr>
        <w:spacing w:after="2" w:line="360" w:lineRule="auto"/>
        <w:jc w:val="both"/>
      </w:pPr>
    </w:p>
    <w:p w14:paraId="4D88861C" w14:textId="77777777" w:rsidR="00A74B49" w:rsidRPr="000440AB" w:rsidRDefault="00A74B49" w:rsidP="003710D3">
      <w:pPr>
        <w:spacing w:after="2" w:line="360" w:lineRule="auto"/>
        <w:ind w:firstLine="708"/>
        <w:jc w:val="both"/>
      </w:pPr>
      <w:r w:rsidRPr="000440AB">
        <w:t>Cabe recalcar que la PYME en Tegucigalpa es el principal promotor de fuentes de empleo,</w:t>
      </w:r>
    </w:p>
    <w:p w14:paraId="098DCB9F" w14:textId="77777777" w:rsidR="00A74B49" w:rsidRPr="000440AB" w:rsidRDefault="00A74B49" w:rsidP="003710D3">
      <w:pPr>
        <w:spacing w:after="2" w:line="360" w:lineRule="auto"/>
        <w:jc w:val="both"/>
      </w:pPr>
      <w:r w:rsidRPr="000440AB">
        <w:t xml:space="preserve">lastimosamente son poco apoyadas y estimuladas por el sector gobierno para poder generar más empleo, pago de impuesto y competencia sana a nivel general, especialmente en el sector turismo, servicios y manufactura en general. </w:t>
      </w:r>
      <w:r w:rsidRPr="000440AB">
        <w:fldChar w:fldCharType="begin"/>
      </w:r>
      <w:r w:rsidRPr="000440AB">
        <w:instrText xml:space="preserve"> ADDIN ZOTERO_ITEM CSL_CITATION {"citationID":"V4zmvwms","properties":{"formattedCitation":"(Huete, 2021, p. 70)","plainCitation":"(Huete, 2021, p. 70)","noteIndex":0},"citationItems":[{"id":21,"uris":["http://zotero.org/users/local/eM76VacJ/items/NH4QBDBH"],"itemData":{"id":21,"type":"article-journal","abstract":"The concept of marketing strategies is quite broad, which is why there is a diversity of criteria around the different tools that can be used especially in the MIPYME sector (Micro, small and medium-sized companies). In Tegucigalpa, Honduras, the SME sector is very strong, although there is a lack of up-to-date information, they are the backbone of the Honduran economy and are currently an important axis in the country. It is estimated that this industry generates around 1.2 million jobs according to data from the Ministry of Economic Development of Honduras, on average there are around 300 thousand MIPYME operating in the national territory, which contribute a significant percentage of the Gross Domestic Product (GDP), generating a considerable number of jobs. These companies are an economic engine due to their proven ability to generate employment and because of their contribution to the economy, in general. (INE, 2017). On average 90% is made up of micro and small companies and only 10% of medium-sized companies. The main objective was to develop an integrated model of strategic matrices for MIPYME in the Central District, Honduras; that allows influencing in optimizing the decision making of its main managerial indicators. The hypothesis to be demonstrated was whether an integrated model of strategic matrices of the Marketing environment helps decision-making, and allows the organizational growth of MIPYME. The research was a descriptive scope, with a type of non-experimental cross-sectional research, the independent variable was an integrated model of strategic matrices of the Marketing environment and the dependent variable growth or business potentialization in MIPYME For the study, the universe of 10,000 MIPYME in Tegucigalpa was considered, taking the sample of 155 companies selected using the simple random technique. It was determined how MIPYME analyze their environments, be it the macro environment and micro environment, through a system of 6 strategic matrixs. The system was developed in a company where the system demonstrated different strategies that, depending on the results, can contribute significantly to how MIPYME can face their competitive environment in all areas and the possible solutions both in the short, medium and long term.","container-title":"Project Design and Management","DOI":"10.35992/pdm.v3i1.615","ISSN":"2683-1597","issue":"1","language":"es","license":"Derechos de autor 2021 Project Design and Management","note":"number: 1","source":"www.mlsjournals.com","title":"Desarrollo de un sistema integral de matrices del entorno de Marketing para la toma de decisiones y el aporte del crecimiento de la Pequeña y Mediana Empresa (PYMES) en la región de Tegucigalpa, Honduras","URL":"https://www.mlsjournals.com/Project-Design-Management/article/view/615","volume":"3","author":[{"family":"Huete","given":"Mario Fernando Flores"}],"accessed":{"date-parts":[["2023",6,1]]},"issued":{"date-parts":[["2021",6,7]]}},"locator":"70","label":"page"}],"schema":"https://github.com/citation-style-language/schema/raw/master/csl-citation.json"} </w:instrText>
      </w:r>
      <w:r w:rsidRPr="000440AB">
        <w:fldChar w:fldCharType="separate"/>
      </w:r>
      <w:r w:rsidRPr="000440AB">
        <w:t>(Huete, 2021, p. 70)</w:t>
      </w:r>
      <w:r w:rsidRPr="000440AB">
        <w:fldChar w:fldCharType="end"/>
      </w:r>
    </w:p>
    <w:p w14:paraId="1FC9585F" w14:textId="77777777" w:rsidR="00A74B49" w:rsidRPr="000440AB" w:rsidRDefault="00A74B49" w:rsidP="003710D3">
      <w:pPr>
        <w:spacing w:after="2" w:line="360" w:lineRule="auto"/>
        <w:jc w:val="both"/>
      </w:pPr>
    </w:p>
    <w:p w14:paraId="0A50048A" w14:textId="6BFFC47A" w:rsidR="00A74B49" w:rsidRPr="000440AB" w:rsidRDefault="00A74B49" w:rsidP="003710D3">
      <w:pPr>
        <w:spacing w:line="360" w:lineRule="auto"/>
        <w:ind w:right="11" w:firstLine="708"/>
        <w:jc w:val="both"/>
      </w:pPr>
      <w:r w:rsidRPr="000440AB">
        <w:t xml:space="preserve">La </w:t>
      </w:r>
      <w:r w:rsidRPr="000440AB">
        <w:fldChar w:fldCharType="begin"/>
      </w:r>
      <w:r w:rsidR="005C7281">
        <w:instrText xml:space="preserve"> ADDIN ZOTERO_ITEM CSL_CITATION {"citationID":"KoNohaqO","properties":{"formattedCitation":"(AHIBA, n.d.)","plainCitation":"(AHIBA, n.d.)","noteIndex":0},"citationItems":[{"id":"QLGohdMl/dzOsAaj4","uris":["http://zotero.org/users/11774286/items/KLS6B8R4"],"itemData":{"id":33,"type":"post-weblog","title":"Mipymes en Honduras: Héroes de los negocios","URL":"https://ahiba.hn/mipymes-en-honduras-heroes-de-los-negocios/","author":[{"literal":"AHIBA"}]}}],"schema":"https://github.com/citation-style-language/schema/raw/master/csl-citation.json"} </w:instrText>
      </w:r>
      <w:r w:rsidRPr="000440AB">
        <w:fldChar w:fldCharType="separate"/>
      </w:r>
      <w:r w:rsidRPr="000440AB">
        <w:rPr>
          <w:noProof/>
        </w:rPr>
        <w:t>(AHIBA, n.d.)</w:t>
      </w:r>
      <w:r w:rsidRPr="000440AB">
        <w:fldChar w:fldCharType="end"/>
      </w:r>
      <w:r w:rsidRPr="000440AB">
        <w:t xml:space="preserve"> menciona que los grandes desafíos que debe vencer el micro emprendedor para crecer, es formalizar su estructura. Los bancos pueden ayudar en este sentido, para acceder al financiamiento y otros beneficios vitales para su desarrollo. Actualmente, ya pueden operar en sus plataformas digitales, desarrollando sistemas de venta online y con botón de pago, lo que les permite incrementar las ventas y obtener mayor flujo de clientes.</w:t>
      </w:r>
    </w:p>
    <w:p w14:paraId="3ACAD54F" w14:textId="77777777" w:rsidR="00A74B49" w:rsidRPr="000440AB" w:rsidRDefault="00A74B49" w:rsidP="003710D3">
      <w:pPr>
        <w:spacing w:line="360" w:lineRule="auto"/>
        <w:ind w:right="11"/>
        <w:jc w:val="both"/>
      </w:pPr>
    </w:p>
    <w:p w14:paraId="126613DD" w14:textId="0C835177" w:rsidR="00A74B49" w:rsidRPr="000440AB" w:rsidRDefault="00A74B49" w:rsidP="003710D3">
      <w:pPr>
        <w:spacing w:after="2" w:line="360" w:lineRule="auto"/>
        <w:ind w:firstLine="372"/>
        <w:jc w:val="both"/>
      </w:pPr>
      <w:r w:rsidRPr="000440AB">
        <w:t xml:space="preserve">Una de las alternativas de las PYMES es buscar la manera de incrementar su competitividad y responder a los ambientes de negocios que se les presentan en el día a día </w:t>
      </w:r>
      <w:r w:rsidR="00015EF0" w:rsidRPr="000440AB">
        <w:t>en relación con</w:t>
      </w:r>
      <w:r w:rsidRPr="000440AB">
        <w:t xml:space="preserve"> su competencia, a los productos sustitutos que están presentes y, </w:t>
      </w:r>
      <w:r w:rsidR="003710D3" w:rsidRPr="000440AB">
        <w:t>en relación con</w:t>
      </w:r>
      <w:r w:rsidRPr="000440AB">
        <w:t xml:space="preserve"> la pérdida de clientes. Las PYMES, acorde a lo encontrado en este trabajo realizado, deben efectuar cambios, los mismos que les ayudarán a ser competitivos en cada uno de los sectores en donde desarrollan sus labores diarias y podrán permanecer en el tiempo, a pesar de factores externos que en la actualidad les están afectando y factores internos que pueden pasar factura si no se toman medidas de control </w:t>
      </w:r>
      <w:r w:rsidRPr="000440AB">
        <w:lastRenderedPageBreak/>
        <w:t xml:space="preserve">interesante a corto, mediano y largo plazo. </w:t>
      </w:r>
      <w:r w:rsidRPr="000440AB">
        <w:fldChar w:fldCharType="begin"/>
      </w:r>
      <w:r w:rsidRPr="000440AB">
        <w:instrText xml:space="preserve"> ADDIN ZOTERO_ITEM CSL_CITATION {"citationID":"JV5PHfcd","properties":{"formattedCitation":"(Huete, 2021, p. 70)","plainCitation":"(Huete, 2021, p. 70)","noteIndex":0},"citationItems":[{"id":21,"uris":["http://zotero.org/users/local/eM76VacJ/items/NH4QBDBH"],"itemData":{"id":21,"type":"article-journal","abstract":"The concept of marketing strategies is quite broad, which is why there is a diversity of criteria around the different tools that can be used especially in the MIPYME sector (Micro, small and medium-sized companies). In Tegucigalpa, Honduras, the SME sector is very strong, although there is a lack of up-to-date information, they are the backbone of the Honduran economy and are currently an important axis in the country. It is estimated that this industry generates around 1.2 million jobs according to data from the Ministry of Economic Development of Honduras, on average there are around 300 thousand MIPYME operating in the national territory, which contribute a significant percentage of the Gross Domestic Product (GDP), generating a considerable number of jobs. These companies are an economic engine due to their proven ability to generate employment and because of their contribution to the economy, in general. (INE, 2017). On average 90% is made up of micro and small companies and only 10% of medium-sized companies. The main objective was to develop an integrated model of strategic matrices for MIPYME in the Central District, Honduras; that allows influencing in optimizing the decision making of its main managerial indicators. The hypothesis to be demonstrated was whether an integrated model of strategic matrices of the Marketing environment helps decision-making, and allows the organizational growth of MIPYME. The research was a descriptive scope, with a type of non-experimental cross-sectional research, the independent variable was an integrated model of strategic matrices of the Marketing environment and the dependent variable growth or business potentialization in MIPYME For the study, the universe of 10,000 MIPYME in Tegucigalpa was considered, taking the sample of 155 companies selected using the simple random technique. It was determined how MIPYME analyze their environments, be it the macro environment and micro environment, through a system of 6 strategic matrixs. The system was developed in a company where the system demonstrated different strategies that, depending on the results, can contribute significantly to how MIPYME can face their competitive environment in all areas and the possible solutions both in the short, medium and long term.","container-title":"Project Design and Management","DOI":"10.35992/pdm.v3i1.615","ISSN":"2683-1597","issue":"1","language":"es","license":"Derechos de autor 2021 Project Design and Management","note":"number: 1","source":"www.mlsjournals.com","title":"Desarrollo de un sistema integral de matrices del entorno de Marketing para la toma de decisiones y el aporte del crecimiento de la Pequeña y Mediana Empresa (PYMES) en la región de Tegucigalpa, Honduras","URL":"https://www.mlsjournals.com/Project-Design-Management/article/view/615","volume":"3","author":[{"family":"Huete","given":"Mario Fernando Flores"}],"accessed":{"date-parts":[["2023",6,1]]},"issued":{"date-parts":[["2021",6,7]]}},"locator":"70","label":"page"}],"schema":"https://github.com/citation-style-language/schema/raw/master/csl-citation.json"} </w:instrText>
      </w:r>
      <w:r w:rsidRPr="000440AB">
        <w:fldChar w:fldCharType="separate"/>
      </w:r>
      <w:r w:rsidRPr="000440AB">
        <w:t>(Huete, 2021, p. 70)</w:t>
      </w:r>
      <w:r w:rsidRPr="000440AB">
        <w:fldChar w:fldCharType="end"/>
      </w:r>
      <w:r w:rsidRPr="000440AB">
        <w:t xml:space="preserve"> Los retos y las oportunidades a las que se enfrentan las PYMES en el mercado hondureño son muchas, y son parte de los factores a los que se deben enfrentar para poder mantenerse activos y </w:t>
      </w:r>
      <w:r w:rsidR="000B259C" w:rsidRPr="000440AB">
        <w:t>vigentes.</w:t>
      </w:r>
    </w:p>
    <w:p w14:paraId="0C2E32E1" w14:textId="77777777" w:rsidR="00527772" w:rsidRPr="000440AB" w:rsidRDefault="00527772" w:rsidP="00ED7CF9">
      <w:pPr>
        <w:pStyle w:val="T3"/>
      </w:pPr>
      <w:bookmarkStart w:id="37" w:name="_Toc153028230"/>
      <w:bookmarkStart w:id="38" w:name="_Toc153028298"/>
    </w:p>
    <w:p w14:paraId="456806D6" w14:textId="5138A31B" w:rsidR="00A74B49" w:rsidRPr="000440AB" w:rsidRDefault="00EE0F4D" w:rsidP="00C52269">
      <w:pPr>
        <w:pStyle w:val="T3"/>
      </w:pPr>
      <w:bookmarkStart w:id="39" w:name="_Toc159010464"/>
      <w:r w:rsidRPr="000440AB">
        <w:t>2.</w:t>
      </w:r>
      <w:r w:rsidR="00C52269">
        <w:t>2.</w:t>
      </w:r>
      <w:r w:rsidR="001A03D8" w:rsidRPr="000440AB">
        <w:t>3</w:t>
      </w:r>
      <w:r w:rsidRPr="000440AB">
        <w:t xml:space="preserve"> SECTOR DE LA </w:t>
      </w:r>
      <w:r w:rsidRPr="00C52269">
        <w:t>MODA</w:t>
      </w:r>
      <w:bookmarkEnd w:id="37"/>
      <w:bookmarkEnd w:id="38"/>
      <w:bookmarkEnd w:id="39"/>
    </w:p>
    <w:p w14:paraId="7169D4C2" w14:textId="77777777" w:rsidR="00ED7CF9" w:rsidRPr="000440AB" w:rsidRDefault="00ED7CF9" w:rsidP="00ED7CF9">
      <w:pPr>
        <w:pStyle w:val="T3"/>
      </w:pPr>
    </w:p>
    <w:p w14:paraId="6A713ACC" w14:textId="7C3F6C25" w:rsidR="00A74B49" w:rsidRPr="000440AB" w:rsidRDefault="00A74B49" w:rsidP="00FA5908">
      <w:pPr>
        <w:spacing w:line="360" w:lineRule="auto"/>
        <w:ind w:right="11" w:firstLine="708"/>
        <w:jc w:val="both"/>
      </w:pPr>
      <w:r w:rsidRPr="000440AB">
        <w:t xml:space="preserve">El crecimiento del comercio electrónico en el sector de la </w:t>
      </w:r>
      <w:r w:rsidR="00015EF0" w:rsidRPr="000440AB">
        <w:t>moda</w:t>
      </w:r>
      <w:r w:rsidRPr="000440AB">
        <w:t xml:space="preserve"> ha generado cambios en el mercado tradicional. Cabe destacar que la firma de Investigación Nielsen, realizó un estudio donde se dio como resultado que los consumidores a nivel mundial lo que más adquieren son productos del sector de la moda, esto del total de las compras que se realizan a través del comercio electrónico.</w:t>
      </w:r>
      <w:r w:rsidRPr="000440AB">
        <w:fldChar w:fldCharType="begin"/>
      </w:r>
      <w:r w:rsidR="005C7281">
        <w:instrText xml:space="preserve"> ADDIN ZOTERO_ITEM CSL_CITATION {"citationID":"6kZesPB6","properties":{"formattedCitation":"(Garro, n.d.)","plainCitation":"(Garro, n.d.)","noteIndex":0},"citationItems":[{"id":"QLGohdMl/71kgteGl","uris":["http://zotero.org/users/11774286/items/2Z6NESM6"],"itemData":{"id":29,"type":"article-journal","language":"es","source":"Zotero","title":"La Digitalización de los Procesos de Compra en la Industria de Retail del Sector de la Moda en Costa Rica.","author":[{"family":"Garro","given":"Luis Alonso Monge"}]}}],"schema":"https://github.com/citation-style-language/schema/raw/master/csl-citation.json"} </w:instrText>
      </w:r>
      <w:r w:rsidRPr="000440AB">
        <w:fldChar w:fldCharType="separate"/>
      </w:r>
      <w:r w:rsidRPr="000440AB">
        <w:rPr>
          <w:noProof/>
        </w:rPr>
        <w:t>(Garro, n.d.)</w:t>
      </w:r>
      <w:r w:rsidRPr="000440AB">
        <w:fldChar w:fldCharType="end"/>
      </w:r>
    </w:p>
    <w:p w14:paraId="32AD2E8C" w14:textId="77777777" w:rsidR="000B259C" w:rsidRPr="000440AB" w:rsidRDefault="000B259C" w:rsidP="00FA5908">
      <w:pPr>
        <w:spacing w:line="360" w:lineRule="auto"/>
        <w:ind w:right="11" w:firstLine="708"/>
        <w:jc w:val="both"/>
      </w:pPr>
    </w:p>
    <w:p w14:paraId="14E9A3DD" w14:textId="211FF812" w:rsidR="00A74B49" w:rsidRPr="000440AB" w:rsidRDefault="00A74B49" w:rsidP="000B259C">
      <w:pPr>
        <w:spacing w:line="360" w:lineRule="auto"/>
        <w:ind w:right="11" w:firstLine="708"/>
        <w:jc w:val="both"/>
      </w:pPr>
      <w:r w:rsidRPr="000440AB">
        <w:t xml:space="preserve">El sector de la moda se posiciona como el mayor </w:t>
      </w:r>
      <w:proofErr w:type="spellStart"/>
      <w:r w:rsidRPr="000440AB">
        <w:rPr>
          <w:i/>
          <w:iCs/>
        </w:rPr>
        <w:t>player</w:t>
      </w:r>
      <w:proofErr w:type="spellEnd"/>
      <w:r w:rsidRPr="000440AB">
        <w:t xml:space="preserve"> en el comercio electrónico, según el último estudio de </w:t>
      </w:r>
      <w:proofErr w:type="spellStart"/>
      <w:r w:rsidRPr="000440AB">
        <w:rPr>
          <w:i/>
          <w:iCs/>
        </w:rPr>
        <w:t>Common</w:t>
      </w:r>
      <w:proofErr w:type="spellEnd"/>
      <w:r w:rsidRPr="000440AB">
        <w:rPr>
          <w:i/>
          <w:iCs/>
        </w:rPr>
        <w:t xml:space="preserve"> </w:t>
      </w:r>
      <w:proofErr w:type="spellStart"/>
      <w:r w:rsidRPr="000440AB">
        <w:rPr>
          <w:i/>
          <w:iCs/>
        </w:rPr>
        <w:t>Threat</w:t>
      </w:r>
      <w:proofErr w:type="spellEnd"/>
      <w:r w:rsidRPr="000440AB">
        <w:t xml:space="preserve">, siendo China el mayor mercado. Y es que, la industria de las compras online ha crecido </w:t>
      </w:r>
      <w:r w:rsidR="00E32511" w:rsidRPr="000440AB">
        <w:t>rápidamente</w:t>
      </w:r>
      <w:r w:rsidRPr="000440AB">
        <w:t xml:space="preserve"> en los últimos años, especialmente en la industria de la moda. En este contexto, el comercio tradicional ha empezado a perder terreno ante los grandes gigantes online, así como la aparición del fenómeno de la </w:t>
      </w:r>
      <w:proofErr w:type="spellStart"/>
      <w:r w:rsidRPr="000440AB">
        <w:rPr>
          <w:i/>
          <w:iCs/>
        </w:rPr>
        <w:t>Fast</w:t>
      </w:r>
      <w:proofErr w:type="spellEnd"/>
      <w:r w:rsidRPr="000440AB">
        <w:rPr>
          <w:i/>
          <w:iCs/>
        </w:rPr>
        <w:t xml:space="preserve"> </w:t>
      </w:r>
      <w:proofErr w:type="spellStart"/>
      <w:r w:rsidRPr="000440AB">
        <w:rPr>
          <w:i/>
          <w:iCs/>
        </w:rPr>
        <w:t>Fashion</w:t>
      </w:r>
      <w:proofErr w:type="spellEnd"/>
      <w:r w:rsidRPr="000440AB">
        <w:t xml:space="preserve">, que en 2022 alcanzó los 100 millones de euros, según un análisis de </w:t>
      </w:r>
      <w:proofErr w:type="spellStart"/>
      <w:r w:rsidRPr="000440AB">
        <w:rPr>
          <w:i/>
          <w:iCs/>
        </w:rPr>
        <w:t>The</w:t>
      </w:r>
      <w:proofErr w:type="spellEnd"/>
      <w:r w:rsidRPr="000440AB">
        <w:rPr>
          <w:i/>
          <w:iCs/>
        </w:rPr>
        <w:t xml:space="preserve"> </w:t>
      </w:r>
      <w:r w:rsidR="00C07C2D" w:rsidRPr="000440AB">
        <w:rPr>
          <w:i/>
          <w:iCs/>
        </w:rPr>
        <w:t>Business</w:t>
      </w:r>
      <w:r w:rsidRPr="000440AB">
        <w:rPr>
          <w:i/>
          <w:iCs/>
        </w:rPr>
        <w:t xml:space="preserve"> </w:t>
      </w:r>
      <w:proofErr w:type="spellStart"/>
      <w:r w:rsidRPr="000440AB">
        <w:rPr>
          <w:i/>
          <w:iCs/>
        </w:rPr>
        <w:t>Research</w:t>
      </w:r>
      <w:proofErr w:type="spellEnd"/>
      <w:r w:rsidRPr="000440AB">
        <w:rPr>
          <w:i/>
          <w:iCs/>
        </w:rPr>
        <w:t xml:space="preserve"> Company</w:t>
      </w:r>
      <w:r w:rsidRPr="000440AB">
        <w:t xml:space="preserve">.  </w:t>
      </w:r>
      <w:r w:rsidR="003D032F" w:rsidRPr="000440AB">
        <w:t xml:space="preserve">Esta cita resalta el liderazgo del comercio electrónico, especialmente en moda. Destaca la creciente influencia de China y la transformación del panorama comercial por el ascenso del </w:t>
      </w:r>
      <w:proofErr w:type="spellStart"/>
      <w:r w:rsidR="003D032F" w:rsidRPr="000440AB">
        <w:rPr>
          <w:i/>
          <w:iCs/>
        </w:rPr>
        <w:t>Fast</w:t>
      </w:r>
      <w:proofErr w:type="spellEnd"/>
      <w:r w:rsidR="003D032F" w:rsidRPr="000440AB">
        <w:rPr>
          <w:i/>
          <w:iCs/>
        </w:rPr>
        <w:t xml:space="preserve"> </w:t>
      </w:r>
      <w:proofErr w:type="spellStart"/>
      <w:r w:rsidR="003D032F" w:rsidRPr="000440AB">
        <w:rPr>
          <w:i/>
          <w:iCs/>
        </w:rPr>
        <w:t>Fashion</w:t>
      </w:r>
      <w:proofErr w:type="spellEnd"/>
      <w:r w:rsidR="00132AFD">
        <w:rPr>
          <w:i/>
          <w:iCs/>
        </w:rPr>
        <w:t>.</w:t>
      </w:r>
    </w:p>
    <w:p w14:paraId="62402382" w14:textId="77777777" w:rsidR="00A74B49" w:rsidRPr="000440AB" w:rsidRDefault="00A74B49" w:rsidP="00FA5908">
      <w:pPr>
        <w:spacing w:line="360" w:lineRule="auto"/>
        <w:ind w:right="11" w:firstLine="708"/>
        <w:jc w:val="both"/>
      </w:pPr>
    </w:p>
    <w:p w14:paraId="519F2457" w14:textId="77777777" w:rsidR="00A74B49" w:rsidRPr="000440AB" w:rsidRDefault="00A74B49" w:rsidP="00FA5908">
      <w:pPr>
        <w:spacing w:line="360" w:lineRule="auto"/>
        <w:ind w:right="11" w:firstLine="708"/>
        <w:jc w:val="both"/>
      </w:pPr>
      <w:r w:rsidRPr="000440AB">
        <w:t>Ante esta evolución y dinámica, Honduras no se queda atrás, ya que las páginas de moda de internet en ese país han experimentado un crecimiento en los últimos años.</w:t>
      </w:r>
    </w:p>
    <w:p w14:paraId="61420FF2" w14:textId="77777777" w:rsidR="00A74B49" w:rsidRPr="000440AB" w:rsidRDefault="00A74B49" w:rsidP="00FA5908">
      <w:pPr>
        <w:spacing w:line="360" w:lineRule="auto"/>
        <w:ind w:right="11"/>
        <w:jc w:val="both"/>
      </w:pPr>
      <w:r w:rsidRPr="000440AB">
        <w:t>Con la presencia de redes sociales, muchas personas han recurrido a las páginas de moda en línea para mantenerse al tanto de las últimas tendencias, descubrir nuevas marcas y productos, e incluso comprar ropa y accesorios desde la comodidad de sus hogares.</w:t>
      </w:r>
    </w:p>
    <w:p w14:paraId="3E6A97CC" w14:textId="77777777" w:rsidR="00A74B49" w:rsidRPr="000440AB" w:rsidRDefault="00A74B49" w:rsidP="00FA5908">
      <w:pPr>
        <w:spacing w:line="360" w:lineRule="auto"/>
        <w:ind w:right="11"/>
        <w:jc w:val="both"/>
      </w:pPr>
    </w:p>
    <w:p w14:paraId="1A4E41A2" w14:textId="7AC7FD46" w:rsidR="00A74B49" w:rsidRPr="000440AB" w:rsidRDefault="00A74B49" w:rsidP="000B259C">
      <w:pPr>
        <w:spacing w:line="360" w:lineRule="auto"/>
        <w:ind w:right="11" w:firstLine="372"/>
        <w:jc w:val="both"/>
      </w:pPr>
      <w:r w:rsidRPr="000440AB">
        <w:t xml:space="preserve">En el país centroamericano, el crecimiento de las páginas de moda en línea ha sido influenciado por el aumento de la penetración de Internet y la adopción de smartphones, lo que ha permitido que las personas tengan acceso a una amplia variedad de contenidos de moda desde cualquier lugar y en cualquier momento. Además, la pandemia del COVID-19 también ha llevado a un aumento </w:t>
      </w:r>
      <w:r w:rsidRPr="000440AB">
        <w:lastRenderedPageBreak/>
        <w:t>en las compras en línea, lo que ha impulsado el crecimiento de las tiendas de moda en línea.</w:t>
      </w:r>
      <w:r w:rsidRPr="000440AB">
        <w:fldChar w:fldCharType="begin"/>
      </w:r>
      <w:r w:rsidR="005C7281">
        <w:instrText xml:space="preserve"> ADDIN ZOTERO_ITEM CSL_CITATION {"citationID":"2dOUhoPH","properties":{"formattedCitation":"(ilifebelt, n.d.)","plainCitation":"(ilifebelt, n.d.)","noteIndex":0},"citationItems":[{"id":"QLGohdMl/XtooYu7C","uris":["http://zotero.org/users/11774286/items/BKXFWYLM"],"itemData":{"id":27,"type":"webpage","title":"Las páginas de moda con más visitas en Honduras en febrero de 2023","URL":"https://ilifebelt.com/las-paginas-de-moda-con-mas-visitas-en-honduras-en-febrero-de-2023/2023/03/","author":[{"literal":"ilifebelt"}]}}],"schema":"https://github.com/citation-style-language/schema/raw/master/csl-citation.json"} </w:instrText>
      </w:r>
      <w:r w:rsidRPr="000440AB">
        <w:fldChar w:fldCharType="separate"/>
      </w:r>
      <w:r w:rsidRPr="000440AB">
        <w:rPr>
          <w:noProof/>
        </w:rPr>
        <w:t>(</w:t>
      </w:r>
      <w:proofErr w:type="spellStart"/>
      <w:r w:rsidRPr="000440AB">
        <w:rPr>
          <w:noProof/>
        </w:rPr>
        <w:t>ilifebelt</w:t>
      </w:r>
      <w:proofErr w:type="spellEnd"/>
      <w:r w:rsidRPr="000440AB">
        <w:rPr>
          <w:noProof/>
        </w:rPr>
        <w:t>, n.d.)</w:t>
      </w:r>
      <w:r w:rsidRPr="000440AB">
        <w:fldChar w:fldCharType="end"/>
      </w:r>
      <w:r w:rsidRPr="000440AB">
        <w:t xml:space="preserve">  Los diferentes factores como crecimiento de las páginas de moda en línea, la conectividad, y la influencia de las redes sociales con el impacto de la pandemia, han llevado a un mayor interés de los consumidores en el comercio electrónico de moda en el país.</w:t>
      </w:r>
    </w:p>
    <w:p w14:paraId="562BC5DC" w14:textId="77777777" w:rsidR="00527772" w:rsidRPr="000440AB" w:rsidRDefault="00527772" w:rsidP="00ED7CF9">
      <w:pPr>
        <w:pStyle w:val="T3"/>
      </w:pPr>
      <w:bookmarkStart w:id="40" w:name="_Toc153028231"/>
      <w:bookmarkStart w:id="41" w:name="_Toc153028299"/>
    </w:p>
    <w:p w14:paraId="5B22ADB9" w14:textId="008E64C3" w:rsidR="00527772" w:rsidRPr="000440AB" w:rsidRDefault="009C737A" w:rsidP="00527772">
      <w:pPr>
        <w:pStyle w:val="T3"/>
      </w:pPr>
      <w:bookmarkStart w:id="42" w:name="_Toc159010465"/>
      <w:r w:rsidRPr="000440AB">
        <w:t>2</w:t>
      </w:r>
      <w:r w:rsidR="00C52269">
        <w:t>.2.</w:t>
      </w:r>
      <w:r w:rsidR="001A03D8" w:rsidRPr="000440AB">
        <w:t>4</w:t>
      </w:r>
      <w:r w:rsidRPr="000440AB">
        <w:t xml:space="preserve"> EL COMERCIO ELECTRÓNICO Y MARKETING DIGITAL</w:t>
      </w:r>
      <w:bookmarkEnd w:id="40"/>
      <w:bookmarkEnd w:id="41"/>
      <w:bookmarkEnd w:id="42"/>
    </w:p>
    <w:p w14:paraId="0E8CAF7A" w14:textId="77777777" w:rsidR="00471D71" w:rsidRPr="000440AB" w:rsidRDefault="00471D71" w:rsidP="00527772">
      <w:pPr>
        <w:pStyle w:val="T3"/>
      </w:pPr>
    </w:p>
    <w:p w14:paraId="620C44E2" w14:textId="2F69860D" w:rsidR="00A74B49" w:rsidRPr="000440AB" w:rsidRDefault="00A74B49" w:rsidP="00471D71">
      <w:pPr>
        <w:spacing w:line="360" w:lineRule="auto"/>
        <w:ind w:firstLine="708"/>
        <w:jc w:val="both"/>
      </w:pPr>
      <w:r w:rsidRPr="000440AB">
        <w:t xml:space="preserve">El comercio electrónico son las operaciones de </w:t>
      </w:r>
      <w:r w:rsidR="00015EF0" w:rsidRPr="000440AB">
        <w:t>compraventa</w:t>
      </w:r>
      <w:r w:rsidRPr="000440AB">
        <w:t xml:space="preserve"> de productos o servicios, mismas que se llevan a cabo en internet. Esta actividad puede llevarse a cabo por medio de plataformas digitales especializadas, sitios web, redes sociales o sistemas diseñados para este fin. </w:t>
      </w:r>
      <w:r w:rsidRPr="000440AB">
        <w:fldChar w:fldCharType="begin"/>
      </w:r>
      <w:r w:rsidR="005C7281">
        <w:instrText xml:space="preserve"> ADDIN ZOTERO_ITEM CSL_CITATION {"citationID":"nmZMARKr","properties":{"formattedCitation":"(hubspot, n.d.)","plainCitation":"(hubspot, n.d.)","noteIndex":0},"citationItems":[{"id":"QLGohdMl/IuJGlfP7","uris":["http://zotero.org/users/11774286/items/UGSFMMN8"],"itemData":{"id":35,"type":"post-weblog","title":"Qué es el comercio electrónico: características, ventajas y ejemplos","URL":"https://blog.hubspot.es/sales/comercio-electronico","author":[{"literal":"hubspot"}]}}],"schema":"https://github.com/citation-style-language/schema/raw/master/csl-citation.json"} </w:instrText>
      </w:r>
      <w:r w:rsidRPr="000440AB">
        <w:fldChar w:fldCharType="separate"/>
      </w:r>
      <w:r w:rsidRPr="000440AB">
        <w:rPr>
          <w:noProof/>
        </w:rPr>
        <w:t>(hubspot, n.d.)</w:t>
      </w:r>
      <w:r w:rsidRPr="000440AB">
        <w:fldChar w:fldCharType="end"/>
      </w:r>
      <w:r w:rsidR="00AD446A" w:rsidRPr="000440AB">
        <w:t xml:space="preserve">. </w:t>
      </w:r>
      <w:r w:rsidRPr="000440AB">
        <w:t>En pocas palabras, canal online de compra y venta de productos y servicios que se logra gracias a la conexión a internet.</w:t>
      </w:r>
    </w:p>
    <w:p w14:paraId="0BBB899E" w14:textId="77777777" w:rsidR="00A74B49" w:rsidRPr="000440AB" w:rsidRDefault="00A74B49" w:rsidP="00FA5908">
      <w:pPr>
        <w:spacing w:after="2" w:line="360" w:lineRule="auto"/>
        <w:ind w:left="86"/>
        <w:jc w:val="both"/>
      </w:pPr>
    </w:p>
    <w:p w14:paraId="349B1B03" w14:textId="4326A478" w:rsidR="00A74B49" w:rsidRPr="000440AB" w:rsidRDefault="00A74B49" w:rsidP="00FA5908">
      <w:pPr>
        <w:spacing w:after="2" w:line="360" w:lineRule="auto"/>
        <w:ind w:left="86" w:firstLine="622"/>
        <w:jc w:val="both"/>
      </w:pPr>
      <w:r w:rsidRPr="000440AB">
        <w:fldChar w:fldCharType="begin"/>
      </w:r>
      <w:r w:rsidR="005C7281">
        <w:instrText xml:space="preserve"> ADDIN ZOTERO_ITEM CSL_CITATION {"citationID":"CF7dhI9p","properties":{"formattedCitation":"(Eric Siu, n.d.)","plainCitation":"(Eric Siu, n.d.)","noteIndex":0},"citationItems":[{"id":"QLGohdMl/1aJ3Uti8","uris":["http://zotero.org/users/11774286/items/6NXSIUNN"],"itemData":{"id":34,"type":"post-weblog","title":"Las 10 Mejores Definiciones de Marketing Digital según Autores","URL":"https://reckoner.mx/marketing-digital-segun-autores/","author":[{"literal":"Eric Siu"}]}}],"schema":"https://github.com/citation-style-language/schema/raw/master/csl-citation.json"} </w:instrText>
      </w:r>
      <w:r w:rsidRPr="000440AB">
        <w:fldChar w:fldCharType="separate"/>
      </w:r>
      <w:r w:rsidRPr="000440AB">
        <w:rPr>
          <w:noProof/>
        </w:rPr>
        <w:t>(Eric Siu, n.d.)</w:t>
      </w:r>
      <w:r w:rsidRPr="000440AB">
        <w:fldChar w:fldCharType="end"/>
      </w:r>
      <w:r w:rsidRPr="000440AB">
        <w:t xml:space="preserve"> afirma que: “Marketing digital es el conjunto de técnicas y herramientas utilizadas para promocionar productos y servicios a través de canales digitales, incluyendo la publicidad en línea, el marketing por correo electrónico, las redes sociales y la optimización de motores de búsqueda”</w:t>
      </w:r>
    </w:p>
    <w:p w14:paraId="3D6806CD" w14:textId="77777777" w:rsidR="00A74B49" w:rsidRPr="000440AB" w:rsidRDefault="00A74B49" w:rsidP="00FA5908">
      <w:pPr>
        <w:spacing w:after="2" w:line="360" w:lineRule="auto"/>
        <w:ind w:left="86" w:firstLine="622"/>
        <w:jc w:val="both"/>
      </w:pPr>
    </w:p>
    <w:p w14:paraId="5AD9AF9A" w14:textId="05B26925" w:rsidR="00A74B49" w:rsidRPr="000440AB" w:rsidRDefault="00A74B49" w:rsidP="00FA5908">
      <w:pPr>
        <w:spacing w:after="2" w:line="360" w:lineRule="auto"/>
        <w:ind w:left="86"/>
        <w:jc w:val="both"/>
      </w:pPr>
      <w:r w:rsidRPr="000440AB">
        <w:t>Con la aceleración de la transformación digital que provoco la pandemia, el</w:t>
      </w:r>
      <w:r w:rsidRPr="000440AB">
        <w:rPr>
          <w:i/>
          <w:iCs/>
        </w:rPr>
        <w:t xml:space="preserve"> E-</w:t>
      </w:r>
      <w:proofErr w:type="spellStart"/>
      <w:r w:rsidRPr="000440AB">
        <w:rPr>
          <w:i/>
          <w:iCs/>
        </w:rPr>
        <w:t>commerce</w:t>
      </w:r>
      <w:proofErr w:type="spellEnd"/>
      <w:r w:rsidRPr="000440AB">
        <w:rPr>
          <w:i/>
          <w:iCs/>
        </w:rPr>
        <w:t xml:space="preserve"> </w:t>
      </w:r>
      <w:r w:rsidRPr="000440AB">
        <w:t>abre un mundo de oportunidades para comprar y vender en línea.</w:t>
      </w:r>
    </w:p>
    <w:p w14:paraId="6C328B92" w14:textId="77777777" w:rsidR="00A74B49" w:rsidRPr="000440AB" w:rsidRDefault="00A74B49" w:rsidP="00FA5908">
      <w:pPr>
        <w:spacing w:after="2" w:line="360" w:lineRule="auto"/>
        <w:ind w:left="86"/>
        <w:jc w:val="both"/>
      </w:pPr>
      <w:r w:rsidRPr="000440AB">
        <w:t xml:space="preserve">Vivimos en un mundo digital, por lo que la cultura de la compra y venta online se está haciendo cada día más fuerte. El </w:t>
      </w:r>
      <w:r w:rsidRPr="000440AB">
        <w:rPr>
          <w:i/>
          <w:iCs/>
        </w:rPr>
        <w:t>e-</w:t>
      </w:r>
      <w:proofErr w:type="spellStart"/>
      <w:r w:rsidRPr="000440AB">
        <w:rPr>
          <w:i/>
          <w:iCs/>
        </w:rPr>
        <w:t>commerce</w:t>
      </w:r>
      <w:proofErr w:type="spellEnd"/>
      <w:r w:rsidRPr="000440AB">
        <w:t xml:space="preserve"> ofrece muchas oportunidades que antes no eran posibles: comodidad, agilidad, seguridad, facilidad de pago, así como también evita restricción de horarios, filas, aglomeraciones que suelen ser incómodas y estresantes. </w:t>
      </w:r>
      <w:r w:rsidRPr="000440AB">
        <w:fldChar w:fldCharType="begin"/>
      </w:r>
      <w:r w:rsidRPr="000440AB">
        <w:instrText xml:space="preserve"> ADDIN ZOTERO_ITEM CSL_CITATION {"citationID":"o1zopGJG","properties":{"formattedCitation":"({\\i{}El Ecommerce y su Imparable Evoluci\\uc0\\u243{}n y Aceptaci\\uc0\\u243{}n en el Mundo}, n.d.)","plainCitation":"(El Ecommerce y su Imparable Evolución y Aceptación en el Mundo, n.d.)","noteIndex":0},"citationItems":[{"id":23,"uris":["http://zotero.org/users/local/eM76VacJ/items/REK4P47P"],"itemData":{"id":23,"type":"webpage","abstract":"Ya que el Internet se ha vuelto una herramienta indispensable, los negocios han estado emigrando a sitios Ecommerce. ¡Haz clic aquí para saber más!","container-title":"WebFindYou en Español","language":"es","title":"El Ecommerce y su Imparable Evolución y Aceptación en el Mundo","URL":"https://esp.webfindyou.com/blog/el-ecommerce-y-su-imparable-evolucion-y-aceptacion-en-el-mundo/","accessed":{"date-parts":[["2023",6,1]]}}}],"schema":"https://github.com/citation-style-language/schema/raw/master/csl-citation.json"} </w:instrText>
      </w:r>
      <w:r w:rsidRPr="000440AB">
        <w:fldChar w:fldCharType="separate"/>
      </w:r>
      <w:r w:rsidRPr="000440AB">
        <w:t xml:space="preserve">(El </w:t>
      </w:r>
      <w:proofErr w:type="spellStart"/>
      <w:r w:rsidRPr="000440AB">
        <w:rPr>
          <w:i/>
          <w:iCs/>
        </w:rPr>
        <w:t>Ecommerce</w:t>
      </w:r>
      <w:proofErr w:type="spellEnd"/>
      <w:r w:rsidRPr="000440AB">
        <w:t xml:space="preserve"> y su Imparable Evolución y Aceptación en el Mundo, </w:t>
      </w:r>
      <w:proofErr w:type="spellStart"/>
      <w:r w:rsidRPr="000440AB">
        <w:t>n.d</w:t>
      </w:r>
      <w:proofErr w:type="spellEnd"/>
      <w:r w:rsidRPr="000440AB">
        <w:t>.)</w:t>
      </w:r>
      <w:r w:rsidRPr="000440AB">
        <w:fldChar w:fldCharType="end"/>
      </w:r>
    </w:p>
    <w:p w14:paraId="56A7DA90" w14:textId="77777777" w:rsidR="00527772" w:rsidRPr="000440AB" w:rsidRDefault="00527772" w:rsidP="00FA5908">
      <w:pPr>
        <w:spacing w:after="2" w:line="360" w:lineRule="auto"/>
        <w:ind w:left="86"/>
        <w:jc w:val="both"/>
      </w:pPr>
    </w:p>
    <w:p w14:paraId="6A215E11" w14:textId="5B03A393" w:rsidR="00A74B49" w:rsidRPr="000440AB" w:rsidRDefault="00A74B49" w:rsidP="000B259C">
      <w:pPr>
        <w:spacing w:after="2" w:line="360" w:lineRule="auto"/>
        <w:jc w:val="both"/>
      </w:pPr>
      <w:r w:rsidRPr="000440AB">
        <w:t xml:space="preserve">Las ventajas que ofrece el </w:t>
      </w:r>
      <w:r w:rsidRPr="000440AB">
        <w:rPr>
          <w:i/>
          <w:iCs/>
        </w:rPr>
        <w:t>E-</w:t>
      </w:r>
      <w:proofErr w:type="spellStart"/>
      <w:r w:rsidRPr="000440AB">
        <w:rPr>
          <w:i/>
          <w:iCs/>
        </w:rPr>
        <w:t>commerce</w:t>
      </w:r>
      <w:proofErr w:type="spellEnd"/>
      <w:r w:rsidRPr="000440AB">
        <w:t xml:space="preserve"> en comparación al comercio tradicional son totalmente diferenciadas, como ser la comodidad de realizar una compra desde el hogar o cualquier lugar, fue una las ventajas que impulso su crecimiento en pandemia, ya que se tenía la restricción de movilizarse.</w:t>
      </w:r>
    </w:p>
    <w:p w14:paraId="55314387" w14:textId="77777777" w:rsidR="00376E25" w:rsidRPr="000440AB" w:rsidRDefault="00376E25" w:rsidP="000B259C">
      <w:pPr>
        <w:spacing w:after="2" w:line="360" w:lineRule="auto"/>
        <w:ind w:firstLine="708"/>
        <w:jc w:val="both"/>
      </w:pPr>
    </w:p>
    <w:p w14:paraId="5464A477" w14:textId="63126ECB" w:rsidR="00A74B49" w:rsidRPr="000440AB" w:rsidRDefault="00A74B49" w:rsidP="000B259C">
      <w:pPr>
        <w:spacing w:after="2" w:line="360" w:lineRule="auto"/>
        <w:ind w:firstLine="708"/>
        <w:jc w:val="both"/>
      </w:pPr>
      <w:r w:rsidRPr="000440AB">
        <w:lastRenderedPageBreak/>
        <w:t xml:space="preserve">Como consecuencia </w:t>
      </w:r>
      <w:r w:rsidR="00706BE5" w:rsidRPr="000440AB">
        <w:t>el marketing</w:t>
      </w:r>
      <w:r w:rsidRPr="000440AB">
        <w:t xml:space="preserve"> digital y el comercio electrónico fueron el respaldo para reactivar las MIPYMES que sufrieron a nivel financiero por la pandemia en Honduras. Es importante reconocer que las pequeñas y medianas empresas han sufrido grandes pérdidas financieras por el impacto del Covid-19, lo que ha llevado a que estas empresas implementen el marketing digital y continúen con sus actividades económicas, rompiendo paradigmas pasados y comprobando que el comercio electrónico genera mayores resultados que el comercio físico, pues este brinda la posibilidad de contactar no solo con personas del entorno, sino a nivel global (Guevara et al., 2020); aún más, la revolución digital no solo ha cambiado el comportamiento habitual de las organizaciones también ocasionó cambios en los consumidores de moda, </w:t>
      </w:r>
      <w:r w:rsidR="00AD446A" w:rsidRPr="000440AB">
        <w:t xml:space="preserve">cuyas necesidades son </w:t>
      </w:r>
      <w:r w:rsidR="009D16EB" w:rsidRPr="000440AB">
        <w:t>más</w:t>
      </w:r>
      <w:r w:rsidR="00AD446A" w:rsidRPr="000440AB">
        <w:t xml:space="preserve"> difíciles de satisfacer</w:t>
      </w:r>
      <w:r w:rsidR="009D16EB" w:rsidRPr="000440AB">
        <w:t xml:space="preserve"> en la actualidad</w:t>
      </w:r>
      <w:r w:rsidRPr="000440AB">
        <w:t>, por la alta demanda de productos, y accesorios que se encuentran en el mundo digital (Palacios et al., 2020).</w:t>
      </w:r>
      <w:sdt>
        <w:sdtPr>
          <w:id w:val="979498803"/>
          <w:citation/>
        </w:sdtPr>
        <w:sdtContent>
          <w:r w:rsidRPr="000440AB">
            <w:fldChar w:fldCharType="begin"/>
          </w:r>
          <w:r w:rsidRPr="000440AB">
            <w:rPr>
              <w:lang w:val="es-ES"/>
            </w:rPr>
            <w:instrText xml:space="preserve"> CITATION Bri \l 3082 </w:instrText>
          </w:r>
          <w:r w:rsidRPr="000440AB">
            <w:fldChar w:fldCharType="separate"/>
          </w:r>
          <w:r w:rsidRPr="000440AB">
            <w:rPr>
              <w:noProof/>
              <w:lang w:val="es-ES"/>
            </w:rPr>
            <w:t xml:space="preserve"> (Campos, s.f.)</w:t>
          </w:r>
          <w:r w:rsidRPr="000440AB">
            <w:fldChar w:fldCharType="end"/>
          </w:r>
        </w:sdtContent>
      </w:sdt>
    </w:p>
    <w:p w14:paraId="3F1EBC6C" w14:textId="77777777" w:rsidR="00527772" w:rsidRPr="000440AB" w:rsidRDefault="00527772" w:rsidP="000B259C">
      <w:pPr>
        <w:spacing w:after="2" w:line="360" w:lineRule="auto"/>
        <w:ind w:firstLine="708"/>
        <w:jc w:val="both"/>
      </w:pPr>
    </w:p>
    <w:p w14:paraId="78EBCB05" w14:textId="77777777" w:rsidR="00376E25" w:rsidRDefault="00A74B49" w:rsidP="00376E25">
      <w:pPr>
        <w:spacing w:after="2" w:line="360" w:lineRule="auto"/>
        <w:ind w:firstLine="708"/>
        <w:jc w:val="both"/>
      </w:pPr>
      <w:r w:rsidRPr="000440AB">
        <w:t xml:space="preserve">Los principales desafíos que enfrentan las MPYMES en la adopción marketing digital y el comercio electrónico son la capacitación digital, recursos financieros, logística de entrega, seguridad de transacciones y competencia en línea. Sin embargo, con el apoyo adecuado, las </w:t>
      </w:r>
      <w:r w:rsidR="002D1D0D" w:rsidRPr="000440AB">
        <w:t>MIPYMES</w:t>
      </w:r>
      <w:r w:rsidRPr="000440AB">
        <w:t xml:space="preserve"> pueden superar estos desafíos y aprovechar las oportunidades que ofrece el mundo digital.</w:t>
      </w:r>
    </w:p>
    <w:p w14:paraId="4ABE17D2" w14:textId="77777777" w:rsidR="000440AB" w:rsidRPr="000440AB" w:rsidRDefault="000440AB" w:rsidP="00376E25">
      <w:pPr>
        <w:spacing w:after="2" w:line="360" w:lineRule="auto"/>
        <w:ind w:firstLine="708"/>
        <w:jc w:val="both"/>
      </w:pPr>
    </w:p>
    <w:p w14:paraId="22BFB0DB" w14:textId="1E8BEC0F" w:rsidR="00A74B49" w:rsidRPr="000440AB" w:rsidRDefault="00A74B49" w:rsidP="00376E25">
      <w:pPr>
        <w:spacing w:after="2" w:line="360" w:lineRule="auto"/>
        <w:ind w:firstLine="708"/>
        <w:jc w:val="both"/>
      </w:pPr>
      <w:r w:rsidRPr="000440AB">
        <w:t>El acceso a los medios necesarios para lograr el uso del comercio electrónico, además de la confianza en estos, es lo que permite el éxito de este canal de venta.</w:t>
      </w:r>
    </w:p>
    <w:p w14:paraId="2EF08FB6" w14:textId="77777777" w:rsidR="00A74B49" w:rsidRDefault="00A74B49" w:rsidP="00376E25">
      <w:pPr>
        <w:spacing w:after="2" w:line="360" w:lineRule="auto"/>
        <w:jc w:val="both"/>
      </w:pPr>
      <w:r w:rsidRPr="000440AB">
        <w:t xml:space="preserve">Con base en los resultados del estudio, realizado por </w:t>
      </w:r>
      <w:r w:rsidRPr="000440AB">
        <w:fldChar w:fldCharType="begin"/>
      </w:r>
      <w:r w:rsidRPr="000440AB">
        <w:instrText xml:space="preserve"> ADDIN ZOTERO_ITEM CSL_CITATION {"citationID":"kyK6RSyI","properties":{"formattedCitation":"(Barrios et al., 2021, p. 16. 112-129)","plainCitation":"(Barrios et al., 2021, p. 16. 112-129)","noteIndex":0},"citationItems":[{"id":16,"uris":["http://zotero.org/users/local/eM76VacJ/items/63TTDG5B"],"itemData":{"id":16,"type":"article-journal","abstract":"El presente artículo tiene como finalidad estudiar las tendencias de compra en línea dadas las condiciones actuales de aislamiento que se establecieron por la pandemia COVID-19; por lo que se realiza un análisis cualitativo basado en la metodología de la Teoría Fundamentada, con la identificación y categorización de variables sobre los hábitos de consumo y la experiencia de la compra por Comercio Electrónico (eCommerce). Para la construcción de este trabajo se realizaron entrevistas semiestructuradas a consumidores en la ciudad de Pachuca, Hidalgo; quienes hicieron compras por comercio electrónico en el periodo comprendido de marzo a agosto del año 2020, durante el confinamiento. Los resultados obtenidos en esta primera etapa proporcionan información para la incorporación del eCommerce como parte de las estrategias de exposición y venta de productos para el cambio en los hábitos de consumo dada la “nueva normalidad”.\n \nThe purpose of this article is to study ECommerce trends between conditions of isolation established by the COVID-19 pandemic. The research was done by a qualitative analysis, that is performed based on the Grounded Theory methodology with the identification and categorization of variables on consumption habits and the experience of buying by eCommerce. Semistructured consumer interviews were conducted for the construction of this work in the city of Pachuca, Hidalgo; the customers have made purchases by eCommerce in the period from March to August 2020, during the confinement. The results obtained in this first stage provide information for the incorporation of eCommerce as part of sales strategies products in the change in consumption habits given the \"new normal\".","container-title":"European Scientific Journal, ESJ","DOI":"10.19044/esj.2021.v17n4p112","ISSN":"1857-7431","issue":"4","language":"en","license":"Copyright (c) 2021 Alejandra Vega Barrios, Arlen Cerón Islas, Juan Gabriel Figueroa Velázquez","note":"number: 4","page":"112-112","source":"eujournal.org","title":"Perspectivas de eCommerce y los Hábitos de Consumo Tras COVID-19","volume":"17","author":[{"family":"Barrios","given":"Alejandra Vega"},{"family":"Islas","given":"Arlen Cerón"},{"family":"Velázquez","given":"Juan Gabriel Figueroa"}],"issued":{"date-parts":[["2021",2,7]]}},"locator":"16. 112-129","label":"page"}],"schema":"https://github.com/citation-style-language/schema/raw/master/csl-citation.json"} </w:instrText>
      </w:r>
      <w:r w:rsidRPr="000440AB">
        <w:fldChar w:fldCharType="separate"/>
      </w:r>
      <w:r w:rsidRPr="000440AB">
        <w:t>(Barrios et al., 2021, p. 16. 112-129)</w:t>
      </w:r>
      <w:r w:rsidRPr="000440AB">
        <w:fldChar w:fldCharType="end"/>
      </w:r>
      <w:r w:rsidRPr="000440AB">
        <w:t xml:space="preserve"> se concluye que el análisis de los hábitos de consumo puede ayudar a la creación de estrategias para el comercio electrónico, el cual vislumbra que se tenga inclusión financiera de todos los mexicanos, ya que el 61% no cuenta con una cuenta bancaria, así como generar confianza en el consumidor ya que el 31% no se siente seguro al realizar transacciones por internet, la tasa de aceptación de los bancos y la baja de comisiones a las empresas que quieren incursionar en este ámbito.</w:t>
      </w:r>
    </w:p>
    <w:p w14:paraId="697ECEEC" w14:textId="77777777" w:rsidR="000440AB" w:rsidRPr="000440AB" w:rsidRDefault="000440AB" w:rsidP="00376E25">
      <w:pPr>
        <w:spacing w:after="2" w:line="360" w:lineRule="auto"/>
        <w:jc w:val="both"/>
      </w:pPr>
    </w:p>
    <w:p w14:paraId="0FAA5705" w14:textId="268D765E" w:rsidR="00A74B49" w:rsidRPr="000440AB" w:rsidRDefault="0012474C" w:rsidP="00376E25">
      <w:pPr>
        <w:spacing w:after="2" w:line="360" w:lineRule="auto"/>
        <w:ind w:firstLine="708"/>
        <w:jc w:val="both"/>
      </w:pPr>
      <w:r w:rsidRPr="000440AB">
        <w:t>De acuerdo con</w:t>
      </w:r>
      <w:r w:rsidR="00A74B49" w:rsidRPr="000440AB">
        <w:t xml:space="preserve"> estudios realizados, los consumidores prefieren realizar las compras en línea con su teléfono móvil, ordenador y </w:t>
      </w:r>
      <w:r w:rsidR="00A74B49" w:rsidRPr="000440AB">
        <w:rPr>
          <w:i/>
          <w:iCs/>
        </w:rPr>
        <w:t>Tablet</w:t>
      </w:r>
      <w:r w:rsidR="00A74B49" w:rsidRPr="000440AB">
        <w:t xml:space="preserve">, siendo las mujeres las que predominan el uso de este canal de compra </w:t>
      </w:r>
      <w:r w:rsidR="00527772" w:rsidRPr="000440AB">
        <w:t>de acuerdo con</w:t>
      </w:r>
      <w:r w:rsidR="00A74B49" w:rsidRPr="000440AB">
        <w:t xml:space="preserve"> los datos de la tabla</w:t>
      </w:r>
      <w:r w:rsidR="00527772" w:rsidRPr="000440AB">
        <w:t xml:space="preserve"> 2</w:t>
      </w:r>
      <w:r w:rsidR="00A74B49" w:rsidRPr="000440AB">
        <w:t>:</w:t>
      </w:r>
    </w:p>
    <w:p w14:paraId="14D914F7" w14:textId="226A3D65" w:rsidR="00A74B49" w:rsidRPr="000440AB" w:rsidRDefault="00A74B49" w:rsidP="00527772">
      <w:pPr>
        <w:pStyle w:val="TABLA"/>
      </w:pPr>
      <w:bookmarkStart w:id="43" w:name="_Toc153028232"/>
      <w:bookmarkStart w:id="44" w:name="_Toc153028300"/>
      <w:bookmarkStart w:id="45" w:name="_Toc153971244"/>
      <w:r w:rsidRPr="000440AB">
        <w:lastRenderedPageBreak/>
        <w:t xml:space="preserve">Tabla </w:t>
      </w:r>
      <w:r w:rsidR="00F923D8" w:rsidRPr="000440AB">
        <w:t>2</w:t>
      </w:r>
      <w:r w:rsidRPr="000440AB">
        <w:t>. ¿Con que frecuencia realizó compras online el año pasado?</w:t>
      </w:r>
      <w:bookmarkEnd w:id="43"/>
      <w:bookmarkEnd w:id="44"/>
      <w:bookmarkEnd w:id="45"/>
    </w:p>
    <w:tbl>
      <w:tblPr>
        <w:tblStyle w:val="Tablanormal2"/>
        <w:tblW w:w="9806" w:type="dxa"/>
        <w:tblLook w:val="04A0" w:firstRow="1" w:lastRow="0" w:firstColumn="1" w:lastColumn="0" w:noHBand="0" w:noVBand="1"/>
      </w:tblPr>
      <w:tblGrid>
        <w:gridCol w:w="1048"/>
        <w:gridCol w:w="1048"/>
        <w:gridCol w:w="1121"/>
        <w:gridCol w:w="1121"/>
        <w:gridCol w:w="1122"/>
        <w:gridCol w:w="1084"/>
        <w:gridCol w:w="1121"/>
        <w:gridCol w:w="289"/>
        <w:gridCol w:w="1079"/>
        <w:gridCol w:w="773"/>
      </w:tblGrid>
      <w:tr w:rsidR="000440AB" w:rsidRPr="000440AB" w14:paraId="73297A46" w14:textId="77777777" w:rsidTr="00006B29">
        <w:trPr>
          <w:cnfStyle w:val="100000000000" w:firstRow="1" w:lastRow="0" w:firstColumn="0" w:lastColumn="0" w:oddVBand="0" w:evenVBand="0" w:oddHBand="0" w:evenHBand="0" w:firstRowFirstColumn="0" w:firstRowLastColumn="0" w:lastRowFirstColumn="0" w:lastRowLastColumn="0"/>
          <w:trHeight w:val="506"/>
        </w:trPr>
        <w:tc>
          <w:tcPr>
            <w:cnfStyle w:val="001000000000" w:firstRow="0" w:lastRow="0" w:firstColumn="1" w:lastColumn="0" w:oddVBand="0" w:evenVBand="0" w:oddHBand="0" w:evenHBand="0" w:firstRowFirstColumn="0" w:firstRowLastColumn="0" w:lastRowFirstColumn="0" w:lastRowLastColumn="0"/>
            <w:tcW w:w="1048" w:type="dxa"/>
            <w:noWrap/>
            <w:hideMark/>
          </w:tcPr>
          <w:p w14:paraId="6705F968" w14:textId="77777777" w:rsidR="00527772" w:rsidRPr="000440AB" w:rsidRDefault="00527772" w:rsidP="00006B29">
            <w:pPr>
              <w:jc w:val="both"/>
              <w:rPr>
                <w:b w:val="0"/>
                <w:bCs w:val="0"/>
              </w:rPr>
            </w:pPr>
          </w:p>
        </w:tc>
        <w:tc>
          <w:tcPr>
            <w:tcW w:w="1048" w:type="dxa"/>
            <w:noWrap/>
            <w:hideMark/>
          </w:tcPr>
          <w:p w14:paraId="6B3DF507" w14:textId="77777777" w:rsidR="00527772" w:rsidRPr="000440AB" w:rsidRDefault="00527772" w:rsidP="00006B29">
            <w:pPr>
              <w:jc w:val="both"/>
              <w:cnfStyle w:val="100000000000" w:firstRow="1" w:lastRow="0" w:firstColumn="0" w:lastColumn="0" w:oddVBand="0" w:evenVBand="0" w:oddHBand="0" w:evenHBand="0" w:firstRowFirstColumn="0" w:firstRowLastColumn="0" w:lastRowFirstColumn="0" w:lastRowLastColumn="0"/>
              <w:rPr>
                <w:b w:val="0"/>
                <w:bCs w:val="0"/>
              </w:rPr>
            </w:pPr>
          </w:p>
        </w:tc>
        <w:tc>
          <w:tcPr>
            <w:tcW w:w="1121" w:type="dxa"/>
            <w:hideMark/>
          </w:tcPr>
          <w:p w14:paraId="42EDFD1D" w14:textId="77777777" w:rsidR="00527772" w:rsidRPr="000440AB" w:rsidRDefault="00527772" w:rsidP="00006B29">
            <w:pPr>
              <w:jc w:val="both"/>
              <w:cnfStyle w:val="100000000000" w:firstRow="1" w:lastRow="0" w:firstColumn="0" w:lastColumn="0" w:oddVBand="0" w:evenVBand="0" w:oddHBand="0" w:evenHBand="0" w:firstRowFirstColumn="0" w:firstRowLastColumn="0" w:lastRowFirstColumn="0" w:lastRowLastColumn="0"/>
              <w:rPr>
                <w:b w:val="0"/>
                <w:bCs w:val="0"/>
              </w:rPr>
            </w:pPr>
            <w:r w:rsidRPr="000440AB">
              <w:rPr>
                <w:b w:val="0"/>
                <w:bCs w:val="0"/>
              </w:rPr>
              <w:t>De 1 a 5 veces</w:t>
            </w:r>
          </w:p>
        </w:tc>
        <w:tc>
          <w:tcPr>
            <w:tcW w:w="1121" w:type="dxa"/>
            <w:hideMark/>
          </w:tcPr>
          <w:p w14:paraId="3F1406D8" w14:textId="77777777" w:rsidR="00527772" w:rsidRPr="000440AB" w:rsidRDefault="00527772" w:rsidP="00006B29">
            <w:pPr>
              <w:jc w:val="both"/>
              <w:cnfStyle w:val="100000000000" w:firstRow="1" w:lastRow="0" w:firstColumn="0" w:lastColumn="0" w:oddVBand="0" w:evenVBand="0" w:oddHBand="0" w:evenHBand="0" w:firstRowFirstColumn="0" w:firstRowLastColumn="0" w:lastRowFirstColumn="0" w:lastRowLastColumn="0"/>
              <w:rPr>
                <w:b w:val="0"/>
                <w:bCs w:val="0"/>
              </w:rPr>
            </w:pPr>
            <w:r w:rsidRPr="000440AB">
              <w:rPr>
                <w:b w:val="0"/>
                <w:bCs w:val="0"/>
              </w:rPr>
              <w:t>De 6 a 10 veces</w:t>
            </w:r>
          </w:p>
        </w:tc>
        <w:tc>
          <w:tcPr>
            <w:tcW w:w="1122" w:type="dxa"/>
            <w:hideMark/>
          </w:tcPr>
          <w:p w14:paraId="7E5766FB" w14:textId="77777777" w:rsidR="00527772" w:rsidRPr="000440AB" w:rsidRDefault="00527772" w:rsidP="00006B29">
            <w:pPr>
              <w:jc w:val="both"/>
              <w:cnfStyle w:val="100000000000" w:firstRow="1" w:lastRow="0" w:firstColumn="0" w:lastColumn="0" w:oddVBand="0" w:evenVBand="0" w:oddHBand="0" w:evenHBand="0" w:firstRowFirstColumn="0" w:firstRowLastColumn="0" w:lastRowFirstColumn="0" w:lastRowLastColumn="0"/>
              <w:rPr>
                <w:b w:val="0"/>
                <w:bCs w:val="0"/>
              </w:rPr>
            </w:pPr>
            <w:r w:rsidRPr="000440AB">
              <w:rPr>
                <w:b w:val="0"/>
                <w:bCs w:val="0"/>
              </w:rPr>
              <w:t>De 11 a 15 veces</w:t>
            </w:r>
          </w:p>
        </w:tc>
        <w:tc>
          <w:tcPr>
            <w:tcW w:w="1084" w:type="dxa"/>
          </w:tcPr>
          <w:p w14:paraId="33BF5E50" w14:textId="77777777" w:rsidR="00527772" w:rsidRPr="000440AB" w:rsidRDefault="00527772" w:rsidP="00006B29">
            <w:pPr>
              <w:jc w:val="both"/>
              <w:cnfStyle w:val="100000000000" w:firstRow="1" w:lastRow="0" w:firstColumn="0" w:lastColumn="0" w:oddVBand="0" w:evenVBand="0" w:oddHBand="0" w:evenHBand="0" w:firstRowFirstColumn="0" w:firstRowLastColumn="0" w:lastRowFirstColumn="0" w:lastRowLastColumn="0"/>
            </w:pPr>
          </w:p>
        </w:tc>
        <w:tc>
          <w:tcPr>
            <w:tcW w:w="1121" w:type="dxa"/>
            <w:hideMark/>
          </w:tcPr>
          <w:p w14:paraId="7A169534" w14:textId="50B10FFE" w:rsidR="00527772" w:rsidRPr="000440AB" w:rsidRDefault="00527772" w:rsidP="00006B29">
            <w:pPr>
              <w:jc w:val="both"/>
              <w:cnfStyle w:val="100000000000" w:firstRow="1" w:lastRow="0" w:firstColumn="0" w:lastColumn="0" w:oddVBand="0" w:evenVBand="0" w:oddHBand="0" w:evenHBand="0" w:firstRowFirstColumn="0" w:firstRowLastColumn="0" w:lastRowFirstColumn="0" w:lastRowLastColumn="0"/>
              <w:rPr>
                <w:b w:val="0"/>
                <w:bCs w:val="0"/>
              </w:rPr>
            </w:pPr>
            <w:r w:rsidRPr="000440AB">
              <w:rPr>
                <w:b w:val="0"/>
                <w:bCs w:val="0"/>
              </w:rPr>
              <w:t>De 16 a 20 veces</w:t>
            </w:r>
          </w:p>
        </w:tc>
        <w:tc>
          <w:tcPr>
            <w:tcW w:w="289" w:type="dxa"/>
          </w:tcPr>
          <w:p w14:paraId="18F28727" w14:textId="77777777" w:rsidR="00527772" w:rsidRPr="000440AB" w:rsidRDefault="00527772" w:rsidP="00006B29">
            <w:pPr>
              <w:jc w:val="both"/>
              <w:cnfStyle w:val="100000000000" w:firstRow="1" w:lastRow="0" w:firstColumn="0" w:lastColumn="0" w:oddVBand="0" w:evenVBand="0" w:oddHBand="0" w:evenHBand="0" w:firstRowFirstColumn="0" w:firstRowLastColumn="0" w:lastRowFirstColumn="0" w:lastRowLastColumn="0"/>
            </w:pPr>
          </w:p>
        </w:tc>
        <w:tc>
          <w:tcPr>
            <w:tcW w:w="1079" w:type="dxa"/>
            <w:hideMark/>
          </w:tcPr>
          <w:p w14:paraId="4F66ECFE" w14:textId="14D70BF6" w:rsidR="00527772" w:rsidRPr="000440AB" w:rsidRDefault="00527772" w:rsidP="00006B29">
            <w:pPr>
              <w:jc w:val="both"/>
              <w:cnfStyle w:val="100000000000" w:firstRow="1" w:lastRow="0" w:firstColumn="0" w:lastColumn="0" w:oddVBand="0" w:evenVBand="0" w:oddHBand="0" w:evenHBand="0" w:firstRowFirstColumn="0" w:firstRowLastColumn="0" w:lastRowFirstColumn="0" w:lastRowLastColumn="0"/>
              <w:rPr>
                <w:b w:val="0"/>
                <w:bCs w:val="0"/>
              </w:rPr>
            </w:pPr>
            <w:r w:rsidRPr="000440AB">
              <w:rPr>
                <w:b w:val="0"/>
                <w:bCs w:val="0"/>
              </w:rPr>
              <w:t>Más de 20 veces</w:t>
            </w:r>
          </w:p>
        </w:tc>
        <w:tc>
          <w:tcPr>
            <w:tcW w:w="771" w:type="dxa"/>
            <w:noWrap/>
            <w:hideMark/>
          </w:tcPr>
          <w:p w14:paraId="3A9EA4EA" w14:textId="77777777" w:rsidR="00527772" w:rsidRPr="000440AB" w:rsidRDefault="00527772" w:rsidP="00FA5908">
            <w:pPr>
              <w:spacing w:line="360" w:lineRule="auto"/>
              <w:jc w:val="both"/>
              <w:cnfStyle w:val="100000000000" w:firstRow="1" w:lastRow="0" w:firstColumn="0" w:lastColumn="0" w:oddVBand="0" w:evenVBand="0" w:oddHBand="0" w:evenHBand="0" w:firstRowFirstColumn="0" w:firstRowLastColumn="0" w:lastRowFirstColumn="0" w:lastRowLastColumn="0"/>
              <w:rPr>
                <w:b w:val="0"/>
                <w:bCs w:val="0"/>
              </w:rPr>
            </w:pPr>
            <w:r w:rsidRPr="000440AB">
              <w:rPr>
                <w:b w:val="0"/>
                <w:bCs w:val="0"/>
              </w:rPr>
              <w:t>Total</w:t>
            </w:r>
          </w:p>
        </w:tc>
      </w:tr>
      <w:tr w:rsidR="000440AB" w:rsidRPr="000440AB" w14:paraId="3A15E7ED" w14:textId="77777777" w:rsidTr="00006B29">
        <w:trPr>
          <w:cnfStyle w:val="000000100000" w:firstRow="0" w:lastRow="0" w:firstColumn="0" w:lastColumn="0" w:oddVBand="0" w:evenVBand="0" w:oddHBand="1"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1048" w:type="dxa"/>
            <w:noWrap/>
            <w:hideMark/>
          </w:tcPr>
          <w:p w14:paraId="1944C465" w14:textId="77777777" w:rsidR="00527772" w:rsidRPr="000440AB" w:rsidRDefault="00527772" w:rsidP="00FA5908">
            <w:pPr>
              <w:spacing w:line="360" w:lineRule="auto"/>
              <w:jc w:val="both"/>
              <w:rPr>
                <w:b w:val="0"/>
                <w:bCs w:val="0"/>
              </w:rPr>
            </w:pPr>
            <w:r w:rsidRPr="000440AB">
              <w:rPr>
                <w:b w:val="0"/>
                <w:bCs w:val="0"/>
              </w:rPr>
              <w:t>Sexo</w:t>
            </w:r>
          </w:p>
        </w:tc>
        <w:tc>
          <w:tcPr>
            <w:tcW w:w="1048" w:type="dxa"/>
            <w:noWrap/>
            <w:hideMark/>
          </w:tcPr>
          <w:p w14:paraId="7E2F1EFE" w14:textId="77777777" w:rsidR="00527772" w:rsidRPr="000440AB" w:rsidRDefault="00527772" w:rsidP="00FA5908">
            <w:pPr>
              <w:spacing w:line="360" w:lineRule="auto"/>
              <w:jc w:val="both"/>
              <w:cnfStyle w:val="000000100000" w:firstRow="0" w:lastRow="0" w:firstColumn="0" w:lastColumn="0" w:oddVBand="0" w:evenVBand="0" w:oddHBand="1" w:evenHBand="0" w:firstRowFirstColumn="0" w:firstRowLastColumn="0" w:lastRowFirstColumn="0" w:lastRowLastColumn="0"/>
            </w:pPr>
            <w:r w:rsidRPr="000440AB">
              <w:t>Hombre</w:t>
            </w:r>
          </w:p>
        </w:tc>
        <w:tc>
          <w:tcPr>
            <w:tcW w:w="1121" w:type="dxa"/>
            <w:noWrap/>
            <w:hideMark/>
          </w:tcPr>
          <w:p w14:paraId="70C50156" w14:textId="77777777" w:rsidR="00527772" w:rsidRPr="000440AB" w:rsidRDefault="00527772" w:rsidP="00FA5908">
            <w:pPr>
              <w:spacing w:line="360" w:lineRule="auto"/>
              <w:jc w:val="both"/>
              <w:cnfStyle w:val="000000100000" w:firstRow="0" w:lastRow="0" w:firstColumn="0" w:lastColumn="0" w:oddVBand="0" w:evenVBand="0" w:oddHBand="1" w:evenHBand="0" w:firstRowFirstColumn="0" w:firstRowLastColumn="0" w:lastRowFirstColumn="0" w:lastRowLastColumn="0"/>
            </w:pPr>
            <w:r w:rsidRPr="000440AB">
              <w:t>31</w:t>
            </w:r>
          </w:p>
        </w:tc>
        <w:tc>
          <w:tcPr>
            <w:tcW w:w="1121" w:type="dxa"/>
            <w:noWrap/>
            <w:hideMark/>
          </w:tcPr>
          <w:p w14:paraId="50D1453D" w14:textId="77777777" w:rsidR="00527772" w:rsidRPr="000440AB" w:rsidRDefault="00527772" w:rsidP="00FA5908">
            <w:pPr>
              <w:spacing w:line="360" w:lineRule="auto"/>
              <w:jc w:val="both"/>
              <w:cnfStyle w:val="000000100000" w:firstRow="0" w:lastRow="0" w:firstColumn="0" w:lastColumn="0" w:oddVBand="0" w:evenVBand="0" w:oddHBand="1" w:evenHBand="0" w:firstRowFirstColumn="0" w:firstRowLastColumn="0" w:lastRowFirstColumn="0" w:lastRowLastColumn="0"/>
            </w:pPr>
            <w:r w:rsidRPr="000440AB">
              <w:t>41</w:t>
            </w:r>
          </w:p>
        </w:tc>
        <w:tc>
          <w:tcPr>
            <w:tcW w:w="1122" w:type="dxa"/>
            <w:noWrap/>
            <w:hideMark/>
          </w:tcPr>
          <w:p w14:paraId="075A1EE3" w14:textId="77777777" w:rsidR="00527772" w:rsidRPr="000440AB" w:rsidRDefault="00527772" w:rsidP="00FA5908">
            <w:pPr>
              <w:spacing w:line="360" w:lineRule="auto"/>
              <w:jc w:val="both"/>
              <w:cnfStyle w:val="000000100000" w:firstRow="0" w:lastRow="0" w:firstColumn="0" w:lastColumn="0" w:oddVBand="0" w:evenVBand="0" w:oddHBand="1" w:evenHBand="0" w:firstRowFirstColumn="0" w:firstRowLastColumn="0" w:lastRowFirstColumn="0" w:lastRowLastColumn="0"/>
            </w:pPr>
            <w:r w:rsidRPr="000440AB">
              <w:t>38</w:t>
            </w:r>
          </w:p>
        </w:tc>
        <w:tc>
          <w:tcPr>
            <w:tcW w:w="1084" w:type="dxa"/>
          </w:tcPr>
          <w:p w14:paraId="2E947C1C" w14:textId="77777777" w:rsidR="00527772" w:rsidRPr="000440AB" w:rsidRDefault="00527772" w:rsidP="00FA5908">
            <w:pPr>
              <w:spacing w:line="360" w:lineRule="auto"/>
              <w:jc w:val="both"/>
              <w:cnfStyle w:val="000000100000" w:firstRow="0" w:lastRow="0" w:firstColumn="0" w:lastColumn="0" w:oddVBand="0" w:evenVBand="0" w:oddHBand="1" w:evenHBand="0" w:firstRowFirstColumn="0" w:firstRowLastColumn="0" w:lastRowFirstColumn="0" w:lastRowLastColumn="0"/>
            </w:pPr>
          </w:p>
        </w:tc>
        <w:tc>
          <w:tcPr>
            <w:tcW w:w="1121" w:type="dxa"/>
            <w:noWrap/>
            <w:hideMark/>
          </w:tcPr>
          <w:p w14:paraId="275FA942" w14:textId="4F91FC9A" w:rsidR="00527772" w:rsidRPr="000440AB" w:rsidRDefault="00527772" w:rsidP="00FA5908">
            <w:pPr>
              <w:spacing w:line="360" w:lineRule="auto"/>
              <w:jc w:val="both"/>
              <w:cnfStyle w:val="000000100000" w:firstRow="0" w:lastRow="0" w:firstColumn="0" w:lastColumn="0" w:oddVBand="0" w:evenVBand="0" w:oddHBand="1" w:evenHBand="0" w:firstRowFirstColumn="0" w:firstRowLastColumn="0" w:lastRowFirstColumn="0" w:lastRowLastColumn="0"/>
            </w:pPr>
            <w:r w:rsidRPr="000440AB">
              <w:t>11</w:t>
            </w:r>
          </w:p>
        </w:tc>
        <w:tc>
          <w:tcPr>
            <w:tcW w:w="289" w:type="dxa"/>
          </w:tcPr>
          <w:p w14:paraId="12B9FA27" w14:textId="77777777" w:rsidR="00527772" w:rsidRPr="000440AB" w:rsidRDefault="00527772" w:rsidP="00FA5908">
            <w:pPr>
              <w:spacing w:line="360" w:lineRule="auto"/>
              <w:jc w:val="both"/>
              <w:cnfStyle w:val="000000100000" w:firstRow="0" w:lastRow="0" w:firstColumn="0" w:lastColumn="0" w:oddVBand="0" w:evenVBand="0" w:oddHBand="1" w:evenHBand="0" w:firstRowFirstColumn="0" w:firstRowLastColumn="0" w:lastRowFirstColumn="0" w:lastRowLastColumn="0"/>
            </w:pPr>
          </w:p>
        </w:tc>
        <w:tc>
          <w:tcPr>
            <w:tcW w:w="1079" w:type="dxa"/>
            <w:noWrap/>
            <w:hideMark/>
          </w:tcPr>
          <w:p w14:paraId="1BED04B2" w14:textId="2B37B225" w:rsidR="00527772" w:rsidRPr="000440AB" w:rsidRDefault="00527772" w:rsidP="00FA5908">
            <w:pPr>
              <w:spacing w:line="360" w:lineRule="auto"/>
              <w:jc w:val="both"/>
              <w:cnfStyle w:val="000000100000" w:firstRow="0" w:lastRow="0" w:firstColumn="0" w:lastColumn="0" w:oddVBand="0" w:evenVBand="0" w:oddHBand="1" w:evenHBand="0" w:firstRowFirstColumn="0" w:firstRowLastColumn="0" w:lastRowFirstColumn="0" w:lastRowLastColumn="0"/>
            </w:pPr>
            <w:r w:rsidRPr="000440AB">
              <w:t>40</w:t>
            </w:r>
          </w:p>
        </w:tc>
        <w:tc>
          <w:tcPr>
            <w:tcW w:w="771" w:type="dxa"/>
            <w:noWrap/>
            <w:hideMark/>
          </w:tcPr>
          <w:p w14:paraId="6ED9F196" w14:textId="77777777" w:rsidR="00527772" w:rsidRPr="000440AB" w:rsidRDefault="00527772" w:rsidP="00FA5908">
            <w:pPr>
              <w:spacing w:line="360" w:lineRule="auto"/>
              <w:jc w:val="both"/>
              <w:cnfStyle w:val="000000100000" w:firstRow="0" w:lastRow="0" w:firstColumn="0" w:lastColumn="0" w:oddVBand="0" w:evenVBand="0" w:oddHBand="1" w:evenHBand="0" w:firstRowFirstColumn="0" w:firstRowLastColumn="0" w:lastRowFirstColumn="0" w:lastRowLastColumn="0"/>
            </w:pPr>
            <w:r w:rsidRPr="000440AB">
              <w:t>161</w:t>
            </w:r>
          </w:p>
        </w:tc>
      </w:tr>
      <w:tr w:rsidR="000440AB" w:rsidRPr="000440AB" w14:paraId="095FD367" w14:textId="77777777" w:rsidTr="00006B29">
        <w:trPr>
          <w:trHeight w:val="252"/>
        </w:trPr>
        <w:tc>
          <w:tcPr>
            <w:cnfStyle w:val="001000000000" w:firstRow="0" w:lastRow="0" w:firstColumn="1" w:lastColumn="0" w:oddVBand="0" w:evenVBand="0" w:oddHBand="0" w:evenHBand="0" w:firstRowFirstColumn="0" w:firstRowLastColumn="0" w:lastRowFirstColumn="0" w:lastRowLastColumn="0"/>
            <w:tcW w:w="1048" w:type="dxa"/>
            <w:noWrap/>
            <w:hideMark/>
          </w:tcPr>
          <w:p w14:paraId="756F403E" w14:textId="77777777" w:rsidR="00527772" w:rsidRPr="000440AB" w:rsidRDefault="00527772" w:rsidP="00FA5908">
            <w:pPr>
              <w:spacing w:line="360" w:lineRule="auto"/>
              <w:jc w:val="both"/>
              <w:rPr>
                <w:b w:val="0"/>
                <w:bCs w:val="0"/>
              </w:rPr>
            </w:pPr>
          </w:p>
        </w:tc>
        <w:tc>
          <w:tcPr>
            <w:tcW w:w="1048" w:type="dxa"/>
            <w:noWrap/>
            <w:hideMark/>
          </w:tcPr>
          <w:p w14:paraId="48007FDC" w14:textId="77777777" w:rsidR="00527772" w:rsidRPr="000440AB" w:rsidRDefault="00527772" w:rsidP="00FA5908">
            <w:pPr>
              <w:spacing w:line="360" w:lineRule="auto"/>
              <w:jc w:val="both"/>
              <w:cnfStyle w:val="000000000000" w:firstRow="0" w:lastRow="0" w:firstColumn="0" w:lastColumn="0" w:oddVBand="0" w:evenVBand="0" w:oddHBand="0" w:evenHBand="0" w:firstRowFirstColumn="0" w:firstRowLastColumn="0" w:lastRowFirstColumn="0" w:lastRowLastColumn="0"/>
            </w:pPr>
            <w:r w:rsidRPr="000440AB">
              <w:t>Mujer</w:t>
            </w:r>
          </w:p>
        </w:tc>
        <w:tc>
          <w:tcPr>
            <w:tcW w:w="1121" w:type="dxa"/>
            <w:noWrap/>
            <w:hideMark/>
          </w:tcPr>
          <w:p w14:paraId="56360625" w14:textId="77777777" w:rsidR="00527772" w:rsidRPr="000440AB" w:rsidRDefault="00527772" w:rsidP="00FA5908">
            <w:pPr>
              <w:spacing w:line="360" w:lineRule="auto"/>
              <w:jc w:val="both"/>
              <w:cnfStyle w:val="000000000000" w:firstRow="0" w:lastRow="0" w:firstColumn="0" w:lastColumn="0" w:oddVBand="0" w:evenVBand="0" w:oddHBand="0" w:evenHBand="0" w:firstRowFirstColumn="0" w:firstRowLastColumn="0" w:lastRowFirstColumn="0" w:lastRowLastColumn="0"/>
            </w:pPr>
            <w:r w:rsidRPr="000440AB">
              <w:t>73</w:t>
            </w:r>
          </w:p>
        </w:tc>
        <w:tc>
          <w:tcPr>
            <w:tcW w:w="1121" w:type="dxa"/>
            <w:noWrap/>
            <w:hideMark/>
          </w:tcPr>
          <w:p w14:paraId="71969081" w14:textId="77777777" w:rsidR="00527772" w:rsidRPr="000440AB" w:rsidRDefault="00527772" w:rsidP="00FA5908">
            <w:pPr>
              <w:spacing w:line="360" w:lineRule="auto"/>
              <w:jc w:val="both"/>
              <w:cnfStyle w:val="000000000000" w:firstRow="0" w:lastRow="0" w:firstColumn="0" w:lastColumn="0" w:oddVBand="0" w:evenVBand="0" w:oddHBand="0" w:evenHBand="0" w:firstRowFirstColumn="0" w:firstRowLastColumn="0" w:lastRowFirstColumn="0" w:lastRowLastColumn="0"/>
            </w:pPr>
            <w:r w:rsidRPr="000440AB">
              <w:t>46</w:t>
            </w:r>
          </w:p>
        </w:tc>
        <w:tc>
          <w:tcPr>
            <w:tcW w:w="1122" w:type="dxa"/>
            <w:noWrap/>
            <w:hideMark/>
          </w:tcPr>
          <w:p w14:paraId="3832A79D" w14:textId="77777777" w:rsidR="00527772" w:rsidRPr="000440AB" w:rsidRDefault="00527772" w:rsidP="00FA5908">
            <w:pPr>
              <w:spacing w:line="360" w:lineRule="auto"/>
              <w:jc w:val="both"/>
              <w:cnfStyle w:val="000000000000" w:firstRow="0" w:lastRow="0" w:firstColumn="0" w:lastColumn="0" w:oddVBand="0" w:evenVBand="0" w:oddHBand="0" w:evenHBand="0" w:firstRowFirstColumn="0" w:firstRowLastColumn="0" w:lastRowFirstColumn="0" w:lastRowLastColumn="0"/>
            </w:pPr>
            <w:r w:rsidRPr="000440AB">
              <w:t>39</w:t>
            </w:r>
          </w:p>
        </w:tc>
        <w:tc>
          <w:tcPr>
            <w:tcW w:w="1084" w:type="dxa"/>
          </w:tcPr>
          <w:p w14:paraId="2ACF634D" w14:textId="77777777" w:rsidR="00527772" w:rsidRPr="000440AB" w:rsidRDefault="00527772" w:rsidP="00FA5908">
            <w:pPr>
              <w:spacing w:line="360" w:lineRule="auto"/>
              <w:jc w:val="both"/>
              <w:cnfStyle w:val="000000000000" w:firstRow="0" w:lastRow="0" w:firstColumn="0" w:lastColumn="0" w:oddVBand="0" w:evenVBand="0" w:oddHBand="0" w:evenHBand="0" w:firstRowFirstColumn="0" w:firstRowLastColumn="0" w:lastRowFirstColumn="0" w:lastRowLastColumn="0"/>
            </w:pPr>
          </w:p>
        </w:tc>
        <w:tc>
          <w:tcPr>
            <w:tcW w:w="1121" w:type="dxa"/>
            <w:noWrap/>
            <w:hideMark/>
          </w:tcPr>
          <w:p w14:paraId="0A550A87" w14:textId="116A01AF" w:rsidR="00527772" w:rsidRPr="000440AB" w:rsidRDefault="00527772" w:rsidP="00FA5908">
            <w:pPr>
              <w:spacing w:line="360" w:lineRule="auto"/>
              <w:jc w:val="both"/>
              <w:cnfStyle w:val="000000000000" w:firstRow="0" w:lastRow="0" w:firstColumn="0" w:lastColumn="0" w:oddVBand="0" w:evenVBand="0" w:oddHBand="0" w:evenHBand="0" w:firstRowFirstColumn="0" w:firstRowLastColumn="0" w:lastRowFirstColumn="0" w:lastRowLastColumn="0"/>
            </w:pPr>
            <w:r w:rsidRPr="000440AB">
              <w:t>24</w:t>
            </w:r>
          </w:p>
        </w:tc>
        <w:tc>
          <w:tcPr>
            <w:tcW w:w="289" w:type="dxa"/>
          </w:tcPr>
          <w:p w14:paraId="3C5A0F3D" w14:textId="77777777" w:rsidR="00527772" w:rsidRPr="000440AB" w:rsidRDefault="00527772" w:rsidP="00FA5908">
            <w:pPr>
              <w:spacing w:line="360" w:lineRule="auto"/>
              <w:jc w:val="both"/>
              <w:cnfStyle w:val="000000000000" w:firstRow="0" w:lastRow="0" w:firstColumn="0" w:lastColumn="0" w:oddVBand="0" w:evenVBand="0" w:oddHBand="0" w:evenHBand="0" w:firstRowFirstColumn="0" w:firstRowLastColumn="0" w:lastRowFirstColumn="0" w:lastRowLastColumn="0"/>
            </w:pPr>
          </w:p>
        </w:tc>
        <w:tc>
          <w:tcPr>
            <w:tcW w:w="1079" w:type="dxa"/>
            <w:noWrap/>
            <w:hideMark/>
          </w:tcPr>
          <w:p w14:paraId="7B81A45F" w14:textId="03BE734D" w:rsidR="00527772" w:rsidRPr="000440AB" w:rsidRDefault="00527772" w:rsidP="00FA5908">
            <w:pPr>
              <w:spacing w:line="360" w:lineRule="auto"/>
              <w:jc w:val="both"/>
              <w:cnfStyle w:val="000000000000" w:firstRow="0" w:lastRow="0" w:firstColumn="0" w:lastColumn="0" w:oddVBand="0" w:evenVBand="0" w:oddHBand="0" w:evenHBand="0" w:firstRowFirstColumn="0" w:firstRowLastColumn="0" w:lastRowFirstColumn="0" w:lastRowLastColumn="0"/>
            </w:pPr>
            <w:r w:rsidRPr="000440AB">
              <w:t>65</w:t>
            </w:r>
          </w:p>
        </w:tc>
        <w:tc>
          <w:tcPr>
            <w:tcW w:w="771" w:type="dxa"/>
            <w:noWrap/>
            <w:hideMark/>
          </w:tcPr>
          <w:p w14:paraId="378BCDB8" w14:textId="77777777" w:rsidR="00527772" w:rsidRPr="000440AB" w:rsidRDefault="00527772" w:rsidP="00FA5908">
            <w:pPr>
              <w:spacing w:line="360" w:lineRule="auto"/>
              <w:jc w:val="both"/>
              <w:cnfStyle w:val="000000000000" w:firstRow="0" w:lastRow="0" w:firstColumn="0" w:lastColumn="0" w:oddVBand="0" w:evenVBand="0" w:oddHBand="0" w:evenHBand="0" w:firstRowFirstColumn="0" w:firstRowLastColumn="0" w:lastRowFirstColumn="0" w:lastRowLastColumn="0"/>
            </w:pPr>
            <w:r w:rsidRPr="000440AB">
              <w:t>247</w:t>
            </w:r>
          </w:p>
        </w:tc>
      </w:tr>
      <w:tr w:rsidR="000440AB" w:rsidRPr="000440AB" w14:paraId="3961D4DA" w14:textId="77777777" w:rsidTr="00006B29">
        <w:trPr>
          <w:cnfStyle w:val="000000100000" w:firstRow="0" w:lastRow="0" w:firstColumn="0" w:lastColumn="0" w:oddVBand="0" w:evenVBand="0" w:oddHBand="1"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1048" w:type="dxa"/>
            <w:noWrap/>
            <w:hideMark/>
          </w:tcPr>
          <w:p w14:paraId="3C3DDBCD" w14:textId="77777777" w:rsidR="00527772" w:rsidRPr="000440AB" w:rsidRDefault="00527772" w:rsidP="00FA5908">
            <w:pPr>
              <w:spacing w:line="360" w:lineRule="auto"/>
              <w:jc w:val="both"/>
              <w:rPr>
                <w:b w:val="0"/>
                <w:bCs w:val="0"/>
              </w:rPr>
            </w:pPr>
          </w:p>
        </w:tc>
        <w:tc>
          <w:tcPr>
            <w:tcW w:w="1048" w:type="dxa"/>
            <w:noWrap/>
            <w:hideMark/>
          </w:tcPr>
          <w:p w14:paraId="2C2628F5" w14:textId="77777777" w:rsidR="00527772" w:rsidRPr="000440AB" w:rsidRDefault="00527772" w:rsidP="00FA5908">
            <w:pPr>
              <w:spacing w:line="360" w:lineRule="auto"/>
              <w:jc w:val="both"/>
              <w:cnfStyle w:val="000000100000" w:firstRow="0" w:lastRow="0" w:firstColumn="0" w:lastColumn="0" w:oddVBand="0" w:evenVBand="0" w:oddHBand="1" w:evenHBand="0" w:firstRowFirstColumn="0" w:firstRowLastColumn="0" w:lastRowFirstColumn="0" w:lastRowLastColumn="0"/>
            </w:pPr>
            <w:r w:rsidRPr="000440AB">
              <w:t>Total</w:t>
            </w:r>
          </w:p>
        </w:tc>
        <w:tc>
          <w:tcPr>
            <w:tcW w:w="1121" w:type="dxa"/>
            <w:noWrap/>
            <w:hideMark/>
          </w:tcPr>
          <w:p w14:paraId="4EFDFE8B" w14:textId="77777777" w:rsidR="00527772" w:rsidRPr="000440AB" w:rsidRDefault="00527772" w:rsidP="00FA5908">
            <w:pPr>
              <w:spacing w:line="360" w:lineRule="auto"/>
              <w:jc w:val="both"/>
              <w:cnfStyle w:val="000000100000" w:firstRow="0" w:lastRow="0" w:firstColumn="0" w:lastColumn="0" w:oddVBand="0" w:evenVBand="0" w:oddHBand="1" w:evenHBand="0" w:firstRowFirstColumn="0" w:firstRowLastColumn="0" w:lastRowFirstColumn="0" w:lastRowLastColumn="0"/>
            </w:pPr>
            <w:r w:rsidRPr="000440AB">
              <w:t>104</w:t>
            </w:r>
          </w:p>
        </w:tc>
        <w:tc>
          <w:tcPr>
            <w:tcW w:w="1121" w:type="dxa"/>
            <w:noWrap/>
            <w:hideMark/>
          </w:tcPr>
          <w:p w14:paraId="011AF58A" w14:textId="77777777" w:rsidR="00527772" w:rsidRPr="000440AB" w:rsidRDefault="00527772" w:rsidP="00FA5908">
            <w:pPr>
              <w:spacing w:line="360" w:lineRule="auto"/>
              <w:jc w:val="both"/>
              <w:cnfStyle w:val="000000100000" w:firstRow="0" w:lastRow="0" w:firstColumn="0" w:lastColumn="0" w:oddVBand="0" w:evenVBand="0" w:oddHBand="1" w:evenHBand="0" w:firstRowFirstColumn="0" w:firstRowLastColumn="0" w:lastRowFirstColumn="0" w:lastRowLastColumn="0"/>
            </w:pPr>
            <w:r w:rsidRPr="000440AB">
              <w:t>87</w:t>
            </w:r>
          </w:p>
        </w:tc>
        <w:tc>
          <w:tcPr>
            <w:tcW w:w="1122" w:type="dxa"/>
            <w:noWrap/>
            <w:hideMark/>
          </w:tcPr>
          <w:p w14:paraId="024A56D9" w14:textId="77777777" w:rsidR="00527772" w:rsidRPr="000440AB" w:rsidRDefault="00527772" w:rsidP="00FA5908">
            <w:pPr>
              <w:spacing w:line="360" w:lineRule="auto"/>
              <w:jc w:val="both"/>
              <w:cnfStyle w:val="000000100000" w:firstRow="0" w:lastRow="0" w:firstColumn="0" w:lastColumn="0" w:oddVBand="0" w:evenVBand="0" w:oddHBand="1" w:evenHBand="0" w:firstRowFirstColumn="0" w:firstRowLastColumn="0" w:lastRowFirstColumn="0" w:lastRowLastColumn="0"/>
            </w:pPr>
            <w:r w:rsidRPr="000440AB">
              <w:t>77</w:t>
            </w:r>
          </w:p>
        </w:tc>
        <w:tc>
          <w:tcPr>
            <w:tcW w:w="1084" w:type="dxa"/>
          </w:tcPr>
          <w:p w14:paraId="27A5AF3C" w14:textId="77777777" w:rsidR="00527772" w:rsidRPr="000440AB" w:rsidRDefault="00527772" w:rsidP="00FA5908">
            <w:pPr>
              <w:spacing w:line="360" w:lineRule="auto"/>
              <w:jc w:val="both"/>
              <w:cnfStyle w:val="000000100000" w:firstRow="0" w:lastRow="0" w:firstColumn="0" w:lastColumn="0" w:oddVBand="0" w:evenVBand="0" w:oddHBand="1" w:evenHBand="0" w:firstRowFirstColumn="0" w:firstRowLastColumn="0" w:lastRowFirstColumn="0" w:lastRowLastColumn="0"/>
            </w:pPr>
          </w:p>
        </w:tc>
        <w:tc>
          <w:tcPr>
            <w:tcW w:w="1121" w:type="dxa"/>
            <w:noWrap/>
            <w:hideMark/>
          </w:tcPr>
          <w:p w14:paraId="78F280A5" w14:textId="71215ACF" w:rsidR="00527772" w:rsidRPr="000440AB" w:rsidRDefault="00527772" w:rsidP="00FA5908">
            <w:pPr>
              <w:spacing w:line="360" w:lineRule="auto"/>
              <w:jc w:val="both"/>
              <w:cnfStyle w:val="000000100000" w:firstRow="0" w:lastRow="0" w:firstColumn="0" w:lastColumn="0" w:oddVBand="0" w:evenVBand="0" w:oddHBand="1" w:evenHBand="0" w:firstRowFirstColumn="0" w:firstRowLastColumn="0" w:lastRowFirstColumn="0" w:lastRowLastColumn="0"/>
            </w:pPr>
            <w:r w:rsidRPr="000440AB">
              <w:t>35</w:t>
            </w:r>
          </w:p>
        </w:tc>
        <w:tc>
          <w:tcPr>
            <w:tcW w:w="289" w:type="dxa"/>
          </w:tcPr>
          <w:p w14:paraId="4633826C" w14:textId="77777777" w:rsidR="00527772" w:rsidRPr="000440AB" w:rsidRDefault="00527772" w:rsidP="00FA5908">
            <w:pPr>
              <w:spacing w:line="360" w:lineRule="auto"/>
              <w:jc w:val="both"/>
              <w:cnfStyle w:val="000000100000" w:firstRow="0" w:lastRow="0" w:firstColumn="0" w:lastColumn="0" w:oddVBand="0" w:evenVBand="0" w:oddHBand="1" w:evenHBand="0" w:firstRowFirstColumn="0" w:firstRowLastColumn="0" w:lastRowFirstColumn="0" w:lastRowLastColumn="0"/>
            </w:pPr>
          </w:p>
        </w:tc>
        <w:tc>
          <w:tcPr>
            <w:tcW w:w="1079" w:type="dxa"/>
            <w:noWrap/>
            <w:hideMark/>
          </w:tcPr>
          <w:p w14:paraId="0A3E4007" w14:textId="66076ED3" w:rsidR="00527772" w:rsidRPr="000440AB" w:rsidRDefault="00527772" w:rsidP="00FA5908">
            <w:pPr>
              <w:spacing w:line="360" w:lineRule="auto"/>
              <w:jc w:val="both"/>
              <w:cnfStyle w:val="000000100000" w:firstRow="0" w:lastRow="0" w:firstColumn="0" w:lastColumn="0" w:oddVBand="0" w:evenVBand="0" w:oddHBand="1" w:evenHBand="0" w:firstRowFirstColumn="0" w:firstRowLastColumn="0" w:lastRowFirstColumn="0" w:lastRowLastColumn="0"/>
            </w:pPr>
            <w:r w:rsidRPr="000440AB">
              <w:t>105</w:t>
            </w:r>
          </w:p>
        </w:tc>
        <w:tc>
          <w:tcPr>
            <w:tcW w:w="771" w:type="dxa"/>
            <w:noWrap/>
            <w:hideMark/>
          </w:tcPr>
          <w:p w14:paraId="112AFE13" w14:textId="77777777" w:rsidR="00527772" w:rsidRPr="000440AB" w:rsidRDefault="00527772" w:rsidP="00FA5908">
            <w:pPr>
              <w:spacing w:line="360" w:lineRule="auto"/>
              <w:jc w:val="both"/>
              <w:cnfStyle w:val="000000100000" w:firstRow="0" w:lastRow="0" w:firstColumn="0" w:lastColumn="0" w:oddVBand="0" w:evenVBand="0" w:oddHBand="1" w:evenHBand="0" w:firstRowFirstColumn="0" w:firstRowLastColumn="0" w:lastRowFirstColumn="0" w:lastRowLastColumn="0"/>
            </w:pPr>
            <w:r w:rsidRPr="000440AB">
              <w:t>408</w:t>
            </w:r>
          </w:p>
        </w:tc>
      </w:tr>
      <w:tr w:rsidR="000440AB" w:rsidRPr="000440AB" w14:paraId="32A95790" w14:textId="77777777" w:rsidTr="00006B29">
        <w:trPr>
          <w:trHeight w:val="252"/>
        </w:trPr>
        <w:tc>
          <w:tcPr>
            <w:cnfStyle w:val="001000000000" w:firstRow="0" w:lastRow="0" w:firstColumn="1" w:lastColumn="0" w:oddVBand="0" w:evenVBand="0" w:oddHBand="0" w:evenHBand="0" w:firstRowFirstColumn="0" w:firstRowLastColumn="0" w:lastRowFirstColumn="0" w:lastRowLastColumn="0"/>
            <w:tcW w:w="9806" w:type="dxa"/>
            <w:gridSpan w:val="10"/>
            <w:noWrap/>
            <w:hideMark/>
          </w:tcPr>
          <w:p w14:paraId="1E30DB28" w14:textId="77777777" w:rsidR="00006B29" w:rsidRPr="000440AB" w:rsidRDefault="00006B29" w:rsidP="00FA5908">
            <w:pPr>
              <w:spacing w:line="360" w:lineRule="auto"/>
              <w:jc w:val="both"/>
            </w:pPr>
            <w:r w:rsidRPr="000440AB">
              <w:t xml:space="preserve">Relación entre el sexo y el comercio electrónico </w:t>
            </w:r>
          </w:p>
          <w:p w14:paraId="3DF9C939" w14:textId="77777777" w:rsidR="00006B29" w:rsidRPr="000440AB" w:rsidRDefault="00006B29" w:rsidP="00FA5908">
            <w:pPr>
              <w:spacing w:line="360" w:lineRule="auto"/>
              <w:jc w:val="both"/>
            </w:pPr>
          </w:p>
        </w:tc>
      </w:tr>
    </w:tbl>
    <w:p w14:paraId="25911092" w14:textId="77777777" w:rsidR="00A74B49" w:rsidRPr="000440AB" w:rsidRDefault="00A74B49" w:rsidP="00FA5908">
      <w:pPr>
        <w:spacing w:after="2" w:line="360" w:lineRule="auto"/>
        <w:ind w:left="86"/>
        <w:jc w:val="both"/>
      </w:pPr>
      <w:r w:rsidRPr="000440AB">
        <w:t xml:space="preserve">Fuente: </w:t>
      </w:r>
      <w:r w:rsidRPr="000440AB">
        <w:fldChar w:fldCharType="begin"/>
      </w:r>
      <w:r w:rsidRPr="000440AB">
        <w:instrText xml:space="preserve"> ADDIN ZOTERO_ITEM CSL_CITATION {"citationID":"SWz7SN8D","properties":{"formattedCitation":"(Luque Alcal\\uc0\\u225{} &amp; Lozano Rodr\\uc0\\u237{}guez, 2022)","plainCitation":"(Luque Alcalá &amp; Lozano Rodríguez, 2022)","noteIndex":0},"citationItems":[{"id":20,"uris":["http://zotero.org/users/local/eM76VacJ/items/YJ59BLE8"],"itemData":{"id":20,"type":"article-journal","abstract":"La pandemia de la Covid-19 ha tenido repercusión en todos los ámbitos y sectores económicos y sociales a nivel mundial. El confinamiento, las limitaciones y restricciones impuestas por los gobiernos nos han hecho enfrentarnos a nuevos escenarios donde el papel de la TIC ha sido fundamental. La gran mayoría de las empresas se han visto obligadas a acelerar sus procesos de digitalización para intentar sobrevivir en el mercado. Entre otras muchas medidas, las compañías han optado por el teletrabajo y la implantación del e-commerce para mantener la relación con sus clientes. El comercio electrónico ha experimentado un gran auge desde el inicio del Covid-19, lo cual ha provocado una modificación en las costumbres de compra de los consumidores.  El presente trabajo trata de una investigación empírica donde se estudia cómo han variado los hábitos de compra a raíz de la crisis económico-sanitaria de la Covid-19 en relación con el comercio electrónico. Para llegar a este objetivo, se ha llevado a cabo una encuesta, donde se analiza la percepción de los consumidores acerca del e-commerce y cuál será su evolución una vez superada la pandemia.","container-title":"Revista de Administración y Dirección de Empresas","issue":"5","language":"es","license":"Los/as autores/as pueden mantener el copyright, concediendo a la revista el derecho de primera publicación.","note":"number: 5","page":"351-387","source":"www.uco.es","title":"El comercio electrónico y la Covid-19","volume":"0","author":[{"family":"Luque Alcalá","given":"Celia"},{"family":"Lozano Rodríguez","given":"Ana"}],"issued":{"date-parts":[["2022",1,20]]}}}],"schema":"https://github.com/citation-style-language/schema/raw/master/csl-citation.json"} </w:instrText>
      </w:r>
      <w:r w:rsidRPr="000440AB">
        <w:fldChar w:fldCharType="separate"/>
      </w:r>
      <w:r w:rsidRPr="000440AB">
        <w:rPr>
          <w:lang w:val="es-ES_tradnl"/>
        </w:rPr>
        <w:t>(Luque Alcalá &amp; Lozano Rodríguez, 2022)</w:t>
      </w:r>
      <w:r w:rsidRPr="000440AB">
        <w:fldChar w:fldCharType="end"/>
      </w:r>
    </w:p>
    <w:p w14:paraId="49358209" w14:textId="77777777" w:rsidR="00A74B49" w:rsidRPr="000440AB" w:rsidRDefault="00A74B49" w:rsidP="00FA5908">
      <w:pPr>
        <w:spacing w:after="2" w:line="360" w:lineRule="auto"/>
        <w:ind w:left="86"/>
        <w:jc w:val="both"/>
      </w:pPr>
    </w:p>
    <w:p w14:paraId="24CA7AAC" w14:textId="5F01C954" w:rsidR="00A74B49" w:rsidRPr="000440AB" w:rsidRDefault="009C737A" w:rsidP="00ED7CF9">
      <w:pPr>
        <w:pStyle w:val="T3"/>
      </w:pPr>
      <w:bookmarkStart w:id="46" w:name="_Toc153028233"/>
      <w:bookmarkStart w:id="47" w:name="_Toc153028301"/>
      <w:bookmarkStart w:id="48" w:name="_Toc159010466"/>
      <w:r w:rsidRPr="000440AB">
        <w:rPr>
          <w:bCs/>
        </w:rPr>
        <w:t>2</w:t>
      </w:r>
      <w:r w:rsidR="00C52269">
        <w:rPr>
          <w:bCs/>
        </w:rPr>
        <w:t>.2</w:t>
      </w:r>
      <w:r w:rsidRPr="000440AB">
        <w:rPr>
          <w:bCs/>
        </w:rPr>
        <w:t>.</w:t>
      </w:r>
      <w:r w:rsidR="001A03D8" w:rsidRPr="000440AB">
        <w:rPr>
          <w:bCs/>
        </w:rPr>
        <w:t>5</w:t>
      </w:r>
      <w:r w:rsidR="0012474C" w:rsidRPr="000440AB">
        <w:rPr>
          <w:bCs/>
        </w:rPr>
        <w:t xml:space="preserve"> </w:t>
      </w:r>
      <w:r w:rsidRPr="000440AB">
        <w:rPr>
          <w:bCs/>
        </w:rPr>
        <w:t>LOS</w:t>
      </w:r>
      <w:r w:rsidRPr="000440AB">
        <w:t xml:space="preserve"> RETOS Y OPORTUNIDADES DEL COMERCIO ELECTRÓNICO ANTE EL COVID-19</w:t>
      </w:r>
      <w:bookmarkEnd w:id="46"/>
      <w:bookmarkEnd w:id="47"/>
      <w:bookmarkEnd w:id="48"/>
    </w:p>
    <w:p w14:paraId="06D0E571" w14:textId="77777777" w:rsidR="00A74B49" w:rsidRPr="000440AB" w:rsidRDefault="00A74B49" w:rsidP="00FA5908">
      <w:pPr>
        <w:spacing w:line="360" w:lineRule="auto"/>
        <w:jc w:val="both"/>
      </w:pPr>
    </w:p>
    <w:p w14:paraId="16FEC212" w14:textId="77777777" w:rsidR="00A74B49" w:rsidRPr="000440AB" w:rsidRDefault="00A74B49" w:rsidP="00FA5908">
      <w:pPr>
        <w:spacing w:line="360" w:lineRule="auto"/>
        <w:ind w:right="11" w:firstLine="708"/>
        <w:jc w:val="both"/>
      </w:pPr>
      <w:r w:rsidRPr="000440AB">
        <w:t xml:space="preserve">Uno de los principales propulsores del comercio electrónico es, la aparición de la pandemia del nuevo coronavirus: COVID-19, ha vuelto incierto las grandes economías mundiales, pues se han visto en serios problemas económicos al ver paralizadas casi el 100% de sus principales actividades generadoras de divisas, la caída de los índices de las más importantes acciones globales, han reportado grandes pérdidas en los mercados bursátiles, pudiendo afectar los ahorros personales y los fondos de inversión de pensiones. </w:t>
      </w:r>
      <w:r w:rsidRPr="000440AB">
        <w:fldChar w:fldCharType="begin"/>
      </w:r>
      <w:r w:rsidRPr="000440AB">
        <w:instrText xml:space="preserve"> ADDIN ZOTERO_ITEM CSL_CITATION {"citationID":"2RB8OUgs","properties":{"formattedCitation":"(Salda\\uc0\\u241{}a et al., 2020)","plainCitation":"(Saldaña et al., 2020)","noteIndex":0},"citationItems":[{"id":28,"uris":["http://zotero.org/users/local/eM76VacJ/items/WT97MGAQ"],"itemData":{"id":28,"type":"article-journal","abstract":"Peruvian&amp;nbsp;companies,&amp;nbsp;specifically&amp;nbsp;in&amp;nbsp;Metropolitan&amp;nbsp;Lima,&amp;nbsp;due&amp;nbsp;to&amp;nbsp;the&amp;nbsp;situation&amp;nbsp;of COVID-19, are immersed&amp;nbsp;in&amp;nbsp;the&amp;nbsp;challenge&amp;nbsp;of&amp;nbsp;implementing&amp;nbsp;options&amp;nbsp;to&amp;nbsp;generate sales. Are online marketing channels&amp;nbsp;a&amp;nbsp;good&amp;nbsp;alternative&amp;nbsp;to&amp;nbsp;reactivate&amp;nbsp;trade&amp;nbsp;in&amp;nbsp;goods&amp;nbsp;and&amp;nbsp;services&amp;nbsp;in times&amp;nbsp;of COVID-19? The&amp;nbsp;general&amp;nbsp;objective&amp;nbsp;of&amp;nbsp;this&amp;nbsp;research&amp;nbsp;was&amp;nbsp;to&amp;nbsp;identify&amp;nbsp;how&amp;nbsp;online marketing&amp;nbsp;channels&amp;nbsp;impact&amp;nbsp;sales in times&amp;nbsp;of&amp;nbsp;COVID-19 in&amp;nbsp;Metropolitan Lima 2020. The&amp;nbsp;focus&amp;nbsp;of&amp;nbsp;the&amp;nbsp;research&amp;nbsp;was&amp;nbsp;quantitative,&amp;nbsp;basic&amp;nbsp;type,&amp;nbsp;explanatory&amp;nbsp;level, non-experimental&amp;nbsp;design&amp;nbsp;and&amp;nbsp;cross-sectional.&amp;nbsp;The&amp;nbsp;population&amp;nbsp;under&amp;nbsp;study&amp;nbsp;consisted&amp;nbsp;of&amp;nbsp;267&amp;nbsp;inhabitants&amp;nbsp;of&amp;nbsp;the&amp;nbsp;city&amp;nbsp;of&amp;nbsp;Metropolitan&amp;nbsp;Lima,&amp;nbsp;of&amp;nbsp;both&amp;nbsp;sexes,&amp;nbsp;from&amp;nbsp;18&amp;nbsp;to&amp;nbsp;55&amp;nbsp;years&amp;nbsp;old.&amp;nbsp;The&amp;nbsp;technique&amp;nbsp;used&amp;nbsp;was&amp;nbsp;the&amp;nbsp;survey,&amp;nbsp;the&amp;nbsp;instrument&amp;nbsp;was&amp;nbsp;the&amp;nbsp;questionnaire,&amp;nbsp;with&amp;nbsp;a global&amp;nbsp;statistic&amp;nbsp;of&amp;nbsp;Cronbach's&amp;nbsp;alpha&amp;nbsp;reliability&amp;nbsp;of&amp;nbsp;0,912.&amp;nbsp;The&amp;nbsp;inferential&amp;nbsp;results&amp;nbsp;of&amp;nbsp;Pearson's&amp;nbsp;Chi-square&amp;nbsp;test, show&amp;nbsp;that&amp;nbsp;online marketing&amp;nbsp;channels&amp;nbsp;(with&amp;nbsp;a&amp;nbsp;highly&amp;nbsp;significant&amp;nbsp;level 0.00 &amp;lt; 0.05) do have&amp;nbsp;an&amp;nbsp;impact&amp;nbsp;on&amp;nbsp;the&amp;nbsp;increase&amp;nbsp;of&amp;nbsp;sales in times&amp;nbsp;of COVID-19. It&amp;nbsp;is&amp;nbsp;also&amp;nbsp;identified&amp;nbsp;that,&amp;nbsp;if&amp;nbsp;there&amp;nbsp;is&amp;nbsp;impact&amp;nbsp;between&amp;nbsp;online marketing&amp;nbsp;channels&amp;nbsp;and&amp;nbsp;purchase&amp;nbsp;intention, so with&amp;nbsp;purchase&amp;nbsp;risk.&amp;nbsp;Finally,&amp;nbsp;it&amp;nbsp;is&amp;nbsp;concluded&amp;nbsp;that online marketing channels&amp;nbsp;are&amp;nbsp;highly&amp;nbsp;linked&amp;nbsp;to&amp;nbsp;the&amp;nbsp;level&amp;nbsp;of&amp;nbsp;expenditure&amp;nbsp;and&amp;nbsp;purchase&amp;nbsp;satisfaction, i.e.,&amp;nbsp;the&amp;nbsp;use&amp;nbsp;of online marketing channels&amp;nbsp;has a&amp;nbsp;great&amp;nbsp;impact&amp;nbsp;on&amp;nbsp;the&amp;nbsp;level&amp;nbsp;of&amp;nbsp;expenditure&amp;nbsp;and&amp;nbsp;purchase&amp;nbsp;satisfaction.&amp;nbsp;&amp;nbsp;","container-title":"INNOVA Research Journal","DOI":"10.33890/innova.v5.n3.1.2020.1531","ISSN":"2477-9024","issue":"3.1","language":"es","license":"Derechos de autor 2020 Jorge Alberto Vargas Merino, Jaime Daniel  Tello Saldaña, María Alexandra  Nizama Imán, Brigitte de los Ángeles  Huamán Yovera","note":"number: 3.1","page":"15-39","source":"revistas.uide.edu.ec","title":"Impacto de los canales de comercialización online en tiempos del COVID-19","volume":"5","author":[{"family":"Saldaña","given":"Jaime Daniel Tello"},{"family":"Imán","given":"María Alexandra Nizama"},{"family":"Yovera","given":"Brigitte de los Ángeles Huamán"},{"family":"Merino","given":"Jorge Alberto Vargas"}],"issued":{"date-parts":[["2020",11,27]]}}}],"schema":"https://github.com/citation-style-language/schema/raw/master/csl-citation.json"} </w:instrText>
      </w:r>
      <w:r w:rsidRPr="000440AB">
        <w:fldChar w:fldCharType="separate"/>
      </w:r>
      <w:r w:rsidRPr="000440AB">
        <w:t>(Saldaña et al., 2020)</w:t>
      </w:r>
      <w:r w:rsidRPr="000440AB">
        <w:fldChar w:fldCharType="end"/>
      </w:r>
    </w:p>
    <w:p w14:paraId="4667F1D9" w14:textId="77777777" w:rsidR="00A74B49" w:rsidRPr="000440AB" w:rsidRDefault="00A74B49" w:rsidP="00FA5908">
      <w:pPr>
        <w:spacing w:line="360" w:lineRule="auto"/>
        <w:ind w:right="11"/>
        <w:jc w:val="both"/>
      </w:pPr>
    </w:p>
    <w:p w14:paraId="1CB5EC59" w14:textId="77777777" w:rsidR="00A74B49" w:rsidRPr="000440AB" w:rsidRDefault="00A74B49" w:rsidP="000B259C">
      <w:pPr>
        <w:spacing w:line="360" w:lineRule="auto"/>
        <w:ind w:right="11" w:firstLine="708"/>
        <w:jc w:val="both"/>
      </w:pPr>
      <w:r w:rsidRPr="000440AB">
        <w:t xml:space="preserve">En este contexto, el comercio electrónico, está cobrando protagonismo, en medio del avance de la pandemia, lo que significó para Amazon un incremento en sus ingresos mundiales del 33.5% en el segundo trimestre, duplicando sus ingresos netos en $ 5,240 millones, al mismo tiempo que proyectó invertir $ 4 mil millones de dólares en el siguiente trimestre en gastos extraordinarios relacionados con la pandemia , los cuales fueron superados a consecuencia de los costos que surgieron como gastos extraordinarios relacionados con el brote del COVID-19 </w:t>
      </w:r>
      <w:r w:rsidRPr="000440AB">
        <w:fldChar w:fldCharType="begin"/>
      </w:r>
      <w:r w:rsidRPr="000440AB">
        <w:instrText xml:space="preserve"> ADDIN ZOTERO_ITEM CSL_CITATION {"citationID":"p9BoTDJs","properties":{"formattedCitation":"(Conley |, n.d.)","plainCitation":"(Conley |, n.d.)","noteIndex":0},"citationItems":[{"id":30,"uris":["http://zotero.org/users/local/eM76VacJ/items/EAXVBEC2"],"itemData":{"id":30,"type":"webpage","abstract":"Amazon revenue: Amazon.com Inc. posted net income of $3.2 billion in the first quarter, even as revenue from ecommerce was essentially flat.","container-title":"Digital Commerce 360","language":"en-US","title":"Amazon revenue rises 9% in Q1: Ecommerce sales fall slightly year over year","title-short":"Amazon revenue rises 9% in Q1","URL":"https://www.digitalcommerce360.com/article/amazon-sales/","author":[{"family":"Conley |","given":"Paul"}],"accessed":{"date-parts":[["2023",6,1]]}}}],"schema":"https://github.com/citation-style-language/schema/raw/master/csl-citation.json"} </w:instrText>
      </w:r>
      <w:r w:rsidRPr="000440AB">
        <w:fldChar w:fldCharType="separate"/>
      </w:r>
      <w:r w:rsidRPr="000440AB">
        <w:t>(</w:t>
      </w:r>
      <w:proofErr w:type="spellStart"/>
      <w:r w:rsidRPr="000440AB">
        <w:t>Conley</w:t>
      </w:r>
      <w:proofErr w:type="spellEnd"/>
      <w:r w:rsidRPr="000440AB">
        <w:t xml:space="preserve"> |, </w:t>
      </w:r>
      <w:proofErr w:type="spellStart"/>
      <w:r w:rsidRPr="000440AB">
        <w:t>n.d</w:t>
      </w:r>
      <w:proofErr w:type="spellEnd"/>
      <w:r w:rsidRPr="000440AB">
        <w:t>.)</w:t>
      </w:r>
      <w:r w:rsidRPr="000440AB">
        <w:fldChar w:fldCharType="end"/>
      </w:r>
    </w:p>
    <w:p w14:paraId="0A38D5FF" w14:textId="77777777" w:rsidR="00A74B49" w:rsidRPr="000440AB" w:rsidRDefault="00A74B49" w:rsidP="00FA5908">
      <w:pPr>
        <w:spacing w:line="360" w:lineRule="auto"/>
        <w:ind w:right="14"/>
        <w:jc w:val="both"/>
      </w:pPr>
    </w:p>
    <w:p w14:paraId="41764BF0" w14:textId="3458FA7B" w:rsidR="00A74B49" w:rsidRPr="000440AB" w:rsidRDefault="000B259C" w:rsidP="00FA5908">
      <w:pPr>
        <w:spacing w:line="360" w:lineRule="auto"/>
        <w:ind w:right="14"/>
        <w:jc w:val="both"/>
      </w:pPr>
      <w:r w:rsidRPr="000440AB">
        <w:tab/>
      </w:r>
      <w:r w:rsidR="00A74B49" w:rsidRPr="000440AB">
        <w:fldChar w:fldCharType="begin"/>
      </w:r>
      <w:r w:rsidR="00A74B49" w:rsidRPr="000440AB">
        <w:instrText xml:space="preserve"> ADDIN ZOTERO_ITEM CSL_CITATION {"citationID":"2lQAjx0b","properties":{"formattedCitation":"(Sheth, 2020)","plainCitation":"(Sheth, 2020)","noteIndex":0},"citationItems":[{"id":32,"uris":["http://zotero.org/users/local/eM76VacJ/items/LSE3HE8Z"],"itemData":{"id":32,"type":"article-journal","abstract":"The COVID-19 pandemic and the lockdown and social distancing mandates have disrupted the consumer habits of buying as well as shopping. Consumers are learning to improvise and learn new habits. For example, consumers cannot go to the store, so the store comes to home. While consumers go back to old habits, it is likely that they will be modified by new regulations and procedures in the way consumers shop and buy products and services. New habits will also emerge by technology advances, changing demographics and innovative ways consumers have learned to cope with blurring the work, leisure, and education boundaries.","container-title":"Journal of Business Research","DOI":"10.1016/j.jbusres.2020.05.059","ISSN":"0148-2963","journalAbbreviation":"J Bus Res","note":"PMID: 32536735\nPMCID: PMC7269931","page":"280-283","source":"PubMed Central","title":"Impact of Covid-19 on consumer behavior: Will the old habits return or die?","title-short":"Impact of Covid-19 on consumer behavior","volume":"117","author":[{"family":"Sheth","given":"Jagdish"}],"issued":{"date-parts":[["2020",9]]}}}],"schema":"https://github.com/citation-style-language/schema/raw/master/csl-citation.json"} </w:instrText>
      </w:r>
      <w:r w:rsidR="00A74B49" w:rsidRPr="000440AB">
        <w:fldChar w:fldCharType="separate"/>
      </w:r>
      <w:r w:rsidR="00A74B49" w:rsidRPr="000440AB">
        <w:t>(</w:t>
      </w:r>
      <w:proofErr w:type="spellStart"/>
      <w:r w:rsidR="00A74B49" w:rsidRPr="000440AB">
        <w:t>Sheth</w:t>
      </w:r>
      <w:proofErr w:type="spellEnd"/>
      <w:r w:rsidR="00A74B49" w:rsidRPr="000440AB">
        <w:t>, 2020)</w:t>
      </w:r>
      <w:r w:rsidR="00A74B49" w:rsidRPr="000440AB">
        <w:fldChar w:fldCharType="end"/>
      </w:r>
      <w:r w:rsidR="00A74B49" w:rsidRPr="000440AB">
        <w:t xml:space="preserve"> analiza los ocho aspectos en los que el COVID-19 ha impactado de manera inmediata en el comportamiento del consumidor, estos son: 1) Acaparamiento, 2) Improvisación, 3) Demanda Acumulada, 4) Adopción de la tecnología digital, 5) La tienda llega a casa, 6) Desdibujar los límites de la vida laboral, 7) Reuniones con amigos y familiares y 8) Descubrimiento de talento.</w:t>
      </w:r>
    </w:p>
    <w:p w14:paraId="69D37C70" w14:textId="77777777" w:rsidR="00A74B49" w:rsidRDefault="00A74B49" w:rsidP="000B259C">
      <w:pPr>
        <w:spacing w:line="360" w:lineRule="auto"/>
        <w:ind w:right="11" w:firstLine="372"/>
        <w:jc w:val="both"/>
      </w:pPr>
      <w:r w:rsidRPr="000440AB">
        <w:lastRenderedPageBreak/>
        <w:t xml:space="preserve">Para las empresas con comercio online desarrollado o en desarrollo, los escenarios creados por el COVID-19 son importantes, indicadores que le permitirán aplicar estrategias oportunas y apropiadas en la medida que puedan superar las barreras de conectividad, disponibilidad de mercancías, plazos de entrega, crear un entorno que garantice la seguridad de las operaciones que vayan a realizar por este medio, además de lograr generar confianza en la nueva experiencia en aventurarse en el uso de canales online, se debe entender qué tipo de dispositivos utilizan, las categorías preferidas que en la mayoría de ocasiones está relacionada con los años donde no es de extrañarse que estos consumidores online sean jóvenes. </w:t>
      </w:r>
      <w:r w:rsidRPr="000440AB">
        <w:fldChar w:fldCharType="begin"/>
      </w:r>
      <w:r w:rsidRPr="000440AB">
        <w:instrText xml:space="preserve"> ADDIN ZOTERO_ITEM CSL_CITATION {"citationID":"Vm13LAH1","properties":{"formattedCitation":"(Salda\\uc0\\u241{}a et al., 2020)","plainCitation":"(Saldaña et al., 2020)","noteIndex":0},"citationItems":[{"id":28,"uris":["http://zotero.org/users/local/eM76VacJ/items/WT97MGAQ"],"itemData":{"id":28,"type":"article-journal","abstract":"Peruvian&amp;nbsp;companies,&amp;nbsp;specifically&amp;nbsp;in&amp;nbsp;Metropolitan&amp;nbsp;Lima,&amp;nbsp;due&amp;nbsp;to&amp;nbsp;the&amp;nbsp;situation&amp;nbsp;of COVID-19, are immersed&amp;nbsp;in&amp;nbsp;the&amp;nbsp;challenge&amp;nbsp;of&amp;nbsp;implementing&amp;nbsp;options&amp;nbsp;to&amp;nbsp;generate sales. Are online marketing channels&amp;nbsp;a&amp;nbsp;good&amp;nbsp;alternative&amp;nbsp;to&amp;nbsp;reactivate&amp;nbsp;trade&amp;nbsp;in&amp;nbsp;goods&amp;nbsp;and&amp;nbsp;services&amp;nbsp;in times&amp;nbsp;of COVID-19? The&amp;nbsp;general&amp;nbsp;objective&amp;nbsp;of&amp;nbsp;this&amp;nbsp;research&amp;nbsp;was&amp;nbsp;to&amp;nbsp;identify&amp;nbsp;how&amp;nbsp;online marketing&amp;nbsp;channels&amp;nbsp;impact&amp;nbsp;sales in times&amp;nbsp;of&amp;nbsp;COVID-19 in&amp;nbsp;Metropolitan Lima 2020. The&amp;nbsp;focus&amp;nbsp;of&amp;nbsp;the&amp;nbsp;research&amp;nbsp;was&amp;nbsp;quantitative,&amp;nbsp;basic&amp;nbsp;type,&amp;nbsp;explanatory&amp;nbsp;level, non-experimental&amp;nbsp;design&amp;nbsp;and&amp;nbsp;cross-sectional.&amp;nbsp;The&amp;nbsp;population&amp;nbsp;under&amp;nbsp;study&amp;nbsp;consisted&amp;nbsp;of&amp;nbsp;267&amp;nbsp;inhabitants&amp;nbsp;of&amp;nbsp;the&amp;nbsp;city&amp;nbsp;of&amp;nbsp;Metropolitan&amp;nbsp;Lima,&amp;nbsp;of&amp;nbsp;both&amp;nbsp;sexes,&amp;nbsp;from&amp;nbsp;18&amp;nbsp;to&amp;nbsp;55&amp;nbsp;years&amp;nbsp;old.&amp;nbsp;The&amp;nbsp;technique&amp;nbsp;used&amp;nbsp;was&amp;nbsp;the&amp;nbsp;survey,&amp;nbsp;the&amp;nbsp;instrument&amp;nbsp;was&amp;nbsp;the&amp;nbsp;questionnaire,&amp;nbsp;with&amp;nbsp;a global&amp;nbsp;statistic&amp;nbsp;of&amp;nbsp;Cronbach's&amp;nbsp;alpha&amp;nbsp;reliability&amp;nbsp;of&amp;nbsp;0,912.&amp;nbsp;The&amp;nbsp;inferential&amp;nbsp;results&amp;nbsp;of&amp;nbsp;Pearson's&amp;nbsp;Chi-square&amp;nbsp;test, show&amp;nbsp;that&amp;nbsp;online marketing&amp;nbsp;channels&amp;nbsp;(with&amp;nbsp;a&amp;nbsp;highly&amp;nbsp;significant&amp;nbsp;level 0.00 &amp;lt; 0.05) do have&amp;nbsp;an&amp;nbsp;impact&amp;nbsp;on&amp;nbsp;the&amp;nbsp;increase&amp;nbsp;of&amp;nbsp;sales in times&amp;nbsp;of COVID-19. It&amp;nbsp;is&amp;nbsp;also&amp;nbsp;identified&amp;nbsp;that,&amp;nbsp;if&amp;nbsp;there&amp;nbsp;is&amp;nbsp;impact&amp;nbsp;between&amp;nbsp;online marketing&amp;nbsp;channels&amp;nbsp;and&amp;nbsp;purchase&amp;nbsp;intention, so with&amp;nbsp;purchase&amp;nbsp;risk.&amp;nbsp;Finally,&amp;nbsp;it&amp;nbsp;is&amp;nbsp;concluded&amp;nbsp;that online marketing channels&amp;nbsp;are&amp;nbsp;highly&amp;nbsp;linked&amp;nbsp;to&amp;nbsp;the&amp;nbsp;level&amp;nbsp;of&amp;nbsp;expenditure&amp;nbsp;and&amp;nbsp;purchase&amp;nbsp;satisfaction, i.e.,&amp;nbsp;the&amp;nbsp;use&amp;nbsp;of online marketing channels&amp;nbsp;has a&amp;nbsp;great&amp;nbsp;impact&amp;nbsp;on&amp;nbsp;the&amp;nbsp;level&amp;nbsp;of&amp;nbsp;expenditure&amp;nbsp;and&amp;nbsp;purchase&amp;nbsp;satisfaction.&amp;nbsp;&amp;nbsp;","container-title":"INNOVA Research Journal","DOI":"10.33890/innova.v5.n3.1.2020.1531","ISSN":"2477-9024","issue":"3.1","language":"es","license":"Derechos de autor 2020 Jorge Alberto Vargas Merino, Jaime Daniel  Tello Saldaña, María Alexandra  Nizama Imán, Brigitte de los Ángeles  Huamán Yovera","note":"number: 3.1","page":"15-39","source":"revistas.uide.edu.ec","title":"Impacto de los canales de comercialización online en tiempos del COVID-19","volume":"5","author":[{"family":"Saldaña","given":"Jaime Daniel Tello"},{"family":"Imán","given":"María Alexandra Nizama"},{"family":"Yovera","given":"Brigitte de los Ángeles Huamán"},{"family":"Merino","given":"Jorge Alberto Vargas"}],"issued":{"date-parts":[["2020",11,27]]}}}],"schema":"https://github.com/citation-style-language/schema/raw/master/csl-citation.json"} </w:instrText>
      </w:r>
      <w:r w:rsidRPr="000440AB">
        <w:fldChar w:fldCharType="separate"/>
      </w:r>
      <w:r w:rsidRPr="000440AB">
        <w:t>(Saldaña et al., 2020)</w:t>
      </w:r>
      <w:r w:rsidRPr="000440AB">
        <w:fldChar w:fldCharType="end"/>
      </w:r>
      <w:r w:rsidRPr="000440AB">
        <w:t xml:space="preserve"> Como se observa, el cuarto aspecto hace referencia a la adopción por necesidad de tecnologías y aplicaciones en aspectos de la vida diaria como la educación, el trabajo y los vínculos con otras personas. El quinto aspecto hace referencia a la forma en que se relacionan los oferentes y demandantes de bienes y servicios. </w:t>
      </w:r>
    </w:p>
    <w:p w14:paraId="1D298D6F" w14:textId="1DBAD397" w:rsidR="00A74B49" w:rsidRDefault="009C737A" w:rsidP="00ED7CF9">
      <w:pPr>
        <w:pStyle w:val="T3"/>
      </w:pPr>
      <w:bookmarkStart w:id="49" w:name="_Toc153028234"/>
      <w:bookmarkStart w:id="50" w:name="_Toc153028302"/>
      <w:bookmarkStart w:id="51" w:name="_Toc159010467"/>
      <w:r w:rsidRPr="000440AB">
        <w:t>2</w:t>
      </w:r>
      <w:r w:rsidR="00C52269">
        <w:t>.2</w:t>
      </w:r>
      <w:r w:rsidRPr="000440AB">
        <w:t>.</w:t>
      </w:r>
      <w:r w:rsidR="001A03D8" w:rsidRPr="000440AB">
        <w:t>6</w:t>
      </w:r>
      <w:r w:rsidRPr="000440AB">
        <w:t xml:space="preserve"> LAS REDES SOCIALES</w:t>
      </w:r>
      <w:bookmarkEnd w:id="49"/>
      <w:bookmarkEnd w:id="50"/>
      <w:bookmarkEnd w:id="51"/>
    </w:p>
    <w:p w14:paraId="438DF267" w14:textId="77777777" w:rsidR="002F14B5" w:rsidRPr="000440AB" w:rsidRDefault="002F14B5" w:rsidP="00ED7CF9">
      <w:pPr>
        <w:pStyle w:val="T3"/>
      </w:pPr>
    </w:p>
    <w:p w14:paraId="1962EF85" w14:textId="46C4C73F" w:rsidR="00A74B49" w:rsidRPr="000440AB" w:rsidRDefault="00A74B49" w:rsidP="000B259C">
      <w:pPr>
        <w:spacing w:after="2" w:line="360" w:lineRule="auto"/>
        <w:ind w:firstLine="372"/>
        <w:jc w:val="both"/>
      </w:pPr>
      <w:r w:rsidRPr="000440AB">
        <w:t>En los últimos años han supuesto la explosión de las redes sociales en todo el mundo, primero fue MySpace, después Facebook, Instagram, Pinterest, LinkedIn, Twitter y Tuenti en España, entre otras muchas, que han revolucionado la forma en la que la gente se comunica. En la actualidad Tik To</w:t>
      </w:r>
      <w:r w:rsidR="00F923D8" w:rsidRPr="000440AB">
        <w:t>k</w:t>
      </w:r>
      <w:r w:rsidRPr="000440AB">
        <w:t xml:space="preserve"> es la red de los más jóvenes.</w:t>
      </w:r>
      <w:r w:rsidRPr="000440AB">
        <w:fldChar w:fldCharType="begin"/>
      </w:r>
      <w:r w:rsidRPr="000440AB">
        <w:instrText xml:space="preserve"> ADDIN ZOTERO_ITEM CSL_CITATION {"citationID":"qn7bFIYu","properties":{"formattedCitation":"(Moro &amp; Fern\\uc0\\u225{}ndez, 2020, p. 25)","plainCitation":"(Moro &amp; Fernández, 2020, p. 25)","noteIndex":0},"citationItems":[{"id":54,"uris":["http://zotero.org/users/local/eM76VacJ/items/KUXHY5UU"],"itemData":{"id":54,"type":"book","abstract":"El marketing digital es hoy más que nunca una necesidad imperiosa. Nadie puede quedarse rezagado y este libro sería bueno que se convirtiera en un manual de lectura necesaria para cualquier persona que quiera adentrase en este mundo y no desconectarse de la realidad del entorno digital actual.A lo largo de los capítulos se ha desarrollado de forma clara y concisa un manual muy completo para aprender y comprender estratégicamente el conocimiento de todas las acciones claves del marketing digital y las redes sociales: la estrategia y la dirección en marketing digital; los negocios digitales y el emprendimiento; el digital design &amp;amp; user experience (UX); el SEO/SEM y la captación de clientes; el email marketing, CRM y relación con clientes; la gestión y estrategia del social media marketing; la dirección del e-commerce; la analítica web y las métricas digitales; y el big data &amp;amp; business intelligence.Este libro plantea y analiza todos los ámbitos del marketing digital, del e-commerce, del social media y el big data, para entrar de lleno al mundo digital y poder llevar a cabo con éxito las estrategias digitales según los objetivos y necesidades de las organizaciones y empresas.Y lo hace, además, de la mano de grandes profesionales del sector y reconocidos directivos del área digital a los que se entrevista al final de cada capítulo.","ISBN":"978-84-18415-23-4","language":"es","note":"Google-Books-ID: hh0DEAAAQBAJ","number-of-pages":"201","publisher":"ESIC Editorial","source":"Google Books","title":"Marketing digital y dirección de e-commerce: INTEGRACIÓN DE LAS ESTRATEGIAS DIGITALES","title-short":"Marketing digital y dirección de e-commerce","author":[{"family":"Moro","given":"Mel Solé"},{"family":"Fernández","given":"Jordi Campo"}],"issued":{"date-parts":[["2020",10,14]]}},"locator":"25","label":"page"}],"schema":"https://github.com/citation-style-language/schema/raw/master/csl-citation.json"} </w:instrText>
      </w:r>
      <w:r w:rsidRPr="000440AB">
        <w:fldChar w:fldCharType="separate"/>
      </w:r>
      <w:r w:rsidRPr="000440AB">
        <w:t>(Moro &amp; Fernández, 2020, p. 25)</w:t>
      </w:r>
      <w:r w:rsidRPr="000440AB">
        <w:fldChar w:fldCharType="end"/>
      </w:r>
    </w:p>
    <w:p w14:paraId="038B8BB9" w14:textId="77777777" w:rsidR="00A74B49" w:rsidRPr="000440AB" w:rsidRDefault="00A74B49" w:rsidP="00FA5908">
      <w:pPr>
        <w:spacing w:after="2" w:line="360" w:lineRule="auto"/>
        <w:jc w:val="both"/>
      </w:pPr>
      <w:r w:rsidRPr="000440AB">
        <w:t>Las redes sociales se han vuelto un canal de comunicación tan importante, donde todos quieren y deben estar. Han revolucionado tanto el mundo digital que marcan tendencia de comunicación y son la pauta de comunicación publicitaria.</w:t>
      </w:r>
    </w:p>
    <w:p w14:paraId="1B7BF9D9" w14:textId="4F80B8A5" w:rsidR="00A74B49" w:rsidRPr="000440AB" w:rsidRDefault="00A74B49" w:rsidP="00FA5908">
      <w:pPr>
        <w:spacing w:after="2" w:line="360" w:lineRule="auto"/>
        <w:jc w:val="both"/>
      </w:pPr>
      <w:r w:rsidRPr="000440AB">
        <w:t>Por qué estar en las redes sociales:</w:t>
      </w:r>
    </w:p>
    <w:p w14:paraId="7E2CB1CD" w14:textId="77777777" w:rsidR="00A74B49" w:rsidRPr="000440AB" w:rsidRDefault="00A74B49">
      <w:pPr>
        <w:pStyle w:val="Prrafodelista"/>
        <w:numPr>
          <w:ilvl w:val="0"/>
          <w:numId w:val="4"/>
        </w:numPr>
        <w:spacing w:after="2" w:line="360" w:lineRule="auto"/>
        <w:jc w:val="both"/>
      </w:pPr>
      <w:r w:rsidRPr="000440AB">
        <w:t>Gran potencial de crecimiento.</w:t>
      </w:r>
    </w:p>
    <w:p w14:paraId="13ADF99D" w14:textId="77777777" w:rsidR="00A74B49" w:rsidRPr="000440AB" w:rsidRDefault="00A74B49">
      <w:pPr>
        <w:pStyle w:val="Prrafodelista"/>
        <w:numPr>
          <w:ilvl w:val="0"/>
          <w:numId w:val="4"/>
        </w:numPr>
        <w:spacing w:after="2" w:line="360" w:lineRule="auto"/>
        <w:jc w:val="both"/>
      </w:pPr>
      <w:r w:rsidRPr="000440AB">
        <w:t>Resultados inmediatos</w:t>
      </w:r>
    </w:p>
    <w:p w14:paraId="144DC47E" w14:textId="77777777" w:rsidR="00A74B49" w:rsidRPr="000440AB" w:rsidRDefault="00A74B49">
      <w:pPr>
        <w:pStyle w:val="Prrafodelista"/>
        <w:numPr>
          <w:ilvl w:val="0"/>
          <w:numId w:val="4"/>
        </w:numPr>
        <w:spacing w:after="2" w:line="360" w:lineRule="auto"/>
        <w:jc w:val="both"/>
      </w:pPr>
      <w:r w:rsidRPr="000440AB">
        <w:t xml:space="preserve">Facilita la segmentación </w:t>
      </w:r>
    </w:p>
    <w:p w14:paraId="0677E20E" w14:textId="77777777" w:rsidR="00A74B49" w:rsidRPr="000440AB" w:rsidRDefault="00A74B49">
      <w:pPr>
        <w:pStyle w:val="Prrafodelista"/>
        <w:numPr>
          <w:ilvl w:val="0"/>
          <w:numId w:val="4"/>
        </w:numPr>
        <w:spacing w:after="2" w:line="360" w:lineRule="auto"/>
        <w:jc w:val="both"/>
      </w:pPr>
      <w:r w:rsidRPr="000440AB">
        <w:t>Altamente creativo.</w:t>
      </w:r>
    </w:p>
    <w:p w14:paraId="4027E31E" w14:textId="77777777" w:rsidR="00A74B49" w:rsidRPr="000440AB" w:rsidRDefault="00A74B49">
      <w:pPr>
        <w:pStyle w:val="Prrafodelista"/>
        <w:numPr>
          <w:ilvl w:val="0"/>
          <w:numId w:val="4"/>
        </w:numPr>
        <w:spacing w:after="2" w:line="360" w:lineRule="auto"/>
        <w:jc w:val="both"/>
      </w:pPr>
      <w:r w:rsidRPr="000440AB">
        <w:t>Gran cobertura social.</w:t>
      </w:r>
    </w:p>
    <w:p w14:paraId="5540B9EF" w14:textId="77777777" w:rsidR="00A74B49" w:rsidRPr="000440AB" w:rsidRDefault="00A74B49">
      <w:pPr>
        <w:pStyle w:val="Prrafodelista"/>
        <w:numPr>
          <w:ilvl w:val="0"/>
          <w:numId w:val="4"/>
        </w:numPr>
        <w:spacing w:after="2" w:line="360" w:lineRule="auto"/>
        <w:jc w:val="both"/>
      </w:pPr>
      <w:r w:rsidRPr="000440AB">
        <w:t>Elevado ROI.</w:t>
      </w:r>
    </w:p>
    <w:p w14:paraId="2F29DCF8" w14:textId="77777777" w:rsidR="00A74B49" w:rsidRPr="000440AB" w:rsidRDefault="00A74B49">
      <w:pPr>
        <w:pStyle w:val="Prrafodelista"/>
        <w:numPr>
          <w:ilvl w:val="0"/>
          <w:numId w:val="4"/>
        </w:numPr>
        <w:spacing w:after="2" w:line="360" w:lineRule="auto"/>
        <w:jc w:val="both"/>
      </w:pPr>
      <w:r w:rsidRPr="000440AB">
        <w:t>Potencia la marca de la empresa.</w:t>
      </w:r>
    </w:p>
    <w:p w14:paraId="740ED315" w14:textId="77777777" w:rsidR="00A74B49" w:rsidRPr="000440AB" w:rsidRDefault="00A74B49">
      <w:pPr>
        <w:pStyle w:val="Prrafodelista"/>
        <w:numPr>
          <w:ilvl w:val="0"/>
          <w:numId w:val="4"/>
        </w:numPr>
        <w:spacing w:after="2" w:line="360" w:lineRule="auto"/>
        <w:jc w:val="both"/>
      </w:pPr>
      <w:r w:rsidRPr="000440AB">
        <w:t>Cobertura universal.</w:t>
      </w:r>
    </w:p>
    <w:p w14:paraId="77C4C749" w14:textId="77777777" w:rsidR="00A74B49" w:rsidRPr="000440AB" w:rsidRDefault="00A74B49" w:rsidP="00FA5908">
      <w:pPr>
        <w:spacing w:after="2" w:line="360" w:lineRule="auto"/>
        <w:jc w:val="both"/>
      </w:pPr>
      <w:r w:rsidRPr="000440AB">
        <w:fldChar w:fldCharType="begin"/>
      </w:r>
      <w:r w:rsidRPr="000440AB">
        <w:instrText xml:space="preserve"> ADDIN ZOTERO_ITEM CSL_CITATION {"citationID":"DXlrQm00","properties":{"formattedCitation":"(Moro &amp; Fern\\uc0\\u225{}ndez, 2020, pp. 25\\uc0\\u8211{}26)","plainCitation":"(Moro &amp; Fernández, 2020, pp. 25–26)","noteIndex":0},"citationItems":[{"id":54,"uris":["http://zotero.org/users/local/eM76VacJ/items/KUXHY5UU"],"itemData":{"id":54,"type":"book","abstract":"El marketing digital es hoy más que nunca una necesidad imperiosa. Nadie puede quedarse rezagado y este libro sería bueno que se convirtiera en un manual de lectura necesaria para cualquier persona que quiera adentrase en este mundo y no desconectarse de la realidad del entorno digital actual.A lo largo de los capítulos se ha desarrollado de forma clara y concisa un manual muy completo para aprender y comprender estratégicamente el conocimiento de todas las acciones claves del marketing digital y las redes sociales: la estrategia y la dirección en marketing digital; los negocios digitales y el emprendimiento; el digital design &amp;amp; user experience (UX); el SEO/SEM y la captación de clientes; el email marketing, CRM y relación con clientes; la gestión y estrategia del social media marketing; la dirección del e-commerce; la analítica web y las métricas digitales; y el big data &amp;amp; business intelligence.Este libro plantea y analiza todos los ámbitos del marketing digital, del e-commerce, del social media y el big data, para entrar de lleno al mundo digital y poder llevar a cabo con éxito las estrategias digitales según los objetivos y necesidades de las organizaciones y empresas.Y lo hace, además, de la mano de grandes profesionales del sector y reconocidos directivos del área digital a los que se entrevista al final de cada capítulo.","ISBN":"978-84-18415-23-4","language":"es","note":"Google-Books-ID: hh0DEAAAQBAJ","number-of-pages":"201","publisher":"ESIC Editorial","source":"Google Books","title":"Marketing digital y dirección de e-commerce: INTEGRACIÓN DE LAS ESTRATEGIAS DIGITALES","title-short":"Marketing digital y dirección de e-commerce","author":[{"family":"Moro","given":"Mel Solé"},{"family":"Fernández","given":"Jordi Campo"}],"issued":{"date-parts":[["2020",10,14]]}},"locator":"25-26","label":"page"}],"schema":"https://github.com/citation-style-language/schema/raw/master/csl-citation.json"} </w:instrText>
      </w:r>
      <w:r w:rsidRPr="000440AB">
        <w:fldChar w:fldCharType="separate"/>
      </w:r>
      <w:r w:rsidRPr="000440AB">
        <w:t>(Moro &amp; Fernández, 2020, pp. 25–26)</w:t>
      </w:r>
      <w:r w:rsidRPr="000440AB">
        <w:fldChar w:fldCharType="end"/>
      </w:r>
    </w:p>
    <w:p w14:paraId="4625E526" w14:textId="77777777" w:rsidR="00A74B49" w:rsidRPr="000440AB" w:rsidRDefault="00A74B49" w:rsidP="000B259C">
      <w:pPr>
        <w:spacing w:after="2" w:line="360" w:lineRule="auto"/>
        <w:ind w:left="86" w:firstLine="622"/>
        <w:jc w:val="both"/>
      </w:pPr>
      <w:r w:rsidRPr="000440AB">
        <w:lastRenderedPageBreak/>
        <w:t xml:space="preserve">Por otra parte, las redes sociales se convirtieron en un canal de venta digital, para las empresas que no contaban con un sitio web cuando la pandemia limito el comercio tradicional. Cada vez más personas hacen sus compras en las plataformas de redes sociales. Con la mejora de las capacidades de venta de las redes sociales, estas plataformas hoy en día son más que solo canales de publicidad. Las personas ahora pueden comprar productos de manera conveniente y rápida en la plataforma de la red social elegida. Instagram, Twitter, Pinterest, Facebook y YouTube se encuentran entre los canales de redes sociales que implementaron los botones de “comprar” y mejoraron significativamente sus funciones de social </w:t>
      </w:r>
      <w:proofErr w:type="spellStart"/>
      <w:r w:rsidRPr="000440AB">
        <w:rPr>
          <w:i/>
          <w:iCs/>
        </w:rPr>
        <w:t>selling</w:t>
      </w:r>
      <w:proofErr w:type="spellEnd"/>
      <w:r w:rsidRPr="000440AB">
        <w:rPr>
          <w:i/>
          <w:iCs/>
        </w:rPr>
        <w:t xml:space="preserve"> </w:t>
      </w:r>
      <w:r w:rsidRPr="000440AB">
        <w:t xml:space="preserve">(o venta social). </w:t>
      </w:r>
      <w:sdt>
        <w:sdtPr>
          <w:id w:val="-576744338"/>
          <w:citation/>
        </w:sdtPr>
        <w:sdtContent>
          <w:r w:rsidRPr="000440AB">
            <w:fldChar w:fldCharType="begin"/>
          </w:r>
          <w:r w:rsidRPr="000440AB">
            <w:instrText xml:space="preserve"> CITATION Ste19 \l 3082 </w:instrText>
          </w:r>
          <w:r w:rsidRPr="000440AB">
            <w:fldChar w:fldCharType="separate"/>
          </w:r>
          <w:r w:rsidRPr="000440AB">
            <w:t>(Ospina, 2019)</w:t>
          </w:r>
          <w:r w:rsidRPr="000440AB">
            <w:fldChar w:fldCharType="end"/>
          </w:r>
        </w:sdtContent>
      </w:sdt>
      <w:r w:rsidRPr="000440AB">
        <w:t>. El acelerado crecimiento de las redes sociales como un canal de compra y venta, se debe a que el proceso es de forma más inmediata y conveniente, pero con ciertos riesgos de seguridad en la información personal y financiera.</w:t>
      </w:r>
    </w:p>
    <w:p w14:paraId="36D4BE85" w14:textId="77777777" w:rsidR="00A74B49" w:rsidRPr="000440AB" w:rsidRDefault="00A74B49" w:rsidP="00FA5908">
      <w:pPr>
        <w:spacing w:after="2" w:line="360" w:lineRule="auto"/>
        <w:ind w:left="86" w:firstLine="622"/>
        <w:jc w:val="both"/>
      </w:pPr>
    </w:p>
    <w:p w14:paraId="1A9DB462" w14:textId="6B7B53E8" w:rsidR="00A74B49" w:rsidRPr="000440AB" w:rsidRDefault="009C737A" w:rsidP="00ED7CF9">
      <w:pPr>
        <w:pStyle w:val="T3"/>
      </w:pPr>
      <w:bookmarkStart w:id="52" w:name="_Toc153028235"/>
      <w:bookmarkStart w:id="53" w:name="_Toc153028303"/>
      <w:bookmarkStart w:id="54" w:name="_Toc159010468"/>
      <w:r w:rsidRPr="000440AB">
        <w:t>2.</w:t>
      </w:r>
      <w:r w:rsidR="00C52269">
        <w:t>2.</w:t>
      </w:r>
      <w:r w:rsidR="001A03D8" w:rsidRPr="000440AB">
        <w:t>7</w:t>
      </w:r>
      <w:r w:rsidRPr="000440AB">
        <w:t xml:space="preserve"> COMPORTAMIENTO DEL CONSUMIDOR</w:t>
      </w:r>
      <w:bookmarkEnd w:id="52"/>
      <w:bookmarkEnd w:id="53"/>
      <w:bookmarkEnd w:id="54"/>
    </w:p>
    <w:p w14:paraId="685BDA5C" w14:textId="77777777" w:rsidR="00121CA2" w:rsidRPr="000440AB" w:rsidRDefault="00121CA2" w:rsidP="00FA5908">
      <w:pPr>
        <w:spacing w:line="360" w:lineRule="auto"/>
        <w:jc w:val="both"/>
      </w:pPr>
    </w:p>
    <w:p w14:paraId="2F1DD2B1" w14:textId="0A8C6147" w:rsidR="00A74B49" w:rsidRPr="000440AB" w:rsidRDefault="00121CA2" w:rsidP="00121CA2">
      <w:pPr>
        <w:spacing w:line="360" w:lineRule="auto"/>
        <w:ind w:firstLine="708"/>
        <w:jc w:val="both"/>
      </w:pPr>
      <w:r w:rsidRPr="00C35D6B">
        <w:t>Quintanilla, Berenguer y Gómez (2014)</w:t>
      </w:r>
      <w:r w:rsidRPr="000440AB">
        <w:t xml:space="preserve"> definen el comportamiento del consumidor como ese proceso que abarca todas las actividades que preceden, acompañan y siguen a las decisiones de compra, y en las que el individuo interviene activamente con el objeto de efectuar sus elecciones con conocimiento de causa.</w:t>
      </w:r>
      <w:r w:rsidR="00C35D6B">
        <w:fldChar w:fldCharType="begin"/>
      </w:r>
      <w:r w:rsidR="00C35D6B">
        <w:instrText xml:space="preserve"> ADDIN ZOTERO_ITEM CSL_CITATION {"citationID":"tB7QkAeU","properties":{"formattedCitation":"({\\i{}Comportamiento Del Consumidor (Berenguer)}, n.d.)","plainCitation":"(Comportamiento Del Consumidor (Berenguer), n.d.)","noteIndex":0},"citationItems":[{"id":83,"uris":["http://zotero.org/users/local/eM76VacJ/items/IRB7CNX8"],"itemData":{"id":83,"type":"webpage","abstract":"We are help developers need Integrate REST API as viewer for PDFs. This service developed and extended from PDF JS.","container-title":"toaz.info","language":"en","title":"Comportamiento Del Consumidor (Berenguer)","URL":"https://toaz.info/doc-view-2","accessed":{"date-parts":[["2023",12,29]]}}}],"schema":"https://github.com/citation-style-language/schema/raw/master/csl-citation.json"} </w:instrText>
      </w:r>
      <w:r w:rsidR="00C35D6B">
        <w:fldChar w:fldCharType="separate"/>
      </w:r>
      <w:r w:rsidR="00C35D6B" w:rsidRPr="00C35D6B">
        <w:t>(</w:t>
      </w:r>
      <w:r w:rsidR="00C35D6B" w:rsidRPr="00C35D6B">
        <w:rPr>
          <w:i/>
          <w:iCs/>
        </w:rPr>
        <w:t>Comportamiento Del Consumidor (Berenguer)</w:t>
      </w:r>
      <w:r w:rsidR="00C35D6B" w:rsidRPr="00C35D6B">
        <w:t xml:space="preserve">, </w:t>
      </w:r>
      <w:proofErr w:type="spellStart"/>
      <w:r w:rsidR="00C35D6B" w:rsidRPr="00C35D6B">
        <w:t>n.d</w:t>
      </w:r>
      <w:proofErr w:type="spellEnd"/>
      <w:r w:rsidR="00C35D6B" w:rsidRPr="00C35D6B">
        <w:t>.)</w:t>
      </w:r>
      <w:r w:rsidR="00C35D6B">
        <w:fldChar w:fldCharType="end"/>
      </w:r>
    </w:p>
    <w:p w14:paraId="4412F94C" w14:textId="017A3C90" w:rsidR="00121CA2" w:rsidRPr="000440AB" w:rsidRDefault="00121CA2" w:rsidP="00121CA2">
      <w:pPr>
        <w:spacing w:after="2" w:line="360" w:lineRule="auto"/>
        <w:ind w:firstLine="708"/>
        <w:jc w:val="both"/>
      </w:pPr>
      <w:r w:rsidRPr="00C35D6B">
        <w:t>Vivar (1991: 98)</w:t>
      </w:r>
      <w:r w:rsidRPr="000440AB">
        <w:t xml:space="preserve"> considera que debe adoptarse un enfoque interdisciplinar y globalizador, ya que las variables de compra que intervienen en el proceso de consumo provienen de varios campos de las ciencias sociales, por lo que considerar a las personas desde una única dimensión no consigue dar respuesta a los problemas planteados. Esta materia exige un análisis de los factores que condicionan tal comportamiento, además de un enfoque integrador que permita el análisis de la conducta, por lo que es fundamental estudiar cada una de las aportaciones relevantes para su conocimiento, independientemente de su naturaleza.</w:t>
      </w:r>
      <w:r w:rsidR="00C35D6B">
        <w:fldChar w:fldCharType="begin"/>
      </w:r>
      <w:r w:rsidR="00C35D6B">
        <w:instrText xml:space="preserve"> ADDIN ZOTERO_ITEM CSL_CITATION {"citationID":"RzyRcwlW","properties":{"formattedCitation":"(Vivar Nebreda, 1991)","plainCitation":"(Vivar Nebreda, 1991)","noteIndex":0},"citationItems":[{"id":85,"uris":["http://zotero.org/users/local/eM76VacJ/items/F4MMYYSC"],"itemData":{"id":85,"type":"article-journal","container-title":"Anales de estudios económicos y empresariales","ISSN":"0213-7569","issue":"6","language":"spa","note":"publisher: Secretariado de Publicaciones\nsection: Anales de estudios económicos y empresariales","page":"97-122","source":"dialnet.unirioja.es","title":"Los modelos microanalíticos del comportamiento del comprador como herramientas para la estrategia comercial de la empresa","author":[{"family":"Vivar Nebreda","given":"Luis"}],"issued":{"date-parts":[["1991"]]}}}],"schema":"https://github.com/citation-style-language/schema/raw/master/csl-citation.json"} </w:instrText>
      </w:r>
      <w:r w:rsidR="00C35D6B">
        <w:fldChar w:fldCharType="separate"/>
      </w:r>
      <w:r w:rsidR="00C35D6B" w:rsidRPr="00C35D6B">
        <w:t>(Vivar Nebreda, 1991)</w:t>
      </w:r>
      <w:r w:rsidR="00C35D6B">
        <w:fldChar w:fldCharType="end"/>
      </w:r>
    </w:p>
    <w:p w14:paraId="13767FA0" w14:textId="77777777" w:rsidR="006F2511" w:rsidRPr="000440AB" w:rsidRDefault="006F2511" w:rsidP="00121CA2">
      <w:pPr>
        <w:spacing w:after="2" w:line="360" w:lineRule="auto"/>
        <w:jc w:val="both"/>
      </w:pPr>
    </w:p>
    <w:p w14:paraId="01A030F5" w14:textId="69A1C9BD" w:rsidR="006F2511" w:rsidRPr="000440AB" w:rsidRDefault="006F2511" w:rsidP="006F2511">
      <w:pPr>
        <w:spacing w:after="2" w:line="360" w:lineRule="auto"/>
        <w:ind w:firstLine="708"/>
        <w:jc w:val="both"/>
      </w:pPr>
      <w:r w:rsidRPr="002D7916">
        <w:t xml:space="preserve">Kotler, </w:t>
      </w:r>
      <w:r w:rsidR="002D7916">
        <w:t>t</w:t>
      </w:r>
      <w:r w:rsidRPr="000440AB">
        <w:t xml:space="preserve">iene en cuenta factores culturales (cultura, subcultura y clase social), y sociales (grupos de referencia, familia y roles). También </w:t>
      </w:r>
      <w:r w:rsidR="00376E25" w:rsidRPr="000440AB">
        <w:t>menciona</w:t>
      </w:r>
      <w:r w:rsidRPr="000440AB">
        <w:t xml:space="preserve"> los personales (edad, ciclo de vida, ocupación, nivel económico, estilo de vida, personalidad, concepto de uno mismo) y psicológicos (motivación, percepción, aprendizaje, creencias y actitudes). La interacción entre marca y consumidor requiere cierta complejidad, ¿se reacciona siempre igual ante una misma situación?, </w:t>
      </w:r>
      <w:r w:rsidRPr="000440AB">
        <w:lastRenderedPageBreak/>
        <w:t>¿cada sujeto puede explicar su propio comportamiento? La respuesta probablemente a ambas cuestiones sea negativa, ya que lo más habitual es que se produzcan contradicciones en su comportamiento debido al número de influencias, tanto internas como externas, a las que los sujetos están sometidos.</w:t>
      </w:r>
      <w:r w:rsidR="003E632B" w:rsidRPr="000440AB">
        <w:t xml:space="preserve"> </w:t>
      </w:r>
      <w:r w:rsidRPr="000440AB">
        <w:t xml:space="preserve"> </w:t>
      </w:r>
      <w:r w:rsidR="003E632B" w:rsidRPr="000440AB">
        <w:t>La complejidad de las interacciones entre marca y consumidor, considerando diversos factores socioculturales, personales y psicológicos. Se cuestiona si las respuestas de un individuo son siempre consistentes y si puede explicar su propio comportamiento, sugiriendo que las influencias internas y externas suelen generar contradicciones en las acciones de las personas.</w:t>
      </w:r>
      <w:r w:rsidR="00C35D6B">
        <w:t xml:space="preserve"> </w:t>
      </w:r>
      <w:r w:rsidR="00C35D6B">
        <w:fldChar w:fldCharType="begin"/>
      </w:r>
      <w:r w:rsidR="00C35D6B">
        <w:instrText xml:space="preserve"> ADDIN ZOTERO_ITEM CSL_CITATION {"citationID":"RhmvnHFD","properties":{"formattedCitation":"(Kotler, n.d.)","plainCitation":"(Kotler, n.d.)","noteIndex":0},"citationItems":[{"id":66,"uris":["http://zotero.org/users/local/eM76VacJ/items/F4N8IRTF"],"itemData":{"id":66,"type":"article-journal","language":"es","source":"Zotero","title":"Fundamentos de Marketing","author":[{"family":"Kotler","given":"Philip"}]}}],"schema":"https://github.com/citation-style-language/schema/raw/master/csl-citation.json"} </w:instrText>
      </w:r>
      <w:r w:rsidR="00C35D6B">
        <w:fldChar w:fldCharType="separate"/>
      </w:r>
      <w:r w:rsidR="00C35D6B" w:rsidRPr="00C35D6B">
        <w:t xml:space="preserve">(Kotler, </w:t>
      </w:r>
      <w:proofErr w:type="spellStart"/>
      <w:r w:rsidR="00C35D6B" w:rsidRPr="00C35D6B">
        <w:t>n.d</w:t>
      </w:r>
      <w:proofErr w:type="spellEnd"/>
      <w:r w:rsidR="00C35D6B" w:rsidRPr="00C35D6B">
        <w:t>.)</w:t>
      </w:r>
      <w:r w:rsidR="00C35D6B">
        <w:fldChar w:fldCharType="end"/>
      </w:r>
    </w:p>
    <w:p w14:paraId="6B0BBF26" w14:textId="77777777" w:rsidR="006F2511" w:rsidRPr="000440AB" w:rsidRDefault="006F2511" w:rsidP="006F2511">
      <w:pPr>
        <w:spacing w:after="2" w:line="360" w:lineRule="auto"/>
        <w:jc w:val="both"/>
      </w:pPr>
    </w:p>
    <w:p w14:paraId="2628A7E5" w14:textId="70434043" w:rsidR="00A74B49" w:rsidRPr="000440AB" w:rsidRDefault="00A74B49" w:rsidP="00121CA2">
      <w:pPr>
        <w:spacing w:after="2" w:line="360" w:lineRule="auto"/>
        <w:ind w:left="86" w:firstLine="622"/>
        <w:jc w:val="both"/>
      </w:pPr>
      <w:r w:rsidRPr="000440AB">
        <w:t>Por consiguiente es necesario conocer, cuál es el comportamiento del consumidor ante este canal alternativo</w:t>
      </w:r>
      <w:r w:rsidR="00376E25" w:rsidRPr="000440AB">
        <w:t xml:space="preserve"> (el comercio electrónico)</w:t>
      </w:r>
      <w:r w:rsidRPr="000440AB">
        <w:t xml:space="preserve"> de compra y venta, para  </w:t>
      </w:r>
      <w:bookmarkStart w:id="55" w:name="_Hlk158927157"/>
      <w:r w:rsidRPr="000440AB">
        <w:fldChar w:fldCharType="begin"/>
      </w:r>
      <w:r w:rsidRPr="000440AB">
        <w:instrText xml:space="preserve"> ADDIN ZOTERO_ITEM CSL_CITATION {"citationID":"t6I3VLVz","properties":{"formattedCitation":"(Pavlou &amp; Fygenson, 2006)","plainCitation":"(Pavlou &amp; Fygenson, 2006)","noteIndex":0},"citationItems":[{"id":42,"uris":["http://zotero.org/users/local/eM76VacJ/items/3QHEEP22"],"itemData":{"id":42,"type":"article-journal","abstract":"This paper extends Ajzen's (1991) theory of planned behavior (TPB) to explain and predict the process of e-commerce adoption by consumers. The process is captured through two online consumer behaviors: (1) getting information and (2) purchasing a product from a Web vendor. First, we simultaneously model the association between these two contingent online behaviors and their respective intentions by appealing to consumer behavior theories and the theory of implementation intentions, respectively. Second, following TPB, we derive for each behavior its intention, attitude, subjective norm, and perceived behavioral control (PBC). Third, we elicit and test a comprehensive set of salient beliefs for each behavior. A longitudinal study with online consumers supports the proposed e-commerce adoption model, validating the predictive power of TPB and the proposed conceptualization of PBC as a higher-order factor formed by self-efficacy and controllability. Our findings stress the importance of trust and technology adoption variables (perceived usefulness and ease of use) as salient beliefs for predicting e-commerce adoption, justifying the integration of trust and technology adoption variables within the TPB framework. In addition, technological characteristics (download delay, Website navigability, and information protection), consumer skills, time and monetary resources, and product characteristics (product diagnosticity and product value) add to the explanatory and predictive power of our model. Implications for Information Systems, e-commerce, TPB, and the study of trust are discussed.","container-title":"MIS Quarterly","DOI":"10.2307/25148720","ISSN":"0276-7783","issue":"1","note":"publisher: Management Information Systems Research Center, University of Minnesota","page":"115-143","source":"JSTOR","title":"Understanding and Predicting Electronic Commerce Adoption: An Extension of the Theory of Planned Behavior","title-short":"Understanding and Predicting Electronic Commerce Adoption","volume":"30","author":[{"family":"Pavlou","given":"Paul A."},{"family":"Fygenson","given":"Mendel"}],"issued":{"date-parts":[["2006"]]}}}],"schema":"https://github.com/citation-style-language/schema/raw/master/csl-citation.json"} </w:instrText>
      </w:r>
      <w:r w:rsidRPr="000440AB">
        <w:fldChar w:fldCharType="separate"/>
      </w:r>
      <w:r w:rsidRPr="000440AB">
        <w:t>(</w:t>
      </w:r>
      <w:proofErr w:type="spellStart"/>
      <w:r w:rsidRPr="000440AB">
        <w:t>Pavlou</w:t>
      </w:r>
      <w:proofErr w:type="spellEnd"/>
      <w:r w:rsidRPr="000440AB">
        <w:t xml:space="preserve"> &amp; </w:t>
      </w:r>
      <w:proofErr w:type="spellStart"/>
      <w:r w:rsidRPr="000440AB">
        <w:t>Fygenson</w:t>
      </w:r>
      <w:proofErr w:type="spellEnd"/>
      <w:r w:rsidRPr="000440AB">
        <w:t>, 2006)</w:t>
      </w:r>
      <w:r w:rsidRPr="000440AB">
        <w:fldChar w:fldCharType="end"/>
      </w:r>
      <w:r w:rsidRPr="000440AB">
        <w:t xml:space="preserve">, </w:t>
      </w:r>
      <w:bookmarkEnd w:id="55"/>
      <w:r w:rsidRPr="000440AB">
        <w:t>existen diferencias entre el comercio electrónico y el comercio tradicional en los siguientes aspectos: 1) separación espacial y temporal entre vendedor y consumidor, 2) mayor facilidad para recopilar, procesar y utilizar información personal del consumidor con el comercio electrónico, 3) las transacciones electrónicas demandan el uso de las NTIC</w:t>
      </w:r>
      <w:r w:rsidR="00376E25" w:rsidRPr="000440AB">
        <w:t xml:space="preserve"> (Nuevas Tecnologías de la Información y la Comunicación)</w:t>
      </w:r>
      <w:r w:rsidRPr="000440AB">
        <w:t xml:space="preserve">; y, 4) fiabilidad de la infraestructura web que utilizaría el vendedor en línea para interactuar con su cliente y potencial consumidor. </w:t>
      </w:r>
    </w:p>
    <w:p w14:paraId="37884F48" w14:textId="77777777" w:rsidR="00A74B49" w:rsidRPr="000440AB" w:rsidRDefault="00A74B49" w:rsidP="00FA5908">
      <w:pPr>
        <w:spacing w:after="2" w:line="360" w:lineRule="auto"/>
        <w:ind w:left="86"/>
        <w:jc w:val="both"/>
      </w:pPr>
      <w:r w:rsidRPr="000440AB">
        <w:t>Para el consumidor siempre es necesario contar con la experiencia de poder ver y tocar el producto antes de comprar, aun y cuando el producto se encuentre con descuentos especiales al realizar la compra en línea; ya que al experimentar la compra en la tienda el consumidor se siente más tranquilo.</w:t>
      </w:r>
    </w:p>
    <w:p w14:paraId="035646BD" w14:textId="4EF76835" w:rsidR="00A74B49" w:rsidRPr="000440AB" w:rsidRDefault="003E632B" w:rsidP="003E632B">
      <w:pPr>
        <w:spacing w:after="2" w:line="360" w:lineRule="auto"/>
        <w:ind w:left="86" w:firstLine="622"/>
        <w:jc w:val="both"/>
      </w:pPr>
      <w:r w:rsidRPr="000440AB">
        <w:t>Las diferencias clave entre el comercio electrónico y el tradicional. Se enfoca en la distancia física y temporal, la recopilación de datos personales, la necesidad de tecnologías de la información, y la importancia de la infraestructura web confiable. Estos puntos delinean los desafíos y beneficios distintivos de cada modalidad comercial.</w:t>
      </w:r>
    </w:p>
    <w:p w14:paraId="14FE640C" w14:textId="3DCEDC7F" w:rsidR="00915B71" w:rsidRDefault="00915B71" w:rsidP="00ED7CF9">
      <w:pPr>
        <w:pStyle w:val="T3"/>
      </w:pPr>
      <w:bookmarkStart w:id="56" w:name="_Toc153028236"/>
      <w:bookmarkStart w:id="57" w:name="_Toc153028304"/>
    </w:p>
    <w:p w14:paraId="72361D0F" w14:textId="77777777" w:rsidR="002D7916" w:rsidRDefault="002D7916" w:rsidP="00ED7CF9">
      <w:pPr>
        <w:pStyle w:val="T3"/>
      </w:pPr>
    </w:p>
    <w:p w14:paraId="6787D5E2" w14:textId="77777777" w:rsidR="002D7916" w:rsidRDefault="002D7916" w:rsidP="00ED7CF9">
      <w:pPr>
        <w:pStyle w:val="T3"/>
      </w:pPr>
    </w:p>
    <w:p w14:paraId="54C783CD" w14:textId="77777777" w:rsidR="002D7916" w:rsidRDefault="002D7916" w:rsidP="00ED7CF9">
      <w:pPr>
        <w:pStyle w:val="T3"/>
      </w:pPr>
    </w:p>
    <w:p w14:paraId="0F07F4F4" w14:textId="77777777" w:rsidR="002D7916" w:rsidRDefault="002D7916" w:rsidP="00ED7CF9">
      <w:pPr>
        <w:pStyle w:val="T3"/>
      </w:pPr>
    </w:p>
    <w:p w14:paraId="07BE83B8" w14:textId="77777777" w:rsidR="002D7916" w:rsidRPr="000440AB" w:rsidRDefault="002D7916" w:rsidP="00ED7CF9">
      <w:pPr>
        <w:pStyle w:val="T3"/>
      </w:pPr>
    </w:p>
    <w:p w14:paraId="37512A95" w14:textId="6C376DA0" w:rsidR="00A74B49" w:rsidRPr="000440AB" w:rsidRDefault="009C737A" w:rsidP="00ED7CF9">
      <w:pPr>
        <w:pStyle w:val="T3"/>
      </w:pPr>
      <w:bookmarkStart w:id="58" w:name="_Toc159010469"/>
      <w:r w:rsidRPr="000440AB">
        <w:lastRenderedPageBreak/>
        <w:t>2.</w:t>
      </w:r>
      <w:r w:rsidR="00C52269">
        <w:t>2.</w:t>
      </w:r>
      <w:r w:rsidR="001A03D8" w:rsidRPr="000440AB">
        <w:t>8</w:t>
      </w:r>
      <w:r w:rsidRPr="000440AB">
        <w:t xml:space="preserve"> PROCESO DE DECISIÓN DE COMPRA</w:t>
      </w:r>
      <w:bookmarkEnd w:id="56"/>
      <w:bookmarkEnd w:id="57"/>
      <w:bookmarkEnd w:id="58"/>
    </w:p>
    <w:p w14:paraId="10E15707" w14:textId="0A5A771D" w:rsidR="000B259C" w:rsidRPr="000440AB" w:rsidRDefault="000B259C" w:rsidP="00FA5908">
      <w:pPr>
        <w:spacing w:line="360" w:lineRule="auto"/>
        <w:ind w:right="11" w:firstLine="708"/>
        <w:jc w:val="both"/>
      </w:pPr>
    </w:p>
    <w:p w14:paraId="5DD10C61" w14:textId="25EA9323" w:rsidR="00A74B49" w:rsidRDefault="00397B49" w:rsidP="00FA5908">
      <w:pPr>
        <w:spacing w:line="360" w:lineRule="auto"/>
        <w:ind w:right="11" w:firstLine="708"/>
        <w:jc w:val="both"/>
      </w:pPr>
      <w:r w:rsidRPr="00397B49">
        <w:rPr>
          <w:noProof/>
        </w:rPr>
        <w:drawing>
          <wp:anchor distT="0" distB="0" distL="114300" distR="114300" simplePos="0" relativeHeight="252026880" behindDoc="0" locked="0" layoutInCell="1" allowOverlap="1" wp14:anchorId="3F35B89C" wp14:editId="6C00FB01">
            <wp:simplePos x="0" y="0"/>
            <wp:positionH relativeFrom="margin">
              <wp:align>right</wp:align>
            </wp:positionH>
            <wp:positionV relativeFrom="margin">
              <wp:posOffset>1699260</wp:posOffset>
            </wp:positionV>
            <wp:extent cx="5943600" cy="836295"/>
            <wp:effectExtent l="0" t="0" r="0" b="1905"/>
            <wp:wrapSquare wrapText="bothSides"/>
            <wp:docPr id="1753394265"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836295"/>
                    </a:xfrm>
                    <a:prstGeom prst="rect">
                      <a:avLst/>
                    </a:prstGeom>
                    <a:noFill/>
                    <a:ln>
                      <a:noFill/>
                    </a:ln>
                  </pic:spPr>
                </pic:pic>
              </a:graphicData>
            </a:graphic>
          </wp:anchor>
        </w:drawing>
      </w:r>
      <w:r w:rsidR="00A74B49" w:rsidRPr="000440AB">
        <w:t>Antes de elegir un producto o servicio, el consumidor atraviesa una serie de etapas que conforman el proceso de compra, desde el momento en que se da cuenta de que tiene una necesidad insatisfecha hasta que finalmente elige una de las alternativas que existen en el mercado.</w:t>
      </w:r>
      <w:r w:rsidR="00A74B49" w:rsidRPr="000440AB">
        <w:fldChar w:fldCharType="begin"/>
      </w:r>
      <w:r w:rsidR="005C7281">
        <w:instrText xml:space="preserve"> ADDIN ZOTERO_ITEM CSL_CITATION {"citationID":"IEWxfdHC","properties":{"formattedCitation":"(Universidad Europea, 2022)","plainCitation":"(Universidad Europea, 2022)","noteIndex":0},"citationItems":[{"id":"QLGohdMl/aWbqa2MC","uris":["http://zotero.org/users/11774286/items/V2HJ8TV4"],"itemData":{"id":23,"type":"post-weblog","title":"Proceso de decisión de compra de un consumidor","URL":"https://universidadeuropea.com/blog/decision-de-compra/","author":[{"literal":"Universidad Europea"}],"issued":{"date-parts":[["2022",4]]}}}],"schema":"https://github.com/citation-style-language/schema/raw/master/csl-citation.json"} </w:instrText>
      </w:r>
      <w:r w:rsidR="00A74B49" w:rsidRPr="000440AB">
        <w:fldChar w:fldCharType="separate"/>
      </w:r>
      <w:r w:rsidR="00A74B49" w:rsidRPr="000440AB">
        <w:rPr>
          <w:noProof/>
        </w:rPr>
        <w:t>(Universidad Europea, 2022)</w:t>
      </w:r>
      <w:r w:rsidR="00A74B49" w:rsidRPr="000440AB">
        <w:fldChar w:fldCharType="end"/>
      </w:r>
    </w:p>
    <w:p w14:paraId="60658E57" w14:textId="50D6FCAA" w:rsidR="00397B49" w:rsidRDefault="00397B49" w:rsidP="00FA5908">
      <w:pPr>
        <w:spacing w:line="360" w:lineRule="auto"/>
        <w:ind w:right="11" w:firstLine="708"/>
        <w:jc w:val="both"/>
      </w:pPr>
    </w:p>
    <w:p w14:paraId="37D4D5A2" w14:textId="6DF1EAB4" w:rsidR="00A74B49" w:rsidRPr="000440AB" w:rsidRDefault="000440AB" w:rsidP="000440AB">
      <w:pPr>
        <w:ind w:right="11"/>
        <w:jc w:val="both"/>
        <w:rPr>
          <w:b/>
          <w:bCs/>
        </w:rPr>
      </w:pPr>
      <w:r w:rsidRPr="000440AB">
        <w:rPr>
          <w:b/>
          <w:bCs/>
        </w:rPr>
        <w:t>Figura 1. E</w:t>
      </w:r>
      <w:r w:rsidR="00A74B49" w:rsidRPr="000440AB">
        <w:rPr>
          <w:b/>
          <w:bCs/>
        </w:rPr>
        <w:t>tapas del proceso de decisión de compra, según Philip Kotler</w:t>
      </w:r>
      <w:r>
        <w:rPr>
          <w:b/>
          <w:bCs/>
        </w:rPr>
        <w:t>.</w:t>
      </w:r>
    </w:p>
    <w:p w14:paraId="6E423FD6" w14:textId="19CE5A39" w:rsidR="00A74B49" w:rsidRPr="000440AB" w:rsidRDefault="000440AB" w:rsidP="000440AB">
      <w:pPr>
        <w:ind w:right="11"/>
        <w:jc w:val="both"/>
      </w:pPr>
      <w:r>
        <w:t xml:space="preserve">Fuente </w:t>
      </w:r>
      <w:r w:rsidR="00A74B49" w:rsidRPr="000440AB">
        <w:fldChar w:fldCharType="begin"/>
      </w:r>
      <w:r w:rsidR="00A74B49" w:rsidRPr="000440AB">
        <w:instrText xml:space="preserve"> ADDIN ZOTERO_ITEM CSL_CITATION {"citationID":"8D88C82Y","properties":{"formattedCitation":"(Clavijo, n.d.)","plainCitation":"(Clavijo, n.d.)","noteIndex":0},"citationItems":[{"id":52,"uris":["http://zotero.org/users/local/eM76VacJ/items/IGCIFV9I"],"itemData":{"id":52,"type":"webpage","abstract":"Descubre qué es, cómo funciona y para qué sirve el comercio electrónico, así como las características que tiene y algunas buenas prácticas, consejos y ejemplos.","language":"es","title":"Qué es el comercio electrónico: características, ventajas y ejemplos","title-short":"Qué es el comercio electrónico","URL":"https://blog.hubspot.es/sales/comercio-electronico","author":[{"family":"Clavijo","given":"Camilo"}],"accessed":{"date-parts":[["2023",6,20]]}}}],"schema":"https://github.com/citation-style-language/schema/raw/master/csl-citation.json"} </w:instrText>
      </w:r>
      <w:r w:rsidR="00A74B49" w:rsidRPr="000440AB">
        <w:fldChar w:fldCharType="separate"/>
      </w:r>
      <w:r w:rsidR="00A74B49" w:rsidRPr="000440AB">
        <w:t xml:space="preserve">(Clavijo, </w:t>
      </w:r>
      <w:proofErr w:type="spellStart"/>
      <w:r w:rsidR="00A74B49" w:rsidRPr="000440AB">
        <w:t>n.d</w:t>
      </w:r>
      <w:proofErr w:type="spellEnd"/>
      <w:r w:rsidR="00A74B49" w:rsidRPr="000440AB">
        <w:t>.)</w:t>
      </w:r>
      <w:r w:rsidR="00A74B49" w:rsidRPr="000440AB">
        <w:fldChar w:fldCharType="end"/>
      </w:r>
    </w:p>
    <w:p w14:paraId="7E97DA6B" w14:textId="35178152" w:rsidR="00A74B49" w:rsidRPr="000440AB" w:rsidRDefault="00A74B49" w:rsidP="00FA5908">
      <w:pPr>
        <w:spacing w:line="360" w:lineRule="auto"/>
        <w:ind w:left="130" w:right="11"/>
        <w:jc w:val="both"/>
      </w:pPr>
    </w:p>
    <w:p w14:paraId="22A32772" w14:textId="203C0E6A" w:rsidR="00A74B49" w:rsidRPr="000440AB" w:rsidRDefault="00A74B49" w:rsidP="000B259C">
      <w:pPr>
        <w:spacing w:line="360" w:lineRule="auto"/>
        <w:ind w:right="11" w:firstLine="372"/>
        <w:jc w:val="both"/>
      </w:pPr>
      <w:r w:rsidRPr="000440AB">
        <w:t xml:space="preserve">Por otro lado, el acceso a la tecnología ha influido en el proceso de decisión de compra de los consumidores. En un estudio realizado por Google en el año 2011, indica que los consumidores buscan información a través de internet para tomar decisiones en cuanto a las marcas que van a elegir antes o en la tienda. Esto lo define como el momento cero de la verdad o </w:t>
      </w:r>
      <w:r w:rsidRPr="000440AB">
        <w:rPr>
          <w:i/>
          <w:iCs/>
        </w:rPr>
        <w:t>ZMOT</w:t>
      </w:r>
      <w:r w:rsidR="0056432C" w:rsidRPr="000440AB">
        <w:rPr>
          <w:i/>
          <w:iCs/>
        </w:rPr>
        <w:t xml:space="preserve"> (Zero Momento </w:t>
      </w:r>
      <w:proofErr w:type="spellStart"/>
      <w:r w:rsidR="0056432C" w:rsidRPr="000440AB">
        <w:rPr>
          <w:i/>
          <w:iCs/>
        </w:rPr>
        <w:t>Of</w:t>
      </w:r>
      <w:proofErr w:type="spellEnd"/>
      <w:r w:rsidR="0056432C" w:rsidRPr="000440AB">
        <w:rPr>
          <w:i/>
          <w:iCs/>
        </w:rPr>
        <w:t xml:space="preserve"> </w:t>
      </w:r>
      <w:proofErr w:type="spellStart"/>
      <w:r w:rsidR="0056432C" w:rsidRPr="000440AB">
        <w:rPr>
          <w:i/>
          <w:iCs/>
        </w:rPr>
        <w:t>Truth</w:t>
      </w:r>
      <w:proofErr w:type="spellEnd"/>
      <w:r w:rsidR="0056432C" w:rsidRPr="000440AB">
        <w:rPr>
          <w:i/>
          <w:iCs/>
        </w:rPr>
        <w:t>)</w:t>
      </w:r>
      <w:r w:rsidRPr="000440AB">
        <w:t xml:space="preserve"> por sus siglas en inglés (Google, 2014). </w:t>
      </w:r>
      <w:r w:rsidR="008A1E28" w:rsidRPr="000440AB">
        <w:t xml:space="preserve">A continuación </w:t>
      </w:r>
      <w:r w:rsidRPr="000440AB">
        <w:t xml:space="preserve"> se puede observar el nuevo modelo mental planteado por Google para el proceso de decisión de compra:</w:t>
      </w:r>
      <w:r w:rsidRPr="000440AB">
        <w:fldChar w:fldCharType="begin"/>
      </w:r>
      <w:r w:rsidR="005C7281">
        <w:instrText xml:space="preserve"> ADDIN ZOTERO_ITEM CSL_CITATION {"citationID":"yjOY0FSv","properties":{"formattedCitation":"(Gir\\uc0\\u243{}n &amp; Sof\\uc0\\u237{}a, n.d.)","plainCitation":"(Girón &amp; Sofía, n.d.)","noteIndex":0},"citationItems":[{"id":"QLGohdMl/k0EodpTv","uris":["http://zotero.org/users/11774286/items/7YL9GIM7"],"itemData":{"id":25,"type":"article-journal","language":"es","source":"Zotero","title":"Análisis de los principales factores que influyen en la decisión de compra de ropa en la industria Fast Fashion en mujeres de 18 a 37 años de los NSE Ay B, residentes de la zona 7 de Lima Metropolitana","author":[{"family":"Girón","given":"Castro"},{"family":"Sofía","given":"Melanie"}]}}],"schema":"https://github.com/citation-style-language/schema/raw/master/csl-citation.json"} </w:instrText>
      </w:r>
      <w:r w:rsidRPr="000440AB">
        <w:fldChar w:fldCharType="separate"/>
      </w:r>
      <w:r w:rsidRPr="000440AB">
        <w:rPr>
          <w:lang w:val="es-ES_tradnl"/>
        </w:rPr>
        <w:t xml:space="preserve">(Girón &amp; Sofía, </w:t>
      </w:r>
      <w:proofErr w:type="spellStart"/>
      <w:r w:rsidRPr="000440AB">
        <w:rPr>
          <w:lang w:val="es-ES_tradnl"/>
        </w:rPr>
        <w:t>n.d</w:t>
      </w:r>
      <w:proofErr w:type="spellEnd"/>
      <w:r w:rsidRPr="000440AB">
        <w:rPr>
          <w:lang w:val="es-ES_tradnl"/>
        </w:rPr>
        <w:t>.)</w:t>
      </w:r>
      <w:r w:rsidRPr="000440AB">
        <w:fldChar w:fldCharType="end"/>
      </w:r>
    </w:p>
    <w:p w14:paraId="682CFB88" w14:textId="265D8068" w:rsidR="00A74B49" w:rsidRPr="000440AB" w:rsidRDefault="009C737A" w:rsidP="00ED7CF9">
      <w:pPr>
        <w:pStyle w:val="T3"/>
      </w:pPr>
      <w:bookmarkStart w:id="59" w:name="_Toc159010470"/>
      <w:r w:rsidRPr="000440AB">
        <w:t>2.</w:t>
      </w:r>
      <w:r w:rsidR="00C52269">
        <w:t>2.</w:t>
      </w:r>
      <w:r w:rsidR="001A03D8" w:rsidRPr="000440AB">
        <w:t xml:space="preserve">9 </w:t>
      </w:r>
      <w:r w:rsidRPr="000440AB">
        <w:t>MODELO: EL MOMENTO ZERO DE LA VERDAD</w:t>
      </w:r>
      <w:bookmarkEnd w:id="59"/>
    </w:p>
    <w:p w14:paraId="2B2179EE" w14:textId="77777777" w:rsidR="008A1E28" w:rsidRPr="000440AB" w:rsidRDefault="008A1E28" w:rsidP="00915B71"/>
    <w:p w14:paraId="20BA7650" w14:textId="77777777" w:rsidR="00A74B49" w:rsidRPr="000440AB" w:rsidRDefault="00A74B49">
      <w:pPr>
        <w:pStyle w:val="Prrafodelista"/>
        <w:numPr>
          <w:ilvl w:val="0"/>
          <w:numId w:val="1"/>
        </w:numPr>
        <w:spacing w:line="360" w:lineRule="auto"/>
        <w:ind w:right="11"/>
        <w:jc w:val="both"/>
      </w:pPr>
      <w:r w:rsidRPr="000440AB">
        <w:t>Estimulo</w:t>
      </w:r>
    </w:p>
    <w:p w14:paraId="2C598FBD" w14:textId="77777777" w:rsidR="00A74B49" w:rsidRPr="000440AB" w:rsidRDefault="00A74B49">
      <w:pPr>
        <w:pStyle w:val="Prrafodelista"/>
        <w:numPr>
          <w:ilvl w:val="0"/>
          <w:numId w:val="1"/>
        </w:numPr>
        <w:spacing w:line="360" w:lineRule="auto"/>
        <w:ind w:right="11"/>
        <w:jc w:val="both"/>
        <w:rPr>
          <w:i/>
          <w:iCs/>
        </w:rPr>
      </w:pPr>
      <w:r w:rsidRPr="000440AB">
        <w:rPr>
          <w:i/>
          <w:iCs/>
        </w:rPr>
        <w:t>ZMOT</w:t>
      </w:r>
    </w:p>
    <w:p w14:paraId="02EC13BD" w14:textId="77777777" w:rsidR="00A74B49" w:rsidRPr="000440AB" w:rsidRDefault="00A74B49">
      <w:pPr>
        <w:pStyle w:val="Prrafodelista"/>
        <w:numPr>
          <w:ilvl w:val="0"/>
          <w:numId w:val="1"/>
        </w:numPr>
        <w:spacing w:line="360" w:lineRule="auto"/>
        <w:ind w:right="11"/>
        <w:jc w:val="both"/>
      </w:pPr>
      <w:r w:rsidRPr="000440AB">
        <w:t>Primer momento de la verdad</w:t>
      </w:r>
    </w:p>
    <w:p w14:paraId="35BDF77A" w14:textId="77777777" w:rsidR="00A74B49" w:rsidRPr="000440AB" w:rsidRDefault="00A74B49">
      <w:pPr>
        <w:pStyle w:val="Prrafodelista"/>
        <w:numPr>
          <w:ilvl w:val="0"/>
          <w:numId w:val="1"/>
        </w:numPr>
        <w:spacing w:line="360" w:lineRule="auto"/>
        <w:ind w:right="11"/>
        <w:jc w:val="both"/>
      </w:pPr>
      <w:r w:rsidRPr="000440AB">
        <w:t>Segundo momento de la verdad</w:t>
      </w:r>
    </w:p>
    <w:p w14:paraId="53CBD78B" w14:textId="77777777" w:rsidR="00A74B49" w:rsidRPr="000440AB" w:rsidRDefault="00A74B49" w:rsidP="00FA5908">
      <w:pPr>
        <w:spacing w:line="360" w:lineRule="auto"/>
        <w:ind w:right="11" w:firstLine="708"/>
        <w:jc w:val="both"/>
      </w:pPr>
      <w:r w:rsidRPr="000440AB">
        <w:fldChar w:fldCharType="begin"/>
      </w:r>
      <w:r w:rsidRPr="000440AB">
        <w:instrText xml:space="preserve"> ADDIN ZOTERO_ITEM CSL_CITATION {"citationID":"cZVBpkHD","properties":{"formattedCitation":"(Clavijo, n.d.)","plainCitation":"(Clavijo, n.d.)","noteIndex":0},"citationItems":[{"id":52,"uris":["http://zotero.org/users/local/eM76VacJ/items/IGCIFV9I"],"itemData":{"id":52,"type":"webpage","abstract":"Descubre qué es, cómo funciona y para qué sirve el comercio electrónico, así como las características que tiene y algunas buenas prácticas, consejos y ejemplos.","language":"es","title":"Qué es el comercio electrónico: características, ventajas y ejemplos","title-short":"Qué es el comercio electrónico","URL":"https://blog.hubspot.es/sales/comercio-electronico","author":[{"family":"Clavijo","given":"Camilo"}],"accessed":{"date-parts":[["2023",6,20]]}}}],"schema":"https://github.com/citation-style-language/schema/raw/master/csl-citation.json"} </w:instrText>
      </w:r>
      <w:r w:rsidRPr="000440AB">
        <w:fldChar w:fldCharType="separate"/>
      </w:r>
      <w:r w:rsidRPr="000440AB">
        <w:t xml:space="preserve">(Clavijo, </w:t>
      </w:r>
      <w:proofErr w:type="spellStart"/>
      <w:r w:rsidRPr="000440AB">
        <w:t>n.d</w:t>
      </w:r>
      <w:proofErr w:type="spellEnd"/>
      <w:r w:rsidRPr="000440AB">
        <w:t>.)</w:t>
      </w:r>
      <w:r w:rsidRPr="000440AB">
        <w:fldChar w:fldCharType="end"/>
      </w:r>
    </w:p>
    <w:p w14:paraId="1E5D9BCF" w14:textId="77777777" w:rsidR="000B259C" w:rsidRPr="000440AB" w:rsidRDefault="000B259C" w:rsidP="00FA5908">
      <w:pPr>
        <w:spacing w:line="360" w:lineRule="auto"/>
        <w:ind w:right="11" w:firstLine="708"/>
        <w:jc w:val="both"/>
      </w:pPr>
    </w:p>
    <w:p w14:paraId="1F4C7C43" w14:textId="4898E24B" w:rsidR="00A74B49" w:rsidRPr="000440AB" w:rsidRDefault="00A74B49" w:rsidP="00FA5908">
      <w:pPr>
        <w:spacing w:line="360" w:lineRule="auto"/>
        <w:ind w:right="11" w:firstLine="708"/>
        <w:jc w:val="both"/>
      </w:pPr>
      <w:r w:rsidRPr="000440AB">
        <w:t xml:space="preserve">Este modelo toma en cuenta que los consumidores se han vuelto más desconfiados y prefieren analizar los productos antes de comprarlos, por lo que el consumidor recibe un estímulo ya sea a través de televisión, digital, radio, prensa o cualquier otro medio de comunicación y, si es </w:t>
      </w:r>
      <w:r w:rsidRPr="000440AB">
        <w:lastRenderedPageBreak/>
        <w:t xml:space="preserve">de su interés, buscará información a través de internet mediante motores de búsqueda, videos de experiencias en el servicio o producto, </w:t>
      </w:r>
      <w:r w:rsidRPr="000440AB">
        <w:rPr>
          <w:i/>
          <w:iCs/>
        </w:rPr>
        <w:t>blogs</w:t>
      </w:r>
      <w:r w:rsidRPr="000440AB">
        <w:t xml:space="preserve"> y un sinfín de nuevos puntos de contacto con información valiosa que le permitirá tomar la mejor decisión. Esto es definido como el momento cero de la verdad y, una vez que el consumidor ha recaudado toda la información necesaria, irá a la góndola directamente a comprar el producto (primer momento de la verdad). El segundo momento de la verdad se da cuando el consumidor utiliza el producto y tiene una experiencia con el mismo, lo que conllevará a que lo recomiende o no a través de internet y se inicie nuevamente el ciclo.</w:t>
      </w:r>
      <w:r w:rsidRPr="000440AB">
        <w:fldChar w:fldCharType="begin"/>
      </w:r>
      <w:r w:rsidR="005C7281">
        <w:instrText xml:space="preserve"> ADDIN ZOTERO_ITEM CSL_CITATION {"citationID":"19O7qQUh","properties":{"formattedCitation":"(Garc\\uc0\\u233{}s-Giraldo &amp; Valencia-Arias, n.d.)","plainCitation":"(Garcés-Giraldo &amp; Valencia-Arias, n.d.)","noteIndex":0},"citationItems":[{"id":"QLGohdMl/43xnVDca","uris":["http://zotero.org/users/11774286/items/YUBH2C24"],"itemData":{"id":9,"type":"article-journal","collection-title":"Octubre 2022","title":"Factores determinantes en la decisión de compra a través de medios virtuales en millennials","URL":"https://www.scielo.cl/scielo.php?pid=S0718-07642022000500071&amp;script=sci_arttext","author":[{"literal":"Garcés-Giraldo"},{"literal":"Valencia-Arias"}]}}],"schema":"https://github.com/citation-style-language/schema/raw/master/csl-citation.json"} </w:instrText>
      </w:r>
      <w:r w:rsidRPr="000440AB">
        <w:fldChar w:fldCharType="separate"/>
      </w:r>
      <w:r w:rsidRPr="000440AB">
        <w:rPr>
          <w:lang w:val="es-ES_tradnl"/>
        </w:rPr>
        <w:t xml:space="preserve">(Garcés-Giraldo &amp; Valencia-Arias, </w:t>
      </w:r>
      <w:proofErr w:type="spellStart"/>
      <w:r w:rsidRPr="000440AB">
        <w:rPr>
          <w:lang w:val="es-ES_tradnl"/>
        </w:rPr>
        <w:t>n.d</w:t>
      </w:r>
      <w:proofErr w:type="spellEnd"/>
      <w:r w:rsidRPr="000440AB">
        <w:rPr>
          <w:lang w:val="es-ES_tradnl"/>
        </w:rPr>
        <w:t>.)</w:t>
      </w:r>
      <w:r w:rsidRPr="000440AB">
        <w:fldChar w:fldCharType="end"/>
      </w:r>
    </w:p>
    <w:p w14:paraId="5447E1F1" w14:textId="60D7885E" w:rsidR="00A74B49" w:rsidRPr="000440AB" w:rsidRDefault="00A74B49" w:rsidP="00FA5908">
      <w:pPr>
        <w:spacing w:after="2" w:line="360" w:lineRule="auto"/>
        <w:jc w:val="both"/>
      </w:pPr>
      <w:r w:rsidRPr="000440AB">
        <w:t xml:space="preserve">La influencia de las redes sociales y la confianza en las opiniones de otros clientes son factores que influyen en el proceso de decisión de compra de </w:t>
      </w:r>
      <w:r w:rsidR="0078660D" w:rsidRPr="000440AB">
        <w:t>la generación Y (</w:t>
      </w:r>
      <w:r w:rsidR="003C7C30" w:rsidRPr="003C7C30">
        <w:rPr>
          <w:i/>
          <w:iCs/>
        </w:rPr>
        <w:t>millennials</w:t>
      </w:r>
      <w:r w:rsidR="0078660D" w:rsidRPr="000440AB">
        <w:t>)</w:t>
      </w:r>
      <w:r w:rsidR="00B2595D" w:rsidRPr="000440AB">
        <w:t xml:space="preserve">. </w:t>
      </w:r>
      <w:r w:rsidRPr="000440AB">
        <w:t>Estos aspectos son fundamentales para qué las marcas adapten sus estrategias de marketing y se enfoquen de manera efectiva en estas generaciones, adaptándose a sus necesidades y preferencias.</w:t>
      </w:r>
    </w:p>
    <w:p w14:paraId="3C145BD4" w14:textId="77777777" w:rsidR="00915B71" w:rsidRPr="000440AB" w:rsidRDefault="00915B71" w:rsidP="009C737A">
      <w:pPr>
        <w:pStyle w:val="T3"/>
      </w:pPr>
      <w:bookmarkStart w:id="60" w:name="_Toc153028237"/>
    </w:p>
    <w:p w14:paraId="5EB17FC3" w14:textId="16507CFA" w:rsidR="00A74B49" w:rsidRPr="000440AB" w:rsidRDefault="009C737A" w:rsidP="009C737A">
      <w:pPr>
        <w:pStyle w:val="T3"/>
      </w:pPr>
      <w:bookmarkStart w:id="61" w:name="_Toc159010471"/>
      <w:r w:rsidRPr="000440AB">
        <w:t>2.</w:t>
      </w:r>
      <w:r w:rsidR="00C52269">
        <w:t>2.</w:t>
      </w:r>
      <w:r w:rsidR="001A03D8" w:rsidRPr="000440AB">
        <w:t>10</w:t>
      </w:r>
      <w:r w:rsidRPr="000440AB">
        <w:t xml:space="preserve">. LOS </w:t>
      </w:r>
      <w:r w:rsidR="003C7C30" w:rsidRPr="003C7C30">
        <w:rPr>
          <w:i/>
        </w:rPr>
        <w:t>MILLENNIALS</w:t>
      </w:r>
      <w:bookmarkEnd w:id="60"/>
      <w:bookmarkEnd w:id="61"/>
    </w:p>
    <w:p w14:paraId="044F56FB" w14:textId="77777777" w:rsidR="000B259C" w:rsidRPr="000440AB" w:rsidRDefault="000B259C" w:rsidP="009C737A">
      <w:pPr>
        <w:pStyle w:val="T3"/>
      </w:pPr>
    </w:p>
    <w:p w14:paraId="62120E24" w14:textId="53AEF678" w:rsidR="00A74B49" w:rsidRPr="000440AB" w:rsidRDefault="00A74B49" w:rsidP="000B259C">
      <w:pPr>
        <w:spacing w:after="2" w:line="360" w:lineRule="auto"/>
        <w:ind w:left="86" w:firstLine="286"/>
        <w:jc w:val="both"/>
      </w:pPr>
      <w:r w:rsidRPr="000440AB">
        <w:t xml:space="preserve">La decisión de compra en línea en los </w:t>
      </w:r>
      <w:r w:rsidR="003C7C30" w:rsidRPr="003C7C30">
        <w:rPr>
          <w:i/>
        </w:rPr>
        <w:t>Millennials</w:t>
      </w:r>
      <w:r w:rsidRPr="000440AB">
        <w:t xml:space="preserve"> está fuertemente influenciada por la alta presencia digital de las empresas en redes sociales. La generación </w:t>
      </w:r>
      <w:r w:rsidR="0078660D" w:rsidRPr="000440AB">
        <w:t>Y (</w:t>
      </w:r>
      <w:r w:rsidR="003C7C30" w:rsidRPr="003C7C30">
        <w:rPr>
          <w:i/>
        </w:rPr>
        <w:t>millennials</w:t>
      </w:r>
      <w:r w:rsidR="0078660D" w:rsidRPr="000440AB">
        <w:t>)</w:t>
      </w:r>
      <w:r w:rsidRPr="000440AB">
        <w:t xml:space="preserve"> prefiere a las empresas activas en redes sociales, es una generación muy visual, por lo que le gustan las redes donde se priorizan las imágenes, el móvil es una absoluta prioridad, así como tener conexión continua a internet, consideran a las redes sociales una fuente decisiva a la hora de decidir una compra. </w:t>
      </w:r>
      <w:r w:rsidRPr="000440AB">
        <w:fldChar w:fldCharType="begin"/>
      </w:r>
      <w:r w:rsidR="005C7281">
        <w:instrText xml:space="preserve"> ADDIN ZOTERO_ITEM CSL_CITATION {"citationID":"Eh4p5zUU","properties":{"formattedCitation":"(Quevedo et al., 2018)","plainCitation":"(Quevedo et al., 2018)","noteIndex":0},"citationItems":[{"id":"QLGohdMl/gFoPJkzp","uris":["http://zotero.org/users/11774286/items/XGEZ7762"],"itemData":{"id":16,"type":"article-journal","abstract":"On the one hand, in Colombia, electronic commerce has taken on an important dynamic of growth, and on the other hand, the importance of the generation of Millennials in current commerce has been highlighted, given the foregoing, in the present investigation the purchasing behavior will be analyzed. reflected as determining factors in the purchase decision through digital platforms, in order to be used by the trade and potentialize the different commercial strategies focused on improving increasingly the online shopping experience, promoting confidence and security.","DOI":"10.13140/RG.2.2.23176.47367","language":"es","note":"publisher: 19649","source":"DOI.org (Datacite)","title":"Factores determinantes para la decisión de compra por plataformas digitales para los Millennials ubicados en Bogotá","URL":"http://rgdoi.net/10.13140/RG.2.2.23176.47367","author":[{"family":"Quevedo","given":"Mónica Cancino"},{"family":"Chaparro","given":"Alberto"},{"family":"Rumierk","given":"Natalia Puentes"},{"family":"Lady Viviana Rojas Varela","given":""},{"family":"Uribe","given":"Rafael Perez"}],"accessed":{"date-parts":[["2023",5,27]]},"issued":{"date-parts":[["2018"]]}}}],"schema":"https://github.com/citation-style-language/schema/raw/master/csl-citation.json"} </w:instrText>
      </w:r>
      <w:r w:rsidRPr="000440AB">
        <w:fldChar w:fldCharType="separate"/>
      </w:r>
      <w:r w:rsidRPr="000440AB">
        <w:rPr>
          <w:lang w:val="es-ES_tradnl"/>
        </w:rPr>
        <w:t>(Quevedo et al., 2018)</w:t>
      </w:r>
      <w:r w:rsidRPr="000440AB">
        <w:fldChar w:fldCharType="end"/>
      </w:r>
      <w:r w:rsidRPr="000440AB">
        <w:t xml:space="preserve"> Los </w:t>
      </w:r>
      <w:r w:rsidR="003C7C30" w:rsidRPr="003C7C30">
        <w:rPr>
          <w:i/>
        </w:rPr>
        <w:t>millennials</w:t>
      </w:r>
      <w:r w:rsidRPr="000440AB">
        <w:t xml:space="preserve"> por ser nativos digitales les gusta investigar productos, leer reseñas y opiniones, y comparar opciones antes de tomar decisiones de compra. Las redes sociales se han convertido en una herramienta clave en este proceso, ya que los </w:t>
      </w:r>
      <w:r w:rsidR="003C7C30" w:rsidRPr="003C7C30">
        <w:rPr>
          <w:i/>
        </w:rPr>
        <w:t>Millennials</w:t>
      </w:r>
      <w:r w:rsidRPr="000440AB">
        <w:t xml:space="preserve"> confían en ellas como fuentes de información y recomendaciones.</w:t>
      </w:r>
    </w:p>
    <w:p w14:paraId="69B56F5D" w14:textId="77777777" w:rsidR="00A74B49" w:rsidRDefault="00A74B49" w:rsidP="00FA5908">
      <w:pPr>
        <w:spacing w:line="360" w:lineRule="auto"/>
        <w:jc w:val="both"/>
      </w:pPr>
      <w:r w:rsidRPr="000440AB">
        <w:tab/>
      </w:r>
    </w:p>
    <w:p w14:paraId="1B3976CE" w14:textId="77777777" w:rsidR="00A6244C" w:rsidRDefault="00A6244C" w:rsidP="00FA5908">
      <w:pPr>
        <w:spacing w:line="360" w:lineRule="auto"/>
        <w:jc w:val="both"/>
      </w:pPr>
    </w:p>
    <w:p w14:paraId="4B41374A" w14:textId="77777777" w:rsidR="00A6244C" w:rsidRDefault="00A6244C" w:rsidP="00FA5908">
      <w:pPr>
        <w:spacing w:line="360" w:lineRule="auto"/>
        <w:jc w:val="both"/>
      </w:pPr>
    </w:p>
    <w:p w14:paraId="116312CA" w14:textId="77777777" w:rsidR="004923DE" w:rsidRDefault="004923DE" w:rsidP="00FA5908">
      <w:pPr>
        <w:spacing w:line="360" w:lineRule="auto"/>
        <w:jc w:val="both"/>
      </w:pPr>
    </w:p>
    <w:p w14:paraId="171C9C06" w14:textId="77777777" w:rsidR="004923DE" w:rsidRDefault="004923DE" w:rsidP="00FA5908">
      <w:pPr>
        <w:spacing w:line="360" w:lineRule="auto"/>
        <w:jc w:val="both"/>
      </w:pPr>
    </w:p>
    <w:p w14:paraId="1D1B87F2" w14:textId="77777777" w:rsidR="004923DE" w:rsidRDefault="004923DE" w:rsidP="00FA5908">
      <w:pPr>
        <w:spacing w:line="360" w:lineRule="auto"/>
        <w:jc w:val="both"/>
      </w:pPr>
    </w:p>
    <w:p w14:paraId="185EEF2C" w14:textId="77777777" w:rsidR="00A6244C" w:rsidRDefault="00A6244C" w:rsidP="00FA5908">
      <w:pPr>
        <w:spacing w:line="360" w:lineRule="auto"/>
        <w:jc w:val="both"/>
      </w:pPr>
    </w:p>
    <w:p w14:paraId="7D861418" w14:textId="3C2BB437" w:rsidR="001A03D8" w:rsidRDefault="00107F47" w:rsidP="00EB7947">
      <w:pPr>
        <w:pStyle w:val="T3"/>
        <w:spacing w:line="360" w:lineRule="auto"/>
        <w:rPr>
          <w:rStyle w:val="T2Car"/>
        </w:rPr>
      </w:pPr>
      <w:bookmarkStart w:id="62" w:name="_Toc159010472"/>
      <w:r w:rsidRPr="000440AB">
        <w:lastRenderedPageBreak/>
        <w:t>2.</w:t>
      </w:r>
      <w:r w:rsidR="00C52269">
        <w:t>3</w:t>
      </w:r>
      <w:r w:rsidRPr="000440AB">
        <w:t xml:space="preserve"> </w:t>
      </w:r>
      <w:r w:rsidR="0012474C" w:rsidRPr="000440AB">
        <w:rPr>
          <w:rStyle w:val="T2Car"/>
        </w:rPr>
        <w:t>TEORÍAS DE SUSTENTO</w:t>
      </w:r>
      <w:bookmarkEnd w:id="62"/>
    </w:p>
    <w:p w14:paraId="6C5B3A73" w14:textId="14CFDBBB" w:rsidR="00EB7947" w:rsidRPr="00EB7947" w:rsidRDefault="00EB7947" w:rsidP="00EB7947">
      <w:pPr>
        <w:pStyle w:val="T4"/>
        <w:spacing w:line="360" w:lineRule="auto"/>
        <w:rPr>
          <w:iCs/>
        </w:rPr>
      </w:pPr>
      <w:bookmarkStart w:id="63" w:name="_Toc159010473"/>
      <w:r w:rsidRPr="000440AB">
        <w:t>2.</w:t>
      </w:r>
      <w:r>
        <w:t xml:space="preserve">3.1 </w:t>
      </w:r>
      <w:r w:rsidRPr="00EB7947">
        <w:rPr>
          <w:iCs/>
        </w:rPr>
        <w:t>BASES TEÓRICAS</w:t>
      </w:r>
      <w:bookmarkEnd w:id="63"/>
    </w:p>
    <w:p w14:paraId="2163CA47" w14:textId="2566767F" w:rsidR="00A74B49" w:rsidRPr="000440AB" w:rsidRDefault="00107F47" w:rsidP="00107F47">
      <w:pPr>
        <w:pStyle w:val="T4"/>
      </w:pPr>
      <w:bookmarkStart w:id="64" w:name="_Toc153028239"/>
      <w:bookmarkStart w:id="65" w:name="_Toc159010474"/>
      <w:r w:rsidRPr="000440AB">
        <w:t>2.</w:t>
      </w:r>
      <w:r w:rsidR="00EB7947">
        <w:t>3</w:t>
      </w:r>
      <w:r w:rsidRPr="000440AB">
        <w:t xml:space="preserve"> </w:t>
      </w:r>
      <w:r w:rsidR="00C07C2D" w:rsidRPr="000440AB">
        <w:rPr>
          <w:i/>
        </w:rPr>
        <w:t>CUSTOMER JOURNEY MAP</w:t>
      </w:r>
      <w:bookmarkEnd w:id="64"/>
      <w:bookmarkEnd w:id="65"/>
    </w:p>
    <w:p w14:paraId="07AEA76D" w14:textId="464CCAD7" w:rsidR="00A74B49" w:rsidRPr="000440AB" w:rsidRDefault="00A74B49" w:rsidP="00915B71">
      <w:pPr>
        <w:spacing w:after="2" w:line="360" w:lineRule="auto"/>
        <w:ind w:left="86" w:firstLine="622"/>
        <w:jc w:val="both"/>
      </w:pPr>
      <w:r w:rsidRPr="000440AB">
        <w:t xml:space="preserve">Como herramienta de análisis y síntesis El </w:t>
      </w:r>
      <w:r w:rsidR="00C07C2D" w:rsidRPr="000440AB">
        <w:rPr>
          <w:i/>
        </w:rPr>
        <w:t>Customer Journey Map</w:t>
      </w:r>
      <w:r w:rsidRPr="000440AB">
        <w:t xml:space="preserve"> no es más que el camino que realiza el consumidor en cualquier proceso de venta; tanto online como offline. Cualquier marca y producto que exista debe saber cuál es ese camino para mejorar los procesos de venta, de comunicación, etc. Todo ello para prever posibles problemas que puedan surgir, y, en base a ello plantear las distintas soluciones </w:t>
      </w:r>
      <w:r w:rsidRPr="000440AB">
        <w:fldChar w:fldCharType="begin"/>
      </w:r>
      <w:r w:rsidRPr="000440AB">
        <w:instrText xml:space="preserve"> ADDIN ZOTERO_ITEM CSL_CITATION {"citationID":"9DHEVJVM","properties":{"formattedCitation":"(Collage De Ideas, 2019)","plainCitation":"(Collage De Ideas, 2019)","noteIndex":0},"citationItems":[{"id":45,"uris":["http://zotero.org/users/local/eM76VacJ/items/HNQKZPCX"],"itemData":{"id":45,"type":"motion_picture","abstract":"Este video es un TUTORIAL para aprender a hacer un COSTUMER JOURNEY map en menos de 5 minutos con una HERRAMIENTA GRATUITA. Si quieres saber cómo hacer un customer journey map, ¡este es tu video! \n\nAdemás enseño un proyecto de mi carrera basado en esta herramienta y muchos ejemplos para que tengas inspiración a la hora de crear tu propio customer journey map. \n\n</w:instrText>
      </w:r>
      <w:r w:rsidRPr="000440AB">
        <w:rPr>
          <w:rFonts w:ascii="Segoe UI Emoji" w:hAnsi="Segoe UI Emoji" w:cs="Segoe UI Emoji"/>
        </w:rPr>
        <w:instrText>🚀</w:instrText>
      </w:r>
      <w:r w:rsidRPr="000440AB">
        <w:instrText xml:space="preserve">¡Bienvenidos al canal de DISEÑO INDUSTRIAL de Youtube! </w:instrText>
      </w:r>
      <w:r w:rsidRPr="000440AB">
        <w:rPr>
          <w:rFonts w:ascii="Segoe UI Emoji" w:hAnsi="Segoe UI Emoji" w:cs="Segoe UI Emoji"/>
        </w:rPr>
        <w:instrText>👈</w:instrText>
      </w:r>
      <w:r w:rsidRPr="000440AB">
        <w:instrText xml:space="preserve">\nhttps://www.youtube.com/user/iRleBlog...\n\nAquí ENCONTRARÁS TODA LA INFORMACIÓN QUE NADIE MÁS TE HA DADO. </w:instrText>
      </w:r>
      <w:r w:rsidRPr="000440AB">
        <w:rPr>
          <w:rFonts w:ascii="Segoe UI Emoji" w:hAnsi="Segoe UI Emoji" w:cs="Segoe UI Emoji"/>
        </w:rPr>
        <w:instrText>🤫</w:instrText>
      </w:r>
      <w:r w:rsidRPr="000440AB">
        <w:instrText xml:space="preserve">\n► ¿TENDENCIAS en diseño industrial? </w:instrText>
      </w:r>
      <w:r w:rsidRPr="000440AB">
        <w:rPr>
          <w:rFonts w:ascii="Segoe UI Emoji" w:hAnsi="Segoe UI Emoji" w:cs="Segoe UI Emoji"/>
        </w:rPr>
        <w:instrText>👉</w:instrText>
      </w:r>
      <w:r w:rsidRPr="000440AB">
        <w:instrText>   • </w:instrText>
      </w:r>
      <w:r w:rsidRPr="000440AB">
        <w:rPr>
          <w:rFonts w:ascii="Segoe UI Emoji" w:hAnsi="Segoe UI Emoji" w:cs="Segoe UI Emoji"/>
        </w:rPr>
        <w:instrText>📕</w:instrText>
      </w:r>
      <w:r w:rsidRPr="000440AB">
        <w:instrText> Guía de Tendenc...  \n\n</w:instrText>
      </w:r>
      <w:r w:rsidRPr="000440AB">
        <w:rPr>
          <w:rFonts w:ascii="Segoe UI Emoji" w:hAnsi="Segoe UI Emoji" w:cs="Segoe UI Emoji"/>
        </w:rPr>
        <w:instrText>🙋</w:instrText>
      </w:r>
      <w:r w:rsidRPr="000440AB">
        <w:instrText>‍♂️ Mi CONTENIDO IMPRESCINDIBLE:\n</w:instrText>
      </w:r>
      <w:r w:rsidRPr="000440AB">
        <w:rPr>
          <w:rFonts w:ascii="MS Gothic" w:eastAsia="MS Gothic" w:hAnsi="MS Gothic" w:cs="MS Gothic" w:hint="eastAsia"/>
        </w:rPr>
        <w:instrText>╰</w:instrText>
      </w:r>
      <w:r w:rsidRPr="000440AB">
        <w:instrText xml:space="preserve"> </w:instrText>
      </w:r>
      <w:r w:rsidRPr="000440AB">
        <w:rPr>
          <w:rFonts w:ascii="Segoe UI Emoji" w:hAnsi="Segoe UI Emoji" w:cs="Segoe UI Emoji"/>
        </w:rPr>
        <w:instrText>🤯</w:instrText>
      </w:r>
      <w:r w:rsidRPr="000440AB">
        <w:instrText>CURSO GRATIS de DISEÑO con Inteligencia Artificial ►   • </w:instrText>
      </w:r>
      <w:r w:rsidRPr="000440AB">
        <w:rPr>
          <w:rFonts w:ascii="Segoe UI Emoji" w:hAnsi="Segoe UI Emoji" w:cs="Segoe UI Emoji"/>
        </w:rPr>
        <w:instrText>💥</w:instrText>
      </w:r>
      <w:r w:rsidRPr="000440AB">
        <w:instrText>Diseño con IA (I...  \n</w:instrText>
      </w:r>
      <w:r w:rsidRPr="000440AB">
        <w:rPr>
          <w:rFonts w:ascii="MS Gothic" w:eastAsia="MS Gothic" w:hAnsi="MS Gothic" w:cs="MS Gothic" w:hint="eastAsia"/>
        </w:rPr>
        <w:instrText>╰</w:instrText>
      </w:r>
      <w:r w:rsidRPr="000440AB">
        <w:instrText xml:space="preserve"> </w:instrText>
      </w:r>
      <w:r w:rsidRPr="000440AB">
        <w:rPr>
          <w:rFonts w:ascii="Segoe UI Emoji" w:hAnsi="Segoe UI Emoji" w:cs="Segoe UI Emoji"/>
        </w:rPr>
        <w:instrText>🤔</w:instrText>
      </w:r>
      <w:r w:rsidRPr="000440AB">
        <w:instrText xml:space="preserve"> TODO sobre ESTUDIAR Diseño Industrial ►    • </w:instrText>
      </w:r>
      <w:r w:rsidRPr="000440AB">
        <w:rPr>
          <w:rFonts w:ascii="Segoe UI Emoji" w:hAnsi="Segoe UI Emoji" w:cs="Segoe UI Emoji"/>
        </w:rPr>
        <w:instrText>📌</w:instrText>
      </w:r>
      <w:r w:rsidRPr="000440AB">
        <w:instrText>ESTUDIAR la carr...  \n</w:instrText>
      </w:r>
      <w:r w:rsidRPr="000440AB">
        <w:rPr>
          <w:rFonts w:ascii="MS Gothic" w:eastAsia="MS Gothic" w:hAnsi="MS Gothic" w:cs="MS Gothic" w:hint="eastAsia"/>
        </w:rPr>
        <w:instrText>╰</w:instrText>
      </w:r>
      <w:r w:rsidRPr="000440AB">
        <w:instrText xml:space="preserve"> </w:instrText>
      </w:r>
      <w:r w:rsidRPr="000440AB">
        <w:rPr>
          <w:rFonts w:ascii="Segoe UI Emoji" w:hAnsi="Segoe UI Emoji" w:cs="Segoe UI Emoji"/>
        </w:rPr>
        <w:instrText>💡</w:instrText>
      </w:r>
      <w:r w:rsidRPr="000440AB">
        <w:instrText>Qué es el DESIGN THINKING</w:instrText>
      </w:r>
      <w:r w:rsidRPr="000440AB">
        <w:rPr>
          <w:rFonts w:ascii="Segoe UI Emoji" w:hAnsi="Segoe UI Emoji" w:cs="Segoe UI Emoji"/>
        </w:rPr>
        <w:instrText>❓</w:instrText>
      </w:r>
      <w:r w:rsidRPr="000440AB">
        <w:instrText>►    • </w:instrText>
      </w:r>
      <w:r w:rsidRPr="000440AB">
        <w:rPr>
          <w:rFonts w:ascii="Segoe UI Emoji" w:hAnsi="Segoe UI Emoji" w:cs="Segoe UI Emoji"/>
        </w:rPr>
        <w:instrText>💡</w:instrText>
      </w:r>
      <w:r w:rsidRPr="000440AB">
        <w:instrText>Qué es el DESIGN...  \n</w:instrText>
      </w:r>
      <w:r w:rsidRPr="000440AB">
        <w:rPr>
          <w:rFonts w:ascii="MS Gothic" w:eastAsia="MS Gothic" w:hAnsi="MS Gothic" w:cs="MS Gothic" w:hint="eastAsia"/>
        </w:rPr>
        <w:instrText>╰</w:instrText>
      </w:r>
      <w:r w:rsidRPr="000440AB">
        <w:instrText xml:space="preserve"> </w:instrText>
      </w:r>
      <w:r w:rsidRPr="000440AB">
        <w:rPr>
          <w:rFonts w:ascii="Segoe UI Emoji" w:hAnsi="Segoe UI Emoji" w:cs="Segoe UI Emoji"/>
        </w:rPr>
        <w:instrText>🛠️</w:instrText>
      </w:r>
      <w:r w:rsidRPr="000440AB">
        <w:instrText xml:space="preserve"> PROYECTOS REALES de Diseño Industrial ►   • DISEÑO INDUSTRIAL...  \n</w:instrText>
      </w:r>
      <w:r w:rsidRPr="000440AB">
        <w:rPr>
          <w:rFonts w:ascii="MS Gothic" w:eastAsia="MS Gothic" w:hAnsi="MS Gothic" w:cs="MS Gothic" w:hint="eastAsia"/>
        </w:rPr>
        <w:instrText>╰</w:instrText>
      </w:r>
      <w:r w:rsidRPr="000440AB">
        <w:instrText xml:space="preserve"> </w:instrText>
      </w:r>
      <w:r w:rsidRPr="000440AB">
        <w:rPr>
          <w:rFonts w:ascii="Segoe UI Emoji" w:hAnsi="Segoe UI Emoji" w:cs="Segoe UI Emoji"/>
        </w:rPr>
        <w:instrText>😱</w:instrText>
      </w:r>
      <w:r w:rsidRPr="000440AB">
        <w:instrText xml:space="preserve"> [SUPER TOUR] Taller de Diseño Industrial ►   • </w:instrText>
      </w:r>
      <w:r w:rsidRPr="000440AB">
        <w:rPr>
          <w:rFonts w:ascii="Segoe UI Emoji" w:hAnsi="Segoe UI Emoji" w:cs="Segoe UI Emoji"/>
        </w:rPr>
        <w:instrText>😱</w:instrText>
      </w:r>
      <w:r w:rsidRPr="000440AB">
        <w:instrText> ¿CÓMO es un TAL...  \n</w:instrText>
      </w:r>
      <w:r w:rsidRPr="000440AB">
        <w:rPr>
          <w:rFonts w:ascii="MS Gothic" w:eastAsia="MS Gothic" w:hAnsi="MS Gothic" w:cs="MS Gothic" w:hint="eastAsia"/>
        </w:rPr>
        <w:instrText>╰</w:instrText>
      </w:r>
      <w:r w:rsidRPr="000440AB">
        <w:instrText xml:space="preserve"> </w:instrText>
      </w:r>
      <w:r w:rsidRPr="000440AB">
        <w:rPr>
          <w:rFonts w:ascii="Segoe UI Emoji" w:hAnsi="Segoe UI Emoji" w:cs="Segoe UI Emoji"/>
        </w:rPr>
        <w:instrText>✍️</w:instrText>
      </w:r>
      <w:r w:rsidRPr="000440AB">
        <w:instrText>TIPS PORTAFOLIO ►    • CÓMO HACER UN POR...  \n</w:instrText>
      </w:r>
      <w:r w:rsidRPr="000440AB">
        <w:rPr>
          <w:rFonts w:ascii="MS Gothic" w:eastAsia="MS Gothic" w:hAnsi="MS Gothic" w:cs="MS Gothic" w:hint="eastAsia"/>
        </w:rPr>
        <w:instrText>╰</w:instrText>
      </w:r>
      <w:r w:rsidRPr="000440AB">
        <w:instrText xml:space="preserve"> </w:instrText>
      </w:r>
      <w:r w:rsidRPr="000440AB">
        <w:rPr>
          <w:rFonts w:ascii="Segoe UI Emoji" w:hAnsi="Segoe UI Emoji" w:cs="Segoe UI Emoji"/>
        </w:rPr>
        <w:instrText>✈️</w:instrText>
      </w:r>
      <w:r w:rsidRPr="000440AB">
        <w:instrText xml:space="preserve"> MI EXPERIENCIA ESTUDIANDO DISEÑO en España y Suecia. ►    • </w:instrText>
      </w:r>
      <w:r w:rsidRPr="000440AB">
        <w:rPr>
          <w:rFonts w:ascii="Segoe UI Emoji" w:hAnsi="Segoe UI Emoji" w:cs="Segoe UI Emoji"/>
        </w:rPr>
        <w:instrText>😱</w:instrText>
      </w:r>
      <w:r w:rsidRPr="000440AB">
        <w:instrText xml:space="preserve">Os enseño el EST...  \n\n¡Este es tu canal al </w:instrText>
      </w:r>
      <w:r w:rsidRPr="000440AB">
        <w:rPr>
          <w:rFonts w:ascii="Segoe UI Emoji" w:hAnsi="Segoe UI Emoji" w:cs="Segoe UI Emoji"/>
        </w:rPr>
        <w:instrText>💯</w:instrText>
      </w:r>
      <w:r w:rsidRPr="000440AB">
        <w:instrText xml:space="preserve">%!\nSi quieres formar parte de esta comunidad, </w:instrText>
      </w:r>
      <w:r w:rsidRPr="000440AB">
        <w:rPr>
          <w:rFonts w:ascii="Segoe UI Emoji" w:hAnsi="Segoe UI Emoji" w:cs="Segoe UI Emoji"/>
        </w:rPr>
        <w:instrText>❗</w:instrText>
      </w:r>
      <w:r w:rsidRPr="000440AB">
        <w:instrText xml:space="preserve">SUSCRÍBETE </w:instrText>
      </w:r>
      <w:r w:rsidRPr="000440AB">
        <w:rPr>
          <w:rFonts w:ascii="Segoe UI Emoji" w:hAnsi="Segoe UI Emoji" w:cs="Segoe UI Emoji"/>
        </w:rPr>
        <w:instrText>🔔❗</w:instrText>
      </w:r>
      <w:r w:rsidRPr="000440AB">
        <w:instrText xml:space="preserve">\nhttps://www.youtube.com/user/iRleBlog...\n\n—— </w:instrText>
      </w:r>
      <w:r w:rsidRPr="000440AB">
        <w:rPr>
          <w:rFonts w:ascii="Segoe UI Emoji" w:hAnsi="Segoe UI Emoji" w:cs="Segoe UI Emoji"/>
        </w:rPr>
        <w:instrText>🌎</w:instrText>
      </w:r>
      <w:r w:rsidRPr="000440AB">
        <w:instrText xml:space="preserve"> Universo Collage de !deas </w:instrText>
      </w:r>
      <w:r w:rsidRPr="000440AB">
        <w:rPr>
          <w:rFonts w:ascii="Segoe UI Emoji" w:hAnsi="Segoe UI Emoji" w:cs="Segoe UI Emoji"/>
        </w:rPr>
        <w:instrText>👇</w:instrText>
      </w:r>
      <w:r w:rsidRPr="000440AB">
        <w:instrText xml:space="preserve"> ——\n\n</w:instrText>
      </w:r>
      <w:r w:rsidRPr="000440AB">
        <w:rPr>
          <w:rFonts w:ascii="Segoe UI Emoji" w:hAnsi="Segoe UI Emoji" w:cs="Segoe UI Emoji"/>
        </w:rPr>
        <w:instrText>🤑</w:instrText>
      </w:r>
      <w:r w:rsidRPr="000440AB">
        <w:instrText xml:space="preserve"> RECURSOS GRATIS para DISEÑAR </w:instrText>
      </w:r>
      <w:r w:rsidRPr="000440AB">
        <w:rPr>
          <w:rFonts w:ascii="Segoe UI Emoji" w:hAnsi="Segoe UI Emoji" w:cs="Segoe UI Emoji"/>
        </w:rPr>
        <w:instrText>👉</w:instrText>
      </w:r>
      <w:r w:rsidRPr="000440AB">
        <w:instrText xml:space="preserve"> https://t.me/nodejesdecrear\n\n</w:instrText>
      </w:r>
      <w:r w:rsidRPr="000440AB">
        <w:rPr>
          <w:rFonts w:ascii="Segoe UI Emoji" w:hAnsi="Segoe UI Emoji" w:cs="Segoe UI Emoji"/>
        </w:rPr>
        <w:instrText>⚡️</w:instrText>
      </w:r>
      <w:r w:rsidRPr="000440AB">
        <w:instrText xml:space="preserve"> MATERIALES que UTILIZO </w:instrText>
      </w:r>
      <w:r w:rsidRPr="000440AB">
        <w:rPr>
          <w:rFonts w:ascii="Segoe UI Emoji" w:hAnsi="Segoe UI Emoji" w:cs="Segoe UI Emoji"/>
        </w:rPr>
        <w:instrText>👉</w:instrText>
      </w:r>
      <w:r w:rsidRPr="000440AB">
        <w:instrText xml:space="preserve"> https://www.amazon.es/shop/collagedei...\n\n</w:instrText>
      </w:r>
      <w:r w:rsidRPr="000440AB">
        <w:rPr>
          <w:rFonts w:ascii="Segoe UI Emoji" w:hAnsi="Segoe UI Emoji" w:cs="Segoe UI Emoji"/>
        </w:rPr>
        <w:instrText>👨🏻</w:instrText>
      </w:r>
      <w:r w:rsidRPr="000440AB">
        <w:instrText>‍</w:instrText>
      </w:r>
      <w:r w:rsidRPr="000440AB">
        <w:rPr>
          <w:rFonts w:ascii="Segoe UI Emoji" w:hAnsi="Segoe UI Emoji" w:cs="Segoe UI Emoji"/>
        </w:rPr>
        <w:instrText>💻</w:instrText>
      </w:r>
      <w:r w:rsidRPr="000440AB">
        <w:instrText xml:space="preserve"> CURSOS de CALIDAD en ESPAÑOL: https://collagedeideas.com/\n\n</w:instrText>
      </w:r>
      <w:r w:rsidRPr="000440AB">
        <w:rPr>
          <w:rFonts w:ascii="Segoe UI Emoji" w:hAnsi="Segoe UI Emoji" w:cs="Segoe UI Emoji"/>
        </w:rPr>
        <w:instrText>📲</w:instrText>
      </w:r>
      <w:r w:rsidRPr="000440AB">
        <w:instrText xml:space="preserve"> Otras REDES SOCIALES:\n</w:instrText>
      </w:r>
      <w:r w:rsidRPr="000440AB">
        <w:rPr>
          <w:rFonts w:ascii="MS Gothic" w:eastAsia="MS Gothic" w:hAnsi="MS Gothic" w:cs="MS Gothic" w:hint="eastAsia"/>
        </w:rPr>
        <w:instrText>╰</w:instrText>
      </w:r>
      <w:r w:rsidRPr="000440AB">
        <w:instrText xml:space="preserve"> Instagram </w:instrText>
      </w:r>
      <w:r w:rsidRPr="000440AB">
        <w:rPr>
          <w:rFonts w:ascii="Segoe UI Emoji" w:hAnsi="Segoe UI Emoji" w:cs="Segoe UI Emoji"/>
        </w:rPr>
        <w:instrText>👉</w:instrText>
      </w:r>
      <w:r w:rsidRPr="000440AB">
        <w:instrText xml:space="preserve"> https://www.instagram.com/collagedeid...\n</w:instrText>
      </w:r>
      <w:r w:rsidRPr="000440AB">
        <w:rPr>
          <w:rFonts w:ascii="MS Gothic" w:eastAsia="MS Gothic" w:hAnsi="MS Gothic" w:cs="MS Gothic" w:hint="eastAsia"/>
        </w:rPr>
        <w:instrText>╰</w:instrText>
      </w:r>
      <w:r w:rsidRPr="000440AB">
        <w:instrText xml:space="preserve"> TikTok </w:instrText>
      </w:r>
      <w:r w:rsidRPr="000440AB">
        <w:rPr>
          <w:rFonts w:ascii="Segoe UI Emoji" w:hAnsi="Segoe UI Emoji" w:cs="Segoe UI Emoji"/>
        </w:rPr>
        <w:instrText>👉</w:instrText>
      </w:r>
      <w:r w:rsidRPr="000440AB">
        <w:instrText xml:space="preserve"> https://www.tiktok.com/@collagedeideas\n</w:instrText>
      </w:r>
      <w:r w:rsidRPr="000440AB">
        <w:rPr>
          <w:rFonts w:ascii="MS Gothic" w:eastAsia="MS Gothic" w:hAnsi="MS Gothic" w:cs="MS Gothic" w:hint="eastAsia"/>
        </w:rPr>
        <w:instrText>╰</w:instrText>
      </w:r>
      <w:r w:rsidRPr="000440AB">
        <w:instrText xml:space="preserve"> Podcast </w:instrText>
      </w:r>
      <w:r w:rsidRPr="000440AB">
        <w:rPr>
          <w:rFonts w:ascii="Segoe UI Emoji" w:hAnsi="Segoe UI Emoji" w:cs="Segoe UI Emoji"/>
        </w:rPr>
        <w:instrText>👉</w:instrText>
      </w:r>
      <w:r w:rsidRPr="000440AB">
        <w:instrText xml:space="preserve"> https://open.spotify.com/show/7xOhqvV...\n\n¡Escribe un comentario si quieres una mentoría de portafolio GRATIS!\n\n</w:instrText>
      </w:r>
      <w:r w:rsidRPr="000440AB">
        <w:rPr>
          <w:rFonts w:ascii="Segoe UI Emoji" w:hAnsi="Segoe UI Emoji" w:cs="Segoe UI Emoji"/>
        </w:rPr>
        <w:instrText>📌</w:instrText>
      </w:r>
      <w:r w:rsidRPr="000440AB">
        <w:instrText>¿Colaboraciones?\ninfo@collagedeideas.com\n\nClips utilizados: Videezy.com","dimensions":"12:21","source":"YouTube","title":"</w:instrText>
      </w:r>
      <w:r w:rsidRPr="000440AB">
        <w:rPr>
          <w:rFonts w:ascii="Segoe UI Emoji" w:hAnsi="Segoe UI Emoji" w:cs="Segoe UI Emoji"/>
        </w:rPr>
        <w:instrText>🔴✅</w:instrText>
      </w:r>
      <w:r w:rsidRPr="000440AB">
        <w:instrText xml:space="preserve">Cómo hacer un CUSTOMER JOURNEY map (con EJEMPLOS!) en español","URL":"https://www.youtube.com/watch?v=YmFlcF6QPCA","director":[{"literal":"Collage De Ideas"}],"accessed":{"date-parts":[["2023",6,19]]},"issued":{"date-parts":[["2019",7,13]]}}}],"schema":"https://github.com/citation-style-language/schema/raw/master/csl-citation.json"} </w:instrText>
      </w:r>
      <w:r w:rsidRPr="000440AB">
        <w:fldChar w:fldCharType="separate"/>
      </w:r>
      <w:r w:rsidRPr="000440AB">
        <w:t>(Collage De Ideas, 2019)</w:t>
      </w:r>
      <w:r w:rsidRPr="000440AB">
        <w:fldChar w:fldCharType="end"/>
      </w:r>
      <w:r w:rsidRPr="000440AB">
        <w:t xml:space="preserve">. </w:t>
      </w:r>
    </w:p>
    <w:p w14:paraId="5259AF21" w14:textId="35E63718" w:rsidR="00A74B49" w:rsidRPr="000440AB" w:rsidRDefault="00A74B49" w:rsidP="00FA5908">
      <w:pPr>
        <w:spacing w:after="2" w:line="360" w:lineRule="auto"/>
        <w:jc w:val="both"/>
      </w:pPr>
      <w:r w:rsidRPr="000440AB">
        <w:t>Esta herramienta permite identificar y definir cuáles son cada uno de los pasos, pero sobre todo c</w:t>
      </w:r>
      <w:r w:rsidR="00CE1713" w:rsidRPr="000440AB">
        <w:t>ó</w:t>
      </w:r>
      <w:r w:rsidRPr="000440AB">
        <w:t>mo se siente durante el proceso de experiencia en el proceso de compra, lo que permite identificar las fases criticas para determinar las conclusiones y las oportunidades de mejora.</w:t>
      </w:r>
    </w:p>
    <w:p w14:paraId="55A0571C" w14:textId="3E0EC236" w:rsidR="00A74B49" w:rsidRPr="000440AB" w:rsidRDefault="00A74B49" w:rsidP="00FA5908">
      <w:pPr>
        <w:spacing w:after="2" w:line="360" w:lineRule="auto"/>
        <w:jc w:val="both"/>
      </w:pPr>
      <w:r w:rsidRPr="000440AB">
        <w:t xml:space="preserve">El </w:t>
      </w:r>
      <w:r w:rsidR="00C07C2D" w:rsidRPr="000440AB">
        <w:rPr>
          <w:i/>
        </w:rPr>
        <w:t>Customer Journey Map</w:t>
      </w:r>
      <w:r w:rsidRPr="000440AB">
        <w:t xml:space="preserve">, </w:t>
      </w:r>
      <w:r w:rsidR="00CE1713" w:rsidRPr="000440AB">
        <w:t>se puede</w:t>
      </w:r>
      <w:r w:rsidRPr="000440AB">
        <w:t xml:space="preserve"> elaborar en cualquier herramienta de diseño con la que </w:t>
      </w:r>
      <w:r w:rsidR="00CE1713" w:rsidRPr="000440AB">
        <w:t>se</w:t>
      </w:r>
      <w:r w:rsidRPr="000440AB">
        <w:t xml:space="preserve"> </w:t>
      </w:r>
      <w:r w:rsidR="00006B29" w:rsidRPr="000440AB">
        <w:t>sienta</w:t>
      </w:r>
      <w:r w:rsidRPr="000440AB">
        <w:t xml:space="preserve"> más cómodo, como ser: herramientas de presentaciones de Google drive, </w:t>
      </w:r>
      <w:proofErr w:type="spellStart"/>
      <w:r w:rsidR="002D1D0D" w:rsidRPr="000440AB">
        <w:t>Canva</w:t>
      </w:r>
      <w:proofErr w:type="spellEnd"/>
      <w:r w:rsidR="002D1D0D" w:rsidRPr="000440AB">
        <w:t xml:space="preserve">, </w:t>
      </w:r>
      <w:proofErr w:type="spellStart"/>
      <w:r w:rsidR="00006B29" w:rsidRPr="000440AB">
        <w:rPr>
          <w:i/>
          <w:iCs/>
        </w:rPr>
        <w:t>Power</w:t>
      </w:r>
      <w:proofErr w:type="spellEnd"/>
      <w:r w:rsidRPr="000440AB">
        <w:rPr>
          <w:i/>
          <w:iCs/>
        </w:rPr>
        <w:t xml:space="preserve"> </w:t>
      </w:r>
      <w:r w:rsidR="002D1D0D" w:rsidRPr="000440AB">
        <w:rPr>
          <w:i/>
          <w:iCs/>
        </w:rPr>
        <w:t>Point, Keynote</w:t>
      </w:r>
      <w:r w:rsidR="002D1D0D" w:rsidRPr="000440AB">
        <w:t>. (</w:t>
      </w:r>
      <w:r w:rsidRPr="000440AB">
        <w:t>Collage De Ideas, 2019)</w:t>
      </w:r>
    </w:p>
    <w:p w14:paraId="7C98EA96" w14:textId="4A327A2B" w:rsidR="00A74B49" w:rsidRPr="000440AB" w:rsidRDefault="00A74B49" w:rsidP="000B259C">
      <w:pPr>
        <w:spacing w:after="2" w:line="360" w:lineRule="auto"/>
        <w:ind w:firstLine="708"/>
        <w:jc w:val="both"/>
      </w:pPr>
      <w:r w:rsidRPr="000440AB">
        <w:t xml:space="preserve">Con el </w:t>
      </w:r>
      <w:r w:rsidR="00C07C2D" w:rsidRPr="000440AB">
        <w:rPr>
          <w:i/>
        </w:rPr>
        <w:t>Customer Journey Map</w:t>
      </w:r>
      <w:r w:rsidRPr="000440AB">
        <w:t xml:space="preserve"> </w:t>
      </w:r>
      <w:r w:rsidR="00CE1713" w:rsidRPr="000440AB">
        <w:t>se puede monitorizar</w:t>
      </w:r>
      <w:r w:rsidRPr="000440AB">
        <w:t xml:space="preserve"> el comportamiento de los clientes, entender cómo investigan los clientes o cómo piensan y actúan antes de hacer una</w:t>
      </w:r>
    </w:p>
    <w:p w14:paraId="116C70DD" w14:textId="1F689109" w:rsidR="00A74B49" w:rsidRPr="000440AB" w:rsidRDefault="00A74B49" w:rsidP="00FA5908">
      <w:pPr>
        <w:spacing w:after="2" w:line="360" w:lineRule="auto"/>
        <w:jc w:val="both"/>
      </w:pPr>
      <w:r w:rsidRPr="000440AB">
        <w:t xml:space="preserve">compra. </w:t>
      </w:r>
      <w:r w:rsidRPr="000440AB">
        <w:fldChar w:fldCharType="begin"/>
      </w:r>
      <w:r w:rsidRPr="000440AB">
        <w:instrText xml:space="preserve"> ADDIN ZOTERO_ITEM CSL_CITATION {"citationID":"HvyXUPXn","properties":{"formattedCitation":"(Universitat Polit\\uc0\\u232{}cnica De Val\\uc0\\u232{}ncia, 2014, p. 61)","plainCitation":"(Universitat Politècnica De València, 2014, p. 61)","noteIndex":0},"citationItems":[{"id":47,"uris":["http://zotero.org/users/local/eM76VacJ/items/JCXFCFCT"],"itemData":{"id":47,"type":"article-journal","container-title":"Ingeniería del agua","DOI":"10.4995/ia.2014.3293","ISSN":"1886-4996, 1134-2196","issue":"1","journalAbbreviation":"ing.agua","language":"es","page":"ix","source":"DOI.org (Crossref)","title":"Universitat Politècnica de València","volume":"18","author":[{"family":"Universitat Politècnica De València","given":"Editorial"}],"issued":{"date-parts":[["2014",9,29]]}},"locator":"61","label":"page"}],"schema":"https://github.com/citation-style-language/schema/raw/master/csl-citation.json"} </w:instrText>
      </w:r>
      <w:r w:rsidRPr="000440AB">
        <w:fldChar w:fldCharType="separate"/>
      </w:r>
      <w:r w:rsidRPr="000440AB">
        <w:t>(</w:t>
      </w:r>
      <w:proofErr w:type="spellStart"/>
      <w:r w:rsidRPr="000440AB">
        <w:t>Universitat</w:t>
      </w:r>
      <w:proofErr w:type="spellEnd"/>
      <w:r w:rsidRPr="000440AB">
        <w:t xml:space="preserve"> </w:t>
      </w:r>
      <w:proofErr w:type="spellStart"/>
      <w:r w:rsidRPr="000440AB">
        <w:t>Politècnica</w:t>
      </w:r>
      <w:proofErr w:type="spellEnd"/>
      <w:r w:rsidRPr="000440AB">
        <w:t xml:space="preserve"> De València, 2014, p. 61)</w:t>
      </w:r>
      <w:r w:rsidRPr="000440AB">
        <w:fldChar w:fldCharType="end"/>
      </w:r>
    </w:p>
    <w:p w14:paraId="083275C7" w14:textId="79E21ED6" w:rsidR="00A74B49" w:rsidRPr="000440AB" w:rsidRDefault="00A74B49" w:rsidP="00FA5908">
      <w:pPr>
        <w:spacing w:after="2" w:line="360" w:lineRule="auto"/>
        <w:jc w:val="both"/>
      </w:pPr>
      <w:r w:rsidRPr="000440AB">
        <w:t xml:space="preserve">El CJM Es la forma de entender la VERDADERA experiencia que vive un cliente con </w:t>
      </w:r>
      <w:r w:rsidR="00CE1713" w:rsidRPr="000440AB">
        <w:t xml:space="preserve">la </w:t>
      </w:r>
      <w:r w:rsidRPr="000440AB">
        <w:t xml:space="preserve">marca, y para entenderlo realmente, </w:t>
      </w:r>
      <w:r w:rsidR="00CE1713" w:rsidRPr="000440AB">
        <w:t>se debe</w:t>
      </w:r>
      <w:r w:rsidRPr="000440AB">
        <w:t xml:space="preserve"> tener la perspectiva del cliente.</w:t>
      </w:r>
    </w:p>
    <w:p w14:paraId="5B7858C3" w14:textId="579C2D62" w:rsidR="00107F47" w:rsidRDefault="00A6244C" w:rsidP="00915B71">
      <w:bookmarkStart w:id="66" w:name="_Toc153028240"/>
      <w:r w:rsidRPr="000440AB">
        <w:rPr>
          <w:noProof/>
        </w:rPr>
        <w:drawing>
          <wp:anchor distT="0" distB="0" distL="114300" distR="114300" simplePos="0" relativeHeight="251891712" behindDoc="0" locked="0" layoutInCell="1" allowOverlap="1" wp14:anchorId="531B211B" wp14:editId="2C3046FA">
            <wp:simplePos x="0" y="0"/>
            <wp:positionH relativeFrom="margin">
              <wp:posOffset>-12469</wp:posOffset>
            </wp:positionH>
            <wp:positionV relativeFrom="margin">
              <wp:posOffset>5152506</wp:posOffset>
            </wp:positionV>
            <wp:extent cx="5482590" cy="2323465"/>
            <wp:effectExtent l="0" t="0" r="3810" b="635"/>
            <wp:wrapSquare wrapText="bothSides"/>
            <wp:docPr id="54941208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9412082" name="Imagen 1"/>
                    <pic:cNvPicPr/>
                  </pic:nvPicPr>
                  <pic:blipFill>
                    <a:blip r:embed="rId24">
                      <a:extLst>
                        <a:ext uri="{28A0092B-C50C-407E-A947-70E740481C1C}">
                          <a14:useLocalDpi xmlns:a14="http://schemas.microsoft.com/office/drawing/2010/main" val="0"/>
                        </a:ext>
                      </a:extLst>
                    </a:blip>
                    <a:stretch>
                      <a:fillRect/>
                    </a:stretch>
                  </pic:blipFill>
                  <pic:spPr>
                    <a:xfrm>
                      <a:off x="0" y="0"/>
                      <a:ext cx="5482590" cy="2323465"/>
                    </a:xfrm>
                    <a:prstGeom prst="rect">
                      <a:avLst/>
                    </a:prstGeom>
                  </pic:spPr>
                </pic:pic>
              </a:graphicData>
            </a:graphic>
          </wp:anchor>
        </w:drawing>
      </w:r>
    </w:p>
    <w:p w14:paraId="12DCFC35" w14:textId="1BEC699B" w:rsidR="00A74B49" w:rsidRPr="00D24E86" w:rsidRDefault="00103434" w:rsidP="00915B71">
      <w:proofErr w:type="spellStart"/>
      <w:r w:rsidRPr="00900651">
        <w:rPr>
          <w:lang w:val="en-US"/>
        </w:rPr>
        <w:t>Proceso</w:t>
      </w:r>
      <w:proofErr w:type="spellEnd"/>
      <w:r w:rsidRPr="00900651">
        <w:rPr>
          <w:lang w:val="en-US"/>
        </w:rPr>
        <w:t xml:space="preserve"> </w:t>
      </w:r>
      <w:r w:rsidR="00C07C2D" w:rsidRPr="00900651">
        <w:rPr>
          <w:i/>
          <w:lang w:val="en-US"/>
        </w:rPr>
        <w:t>Customer Journey Map</w:t>
      </w:r>
      <w:bookmarkEnd w:id="66"/>
    </w:p>
    <w:p w14:paraId="5E3A1B58" w14:textId="75A91661" w:rsidR="000B694D" w:rsidRDefault="001A03D8" w:rsidP="000B694D">
      <w:pPr>
        <w:pStyle w:val="FIGURAS"/>
        <w:rPr>
          <w:i/>
          <w:lang w:val="en-US"/>
        </w:rPr>
      </w:pPr>
      <w:bookmarkStart w:id="67" w:name="_Toc153971261"/>
      <w:r w:rsidRPr="00900651">
        <w:rPr>
          <w:lang w:val="en-US"/>
        </w:rPr>
        <w:t>Figura</w:t>
      </w:r>
      <w:r w:rsidR="000440AB" w:rsidRPr="00900651">
        <w:rPr>
          <w:lang w:val="en-US"/>
        </w:rPr>
        <w:t>2</w:t>
      </w:r>
      <w:r w:rsidR="000B694D" w:rsidRPr="00900651">
        <w:rPr>
          <w:lang w:val="en-US"/>
        </w:rPr>
        <w:t xml:space="preserve">. </w:t>
      </w:r>
      <w:proofErr w:type="spellStart"/>
      <w:r w:rsidR="000B694D" w:rsidRPr="002D7916">
        <w:rPr>
          <w:lang w:val="en-US"/>
        </w:rPr>
        <w:t>Proceso</w:t>
      </w:r>
      <w:proofErr w:type="spellEnd"/>
      <w:r w:rsidR="000B694D" w:rsidRPr="002D7916">
        <w:rPr>
          <w:lang w:val="en-US"/>
        </w:rPr>
        <w:t xml:space="preserve"> </w:t>
      </w:r>
      <w:r w:rsidR="00C07C2D" w:rsidRPr="002D7916">
        <w:rPr>
          <w:i/>
          <w:lang w:val="en-US"/>
        </w:rPr>
        <w:t>Customer Journey Map</w:t>
      </w:r>
      <w:bookmarkEnd w:id="67"/>
    </w:p>
    <w:p w14:paraId="7CC5E41D" w14:textId="27165B86" w:rsidR="000B259C" w:rsidRPr="000440AB" w:rsidRDefault="001A03D8" w:rsidP="001A03D8">
      <w:pPr>
        <w:spacing w:after="2" w:line="360" w:lineRule="auto"/>
        <w:jc w:val="both"/>
      </w:pPr>
      <w:r w:rsidRPr="000440AB">
        <w:t xml:space="preserve">Fuente: </w:t>
      </w:r>
      <w:r w:rsidRPr="000440AB">
        <w:fldChar w:fldCharType="begin"/>
      </w:r>
      <w:r w:rsidRPr="000440AB">
        <w:instrText xml:space="preserve"> ADDIN ZOTERO_ITEM CSL_CITATION {"citationID":"dCwDmKe7","properties":{"formattedCitation":"(Moro &amp; Fern\\uc0\\u225{}ndez, 2020)","plainCitation":"(Moro &amp; Fernández, 2020)","noteIndex":0},"citationItems":[{"id":54,"uris":["http://zotero.org/users/local/eM76VacJ/items/KUXHY5UU"],"itemData":{"id":54,"type":"book","abstract":"El marketing digital es hoy más que nunca una necesidad imperiosa. Nadie puede quedarse rezagado y este libro sería bueno que se convirtiera en un manual de lectura necesaria para cualquier persona que quiera adentrase en este mundo y no desconectarse de la realidad del entorno digital actual.A lo largo de los capítulos se ha desarrollado de forma clara y concisa un manual muy completo para aprender y comprender estratégicamente el conocimiento de todas las acciones claves del marketing digital y las redes sociales: la estrategia y la dirección en marketing digital; los negocios digitales y el emprendimiento; el digital design &amp;amp; user experience (UX); el SEO/SEM y la captación de clientes; el email marketing, CRM y relación con clientes; la gestión y estrategia del social media marketing; la dirección del e-commerce; la analítica web y las métricas digitales; y el big data &amp;amp; business intelligence.Este libro plantea y analiza todos los ámbitos del marketing digital, del e-commerce, del social media y el big data, para entrar de lleno al mundo digital y poder llevar a cabo con éxito las estrategias digitales según los objetivos y necesidades de las organizaciones y empresas.Y lo hace, además, de la mano de grandes profesionales del sector y reconocidos directivos del área digital a los que se entrevista al final de cada capítulo.","ISBN":"978-84-18415-23-4","language":"es","note":"Google-Books-ID: hh0DEAAAQBAJ","number-of-pages":"201","publisher":"ESIC Editorial","source":"Google Books","title":"Marketing digital y dirección de e-commerce: INTEGRACIÓN DE LAS ESTRATEGIAS DIGITALES","title-short":"Marketing digital y dirección de e-commerce","author":[{"family":"Moro","given":"Mel Solé"},{"family":"Fernández","given":"Jordi Campo"}],"issued":{"date-parts":[["2020",10,14]]}}}],"schema":"https://github.com/citation-style-language/schema/raw/master/csl-citation.json"} </w:instrText>
      </w:r>
      <w:r w:rsidRPr="000440AB">
        <w:fldChar w:fldCharType="separate"/>
      </w:r>
      <w:r w:rsidRPr="000440AB">
        <w:t>(Moro &amp; Fernández, 2020)</w:t>
      </w:r>
      <w:r w:rsidRPr="000440AB">
        <w:fldChar w:fldCharType="end"/>
      </w:r>
    </w:p>
    <w:p w14:paraId="3A099120" w14:textId="74911614" w:rsidR="005D6D30" w:rsidRPr="000440AB" w:rsidRDefault="005D6D30" w:rsidP="001A03D8">
      <w:pPr>
        <w:spacing w:after="2" w:line="360" w:lineRule="auto"/>
        <w:jc w:val="both"/>
      </w:pPr>
    </w:p>
    <w:p w14:paraId="72B7A578" w14:textId="2A507E15" w:rsidR="00ED7CF9" w:rsidRPr="000440AB" w:rsidRDefault="005D6D30" w:rsidP="005D6D30">
      <w:pPr>
        <w:pStyle w:val="Prrafodelista"/>
        <w:numPr>
          <w:ilvl w:val="0"/>
          <w:numId w:val="39"/>
        </w:numPr>
        <w:spacing w:after="2" w:line="360" w:lineRule="auto"/>
        <w:jc w:val="both"/>
      </w:pPr>
      <w:r w:rsidRPr="000440AB">
        <w:t>Descubrimiento: En esta etapa, el prospecto aún no conoce muy bien su problema y la empresa debe ofrecer ayuda a través de contenidos relevantes a través de sus canales de comunicación (redes sociales, blog, sitio web, etc.).</w:t>
      </w:r>
    </w:p>
    <w:p w14:paraId="6BD24D9E" w14:textId="3C582E54" w:rsidR="005D6D30" w:rsidRPr="000440AB" w:rsidRDefault="005D6D30" w:rsidP="005D6D30">
      <w:pPr>
        <w:pStyle w:val="Prrafodelista"/>
        <w:numPr>
          <w:ilvl w:val="0"/>
          <w:numId w:val="39"/>
        </w:numPr>
        <w:spacing w:after="2" w:line="360" w:lineRule="auto"/>
        <w:jc w:val="both"/>
      </w:pPr>
      <w:r w:rsidRPr="000440AB">
        <w:t>Consideración de la solución: En esta fase, el consumidor ya es consciente de su problema y empieza a buscar soluciones.</w:t>
      </w:r>
    </w:p>
    <w:p w14:paraId="4474F3BE" w14:textId="1CBBCD55" w:rsidR="005D6D30" w:rsidRPr="000440AB" w:rsidRDefault="005D6D30" w:rsidP="005D6D30">
      <w:pPr>
        <w:pStyle w:val="Prrafodelista"/>
        <w:numPr>
          <w:ilvl w:val="0"/>
          <w:numId w:val="39"/>
        </w:numPr>
        <w:spacing w:after="2" w:line="360" w:lineRule="auto"/>
        <w:jc w:val="both"/>
      </w:pPr>
      <w:r w:rsidRPr="000440AB">
        <w:t>Decisión de compra: Este es el momento en que el consumidor está investigando y comparando las soluciones más viables para ellos.</w:t>
      </w:r>
    </w:p>
    <w:p w14:paraId="2E773A86" w14:textId="736A921E" w:rsidR="005D6D30" w:rsidRDefault="005D6D30" w:rsidP="005D6D30">
      <w:pPr>
        <w:pStyle w:val="Prrafodelista"/>
        <w:numPr>
          <w:ilvl w:val="0"/>
          <w:numId w:val="39"/>
        </w:numPr>
        <w:spacing w:after="2" w:line="360" w:lineRule="auto"/>
        <w:jc w:val="both"/>
      </w:pPr>
      <w:r w:rsidRPr="000440AB">
        <w:t>Fidelización: Finalmente las oportunidades de venta se convierten, este es el momento de mantener la relación con los clientes en la posventa.</w:t>
      </w:r>
    </w:p>
    <w:p w14:paraId="298FCD86" w14:textId="0AA71873" w:rsidR="002048E7" w:rsidRPr="000440AB" w:rsidRDefault="002048E7" w:rsidP="005D6D30">
      <w:pPr>
        <w:pStyle w:val="Prrafodelista"/>
        <w:numPr>
          <w:ilvl w:val="0"/>
          <w:numId w:val="39"/>
        </w:numPr>
        <w:spacing w:after="2" w:line="360" w:lineRule="auto"/>
        <w:jc w:val="both"/>
      </w:pPr>
      <w:r>
        <w:t>Recomendación: Es esta etapa</w:t>
      </w:r>
      <w:r w:rsidRPr="002048E7">
        <w:t xml:space="preserve"> el cliente promueve la empresa y sus productos o servicios a otros potenciales clientes. Que hablen bien del negocio, será clave para que otros clientes confíen en </w:t>
      </w:r>
      <w:r>
        <w:t>la</w:t>
      </w:r>
      <w:r w:rsidRPr="002048E7">
        <w:t xml:space="preserve"> marca.</w:t>
      </w:r>
    </w:p>
    <w:p w14:paraId="0E044059" w14:textId="31F8FD06" w:rsidR="000B259C" w:rsidRPr="000440AB" w:rsidRDefault="00107F47" w:rsidP="00107F47">
      <w:pPr>
        <w:pStyle w:val="T4"/>
      </w:pPr>
      <w:bookmarkStart w:id="68" w:name="_Toc153028241"/>
      <w:bookmarkStart w:id="69" w:name="_Toc159010475"/>
      <w:r w:rsidRPr="000440AB">
        <w:t xml:space="preserve">2.11.2 </w:t>
      </w:r>
      <w:r w:rsidR="009C737A" w:rsidRPr="000440AB">
        <w:t>PLAN DE CONTENIDO</w:t>
      </w:r>
      <w:bookmarkStart w:id="70" w:name="_Toc153028242"/>
      <w:bookmarkEnd w:id="68"/>
      <w:bookmarkEnd w:id="69"/>
    </w:p>
    <w:p w14:paraId="22FED23B" w14:textId="0841401E" w:rsidR="00ED7CF9" w:rsidRPr="000440AB" w:rsidRDefault="00ED7CF9" w:rsidP="000B259C">
      <w:pPr>
        <w:pStyle w:val="T3"/>
      </w:pPr>
    </w:p>
    <w:p w14:paraId="2B4EB94E" w14:textId="0E1BA36F" w:rsidR="0085706F" w:rsidRPr="000440AB" w:rsidRDefault="0085706F" w:rsidP="00D93FCC">
      <w:pPr>
        <w:spacing w:line="360" w:lineRule="auto"/>
        <w:ind w:firstLine="708"/>
        <w:jc w:val="both"/>
      </w:pPr>
      <w:r w:rsidRPr="000440AB">
        <w:t>El también conocido como ‘</w:t>
      </w:r>
      <w:r w:rsidR="00175E3C" w:rsidRPr="000440AB">
        <w:rPr>
          <w:i/>
          <w:iCs/>
        </w:rPr>
        <w:t>Content</w:t>
      </w:r>
      <w:r w:rsidRPr="000440AB">
        <w:rPr>
          <w:i/>
          <w:iCs/>
        </w:rPr>
        <w:t xml:space="preserve"> marketing’</w:t>
      </w:r>
      <w:r w:rsidRPr="000440AB">
        <w:t xml:space="preserve"> nació como respuesta a un problema: numerosas empresas intentan clavar su cuchara en el plato de determinados segmentos de población sin ofrecer nada a cambio. Ahora, las empresas han entendido que para que sus mensajes sean escuchados, tienen que aportar valor añadido, y la mejor forma</w:t>
      </w:r>
      <w:bookmarkEnd w:id="70"/>
      <w:r w:rsidR="00D93FCC" w:rsidRPr="000440AB">
        <w:t xml:space="preserve"> </w:t>
      </w:r>
      <w:r w:rsidR="000B259C" w:rsidRPr="000440AB">
        <w:t xml:space="preserve">de hacerlo es contando historias que cautiven y enganchen al consumidor. (5_claves_en_elmarketing_contenidos-Libre.Pdf, </w:t>
      </w:r>
      <w:proofErr w:type="spellStart"/>
      <w:r w:rsidR="000B259C" w:rsidRPr="000440AB">
        <w:t>n.d</w:t>
      </w:r>
      <w:proofErr w:type="spellEnd"/>
      <w:r w:rsidR="000B259C" w:rsidRPr="000440AB">
        <w:t>.)</w:t>
      </w:r>
    </w:p>
    <w:p w14:paraId="38CFEFD3" w14:textId="1C303970" w:rsidR="00386A97" w:rsidRPr="000440AB" w:rsidRDefault="0085706F" w:rsidP="00D93FCC">
      <w:pPr>
        <w:spacing w:line="360" w:lineRule="auto"/>
        <w:jc w:val="both"/>
      </w:pPr>
      <w:bookmarkStart w:id="71" w:name="_Toc153028243"/>
      <w:r w:rsidRPr="000440AB">
        <w:t>Un plan de contenidos, también conocido como calendario editorial, es una estrategia organizada que detalla qué tipo de contenido se creará, en qué formato, cuándo se publicará y a quién se dirigirá.</w:t>
      </w:r>
      <w:bookmarkEnd w:id="71"/>
      <w:r w:rsidRPr="000440AB">
        <w:t xml:space="preserve"> </w:t>
      </w:r>
    </w:p>
    <w:p w14:paraId="4205863A" w14:textId="30F986F1" w:rsidR="00386A97" w:rsidRPr="000440AB" w:rsidRDefault="00386A97" w:rsidP="00D93FCC">
      <w:pPr>
        <w:spacing w:line="360" w:lineRule="auto"/>
        <w:jc w:val="both"/>
      </w:pPr>
    </w:p>
    <w:p w14:paraId="18342928" w14:textId="5A258C65" w:rsidR="00386A97" w:rsidRPr="000440AB" w:rsidRDefault="00386A97" w:rsidP="00D93FCC">
      <w:pPr>
        <w:spacing w:line="360" w:lineRule="auto"/>
        <w:ind w:firstLine="708"/>
        <w:jc w:val="both"/>
      </w:pPr>
      <w:bookmarkStart w:id="72" w:name="_Toc153028244"/>
      <w:r w:rsidRPr="000440AB">
        <w:t xml:space="preserve">Un plan de contenido es una estrategia estructurada que establece los objetivos, temas, formatos y calendario de publicación para la creación y distribución de contenido valioso y relevante. Se utiliza como guía para la gestión eficaz del marketing de contenidos en diversas plataformas. </w:t>
      </w:r>
      <w:r w:rsidRPr="000440AB">
        <w:fldChar w:fldCharType="begin"/>
      </w:r>
      <w:r w:rsidR="00304182" w:rsidRPr="000440AB">
        <w:instrText xml:space="preserve"> ADDIN ZOTERO_ITEM CSL_CITATION {"citationID":"353Q8izF","properties":{"formattedCitation":"(Pulizzi, 2013)","plainCitation":"(Pulizzi, 2013)","noteIndex":0},"citationItems":[{"id":64,"uris":["http://zotero.org/users/local/eM76VacJ/items/PU7UZA38"],"itemData":{"id":64,"type":"book","title":"Marketing de contenidos épico","author":[{"family":"Pulizzi","given":"Joe"}],"issued":{"date-parts":[["2013"]]}}}],"schema":"https://github.com/citation-style-language/schema/raw/master/csl-citation.json"} </w:instrText>
      </w:r>
      <w:r w:rsidRPr="000440AB">
        <w:fldChar w:fldCharType="separate"/>
      </w:r>
      <w:bookmarkEnd w:id="72"/>
      <w:r w:rsidR="00304182" w:rsidRPr="000440AB">
        <w:t>(</w:t>
      </w:r>
      <w:proofErr w:type="spellStart"/>
      <w:r w:rsidR="00304182" w:rsidRPr="000440AB">
        <w:t>Pulizzi</w:t>
      </w:r>
      <w:proofErr w:type="spellEnd"/>
      <w:r w:rsidR="00304182" w:rsidRPr="000440AB">
        <w:t>, 2013)</w:t>
      </w:r>
      <w:r w:rsidRPr="000440AB">
        <w:fldChar w:fldCharType="end"/>
      </w:r>
    </w:p>
    <w:p w14:paraId="21CFC330" w14:textId="3BB516E4" w:rsidR="00386A97" w:rsidRDefault="00386A97" w:rsidP="00D93FCC">
      <w:pPr>
        <w:spacing w:line="360" w:lineRule="auto"/>
        <w:jc w:val="both"/>
      </w:pPr>
      <w:bookmarkStart w:id="73" w:name="_Toc153028245"/>
      <w:r w:rsidRPr="000440AB">
        <w:lastRenderedPageBreak/>
        <w:t xml:space="preserve">La diferenciación, la credibilidad, el </w:t>
      </w:r>
      <w:r w:rsidR="007D30BD" w:rsidRPr="007D30BD">
        <w:rPr>
          <w:i/>
          <w:iCs/>
        </w:rPr>
        <w:t>engagement</w:t>
      </w:r>
      <w:r w:rsidRPr="007D30BD">
        <w:t xml:space="preserve"> </w:t>
      </w:r>
      <w:r w:rsidRPr="000440AB">
        <w:t xml:space="preserve">y el </w:t>
      </w:r>
      <w:r w:rsidR="005435C1" w:rsidRPr="000440AB">
        <w:t>tráfico</w:t>
      </w:r>
      <w:r w:rsidRPr="000440AB">
        <w:t xml:space="preserve"> segmentado son los valores del marketing de contenidos</w:t>
      </w:r>
      <w:r w:rsidR="008A1E28" w:rsidRPr="000440AB">
        <w:t>,</w:t>
      </w:r>
      <w:r w:rsidRPr="000440AB">
        <w:t xml:space="preserve"> que buscan aportar valor añadido de calidad para atraer </w:t>
      </w:r>
      <w:r w:rsidR="003A5E2B">
        <w:t>el</w:t>
      </w:r>
      <w:r w:rsidRPr="000440AB">
        <w:t xml:space="preserve"> público objetivo.</w:t>
      </w:r>
      <w:bookmarkEnd w:id="73"/>
    </w:p>
    <w:p w14:paraId="614096A3" w14:textId="70D21CD2" w:rsidR="00E01C15" w:rsidRPr="000440AB" w:rsidRDefault="00107F47" w:rsidP="00107F47">
      <w:pPr>
        <w:pStyle w:val="T4"/>
      </w:pPr>
      <w:bookmarkStart w:id="74" w:name="_Toc153028246"/>
      <w:bookmarkStart w:id="75" w:name="_Toc159010476"/>
      <w:r w:rsidRPr="000440AB">
        <w:t>2.11.</w:t>
      </w:r>
      <w:r w:rsidR="001A03D8" w:rsidRPr="000440AB">
        <w:t>3</w:t>
      </w:r>
      <w:r w:rsidR="009C737A" w:rsidRPr="000440AB">
        <w:t xml:space="preserve"> PLAN DE PROMOCIÓN</w:t>
      </w:r>
      <w:bookmarkEnd w:id="74"/>
      <w:bookmarkEnd w:id="75"/>
      <w:r w:rsidR="009C737A" w:rsidRPr="000440AB">
        <w:t xml:space="preserve"> </w:t>
      </w:r>
    </w:p>
    <w:p w14:paraId="09D2827F" w14:textId="77777777" w:rsidR="00D93FCC" w:rsidRPr="000440AB" w:rsidRDefault="00D93FCC" w:rsidP="000B259C">
      <w:pPr>
        <w:pStyle w:val="T3"/>
      </w:pPr>
    </w:p>
    <w:p w14:paraId="0AD14F15" w14:textId="10D9673A" w:rsidR="00E01C15" w:rsidRPr="000440AB" w:rsidRDefault="00E01C15" w:rsidP="00D93FCC">
      <w:pPr>
        <w:spacing w:line="360" w:lineRule="auto"/>
        <w:ind w:firstLine="708"/>
        <w:jc w:val="both"/>
      </w:pPr>
      <w:bookmarkStart w:id="76" w:name="_Toc153028247"/>
      <w:r w:rsidRPr="000440AB">
        <w:t>Aumenta visibilidad, atrae clientes, impulsa ventas, construye marca. Estrategias efectivas para promover productos y servicios, generando impacto positivo en resultados comerciales</w:t>
      </w:r>
      <w:bookmarkEnd w:id="76"/>
    </w:p>
    <w:p w14:paraId="2E7BBFCD" w14:textId="2723E3A8" w:rsidR="000B259C" w:rsidRPr="000440AB" w:rsidRDefault="00E01C15" w:rsidP="00915B71">
      <w:pPr>
        <w:spacing w:line="360" w:lineRule="auto"/>
        <w:jc w:val="both"/>
      </w:pPr>
      <w:bookmarkStart w:id="77" w:name="_Toc153028248"/>
      <w:r w:rsidRPr="000440AB">
        <w:t xml:space="preserve">Un plan de promoción es un documento estratégico que detalla las tácticas y actividades que una empresa o marca llevará a cabo para aumentar la visibilidad, atraer clientes potenciales y promover productos o servicios. Incluye estrategias de marketing, publicidad y relaciones públicas, así como la planificación de eventos y promociones. </w:t>
      </w:r>
      <w:r w:rsidRPr="000440AB">
        <w:fldChar w:fldCharType="begin"/>
      </w:r>
      <w:r w:rsidRPr="000440AB">
        <w:instrText xml:space="preserve"> ADDIN ZOTERO_ITEM CSL_CITATION {"citationID":"Bnq2ndYA","properties":{"formattedCitation":"(Kotler, n.d.)","plainCitation":"(Kotler, n.d.)","noteIndex":0},"citationItems":[{"id":66,"uris":["http://zotero.org/users/local/eM76VacJ/items/F4N8IRTF"],"itemData":{"id":66,"type":"article-journal","language":"es","source":"Zotero","title":"Fundamentos de Marketing","author":[{"family":"Kotler","given":"Philip"}]}}],"schema":"https://github.com/citation-style-language/schema/raw/master/csl-citation.json"} </w:instrText>
      </w:r>
      <w:r w:rsidRPr="000440AB">
        <w:fldChar w:fldCharType="separate"/>
      </w:r>
      <w:r w:rsidRPr="000440AB">
        <w:t xml:space="preserve">(Kotler, </w:t>
      </w:r>
      <w:proofErr w:type="spellStart"/>
      <w:r w:rsidRPr="000440AB">
        <w:t>n.d</w:t>
      </w:r>
      <w:proofErr w:type="spellEnd"/>
      <w:r w:rsidRPr="000440AB">
        <w:t>.)</w:t>
      </w:r>
      <w:bookmarkEnd w:id="77"/>
      <w:r w:rsidRPr="000440AB">
        <w:fldChar w:fldCharType="end"/>
      </w:r>
    </w:p>
    <w:p w14:paraId="2F5BE5F0" w14:textId="77777777" w:rsidR="00915B71" w:rsidRPr="000440AB" w:rsidRDefault="00915B71" w:rsidP="00915B71">
      <w:pPr>
        <w:spacing w:line="360" w:lineRule="auto"/>
        <w:jc w:val="both"/>
      </w:pPr>
    </w:p>
    <w:p w14:paraId="7BC231DB" w14:textId="0795903A" w:rsidR="00D93FCC" w:rsidRPr="000440AB" w:rsidRDefault="00107F47" w:rsidP="00107F47">
      <w:pPr>
        <w:pStyle w:val="T4"/>
      </w:pPr>
      <w:bookmarkStart w:id="78" w:name="_Toc153028249"/>
      <w:bookmarkStart w:id="79" w:name="_Toc159010477"/>
      <w:r w:rsidRPr="000440AB">
        <w:t>2.11.</w:t>
      </w:r>
      <w:r w:rsidR="00763F16" w:rsidRPr="000440AB">
        <w:t>4</w:t>
      </w:r>
      <w:r w:rsidRPr="000440AB">
        <w:t xml:space="preserve"> </w:t>
      </w:r>
      <w:r w:rsidR="00C07C2D" w:rsidRPr="000440AB">
        <w:rPr>
          <w:i/>
        </w:rPr>
        <w:t>BUYER</w:t>
      </w:r>
      <w:r w:rsidR="000B259C" w:rsidRPr="000440AB">
        <w:t xml:space="preserve"> PERSONA</w:t>
      </w:r>
      <w:bookmarkEnd w:id="78"/>
      <w:bookmarkEnd w:id="79"/>
      <w:r w:rsidR="00D93FCC" w:rsidRPr="000440AB">
        <w:t xml:space="preserve"> </w:t>
      </w:r>
    </w:p>
    <w:p w14:paraId="5E800AFC" w14:textId="77777777" w:rsidR="00D93FCC" w:rsidRPr="000440AB" w:rsidRDefault="00D93FCC" w:rsidP="00D93FCC">
      <w:pPr>
        <w:pStyle w:val="T3"/>
      </w:pPr>
    </w:p>
    <w:p w14:paraId="04C43D5E" w14:textId="6C4E4619" w:rsidR="00107F47" w:rsidRPr="000440AB" w:rsidRDefault="00E01C15" w:rsidP="00107F47">
      <w:pPr>
        <w:spacing w:line="360" w:lineRule="auto"/>
        <w:ind w:firstLine="708"/>
        <w:jc w:val="both"/>
      </w:pPr>
      <w:bookmarkStart w:id="80" w:name="_Toc153028250"/>
      <w:r w:rsidRPr="000440AB">
        <w:t>Una "</w:t>
      </w:r>
      <w:r w:rsidR="00C07C2D" w:rsidRPr="000440AB">
        <w:rPr>
          <w:i/>
        </w:rPr>
        <w:t>buyer</w:t>
      </w:r>
      <w:r w:rsidRPr="000440AB">
        <w:t xml:space="preserve"> persona" es un perfil </w:t>
      </w:r>
      <w:proofErr w:type="spellStart"/>
      <w:r w:rsidRPr="000440AB">
        <w:t>semi</w:t>
      </w:r>
      <w:r w:rsidR="008D6E1E">
        <w:t>-</w:t>
      </w:r>
      <w:r w:rsidRPr="000440AB">
        <w:t>ficticio</w:t>
      </w:r>
      <w:proofErr w:type="spellEnd"/>
      <w:r w:rsidRPr="000440AB">
        <w:t xml:space="preserve"> que representa al cliente ideal de una empresa. Esta técnica ayuda a comprender mejor las necesidades, comportamientos y motivaciones del cliente, facilitando la creación de estrategias de marketing más efectivas.</w:t>
      </w:r>
      <w:r w:rsidR="0075559F" w:rsidRPr="000440AB">
        <w:t xml:space="preserve"> </w:t>
      </w:r>
      <w:r w:rsidR="0075559F" w:rsidRPr="000440AB">
        <w:fldChar w:fldCharType="begin"/>
      </w:r>
      <w:r w:rsidR="00C35D6B">
        <w:instrText xml:space="preserve"> ADDIN ZOTERO_ITEM CSL_CITATION {"citationID":"zlQyqp67","properties":{"formattedCitation":"(KOTLER,KELLER, n.d.)","plainCitation":"(KOTLER,KELLER, n.d.)","dontUpdate":true,"noteIndex":0},"citationItems":[{"id":69,"uris":["http://zotero.org/users/local/eM76VacJ/items/WKM4CM59"],"itemData":{"id":69,"type":"book","edition":"14","title":"Dirección de marketing","URL":"https://www.montartuempresa.com/wp-content/uploads/2016/01/direccion-de-marketing-14edi-kotler1.pdf","author":[{"family":"KOTLER,KELLER","given":"PHILIP","suffix":"KEVIN"}]}}],"schema":"https://github.com/citation-style-language/schema/raw/master/csl-citation.json"} </w:instrText>
      </w:r>
      <w:r w:rsidR="0075559F" w:rsidRPr="000440AB">
        <w:fldChar w:fldCharType="separate"/>
      </w:r>
      <w:r w:rsidR="0075559F" w:rsidRPr="000440AB">
        <w:t>(</w:t>
      </w:r>
      <w:r w:rsidR="002D1D0D" w:rsidRPr="000440AB">
        <w:t>KOTLER, KELLER</w:t>
      </w:r>
      <w:r w:rsidR="0075559F" w:rsidRPr="000440AB">
        <w:t xml:space="preserve">, </w:t>
      </w:r>
      <w:proofErr w:type="spellStart"/>
      <w:r w:rsidR="0075559F" w:rsidRPr="000440AB">
        <w:t>n.d</w:t>
      </w:r>
      <w:proofErr w:type="spellEnd"/>
      <w:r w:rsidR="0075559F" w:rsidRPr="000440AB">
        <w:t>.)</w:t>
      </w:r>
      <w:bookmarkEnd w:id="80"/>
      <w:r w:rsidR="0075559F" w:rsidRPr="000440AB">
        <w:fldChar w:fldCharType="end"/>
      </w:r>
      <w:r w:rsidR="00D93FCC" w:rsidRPr="000440AB">
        <w:t xml:space="preserve"> </w:t>
      </w:r>
    </w:p>
    <w:p w14:paraId="4975D761" w14:textId="464CA0DE" w:rsidR="00D93FCC" w:rsidRPr="000440AB" w:rsidRDefault="00D93FCC" w:rsidP="00107F47">
      <w:pPr>
        <w:spacing w:line="360" w:lineRule="auto"/>
        <w:ind w:firstLine="708"/>
        <w:jc w:val="both"/>
      </w:pPr>
      <w:r w:rsidRPr="000440AB">
        <w:t>Esta es una herramienta importante que ayuda a modelar al cliente que se desea tener, con sus defectos y virtudes, lo que permite esa visualización 360 del cliente del producto o servicio en estudio.</w:t>
      </w:r>
    </w:p>
    <w:p w14:paraId="277E9C4B" w14:textId="77375A26" w:rsidR="00832440" w:rsidRPr="00900651" w:rsidRDefault="00107F47" w:rsidP="00107F47">
      <w:pPr>
        <w:pStyle w:val="T4"/>
        <w:rPr>
          <w:lang w:val="en-US"/>
        </w:rPr>
      </w:pPr>
      <w:bookmarkStart w:id="81" w:name="_Toc159010478"/>
      <w:r w:rsidRPr="00900651">
        <w:rPr>
          <w:lang w:val="en-US"/>
        </w:rPr>
        <w:t>2.11.</w:t>
      </w:r>
      <w:r w:rsidR="00763F16" w:rsidRPr="00900651">
        <w:rPr>
          <w:lang w:val="en-US"/>
        </w:rPr>
        <w:t>5</w:t>
      </w:r>
      <w:r w:rsidRPr="00900651">
        <w:rPr>
          <w:lang w:val="en-US"/>
        </w:rPr>
        <w:t xml:space="preserve"> </w:t>
      </w:r>
      <w:r w:rsidR="009C737A" w:rsidRPr="00900651">
        <w:rPr>
          <w:lang w:val="en-US"/>
        </w:rPr>
        <w:t xml:space="preserve">META </w:t>
      </w:r>
      <w:r w:rsidR="00C07C2D" w:rsidRPr="00900651">
        <w:rPr>
          <w:i/>
          <w:iCs/>
          <w:lang w:val="en-US"/>
        </w:rPr>
        <w:t>BUSINESS</w:t>
      </w:r>
      <w:r w:rsidR="009C737A" w:rsidRPr="00900651">
        <w:rPr>
          <w:lang w:val="en-US"/>
        </w:rPr>
        <w:t xml:space="preserve"> </w:t>
      </w:r>
      <w:r w:rsidR="00C07C2D" w:rsidRPr="00900651">
        <w:rPr>
          <w:i/>
          <w:lang w:val="en-US"/>
        </w:rPr>
        <w:t>SUITE</w:t>
      </w:r>
      <w:r w:rsidR="009C737A" w:rsidRPr="00900651">
        <w:rPr>
          <w:lang w:val="en-US"/>
        </w:rPr>
        <w:t xml:space="preserve"> O META </w:t>
      </w:r>
      <w:r w:rsidR="00C07C2D" w:rsidRPr="00900651">
        <w:rPr>
          <w:i/>
          <w:iCs/>
          <w:lang w:val="en-US"/>
        </w:rPr>
        <w:t>BUSINESS</w:t>
      </w:r>
      <w:r w:rsidR="009C737A" w:rsidRPr="00900651">
        <w:rPr>
          <w:lang w:val="en-US"/>
        </w:rPr>
        <w:t xml:space="preserve"> </w:t>
      </w:r>
      <w:r w:rsidR="00C07C2D" w:rsidRPr="00900651">
        <w:rPr>
          <w:i/>
          <w:lang w:val="en-US"/>
        </w:rPr>
        <w:t>MANAGER</w:t>
      </w:r>
      <w:bookmarkEnd w:id="81"/>
    </w:p>
    <w:p w14:paraId="12D50546" w14:textId="77777777" w:rsidR="00915B71" w:rsidRPr="00900651" w:rsidRDefault="00915B71" w:rsidP="00915B71">
      <w:pPr>
        <w:pStyle w:val="T3"/>
        <w:rPr>
          <w:lang w:val="en-US"/>
        </w:rPr>
      </w:pPr>
    </w:p>
    <w:p w14:paraId="5D13F438" w14:textId="77777777" w:rsidR="007D46B0" w:rsidRPr="000440AB" w:rsidRDefault="007D46B0" w:rsidP="007D46B0">
      <w:pPr>
        <w:spacing w:after="2" w:line="360" w:lineRule="auto"/>
        <w:ind w:left="86" w:firstLine="622"/>
        <w:jc w:val="both"/>
      </w:pPr>
      <w:r w:rsidRPr="000440AB">
        <w:t xml:space="preserve">Con Meta </w:t>
      </w:r>
      <w:r w:rsidRPr="000440AB">
        <w:rPr>
          <w:i/>
          <w:iCs/>
        </w:rPr>
        <w:t xml:space="preserve">Business Suite </w:t>
      </w:r>
      <w:r w:rsidRPr="000440AB">
        <w:t xml:space="preserve">o Meta </w:t>
      </w:r>
      <w:r w:rsidRPr="000440AB">
        <w:rPr>
          <w:i/>
          <w:iCs/>
        </w:rPr>
        <w:t>Business Manager</w:t>
      </w:r>
      <w:r w:rsidRPr="000440AB">
        <w:t xml:space="preserve">, las personas pueden realizar las siguientes acciones: supervisar todas sus páginas, cuentas y activos comerciales desde un solo lugar, crear y administrar anuncios fácilmente en todas sus cuentas, y hacer un seguimiento para identificar lo más efectivo mediante las </w:t>
      </w:r>
      <w:r w:rsidRPr="000440AB">
        <w:rPr>
          <w:i/>
          <w:iCs/>
        </w:rPr>
        <w:t>insights</w:t>
      </w:r>
      <w:r w:rsidRPr="000440AB">
        <w:t xml:space="preserve"> de rendimiento.</w:t>
      </w:r>
    </w:p>
    <w:p w14:paraId="618CEA93" w14:textId="77777777" w:rsidR="007D46B0" w:rsidRPr="000440AB" w:rsidRDefault="007D46B0" w:rsidP="007D46B0">
      <w:pPr>
        <w:spacing w:after="2" w:line="360" w:lineRule="auto"/>
        <w:ind w:left="86"/>
        <w:jc w:val="both"/>
      </w:pPr>
    </w:p>
    <w:p w14:paraId="5751A392" w14:textId="5B4E2A87" w:rsidR="00832440" w:rsidRPr="000440AB" w:rsidRDefault="007D46B0" w:rsidP="007D46B0">
      <w:pPr>
        <w:spacing w:after="2" w:line="360" w:lineRule="auto"/>
        <w:ind w:left="86"/>
        <w:jc w:val="both"/>
      </w:pPr>
      <w:r w:rsidRPr="000440AB">
        <w:t xml:space="preserve">Meta proporciona herramientas tecnológicas sin costo que permiten a las pequeñas empresas crecer, tales como Facebook, Instagram, WhatsApp y Messenger. </w:t>
      </w:r>
      <w:r w:rsidR="00D93FCC" w:rsidRPr="000440AB">
        <w:t xml:space="preserve">Esta </w:t>
      </w:r>
      <w:r w:rsidR="00C07C2D" w:rsidRPr="000440AB">
        <w:rPr>
          <w:i/>
        </w:rPr>
        <w:t>Suite</w:t>
      </w:r>
      <w:r w:rsidR="00D93FCC" w:rsidRPr="000440AB">
        <w:t xml:space="preserve"> es una excelente herramienta que le permite a los usuarios de redes sociales, pero sobre todo a las empresas dar un </w:t>
      </w:r>
      <w:r w:rsidR="00D93FCC" w:rsidRPr="000440AB">
        <w:lastRenderedPageBreak/>
        <w:t>seguimiento eficiente y oportuno a la actividad en las diferentes plataformas de redes sociales donde se encuentre vigente.</w:t>
      </w:r>
    </w:p>
    <w:p w14:paraId="14124853" w14:textId="77777777" w:rsidR="00915B71" w:rsidRPr="000440AB" w:rsidRDefault="00915B71" w:rsidP="00915B71">
      <w:pPr>
        <w:spacing w:after="2" w:line="360" w:lineRule="auto"/>
        <w:ind w:left="86"/>
        <w:jc w:val="both"/>
      </w:pPr>
    </w:p>
    <w:p w14:paraId="0F92284C" w14:textId="6C6BDB4A" w:rsidR="008A1E28" w:rsidRPr="000440AB" w:rsidRDefault="00107F47" w:rsidP="00107F47">
      <w:pPr>
        <w:pStyle w:val="T4"/>
      </w:pPr>
      <w:bookmarkStart w:id="82" w:name="_Toc159010479"/>
      <w:r w:rsidRPr="000440AB">
        <w:t>2.11.</w:t>
      </w:r>
      <w:r w:rsidR="00763F16" w:rsidRPr="000440AB">
        <w:t>6</w:t>
      </w:r>
      <w:r w:rsidRPr="000440AB">
        <w:t xml:space="preserve"> </w:t>
      </w:r>
      <w:r w:rsidR="003710D3" w:rsidRPr="000440AB">
        <w:t>FORMATOS DE CONTENIDO PARA INSTAGRAM</w:t>
      </w:r>
      <w:bookmarkEnd w:id="82"/>
      <w:r w:rsidR="003710D3" w:rsidRPr="000440AB">
        <w:t xml:space="preserve"> </w:t>
      </w:r>
    </w:p>
    <w:p w14:paraId="0C1F7DCA" w14:textId="77777777" w:rsidR="00915B71" w:rsidRPr="000440AB" w:rsidRDefault="00915B71" w:rsidP="00915B71">
      <w:pPr>
        <w:pStyle w:val="T3"/>
        <w:rPr>
          <w:b/>
        </w:rPr>
      </w:pPr>
    </w:p>
    <w:p w14:paraId="7E8E1B22" w14:textId="2CAE22BD" w:rsidR="0085541B" w:rsidRPr="000440AB" w:rsidRDefault="007D46B0" w:rsidP="00FA5908">
      <w:pPr>
        <w:spacing w:after="2" w:line="360" w:lineRule="auto"/>
        <w:ind w:left="86" w:firstLine="622"/>
        <w:jc w:val="both"/>
      </w:pPr>
      <w:r w:rsidRPr="000440AB">
        <w:rPr>
          <w:iCs/>
        </w:rPr>
        <w:t xml:space="preserve">Los </w:t>
      </w:r>
      <w:r w:rsidRPr="000440AB">
        <w:rPr>
          <w:i/>
        </w:rPr>
        <w:t>Reels</w:t>
      </w:r>
      <w:r w:rsidRPr="000440AB">
        <w:rPr>
          <w:iCs/>
        </w:rPr>
        <w:t xml:space="preserve"> son una función de video corto en la plataforma de Instagram. Permiten a los usuarios grabar y editar clips de video de hasta 60 segundos, añadiendo música, efectos, texto y otros elementos creativos. Los </w:t>
      </w:r>
      <w:r w:rsidRPr="000440AB">
        <w:rPr>
          <w:i/>
        </w:rPr>
        <w:t>Reels</w:t>
      </w:r>
      <w:r w:rsidRPr="000440AB">
        <w:rPr>
          <w:iCs/>
        </w:rPr>
        <w:t xml:space="preserve"> se han vuelto populares como una herramienta para compartir contenido dinámico y entretenido, ya que ofrecen opciones de edición versátiles y permiten compartirlos en los </w:t>
      </w:r>
      <w:proofErr w:type="spellStart"/>
      <w:r w:rsidRPr="000440AB">
        <w:rPr>
          <w:i/>
        </w:rPr>
        <w:t>feeds</w:t>
      </w:r>
      <w:proofErr w:type="spellEnd"/>
      <w:r w:rsidRPr="000440AB">
        <w:rPr>
          <w:iCs/>
        </w:rPr>
        <w:t xml:space="preserve"> de Instagram, la sección </w:t>
      </w:r>
      <w:r w:rsidR="00A225C6">
        <w:rPr>
          <w:iCs/>
        </w:rPr>
        <w:t>e</w:t>
      </w:r>
      <w:r w:rsidRPr="000440AB">
        <w:rPr>
          <w:iCs/>
        </w:rPr>
        <w:t>xplorar y en perfiles públicos. Esta función se ha convertido en una forma de expresión creativa para los usuarios, especialmente para creadores de contenido que buscan compartir videos breves y atractivos con su audiencia</w:t>
      </w:r>
      <w:r w:rsidRPr="000440AB">
        <w:rPr>
          <w:i/>
        </w:rPr>
        <w:t>.</w:t>
      </w:r>
      <w:r w:rsidR="00304182" w:rsidRPr="000440AB">
        <w:t xml:space="preserve"> </w:t>
      </w:r>
      <w:r w:rsidR="00304182" w:rsidRPr="000440AB">
        <w:fldChar w:fldCharType="begin"/>
      </w:r>
      <w:r w:rsidR="00304182" w:rsidRPr="000440AB">
        <w:instrText xml:space="preserve"> ADDIN ZOTERO_ITEM CSL_CITATION {"citationID":"dTz6yB37","properties":{"formattedCitation":"({\\i{}Instagram Reels - Crea y Comparte Videos Cortos}, n.d.)","plainCitation":"(Instagram Reels - Crea y Comparte Videos Cortos, n.d.)","noteIndex":0},"citationItems":[{"id":70,"uris":["http://zotero.org/users/local/eM76VacJ/items/VKPEQQCW"],"itemData":{"id":70,"type":"webpage","abstract":"Crea y comparte videos divertidos con Instagram Reels, que te ofrece opciones de texto, filtros y herramientas de audio que potenciarán tus ideas para el contenido. Los videos pueden ser de hasta 30 segundos de duración y puedes crear varios para expresarte.","language":"en","title":"Instagram Reels - Crea y comparte videos cortos","URL":"https://about.instagram.com/es-la/features/reels","accessed":{"date-parts":[["2023",12,16]]}}}],"schema":"https://github.com/citation-style-language/schema/raw/master/csl-citation.json"} </w:instrText>
      </w:r>
      <w:r w:rsidR="00304182" w:rsidRPr="000440AB">
        <w:fldChar w:fldCharType="separate"/>
      </w:r>
      <w:r w:rsidR="00304182" w:rsidRPr="000440AB">
        <w:t>(</w:t>
      </w:r>
      <w:r w:rsidR="00304182" w:rsidRPr="000440AB">
        <w:rPr>
          <w:i/>
          <w:iCs/>
        </w:rPr>
        <w:t xml:space="preserve">Instagram </w:t>
      </w:r>
      <w:r w:rsidR="00175E3C" w:rsidRPr="000440AB">
        <w:rPr>
          <w:i/>
          <w:iCs/>
        </w:rPr>
        <w:t>Reel</w:t>
      </w:r>
      <w:r w:rsidR="00C07C2D" w:rsidRPr="000440AB">
        <w:rPr>
          <w:i/>
          <w:iCs/>
        </w:rPr>
        <w:t>s</w:t>
      </w:r>
      <w:r w:rsidR="00304182" w:rsidRPr="000440AB">
        <w:rPr>
          <w:i/>
          <w:iCs/>
        </w:rPr>
        <w:t xml:space="preserve"> - Crea y Comparte Videos Cortos</w:t>
      </w:r>
      <w:r w:rsidR="00304182" w:rsidRPr="000440AB">
        <w:t xml:space="preserve">, </w:t>
      </w:r>
      <w:proofErr w:type="spellStart"/>
      <w:r w:rsidR="00304182" w:rsidRPr="000440AB">
        <w:t>n.d</w:t>
      </w:r>
      <w:proofErr w:type="spellEnd"/>
      <w:r w:rsidR="00304182" w:rsidRPr="000440AB">
        <w:t>.)</w:t>
      </w:r>
      <w:r w:rsidR="00304182" w:rsidRPr="000440AB">
        <w:fldChar w:fldCharType="end"/>
      </w:r>
      <w:r w:rsidR="0085541B" w:rsidRPr="000440AB">
        <w:t xml:space="preserve"> </w:t>
      </w:r>
    </w:p>
    <w:p w14:paraId="71E403A1" w14:textId="77777777" w:rsidR="003F13CB" w:rsidRPr="000440AB" w:rsidRDefault="003F13CB" w:rsidP="00FA5908">
      <w:pPr>
        <w:spacing w:after="2" w:line="360" w:lineRule="auto"/>
        <w:ind w:left="86" w:firstLine="622"/>
        <w:jc w:val="both"/>
      </w:pPr>
    </w:p>
    <w:p w14:paraId="6D16F598" w14:textId="6121E6A0" w:rsidR="003F13CB" w:rsidRPr="000440AB" w:rsidRDefault="00107F47" w:rsidP="00107F47">
      <w:pPr>
        <w:pStyle w:val="T4"/>
      </w:pPr>
      <w:bookmarkStart w:id="83" w:name="_Toc159010480"/>
      <w:r w:rsidRPr="000440AB">
        <w:t>2.11.</w:t>
      </w:r>
      <w:r w:rsidR="00763F16" w:rsidRPr="000440AB">
        <w:t>7</w:t>
      </w:r>
      <w:r w:rsidRPr="000440AB">
        <w:t xml:space="preserve"> </w:t>
      </w:r>
      <w:r w:rsidR="003710D3" w:rsidRPr="000440AB">
        <w:t>EL PROSUMIDOR Y EL CONTENIDO GENERADO POR EL USUARIO (</w:t>
      </w:r>
      <w:r w:rsidR="00C07C2D" w:rsidRPr="000440AB">
        <w:rPr>
          <w:i/>
        </w:rPr>
        <w:t>UGC</w:t>
      </w:r>
      <w:r w:rsidR="003710D3" w:rsidRPr="000440AB">
        <w:t>)</w:t>
      </w:r>
      <w:bookmarkEnd w:id="83"/>
    </w:p>
    <w:p w14:paraId="3DA2B3D8" w14:textId="77777777" w:rsidR="00915B71" w:rsidRPr="000440AB" w:rsidRDefault="00915B71" w:rsidP="00915B71">
      <w:pPr>
        <w:pStyle w:val="T3"/>
      </w:pPr>
    </w:p>
    <w:p w14:paraId="04FD488C" w14:textId="5DD71012" w:rsidR="009B17FC" w:rsidRPr="000440AB" w:rsidRDefault="009B17FC" w:rsidP="00FA5908">
      <w:pPr>
        <w:spacing w:after="2" w:line="360" w:lineRule="auto"/>
        <w:ind w:firstLine="708"/>
        <w:jc w:val="both"/>
      </w:pPr>
      <w:r w:rsidRPr="000440AB">
        <w:t xml:space="preserve">Aunque es poco utilizado, casi novedoso el termino fue acuñado hace </w:t>
      </w:r>
      <w:r w:rsidR="003F13CB" w:rsidRPr="000440AB">
        <w:t>más</w:t>
      </w:r>
      <w:r w:rsidRPr="000440AB">
        <w:t xml:space="preserve"> de 40 años de acuerdo con lo mencionado por </w:t>
      </w:r>
      <w:r w:rsidR="00304182" w:rsidRPr="000440AB">
        <w:fldChar w:fldCharType="begin"/>
      </w:r>
      <w:r w:rsidR="00304182" w:rsidRPr="000440AB">
        <w:instrText xml:space="preserve"> ADDIN ZOTERO_ITEM CSL_CITATION {"citationID":"tenBzJdj","properties":{"formattedCitation":"({\\i{}PER_MORENODELGADO_TFG.Pdf}, n.d., p. 21)","plainCitation":"(PER_MORENODELGADO_TFG.Pdf, n.d., p. 21)","noteIndex":0},"citationItems":[{"id":72,"uris":["http://zotero.org/users/local/eM76VacJ/items/GDMUHE22"],"itemData":{"id":72,"type":"document","title":"PER_MORENODELGADO_TFG.pdf","URL":"https://idus.us.es/bitstream/handle/11441/136504/PER_MORENODELGADO_TFG.pdf?sequence=1&amp;isAllowed=y","accessed":{"date-parts":[["2023",12,16]]}},"locator":"21","label":"page"}],"schema":"https://github.com/citation-style-language/schema/raw/master/csl-citation.json"} </w:instrText>
      </w:r>
      <w:r w:rsidR="00304182" w:rsidRPr="000440AB">
        <w:fldChar w:fldCharType="separate"/>
      </w:r>
      <w:r w:rsidR="00304182" w:rsidRPr="000440AB">
        <w:t>(</w:t>
      </w:r>
      <w:proofErr w:type="spellStart"/>
      <w:r w:rsidR="00304182" w:rsidRPr="000440AB">
        <w:rPr>
          <w:i/>
          <w:iCs/>
        </w:rPr>
        <w:t>PER_MORENODELGADO_TFG.Pdf</w:t>
      </w:r>
      <w:proofErr w:type="spellEnd"/>
      <w:r w:rsidR="00304182" w:rsidRPr="000440AB">
        <w:t xml:space="preserve">, </w:t>
      </w:r>
      <w:proofErr w:type="spellStart"/>
      <w:r w:rsidR="00304182" w:rsidRPr="000440AB">
        <w:t>n.d</w:t>
      </w:r>
      <w:proofErr w:type="spellEnd"/>
      <w:r w:rsidR="00304182" w:rsidRPr="000440AB">
        <w:t>., p. 21)</w:t>
      </w:r>
      <w:r w:rsidR="00304182" w:rsidRPr="000440AB">
        <w:fldChar w:fldCharType="end"/>
      </w:r>
      <w:r w:rsidRPr="000440AB">
        <w:t xml:space="preserve"> en su investigación donde cita a Alvin Toffler, padre del concepto.</w:t>
      </w:r>
    </w:p>
    <w:p w14:paraId="0F2B35FD" w14:textId="266AE1ED" w:rsidR="00F01A31" w:rsidRPr="000440AB" w:rsidRDefault="00304182" w:rsidP="00FA5908">
      <w:pPr>
        <w:spacing w:after="2" w:line="360" w:lineRule="auto"/>
        <w:ind w:firstLine="708"/>
        <w:jc w:val="both"/>
      </w:pPr>
      <w:r w:rsidRPr="000440AB">
        <w:fldChar w:fldCharType="begin"/>
      </w:r>
      <w:r w:rsidRPr="000440AB">
        <w:instrText xml:space="preserve"> ADDIN ZOTERO_ITEM CSL_CITATION {"citationID":"OYck8bgE","properties":{"formattedCitation":"({\\i{}PER_MORENODELGADO_TFG.Pdf}, n.d., p. 21)","plainCitation":"(PER_MORENODELGADO_TFG.Pdf, n.d., p. 21)","noteIndex":0},"citationItems":[{"id":72,"uris":["http://zotero.org/users/local/eM76VacJ/items/GDMUHE22"],"itemData":{"id":72,"type":"document","title":"PER_MORENODELGADO_TFG.pdf","URL":"https://idus.us.es/bitstream/handle/11441/136504/PER_MORENODELGADO_TFG.pdf?sequence=1&amp;isAllowed=y","accessed":{"date-parts":[["2023",12,16]]}},"locator":"21","label":"page"}],"schema":"https://github.com/citation-style-language/schema/raw/master/csl-citation.json"} </w:instrText>
      </w:r>
      <w:r w:rsidRPr="000440AB">
        <w:fldChar w:fldCharType="separate"/>
      </w:r>
      <w:r w:rsidRPr="000440AB">
        <w:t>(</w:t>
      </w:r>
      <w:proofErr w:type="spellStart"/>
      <w:r w:rsidRPr="000440AB">
        <w:rPr>
          <w:i/>
          <w:iCs/>
        </w:rPr>
        <w:t>PER_MORENODELGADO_TFG.Pdf</w:t>
      </w:r>
      <w:proofErr w:type="spellEnd"/>
      <w:r w:rsidRPr="000440AB">
        <w:t xml:space="preserve">, </w:t>
      </w:r>
      <w:proofErr w:type="spellStart"/>
      <w:r w:rsidRPr="000440AB">
        <w:t>n.d</w:t>
      </w:r>
      <w:proofErr w:type="spellEnd"/>
      <w:r w:rsidRPr="000440AB">
        <w:t>., p. 21)</w:t>
      </w:r>
      <w:r w:rsidRPr="000440AB">
        <w:fldChar w:fldCharType="end"/>
      </w:r>
      <w:r w:rsidRPr="000440AB">
        <w:t xml:space="preserve"> </w:t>
      </w:r>
      <w:r w:rsidR="00C06073" w:rsidRPr="000440AB">
        <w:t>define</w:t>
      </w:r>
      <w:r w:rsidR="00F01A31" w:rsidRPr="000440AB">
        <w:t xml:space="preserve"> al prosumidor como aquel consumidor que, además, produce contenido. </w:t>
      </w:r>
    </w:p>
    <w:p w14:paraId="20EB7ED8" w14:textId="3F372754" w:rsidR="009B17FC" w:rsidRDefault="003A2019" w:rsidP="00FA5908">
      <w:pPr>
        <w:spacing w:after="2" w:line="360" w:lineRule="auto"/>
        <w:ind w:firstLine="708"/>
        <w:jc w:val="both"/>
      </w:pPr>
      <w:r w:rsidRPr="000440AB">
        <w:t xml:space="preserve">El </w:t>
      </w:r>
      <w:r w:rsidR="00C07C2D" w:rsidRPr="000440AB">
        <w:rPr>
          <w:i/>
          <w:iCs/>
        </w:rPr>
        <w:t>UGC (</w:t>
      </w:r>
      <w:proofErr w:type="spellStart"/>
      <w:r w:rsidR="00006B29" w:rsidRPr="000440AB">
        <w:rPr>
          <w:i/>
          <w:iCs/>
        </w:rPr>
        <w:t>User</w:t>
      </w:r>
      <w:proofErr w:type="spellEnd"/>
      <w:r w:rsidR="00C07C2D" w:rsidRPr="000440AB">
        <w:rPr>
          <w:i/>
          <w:iCs/>
        </w:rPr>
        <w:t xml:space="preserve"> </w:t>
      </w:r>
      <w:proofErr w:type="spellStart"/>
      <w:r w:rsidR="00175E3C" w:rsidRPr="000440AB">
        <w:rPr>
          <w:i/>
          <w:iCs/>
        </w:rPr>
        <w:t>Generated</w:t>
      </w:r>
      <w:proofErr w:type="spellEnd"/>
      <w:r w:rsidR="00C07C2D" w:rsidRPr="000440AB">
        <w:rPr>
          <w:i/>
          <w:iCs/>
        </w:rPr>
        <w:t xml:space="preserve"> </w:t>
      </w:r>
      <w:r w:rsidR="00175E3C" w:rsidRPr="000440AB">
        <w:rPr>
          <w:i/>
          <w:iCs/>
        </w:rPr>
        <w:t>Content</w:t>
      </w:r>
      <w:r w:rsidR="00C07C2D" w:rsidRPr="000440AB">
        <w:t>)</w:t>
      </w:r>
      <w:r w:rsidRPr="000440AB">
        <w:t xml:space="preserve"> engloba todos aquellos formatos de contenido, disponibles a través de redes sociales y plataformas online, creados y distribuidos por uno o varios individuos no profesionales. […] Este tipo de producciones se caracterizan por su alto componente creativo, y por lo general son de carácter transmedia y fruto de dinámicas colaborativas en la web.</w:t>
      </w:r>
      <w:r w:rsidR="00304182" w:rsidRPr="000440AB">
        <w:t xml:space="preserve"> </w:t>
      </w:r>
      <w:r w:rsidR="00304182" w:rsidRPr="000440AB">
        <w:fldChar w:fldCharType="begin"/>
      </w:r>
      <w:r w:rsidR="00304182" w:rsidRPr="000440AB">
        <w:instrText xml:space="preserve"> ADDIN ZOTERO_ITEM CSL_CITATION {"citationID":"rXyCYLQ8","properties":{"formattedCitation":"(Fern\\uc0\\u225{}ndez Castrillo, 2014)","plainCitation":"(Fernández Castrillo, 2014)","noteIndex":0},"citationItems":[{"id":74,"uris":["http://zotero.org/users/local/eM76VacJ/items/APUZTC6J"],"itemData":{"id":74,"type":"article-journal","container-title":"CIC Cuadernos de Información y Comunicación","DOI":"10.5209/rev_CIYC.2014.v19.43903","ISSN":"1988-4001, 1135-7991","issue":"0","journalAbbreviation":"CIC. Cuad. Inf. Comun.","language":"es","page":"53-67","source":"DOI.org (Crossref)","title":"Prácticas transmedia en la era del prosumidor: Hacia una definición del Contenido Generado por el Usuario (CGU)","title-short":"Prácticas transmedia en la era del prosumidor","volume":"19","author":[{"family":"Fernández Castrillo","given":"Carolina"}],"issued":{"date-parts":[["2014",4,30]]}}}],"schema":"https://github.com/citation-style-language/schema/raw/master/csl-citation.json"} </w:instrText>
      </w:r>
      <w:r w:rsidR="00304182" w:rsidRPr="000440AB">
        <w:fldChar w:fldCharType="separate"/>
      </w:r>
      <w:r w:rsidR="00304182" w:rsidRPr="000440AB">
        <w:t>(Fernández Castrillo, 2014)</w:t>
      </w:r>
      <w:r w:rsidR="00304182" w:rsidRPr="000440AB">
        <w:fldChar w:fldCharType="end"/>
      </w:r>
      <w:r w:rsidRPr="000440AB">
        <w:t xml:space="preserve"> </w:t>
      </w:r>
    </w:p>
    <w:p w14:paraId="29A77F6A" w14:textId="77777777" w:rsidR="007C1225" w:rsidRDefault="007C1225" w:rsidP="00FA5908">
      <w:pPr>
        <w:spacing w:after="2" w:line="360" w:lineRule="auto"/>
        <w:ind w:firstLine="708"/>
        <w:jc w:val="both"/>
      </w:pPr>
    </w:p>
    <w:p w14:paraId="7D4762CE" w14:textId="77777777" w:rsidR="007C1225" w:rsidRDefault="007C1225" w:rsidP="004129CD">
      <w:pPr>
        <w:spacing w:after="2" w:line="360" w:lineRule="auto"/>
        <w:jc w:val="both"/>
      </w:pPr>
    </w:p>
    <w:p w14:paraId="285F2A55" w14:textId="77777777" w:rsidR="007C1225" w:rsidRDefault="007C1225" w:rsidP="00FA5908">
      <w:pPr>
        <w:spacing w:after="2" w:line="360" w:lineRule="auto"/>
        <w:ind w:firstLine="708"/>
        <w:jc w:val="both"/>
      </w:pPr>
    </w:p>
    <w:p w14:paraId="27A9DCB5" w14:textId="2799AAB9" w:rsidR="007C1225" w:rsidRPr="003F2611" w:rsidRDefault="007C1225" w:rsidP="001E5AFF">
      <w:pPr>
        <w:pStyle w:val="T4"/>
      </w:pPr>
      <w:bookmarkStart w:id="84" w:name="_Toc159010481"/>
      <w:r w:rsidRPr="003F2611">
        <w:lastRenderedPageBreak/>
        <w:t>2.11.8 MODELOS DE ANÁLISIS DEL PROCESO DE COMERCIO ELECTRÓNICO</w:t>
      </w:r>
      <w:bookmarkEnd w:id="84"/>
    </w:p>
    <w:p w14:paraId="2D3E8D92" w14:textId="77777777" w:rsidR="001E5AFF" w:rsidRPr="003F2611" w:rsidRDefault="001E5AFF" w:rsidP="001E5AFF">
      <w:bookmarkStart w:id="85" w:name="_Toc153028252"/>
      <w:bookmarkStart w:id="86" w:name="_Toc153028306"/>
    </w:p>
    <w:p w14:paraId="53C9DF0A" w14:textId="77777777" w:rsidR="001E5AFF" w:rsidRPr="00361961" w:rsidRDefault="001E5AFF" w:rsidP="001E5AFF">
      <w:pPr>
        <w:spacing w:line="360" w:lineRule="auto"/>
        <w:ind w:firstLine="708"/>
        <w:rPr>
          <w:iCs/>
        </w:rPr>
      </w:pPr>
      <w:r w:rsidRPr="003F2611">
        <w:rPr>
          <w:iCs/>
        </w:rPr>
        <w:t>Modelos de análisis del</w:t>
      </w:r>
      <w:r w:rsidRPr="00361961">
        <w:rPr>
          <w:iCs/>
        </w:rPr>
        <w:t xml:space="preserve"> proceso de comercio electrónico que se utilizan para comprender y mejorar la experiencia del usuario. Algunos de los modelos más comunes son:</w:t>
      </w:r>
    </w:p>
    <w:p w14:paraId="596B5CB8" w14:textId="77777777" w:rsidR="001E5AFF" w:rsidRPr="00361961" w:rsidRDefault="001E5AFF" w:rsidP="001E5AFF">
      <w:pPr>
        <w:spacing w:line="360" w:lineRule="auto"/>
        <w:ind w:firstLine="708"/>
        <w:rPr>
          <w:iCs/>
        </w:rPr>
      </w:pPr>
    </w:p>
    <w:p w14:paraId="027E5864" w14:textId="77777777" w:rsidR="001E5AFF" w:rsidRPr="00361961" w:rsidRDefault="001E5AFF" w:rsidP="001E5AFF">
      <w:pPr>
        <w:spacing w:line="360" w:lineRule="auto"/>
        <w:rPr>
          <w:iCs/>
        </w:rPr>
      </w:pPr>
      <w:r w:rsidRPr="00361961">
        <w:rPr>
          <w:iCs/>
        </w:rPr>
        <w:t>Modelo AIDAS:</w:t>
      </w:r>
    </w:p>
    <w:p w14:paraId="4411B6B7" w14:textId="77777777" w:rsidR="001E5AFF" w:rsidRPr="00361961" w:rsidRDefault="001E5AFF" w:rsidP="001E5AFF">
      <w:pPr>
        <w:pStyle w:val="Prrafodelista"/>
        <w:numPr>
          <w:ilvl w:val="0"/>
          <w:numId w:val="44"/>
        </w:numPr>
        <w:spacing w:after="160" w:line="360" w:lineRule="auto"/>
        <w:rPr>
          <w:iCs/>
        </w:rPr>
      </w:pPr>
      <w:r w:rsidRPr="00361961">
        <w:rPr>
          <w:iCs/>
        </w:rPr>
        <w:t>Atención: Captar la atención del usuario.</w:t>
      </w:r>
    </w:p>
    <w:p w14:paraId="769B61C5" w14:textId="77777777" w:rsidR="001E5AFF" w:rsidRPr="00361961" w:rsidRDefault="001E5AFF" w:rsidP="001E5AFF">
      <w:pPr>
        <w:pStyle w:val="Prrafodelista"/>
        <w:numPr>
          <w:ilvl w:val="0"/>
          <w:numId w:val="44"/>
        </w:numPr>
        <w:spacing w:after="160" w:line="360" w:lineRule="auto"/>
        <w:rPr>
          <w:iCs/>
        </w:rPr>
      </w:pPr>
      <w:r w:rsidRPr="00361961">
        <w:rPr>
          <w:iCs/>
        </w:rPr>
        <w:t>Interés: Despertar interés en los productos o servicios.</w:t>
      </w:r>
    </w:p>
    <w:p w14:paraId="4202CADC" w14:textId="77777777" w:rsidR="001E5AFF" w:rsidRPr="00361961" w:rsidRDefault="001E5AFF" w:rsidP="001E5AFF">
      <w:pPr>
        <w:pStyle w:val="Prrafodelista"/>
        <w:numPr>
          <w:ilvl w:val="0"/>
          <w:numId w:val="44"/>
        </w:numPr>
        <w:spacing w:after="160" w:line="360" w:lineRule="auto"/>
        <w:rPr>
          <w:iCs/>
        </w:rPr>
      </w:pPr>
      <w:r w:rsidRPr="00361961">
        <w:rPr>
          <w:iCs/>
        </w:rPr>
        <w:t>Deseo: Generar deseo o necesidad de compra.</w:t>
      </w:r>
    </w:p>
    <w:p w14:paraId="002D435A" w14:textId="77777777" w:rsidR="001E5AFF" w:rsidRPr="00361961" w:rsidRDefault="001E5AFF" w:rsidP="001E5AFF">
      <w:pPr>
        <w:pStyle w:val="Prrafodelista"/>
        <w:numPr>
          <w:ilvl w:val="0"/>
          <w:numId w:val="44"/>
        </w:numPr>
        <w:spacing w:after="160" w:line="360" w:lineRule="auto"/>
        <w:rPr>
          <w:iCs/>
        </w:rPr>
      </w:pPr>
      <w:r w:rsidRPr="00361961">
        <w:rPr>
          <w:iCs/>
        </w:rPr>
        <w:t>Acción: Motivar la acción de compra.</w:t>
      </w:r>
    </w:p>
    <w:p w14:paraId="637D769C" w14:textId="77777777" w:rsidR="001E5AFF" w:rsidRPr="00361961" w:rsidRDefault="001E5AFF" w:rsidP="001E5AFF">
      <w:pPr>
        <w:pStyle w:val="Prrafodelista"/>
        <w:numPr>
          <w:ilvl w:val="0"/>
          <w:numId w:val="44"/>
        </w:numPr>
        <w:spacing w:after="160" w:line="360" w:lineRule="auto"/>
        <w:rPr>
          <w:iCs/>
        </w:rPr>
      </w:pPr>
      <w:r w:rsidRPr="00361961">
        <w:rPr>
          <w:iCs/>
        </w:rPr>
        <w:t>Satisfacción: Garantizar la satisfacción postventa.</w:t>
      </w:r>
    </w:p>
    <w:p w14:paraId="5F3C313D" w14:textId="77777777" w:rsidR="001E5AFF" w:rsidRPr="00361961" w:rsidRDefault="001E5AFF" w:rsidP="001E5AFF">
      <w:pPr>
        <w:spacing w:line="360" w:lineRule="auto"/>
        <w:rPr>
          <w:iCs/>
        </w:rPr>
      </w:pPr>
    </w:p>
    <w:p w14:paraId="2339CEF9" w14:textId="77777777" w:rsidR="001E5AFF" w:rsidRPr="00361961" w:rsidRDefault="001E5AFF" w:rsidP="001E5AFF">
      <w:pPr>
        <w:spacing w:line="360" w:lineRule="auto"/>
        <w:rPr>
          <w:iCs/>
        </w:rPr>
      </w:pPr>
      <w:r w:rsidRPr="00361961">
        <w:rPr>
          <w:iCs/>
        </w:rPr>
        <w:t>Modelo de Embudo de Conversión:</w:t>
      </w:r>
    </w:p>
    <w:p w14:paraId="7BC5E9D0" w14:textId="77777777" w:rsidR="001E5AFF" w:rsidRPr="00361961" w:rsidRDefault="001E5AFF" w:rsidP="001E5AFF">
      <w:pPr>
        <w:pStyle w:val="Prrafodelista"/>
        <w:numPr>
          <w:ilvl w:val="0"/>
          <w:numId w:val="45"/>
        </w:numPr>
        <w:spacing w:after="160" w:line="360" w:lineRule="auto"/>
        <w:rPr>
          <w:iCs/>
        </w:rPr>
      </w:pPr>
      <w:r w:rsidRPr="00361961">
        <w:rPr>
          <w:iCs/>
        </w:rPr>
        <w:t>Conciencia: Atraer a usuarios a la plataforma.</w:t>
      </w:r>
    </w:p>
    <w:p w14:paraId="72A7DC14" w14:textId="77777777" w:rsidR="001E5AFF" w:rsidRPr="00361961" w:rsidRDefault="001E5AFF" w:rsidP="001E5AFF">
      <w:pPr>
        <w:pStyle w:val="Prrafodelista"/>
        <w:numPr>
          <w:ilvl w:val="0"/>
          <w:numId w:val="45"/>
        </w:numPr>
        <w:spacing w:after="160" w:line="360" w:lineRule="auto"/>
        <w:rPr>
          <w:iCs/>
        </w:rPr>
      </w:pPr>
      <w:r w:rsidRPr="00361961">
        <w:rPr>
          <w:iCs/>
        </w:rPr>
        <w:t>Interés: Despertar interés en productos o servicios.</w:t>
      </w:r>
    </w:p>
    <w:p w14:paraId="2CB2CD80" w14:textId="77777777" w:rsidR="001E5AFF" w:rsidRPr="00361961" w:rsidRDefault="001E5AFF" w:rsidP="001E5AFF">
      <w:pPr>
        <w:pStyle w:val="Prrafodelista"/>
        <w:numPr>
          <w:ilvl w:val="0"/>
          <w:numId w:val="45"/>
        </w:numPr>
        <w:spacing w:after="160" w:line="360" w:lineRule="auto"/>
        <w:rPr>
          <w:iCs/>
        </w:rPr>
      </w:pPr>
      <w:r w:rsidRPr="00361961">
        <w:rPr>
          <w:iCs/>
        </w:rPr>
        <w:t>Consideración: Evaluación de opciones y comparación.</w:t>
      </w:r>
    </w:p>
    <w:p w14:paraId="62826012" w14:textId="77777777" w:rsidR="001E5AFF" w:rsidRPr="00361961" w:rsidRDefault="001E5AFF" w:rsidP="001E5AFF">
      <w:pPr>
        <w:pStyle w:val="Prrafodelista"/>
        <w:numPr>
          <w:ilvl w:val="0"/>
          <w:numId w:val="45"/>
        </w:numPr>
        <w:spacing w:after="160" w:line="360" w:lineRule="auto"/>
        <w:rPr>
          <w:iCs/>
        </w:rPr>
      </w:pPr>
      <w:r w:rsidRPr="00361961">
        <w:rPr>
          <w:iCs/>
        </w:rPr>
        <w:t>Intención: Manifestación de intención de compra.</w:t>
      </w:r>
    </w:p>
    <w:p w14:paraId="3EAC71B3" w14:textId="77777777" w:rsidR="001E5AFF" w:rsidRPr="00361961" w:rsidRDefault="001E5AFF" w:rsidP="001E5AFF">
      <w:pPr>
        <w:pStyle w:val="Prrafodelista"/>
        <w:numPr>
          <w:ilvl w:val="0"/>
          <w:numId w:val="45"/>
        </w:numPr>
        <w:spacing w:after="160" w:line="360" w:lineRule="auto"/>
        <w:rPr>
          <w:iCs/>
        </w:rPr>
      </w:pPr>
      <w:r w:rsidRPr="00361961">
        <w:rPr>
          <w:iCs/>
        </w:rPr>
        <w:t>Compra: Realización de la compra.</w:t>
      </w:r>
    </w:p>
    <w:p w14:paraId="7892ADBA" w14:textId="77777777" w:rsidR="001E5AFF" w:rsidRPr="00361961" w:rsidRDefault="001E5AFF" w:rsidP="001E5AFF">
      <w:pPr>
        <w:pStyle w:val="Prrafodelista"/>
        <w:numPr>
          <w:ilvl w:val="0"/>
          <w:numId w:val="45"/>
        </w:numPr>
        <w:spacing w:after="160" w:line="360" w:lineRule="auto"/>
        <w:rPr>
          <w:iCs/>
        </w:rPr>
      </w:pPr>
      <w:r w:rsidRPr="00361961">
        <w:rPr>
          <w:iCs/>
        </w:rPr>
        <w:t>Lealtad: Fomentar la lealtad postventa.</w:t>
      </w:r>
    </w:p>
    <w:p w14:paraId="2E1FA046" w14:textId="77777777" w:rsidR="001E5AFF" w:rsidRPr="00361961" w:rsidRDefault="001E5AFF" w:rsidP="001E5AFF">
      <w:pPr>
        <w:pStyle w:val="Prrafodelista"/>
        <w:spacing w:line="360" w:lineRule="auto"/>
        <w:rPr>
          <w:iCs/>
        </w:rPr>
      </w:pPr>
    </w:p>
    <w:p w14:paraId="0E545FE5" w14:textId="77777777" w:rsidR="001E5AFF" w:rsidRPr="00361961" w:rsidRDefault="001E5AFF" w:rsidP="001E5AFF">
      <w:pPr>
        <w:spacing w:line="360" w:lineRule="auto"/>
        <w:rPr>
          <w:iCs/>
        </w:rPr>
      </w:pPr>
      <w:r w:rsidRPr="00361961">
        <w:rPr>
          <w:iCs/>
        </w:rPr>
        <w:t>Modelo RACE (</w:t>
      </w:r>
      <w:proofErr w:type="spellStart"/>
      <w:r w:rsidRPr="004129CD">
        <w:rPr>
          <w:i/>
        </w:rPr>
        <w:t>Reach</w:t>
      </w:r>
      <w:proofErr w:type="spellEnd"/>
      <w:r w:rsidRPr="004129CD">
        <w:rPr>
          <w:i/>
        </w:rPr>
        <w:t xml:space="preserve">, </w:t>
      </w:r>
      <w:proofErr w:type="spellStart"/>
      <w:r w:rsidRPr="004129CD">
        <w:rPr>
          <w:i/>
        </w:rPr>
        <w:t>Act</w:t>
      </w:r>
      <w:proofErr w:type="spellEnd"/>
      <w:r w:rsidRPr="004129CD">
        <w:rPr>
          <w:i/>
        </w:rPr>
        <w:t xml:space="preserve">, </w:t>
      </w:r>
      <w:proofErr w:type="spellStart"/>
      <w:r w:rsidRPr="004129CD">
        <w:rPr>
          <w:i/>
        </w:rPr>
        <w:t>Convert</w:t>
      </w:r>
      <w:proofErr w:type="spellEnd"/>
      <w:r w:rsidRPr="004129CD">
        <w:rPr>
          <w:i/>
        </w:rPr>
        <w:t xml:space="preserve">, </w:t>
      </w:r>
      <w:proofErr w:type="spellStart"/>
      <w:r w:rsidRPr="004129CD">
        <w:rPr>
          <w:i/>
        </w:rPr>
        <w:t>Engage</w:t>
      </w:r>
      <w:proofErr w:type="spellEnd"/>
      <w:r w:rsidRPr="00361961">
        <w:rPr>
          <w:iCs/>
        </w:rPr>
        <w:t>):</w:t>
      </w:r>
    </w:p>
    <w:p w14:paraId="55EF8C16" w14:textId="77777777" w:rsidR="001E5AFF" w:rsidRPr="00361961" w:rsidRDefault="001E5AFF" w:rsidP="001E5AFF">
      <w:pPr>
        <w:pStyle w:val="Prrafodelista"/>
        <w:numPr>
          <w:ilvl w:val="0"/>
          <w:numId w:val="46"/>
        </w:numPr>
        <w:spacing w:after="160" w:line="360" w:lineRule="auto"/>
        <w:rPr>
          <w:iCs/>
        </w:rPr>
      </w:pPr>
      <w:r w:rsidRPr="00361961">
        <w:rPr>
          <w:iCs/>
        </w:rPr>
        <w:t>Alcance (</w:t>
      </w:r>
      <w:proofErr w:type="spellStart"/>
      <w:r w:rsidRPr="004129CD">
        <w:rPr>
          <w:i/>
        </w:rPr>
        <w:t>Reach</w:t>
      </w:r>
      <w:proofErr w:type="spellEnd"/>
      <w:r w:rsidRPr="004129CD">
        <w:rPr>
          <w:i/>
        </w:rPr>
        <w:t>):</w:t>
      </w:r>
      <w:r w:rsidRPr="00361961">
        <w:rPr>
          <w:iCs/>
        </w:rPr>
        <w:t xml:space="preserve"> Atraer a la audiencia a la plataforma.</w:t>
      </w:r>
    </w:p>
    <w:p w14:paraId="61DE1529" w14:textId="77777777" w:rsidR="001E5AFF" w:rsidRPr="00361961" w:rsidRDefault="001E5AFF" w:rsidP="001E5AFF">
      <w:pPr>
        <w:pStyle w:val="Prrafodelista"/>
        <w:numPr>
          <w:ilvl w:val="0"/>
          <w:numId w:val="46"/>
        </w:numPr>
        <w:spacing w:after="160" w:line="360" w:lineRule="auto"/>
        <w:rPr>
          <w:iCs/>
        </w:rPr>
      </w:pPr>
      <w:r w:rsidRPr="00361961">
        <w:rPr>
          <w:iCs/>
        </w:rPr>
        <w:t>Acción (</w:t>
      </w:r>
      <w:proofErr w:type="spellStart"/>
      <w:r w:rsidRPr="004129CD">
        <w:rPr>
          <w:i/>
        </w:rPr>
        <w:t>Act</w:t>
      </w:r>
      <w:proofErr w:type="spellEnd"/>
      <w:r w:rsidRPr="004129CD">
        <w:rPr>
          <w:i/>
        </w:rPr>
        <w:t>):</w:t>
      </w:r>
      <w:r w:rsidRPr="00361961">
        <w:rPr>
          <w:iCs/>
        </w:rPr>
        <w:t xml:space="preserve"> Motivar acciones específicas (registro, suscripción).</w:t>
      </w:r>
    </w:p>
    <w:p w14:paraId="1FDEB8B0" w14:textId="77777777" w:rsidR="001E5AFF" w:rsidRPr="00361961" w:rsidRDefault="001E5AFF" w:rsidP="001E5AFF">
      <w:pPr>
        <w:pStyle w:val="Prrafodelista"/>
        <w:numPr>
          <w:ilvl w:val="0"/>
          <w:numId w:val="46"/>
        </w:numPr>
        <w:spacing w:after="160" w:line="360" w:lineRule="auto"/>
        <w:rPr>
          <w:iCs/>
        </w:rPr>
      </w:pPr>
      <w:r w:rsidRPr="00361961">
        <w:rPr>
          <w:iCs/>
        </w:rPr>
        <w:t>Conversión (</w:t>
      </w:r>
      <w:proofErr w:type="spellStart"/>
      <w:r w:rsidRPr="004129CD">
        <w:rPr>
          <w:i/>
        </w:rPr>
        <w:t>Convert</w:t>
      </w:r>
      <w:proofErr w:type="spellEnd"/>
      <w:r w:rsidRPr="004129CD">
        <w:rPr>
          <w:i/>
        </w:rPr>
        <w:t>):</w:t>
      </w:r>
      <w:r w:rsidRPr="00361961">
        <w:rPr>
          <w:iCs/>
        </w:rPr>
        <w:t xml:space="preserve"> Convertir visitantes en clientes.</w:t>
      </w:r>
    </w:p>
    <w:p w14:paraId="3E5FF5E7" w14:textId="77777777" w:rsidR="001E5AFF" w:rsidRPr="00361961" w:rsidRDefault="001E5AFF" w:rsidP="001E5AFF">
      <w:pPr>
        <w:pStyle w:val="Prrafodelista"/>
        <w:numPr>
          <w:ilvl w:val="0"/>
          <w:numId w:val="46"/>
        </w:numPr>
        <w:spacing w:after="160" w:line="360" w:lineRule="auto"/>
        <w:rPr>
          <w:iCs/>
        </w:rPr>
      </w:pPr>
      <w:r w:rsidRPr="00361961">
        <w:rPr>
          <w:iCs/>
        </w:rPr>
        <w:t>Compromiso (</w:t>
      </w:r>
      <w:proofErr w:type="spellStart"/>
      <w:r w:rsidRPr="004129CD">
        <w:rPr>
          <w:i/>
        </w:rPr>
        <w:t>Engage</w:t>
      </w:r>
      <w:proofErr w:type="spellEnd"/>
      <w:r w:rsidRPr="00361961">
        <w:rPr>
          <w:iCs/>
        </w:rPr>
        <w:t>): Fomentar la participación continua y la lealtad.</w:t>
      </w:r>
    </w:p>
    <w:p w14:paraId="02698114" w14:textId="77777777" w:rsidR="001E5AFF" w:rsidRPr="00361961" w:rsidRDefault="001E5AFF" w:rsidP="001E5AFF">
      <w:pPr>
        <w:pStyle w:val="Prrafodelista"/>
        <w:spacing w:line="360" w:lineRule="auto"/>
        <w:rPr>
          <w:iCs/>
        </w:rPr>
      </w:pPr>
    </w:p>
    <w:p w14:paraId="24898DCC" w14:textId="77777777" w:rsidR="001E5AFF" w:rsidRPr="00361961" w:rsidRDefault="001E5AFF" w:rsidP="001E5AFF">
      <w:pPr>
        <w:spacing w:line="360" w:lineRule="auto"/>
        <w:rPr>
          <w:iCs/>
        </w:rPr>
      </w:pPr>
      <w:r w:rsidRPr="00361961">
        <w:rPr>
          <w:iCs/>
        </w:rPr>
        <w:t>Modelo de Experiencia del Cliente (</w:t>
      </w:r>
      <w:r w:rsidRPr="004129CD">
        <w:rPr>
          <w:i/>
        </w:rPr>
        <w:t xml:space="preserve">Customer </w:t>
      </w:r>
      <w:proofErr w:type="spellStart"/>
      <w:r w:rsidRPr="004129CD">
        <w:rPr>
          <w:i/>
        </w:rPr>
        <w:t>Experience</w:t>
      </w:r>
      <w:proofErr w:type="spellEnd"/>
      <w:r w:rsidRPr="004129CD">
        <w:rPr>
          <w:i/>
        </w:rPr>
        <w:t xml:space="preserve"> Journey</w:t>
      </w:r>
      <w:r w:rsidRPr="00361961">
        <w:rPr>
          <w:iCs/>
        </w:rPr>
        <w:t>):</w:t>
      </w:r>
    </w:p>
    <w:p w14:paraId="4C11810F" w14:textId="77777777" w:rsidR="001E5AFF" w:rsidRPr="00361961" w:rsidRDefault="001E5AFF" w:rsidP="001E5AFF">
      <w:pPr>
        <w:pStyle w:val="Prrafodelista"/>
        <w:numPr>
          <w:ilvl w:val="0"/>
          <w:numId w:val="47"/>
        </w:numPr>
        <w:spacing w:after="160" w:line="360" w:lineRule="auto"/>
        <w:rPr>
          <w:iCs/>
        </w:rPr>
      </w:pPr>
      <w:r w:rsidRPr="00361961">
        <w:rPr>
          <w:iCs/>
        </w:rPr>
        <w:t>Investigación: Búsqueda de productos o servicios.</w:t>
      </w:r>
    </w:p>
    <w:p w14:paraId="569104E6" w14:textId="77777777" w:rsidR="001E5AFF" w:rsidRPr="00361961" w:rsidRDefault="001E5AFF" w:rsidP="001E5AFF">
      <w:pPr>
        <w:pStyle w:val="Prrafodelista"/>
        <w:numPr>
          <w:ilvl w:val="0"/>
          <w:numId w:val="47"/>
        </w:numPr>
        <w:spacing w:after="160" w:line="360" w:lineRule="auto"/>
        <w:rPr>
          <w:iCs/>
        </w:rPr>
      </w:pPr>
      <w:r w:rsidRPr="00361961">
        <w:rPr>
          <w:iCs/>
        </w:rPr>
        <w:t>Consideración: Evaluación de opciones.</w:t>
      </w:r>
    </w:p>
    <w:p w14:paraId="1475CD57" w14:textId="77777777" w:rsidR="001E5AFF" w:rsidRPr="00361961" w:rsidRDefault="001E5AFF" w:rsidP="001E5AFF">
      <w:pPr>
        <w:pStyle w:val="Prrafodelista"/>
        <w:numPr>
          <w:ilvl w:val="0"/>
          <w:numId w:val="47"/>
        </w:numPr>
        <w:spacing w:after="160" w:line="360" w:lineRule="auto"/>
        <w:rPr>
          <w:iCs/>
        </w:rPr>
      </w:pPr>
      <w:r w:rsidRPr="00361961">
        <w:rPr>
          <w:iCs/>
        </w:rPr>
        <w:t>Compra: Realización de la compra.</w:t>
      </w:r>
    </w:p>
    <w:p w14:paraId="065337A9" w14:textId="77777777" w:rsidR="001E5AFF" w:rsidRPr="00361961" w:rsidRDefault="001E5AFF" w:rsidP="001E5AFF">
      <w:pPr>
        <w:pStyle w:val="Prrafodelista"/>
        <w:numPr>
          <w:ilvl w:val="0"/>
          <w:numId w:val="47"/>
        </w:numPr>
        <w:spacing w:after="160" w:line="360" w:lineRule="auto"/>
        <w:rPr>
          <w:iCs/>
        </w:rPr>
      </w:pPr>
      <w:r w:rsidRPr="00361961">
        <w:rPr>
          <w:iCs/>
        </w:rPr>
        <w:lastRenderedPageBreak/>
        <w:t>Uso: Utilización de productos o servicios.</w:t>
      </w:r>
    </w:p>
    <w:p w14:paraId="418AF296" w14:textId="77777777" w:rsidR="001E5AFF" w:rsidRPr="00361961" w:rsidRDefault="001E5AFF" w:rsidP="001E5AFF">
      <w:pPr>
        <w:pStyle w:val="Prrafodelista"/>
        <w:numPr>
          <w:ilvl w:val="0"/>
          <w:numId w:val="47"/>
        </w:numPr>
        <w:spacing w:after="160" w:line="360" w:lineRule="auto"/>
        <w:rPr>
          <w:iCs/>
        </w:rPr>
      </w:pPr>
      <w:r w:rsidRPr="00361961">
        <w:rPr>
          <w:iCs/>
        </w:rPr>
        <w:t>Comunicación: Interacción postventa.</w:t>
      </w:r>
    </w:p>
    <w:p w14:paraId="0A893412" w14:textId="77777777" w:rsidR="001E5AFF" w:rsidRPr="00361961" w:rsidRDefault="001E5AFF" w:rsidP="001E5AFF">
      <w:pPr>
        <w:spacing w:line="360" w:lineRule="auto"/>
        <w:rPr>
          <w:iCs/>
        </w:rPr>
      </w:pPr>
    </w:p>
    <w:p w14:paraId="4C9F4645" w14:textId="77777777" w:rsidR="001E5AFF" w:rsidRPr="00361961" w:rsidRDefault="001E5AFF" w:rsidP="001E5AFF">
      <w:pPr>
        <w:spacing w:line="360" w:lineRule="auto"/>
        <w:rPr>
          <w:iCs/>
        </w:rPr>
      </w:pPr>
      <w:r w:rsidRPr="00361961">
        <w:rPr>
          <w:iCs/>
        </w:rPr>
        <w:t>Modelo de Cinco Fases de Compra:</w:t>
      </w:r>
    </w:p>
    <w:p w14:paraId="15579398" w14:textId="77777777" w:rsidR="001E5AFF" w:rsidRPr="00361961" w:rsidRDefault="001E5AFF" w:rsidP="001E5AFF">
      <w:pPr>
        <w:pStyle w:val="Prrafodelista"/>
        <w:numPr>
          <w:ilvl w:val="0"/>
          <w:numId w:val="48"/>
        </w:numPr>
        <w:spacing w:after="160" w:line="360" w:lineRule="auto"/>
        <w:rPr>
          <w:iCs/>
        </w:rPr>
      </w:pPr>
      <w:r w:rsidRPr="00361961">
        <w:rPr>
          <w:iCs/>
        </w:rPr>
        <w:t>Reconocimiento del Problema: Identificación de una necesidad.</w:t>
      </w:r>
    </w:p>
    <w:p w14:paraId="5BC5EF7B" w14:textId="77777777" w:rsidR="001E5AFF" w:rsidRPr="00361961" w:rsidRDefault="001E5AFF" w:rsidP="001E5AFF">
      <w:pPr>
        <w:pStyle w:val="Prrafodelista"/>
        <w:numPr>
          <w:ilvl w:val="0"/>
          <w:numId w:val="48"/>
        </w:numPr>
        <w:spacing w:after="160" w:line="360" w:lineRule="auto"/>
        <w:rPr>
          <w:iCs/>
        </w:rPr>
      </w:pPr>
      <w:r w:rsidRPr="00361961">
        <w:rPr>
          <w:iCs/>
        </w:rPr>
        <w:t>Búsqueda de Información: Investigación de posibles soluciones.</w:t>
      </w:r>
    </w:p>
    <w:p w14:paraId="5381238A" w14:textId="77777777" w:rsidR="001E5AFF" w:rsidRPr="00361961" w:rsidRDefault="001E5AFF" w:rsidP="001E5AFF">
      <w:pPr>
        <w:pStyle w:val="Prrafodelista"/>
        <w:numPr>
          <w:ilvl w:val="0"/>
          <w:numId w:val="48"/>
        </w:numPr>
        <w:spacing w:after="160" w:line="360" w:lineRule="auto"/>
        <w:rPr>
          <w:iCs/>
        </w:rPr>
      </w:pPr>
      <w:r w:rsidRPr="00361961">
        <w:rPr>
          <w:iCs/>
        </w:rPr>
        <w:t>Evaluación de Alternativas: Comparación de opciones.</w:t>
      </w:r>
    </w:p>
    <w:p w14:paraId="1C3D4784" w14:textId="77777777" w:rsidR="001E5AFF" w:rsidRPr="00361961" w:rsidRDefault="001E5AFF" w:rsidP="001E5AFF">
      <w:pPr>
        <w:pStyle w:val="Prrafodelista"/>
        <w:numPr>
          <w:ilvl w:val="0"/>
          <w:numId w:val="48"/>
        </w:numPr>
        <w:spacing w:after="160" w:line="360" w:lineRule="auto"/>
        <w:rPr>
          <w:iCs/>
        </w:rPr>
      </w:pPr>
      <w:r w:rsidRPr="00361961">
        <w:rPr>
          <w:iCs/>
        </w:rPr>
        <w:t>Decisión de Compra: Elección de una opción.</w:t>
      </w:r>
    </w:p>
    <w:p w14:paraId="75ED5962" w14:textId="77777777" w:rsidR="001E5AFF" w:rsidRPr="00361961" w:rsidRDefault="001E5AFF" w:rsidP="001E5AFF">
      <w:pPr>
        <w:pStyle w:val="Prrafodelista"/>
        <w:numPr>
          <w:ilvl w:val="0"/>
          <w:numId w:val="48"/>
        </w:numPr>
        <w:spacing w:after="160" w:line="360" w:lineRule="auto"/>
      </w:pPr>
      <w:r w:rsidRPr="00361961">
        <w:rPr>
          <w:iCs/>
        </w:rPr>
        <w:t>Evaluación Poscompra: Análisis de la satisfacción</w:t>
      </w:r>
      <w:r w:rsidRPr="00361961">
        <w:t>.</w:t>
      </w:r>
    </w:p>
    <w:p w14:paraId="2C814D0D" w14:textId="51ED74DE" w:rsidR="007D46B0" w:rsidRPr="00A14C3A" w:rsidRDefault="00A14C3A" w:rsidP="00A14C3A">
      <w:pPr>
        <w:pStyle w:val="T1CAP"/>
        <w:ind w:firstLine="360"/>
        <w:jc w:val="left"/>
        <w:rPr>
          <w:b w:val="0"/>
          <w:bCs/>
          <w:sz w:val="24"/>
          <w:szCs w:val="24"/>
        </w:rPr>
      </w:pPr>
      <w:r w:rsidRPr="00361961">
        <w:rPr>
          <w:b w:val="0"/>
          <w:bCs/>
          <w:sz w:val="24"/>
          <w:szCs w:val="24"/>
        </w:rPr>
        <w:fldChar w:fldCharType="begin"/>
      </w:r>
      <w:r w:rsidRPr="00361961">
        <w:rPr>
          <w:b w:val="0"/>
          <w:bCs/>
          <w:sz w:val="24"/>
          <w:szCs w:val="24"/>
        </w:rPr>
        <w:instrText xml:space="preserve"> ADDIN ZOTERO_ITEM CSL_CITATION {"citationID":"t6I3VLVz","properties":{"formattedCitation":"(Pavlou &amp; Fygenson, 2006)","plainCitation":"(Pavlou &amp; Fygenson, 2006)","noteIndex":0},"citationItems":[{"id":42,"uris":["http://zotero.org/users/local/eM76VacJ/items/3QHEEP22"],"itemData":{"id":42,"type":"article-journal","abstract":"This paper extends Ajzen's (1991) theory of planned behavior (TPB) to explain and predict the process of e-commerce adoption by consumers. The process is captured through two online consumer behaviors: (1) getting information and (2) purchasing a product from a Web vendor. First, we simultaneously model the association between these two contingent online behaviors and their respective intentions by appealing to consumer behavior theories and the theory of implementation intentions, respectively. Second, following TPB, we derive for each behavior its intention, attitude, subjective norm, and perceived behavioral control (PBC). Third, we elicit and test a comprehensive set of salient beliefs for each behavior. A longitudinal study with online consumers supports the proposed e-commerce adoption model, validating the predictive power of TPB and the proposed conceptualization of PBC as a higher-order factor formed by self-efficacy and controllability. Our findings stress the importance of trust and technology adoption variables (perceived usefulness and ease of use) as salient beliefs for predicting e-commerce adoption, justifying the integration of trust and technology adoption variables within the TPB framework. In addition, technological characteristics (download delay, Website navigability, and information protection), consumer skills, time and monetary resources, and product characteristics (product diagnosticity and product value) add to the explanatory and predictive power of our model. Implications for Information Systems, e-commerce, TPB, and the study of trust are discussed.","container-title":"MIS Quarterly","DOI":"10.2307/25148720","ISSN":"0276-7783","issue":"1","note":"publisher: Management Information Systems Research Center, University of Minnesota","page":"115-143","source":"JSTOR","title":"Understanding and Predicting Electronic Commerce Adoption: An Extension of the Theory of Planned Behavior","title-short":"Understanding and Predicting Electronic Commerce Adoption","volume":"30","author":[{"family":"Pavlou","given":"Paul A."},{"family":"Fygenson","given":"Mendel"}],"issued":{"date-parts":[["2006"]]}}}],"schema":"https://github.com/citation-style-language/schema/raw/master/csl-citation.json"} </w:instrText>
      </w:r>
      <w:r w:rsidRPr="00361961">
        <w:rPr>
          <w:b w:val="0"/>
          <w:bCs/>
          <w:sz w:val="24"/>
          <w:szCs w:val="24"/>
        </w:rPr>
        <w:fldChar w:fldCharType="separate"/>
      </w:r>
      <w:bookmarkStart w:id="87" w:name="_Toc159010482"/>
      <w:r w:rsidRPr="00361961">
        <w:rPr>
          <w:b w:val="0"/>
          <w:bCs/>
          <w:sz w:val="24"/>
          <w:szCs w:val="24"/>
        </w:rPr>
        <w:t>(</w:t>
      </w:r>
      <w:proofErr w:type="spellStart"/>
      <w:r w:rsidRPr="0012265B">
        <w:rPr>
          <w:b w:val="0"/>
          <w:iCs/>
          <w:sz w:val="24"/>
          <w:szCs w:val="24"/>
        </w:rPr>
        <w:t>Pavlou</w:t>
      </w:r>
      <w:proofErr w:type="spellEnd"/>
      <w:r w:rsidRPr="0012265B">
        <w:rPr>
          <w:b w:val="0"/>
          <w:iCs/>
          <w:sz w:val="24"/>
          <w:szCs w:val="24"/>
        </w:rPr>
        <w:t xml:space="preserve"> &amp; </w:t>
      </w:r>
      <w:proofErr w:type="spellStart"/>
      <w:r w:rsidRPr="0012265B">
        <w:rPr>
          <w:b w:val="0"/>
          <w:iCs/>
          <w:sz w:val="24"/>
          <w:szCs w:val="24"/>
        </w:rPr>
        <w:t>Fygenson</w:t>
      </w:r>
      <w:proofErr w:type="spellEnd"/>
      <w:r w:rsidRPr="0012265B">
        <w:rPr>
          <w:b w:val="0"/>
          <w:iCs/>
          <w:sz w:val="24"/>
          <w:szCs w:val="24"/>
        </w:rPr>
        <w:t>, 2006)</w:t>
      </w:r>
      <w:bookmarkEnd w:id="87"/>
      <w:r w:rsidRPr="00361961">
        <w:rPr>
          <w:b w:val="0"/>
          <w:bCs/>
          <w:sz w:val="24"/>
          <w:szCs w:val="24"/>
        </w:rPr>
        <w:fldChar w:fldCharType="end"/>
      </w:r>
    </w:p>
    <w:p w14:paraId="7B993D73" w14:textId="77777777" w:rsidR="007D46B0" w:rsidRPr="000440AB" w:rsidRDefault="007D46B0" w:rsidP="0012474C">
      <w:pPr>
        <w:pStyle w:val="T1CAP"/>
      </w:pPr>
    </w:p>
    <w:p w14:paraId="1E9AED5A" w14:textId="77777777" w:rsidR="007D46B0" w:rsidRPr="000440AB" w:rsidRDefault="007D46B0" w:rsidP="0012474C">
      <w:pPr>
        <w:pStyle w:val="T1CAP"/>
      </w:pPr>
    </w:p>
    <w:p w14:paraId="14A6F3E4" w14:textId="77777777" w:rsidR="007D46B0" w:rsidRPr="000440AB" w:rsidRDefault="007D46B0" w:rsidP="0012474C">
      <w:pPr>
        <w:pStyle w:val="T1CAP"/>
      </w:pPr>
    </w:p>
    <w:p w14:paraId="3421E36F" w14:textId="77777777" w:rsidR="007D46B0" w:rsidRPr="000440AB" w:rsidRDefault="007D46B0" w:rsidP="0012474C">
      <w:pPr>
        <w:pStyle w:val="T1CAP"/>
      </w:pPr>
    </w:p>
    <w:p w14:paraId="21D2A6C5" w14:textId="77777777" w:rsidR="002D7916" w:rsidRDefault="002D7916" w:rsidP="00A225C6">
      <w:pPr>
        <w:pStyle w:val="T1CAP"/>
        <w:jc w:val="left"/>
      </w:pPr>
    </w:p>
    <w:p w14:paraId="52EBF549" w14:textId="77777777" w:rsidR="00D24E86" w:rsidRDefault="00D24E86" w:rsidP="00A225C6">
      <w:pPr>
        <w:pStyle w:val="T1CAP"/>
        <w:jc w:val="left"/>
      </w:pPr>
    </w:p>
    <w:p w14:paraId="14E60CBF" w14:textId="77777777" w:rsidR="001E5AFF" w:rsidRDefault="001E5AFF" w:rsidP="00A225C6">
      <w:pPr>
        <w:pStyle w:val="T1CAP"/>
        <w:jc w:val="left"/>
      </w:pPr>
    </w:p>
    <w:p w14:paraId="4DAD3368" w14:textId="77777777" w:rsidR="001E5AFF" w:rsidRDefault="001E5AFF" w:rsidP="00A225C6">
      <w:pPr>
        <w:pStyle w:val="T1CAP"/>
        <w:jc w:val="left"/>
      </w:pPr>
    </w:p>
    <w:p w14:paraId="1682B8D5" w14:textId="77777777" w:rsidR="001E5AFF" w:rsidRDefault="001E5AFF" w:rsidP="00A225C6">
      <w:pPr>
        <w:pStyle w:val="T1CAP"/>
        <w:jc w:val="left"/>
      </w:pPr>
    </w:p>
    <w:p w14:paraId="1159F556" w14:textId="77777777" w:rsidR="001E5AFF" w:rsidRDefault="001E5AFF" w:rsidP="00A225C6">
      <w:pPr>
        <w:pStyle w:val="T1CAP"/>
        <w:jc w:val="left"/>
      </w:pPr>
    </w:p>
    <w:p w14:paraId="14D57889" w14:textId="77777777" w:rsidR="001E5AFF" w:rsidRDefault="001E5AFF" w:rsidP="00A225C6">
      <w:pPr>
        <w:pStyle w:val="T1CAP"/>
        <w:jc w:val="left"/>
      </w:pPr>
    </w:p>
    <w:p w14:paraId="6331DD24" w14:textId="77777777" w:rsidR="001E5AFF" w:rsidRDefault="001E5AFF" w:rsidP="00A225C6">
      <w:pPr>
        <w:pStyle w:val="T1CAP"/>
        <w:jc w:val="left"/>
      </w:pPr>
    </w:p>
    <w:p w14:paraId="3F36A74C" w14:textId="77777777" w:rsidR="001E5AFF" w:rsidRDefault="001E5AFF" w:rsidP="00A225C6">
      <w:pPr>
        <w:pStyle w:val="T1CAP"/>
        <w:jc w:val="left"/>
      </w:pPr>
    </w:p>
    <w:p w14:paraId="1F25E159" w14:textId="77777777" w:rsidR="001E5AFF" w:rsidRDefault="001E5AFF" w:rsidP="00A225C6">
      <w:pPr>
        <w:pStyle w:val="T1CAP"/>
        <w:jc w:val="left"/>
      </w:pPr>
    </w:p>
    <w:p w14:paraId="20D3CB32" w14:textId="77777777" w:rsidR="001E5AFF" w:rsidRDefault="001E5AFF" w:rsidP="00A225C6">
      <w:pPr>
        <w:pStyle w:val="T1CAP"/>
        <w:jc w:val="left"/>
      </w:pPr>
    </w:p>
    <w:p w14:paraId="095D9015" w14:textId="77777777" w:rsidR="001E5AFF" w:rsidRDefault="001E5AFF" w:rsidP="00A225C6">
      <w:pPr>
        <w:pStyle w:val="T1CAP"/>
        <w:jc w:val="left"/>
      </w:pPr>
    </w:p>
    <w:p w14:paraId="260E56A8" w14:textId="77777777" w:rsidR="001E5AFF" w:rsidRDefault="001E5AFF" w:rsidP="00A225C6">
      <w:pPr>
        <w:pStyle w:val="T1CAP"/>
        <w:jc w:val="left"/>
      </w:pPr>
    </w:p>
    <w:p w14:paraId="3C2C417F" w14:textId="77777777" w:rsidR="001E5AFF" w:rsidRDefault="001E5AFF" w:rsidP="00A225C6">
      <w:pPr>
        <w:pStyle w:val="T1CAP"/>
        <w:jc w:val="left"/>
      </w:pPr>
    </w:p>
    <w:p w14:paraId="1AA41199" w14:textId="77777777" w:rsidR="001E5AFF" w:rsidRDefault="001E5AFF" w:rsidP="00A225C6">
      <w:pPr>
        <w:pStyle w:val="T1CAP"/>
        <w:jc w:val="left"/>
      </w:pPr>
    </w:p>
    <w:p w14:paraId="7E86819D" w14:textId="77777777" w:rsidR="001E5AFF" w:rsidRDefault="001E5AFF" w:rsidP="00A225C6">
      <w:pPr>
        <w:pStyle w:val="T1CAP"/>
        <w:jc w:val="left"/>
      </w:pPr>
    </w:p>
    <w:p w14:paraId="464BD4C5" w14:textId="77777777" w:rsidR="001E5AFF" w:rsidRDefault="001E5AFF" w:rsidP="00A225C6">
      <w:pPr>
        <w:pStyle w:val="T1CAP"/>
        <w:jc w:val="left"/>
      </w:pPr>
    </w:p>
    <w:p w14:paraId="1B132F8B" w14:textId="77777777" w:rsidR="006E13D2" w:rsidRDefault="006E13D2" w:rsidP="00A225C6">
      <w:pPr>
        <w:pStyle w:val="T1CAP"/>
        <w:jc w:val="left"/>
      </w:pPr>
    </w:p>
    <w:p w14:paraId="1DC4F1A7" w14:textId="77777777" w:rsidR="001E5AFF" w:rsidRDefault="001E5AFF" w:rsidP="00A225C6">
      <w:pPr>
        <w:pStyle w:val="T1CAP"/>
        <w:jc w:val="left"/>
      </w:pPr>
    </w:p>
    <w:p w14:paraId="2C09B472" w14:textId="77777777" w:rsidR="002D7916" w:rsidRPr="000440AB" w:rsidRDefault="002D7916" w:rsidP="0012474C">
      <w:pPr>
        <w:pStyle w:val="T1CAP"/>
      </w:pPr>
    </w:p>
    <w:p w14:paraId="41A90049" w14:textId="13ABE28A" w:rsidR="00EB4235" w:rsidRPr="000440AB" w:rsidRDefault="00000000" w:rsidP="0012474C">
      <w:pPr>
        <w:pStyle w:val="T1CAP"/>
      </w:pPr>
      <w:bookmarkStart w:id="88" w:name="_Toc159010483"/>
      <w:r w:rsidRPr="000440AB">
        <w:lastRenderedPageBreak/>
        <w:t>CAPÍTULO III. METODOLOGÍA</w:t>
      </w:r>
      <w:bookmarkEnd w:id="85"/>
      <w:bookmarkEnd w:id="86"/>
      <w:bookmarkEnd w:id="88"/>
    </w:p>
    <w:p w14:paraId="00741C44" w14:textId="77777777" w:rsidR="00792BC0" w:rsidRPr="000440AB" w:rsidRDefault="00792BC0" w:rsidP="003710D3">
      <w:pPr>
        <w:pStyle w:val="T1CAP"/>
      </w:pPr>
    </w:p>
    <w:p w14:paraId="72373190" w14:textId="2C192206" w:rsidR="00792BC0" w:rsidRPr="000440AB" w:rsidRDefault="00792BC0" w:rsidP="00792BC0">
      <w:pPr>
        <w:pStyle w:val="T2"/>
      </w:pPr>
      <w:bookmarkStart w:id="89" w:name="_Toc159010484"/>
      <w:r w:rsidRPr="000440AB">
        <w:t>3.1 TIPO DE INVESTIGACIÓN</w:t>
      </w:r>
      <w:bookmarkEnd w:id="89"/>
      <w:r w:rsidRPr="000440AB">
        <w:t xml:space="preserve"> </w:t>
      </w:r>
    </w:p>
    <w:p w14:paraId="3D895C63" w14:textId="77777777" w:rsidR="00792BC0" w:rsidRPr="000440AB" w:rsidRDefault="00792BC0" w:rsidP="00792BC0">
      <w:pPr>
        <w:pStyle w:val="T2"/>
      </w:pPr>
    </w:p>
    <w:p w14:paraId="3BDB68CB" w14:textId="77777777" w:rsidR="00D93FCC" w:rsidRPr="000440AB" w:rsidRDefault="00000000" w:rsidP="00792BC0">
      <w:pPr>
        <w:pStyle w:val="T2"/>
        <w:rPr>
          <w:sz w:val="15"/>
        </w:rPr>
      </w:pPr>
      <w:r w:rsidRPr="000440AB">
        <w:rPr>
          <w:sz w:val="15"/>
        </w:rPr>
        <w:t xml:space="preserve"> </w:t>
      </w:r>
    </w:p>
    <w:p w14:paraId="7AD45B6B" w14:textId="66FB4F92" w:rsidR="002810EC" w:rsidRPr="003F2611" w:rsidRDefault="00A210F8" w:rsidP="002810EC">
      <w:pPr>
        <w:spacing w:line="360" w:lineRule="auto"/>
        <w:ind w:right="184" w:firstLine="708"/>
        <w:jc w:val="both"/>
      </w:pPr>
      <w:r w:rsidRPr="003F2611">
        <w:t xml:space="preserve">Esta investigación se enfoca en </w:t>
      </w:r>
      <w:r w:rsidR="00D24E86" w:rsidRPr="003F2611">
        <w:t xml:space="preserve">evaluar </w:t>
      </w:r>
      <w:r w:rsidR="002810EC" w:rsidRPr="003F2611">
        <w:t xml:space="preserve">los desafíos de las MIPYMES de moda, para potenciar la compra en línea entre </w:t>
      </w:r>
      <w:r w:rsidR="002810EC" w:rsidRPr="003F2611">
        <w:rPr>
          <w:i/>
        </w:rPr>
        <w:t>millennials</w:t>
      </w:r>
      <w:r w:rsidR="002810EC" w:rsidRPr="003F2611">
        <w:t xml:space="preserve"> del Distrito Central, Honduras en el 2023. </w:t>
      </w:r>
    </w:p>
    <w:p w14:paraId="1ED463F9" w14:textId="787F6435" w:rsidR="00A210F8" w:rsidRPr="003F2611" w:rsidRDefault="00A210F8" w:rsidP="002810EC">
      <w:pPr>
        <w:spacing w:line="360" w:lineRule="auto"/>
        <w:jc w:val="both"/>
      </w:pPr>
      <w:r w:rsidRPr="003F2611">
        <w:t xml:space="preserve">Se ha diseñado un enfoque metodológico que combina técnicas cualitativas y cuantitativas para abordar este tema desde múltiples perspectivas. </w:t>
      </w:r>
    </w:p>
    <w:p w14:paraId="1EB1931E" w14:textId="77777777" w:rsidR="00302137" w:rsidRPr="003F2611" w:rsidRDefault="00302137" w:rsidP="00FA5908">
      <w:pPr>
        <w:spacing w:line="360" w:lineRule="auto"/>
        <w:ind w:left="10" w:firstLine="698"/>
        <w:jc w:val="both"/>
      </w:pPr>
    </w:p>
    <w:p w14:paraId="48889FF0" w14:textId="57649891" w:rsidR="00A210F8" w:rsidRPr="000440AB" w:rsidRDefault="00A210F8" w:rsidP="00FA5908">
      <w:pPr>
        <w:spacing w:line="360" w:lineRule="auto"/>
        <w:ind w:left="10" w:firstLine="698"/>
        <w:jc w:val="both"/>
      </w:pPr>
      <w:r w:rsidRPr="003F2611">
        <w:t>En una primera etapa, se llevará a cabo</w:t>
      </w:r>
      <w:r w:rsidRPr="000440AB">
        <w:t xml:space="preserve"> un análisis descriptivo que se basará en encuestas digitales dirigidas a los consumidores </w:t>
      </w:r>
      <w:r w:rsidR="003C7C30" w:rsidRPr="003C7C30">
        <w:rPr>
          <w:i/>
        </w:rPr>
        <w:t>millennials</w:t>
      </w:r>
      <w:r w:rsidRPr="000440AB">
        <w:t xml:space="preserve"> en el Distrito Central. Estas encuestas cuantitativas se diseñarán para recopilar datos significativos sobre los comportamientos, preferencias y expectativas de este segmento demográfico clave en relación con el proceso de compra en línea de productos de moda.</w:t>
      </w:r>
    </w:p>
    <w:p w14:paraId="5F99D3F3" w14:textId="77777777" w:rsidR="00302137" w:rsidRPr="000440AB" w:rsidRDefault="00302137" w:rsidP="00FA5908">
      <w:pPr>
        <w:spacing w:line="360" w:lineRule="auto"/>
        <w:ind w:left="10" w:firstLine="698"/>
        <w:jc w:val="both"/>
      </w:pPr>
    </w:p>
    <w:p w14:paraId="3900B9E4" w14:textId="63BECB68" w:rsidR="00A210F8" w:rsidRPr="000440AB" w:rsidRDefault="00A210F8" w:rsidP="00FA5908">
      <w:pPr>
        <w:spacing w:line="360" w:lineRule="auto"/>
        <w:ind w:left="10" w:firstLine="698"/>
        <w:jc w:val="both"/>
      </w:pPr>
      <w:r w:rsidRPr="000440AB">
        <w:t>En una segunda fase se proced</w:t>
      </w:r>
      <w:r w:rsidR="00302137" w:rsidRPr="000440AB">
        <w:t>erá</w:t>
      </w:r>
      <w:r w:rsidRPr="000440AB">
        <w:t xml:space="preserve"> con un análisis exploratorio mediante </w:t>
      </w:r>
      <w:r w:rsidR="00695753" w:rsidRPr="000440AB">
        <w:t xml:space="preserve">la aplicación de 9 </w:t>
      </w:r>
      <w:r w:rsidRPr="000440AB">
        <w:t xml:space="preserve">entrevistas a profundidad con las MIPYMES del sector moda. Este enfoque cualitativo permitirá </w:t>
      </w:r>
      <w:r w:rsidR="00E109D0" w:rsidRPr="000440AB">
        <w:t xml:space="preserve">profundizar </w:t>
      </w:r>
      <w:r w:rsidRPr="000440AB">
        <w:t xml:space="preserve">en las percepciones, dificultades y aspiraciones de estas empresas, brindando una comprensión detallada de las barreras que enfrentan al intentar captar la atención y la lealtad de los </w:t>
      </w:r>
      <w:r w:rsidR="003C7C30" w:rsidRPr="003C7C30">
        <w:rPr>
          <w:i/>
        </w:rPr>
        <w:t>millennials</w:t>
      </w:r>
      <w:r w:rsidRPr="000440AB">
        <w:t xml:space="preserve"> en el entorno digital.</w:t>
      </w:r>
    </w:p>
    <w:p w14:paraId="59E48C56" w14:textId="77777777" w:rsidR="00302137" w:rsidRPr="000440AB" w:rsidRDefault="00302137" w:rsidP="00FA5908">
      <w:pPr>
        <w:spacing w:line="360" w:lineRule="auto"/>
        <w:ind w:left="10" w:firstLine="698"/>
        <w:jc w:val="both"/>
      </w:pPr>
    </w:p>
    <w:p w14:paraId="1A6FEA1C" w14:textId="5A995F78" w:rsidR="00302137" w:rsidRPr="000440AB" w:rsidRDefault="00302137" w:rsidP="00FA5908">
      <w:pPr>
        <w:spacing w:line="360" w:lineRule="auto"/>
        <w:ind w:left="10" w:firstLine="698"/>
        <w:jc w:val="both"/>
      </w:pPr>
      <w:r w:rsidRPr="004129CD">
        <w:t xml:space="preserve">El enfoque general de esta investigación es concluyente, buscando alcanzar conclusiones claras y precisas sobre los </w:t>
      </w:r>
      <w:r w:rsidR="00DF4FC9" w:rsidRPr="004129CD">
        <w:t>desafíos</w:t>
      </w:r>
      <w:r w:rsidRPr="004129CD">
        <w:t xml:space="preserve"> y las oportunidades </w:t>
      </w:r>
      <w:r w:rsidR="001409C2" w:rsidRPr="004129CD">
        <w:t>evaluadas</w:t>
      </w:r>
      <w:r w:rsidRPr="000440AB">
        <w:t xml:space="preserve">. La combinación de métodos cuantitativos y cualitativos enriquecerá la comprensión de los factores que influyen en la </w:t>
      </w:r>
      <w:r w:rsidR="008B64CE" w:rsidRPr="000440AB">
        <w:t>interacción</w:t>
      </w:r>
      <w:r w:rsidRPr="000440AB">
        <w:t xml:space="preserve"> entre las MIPYMES del sector moda y los consumidores </w:t>
      </w:r>
      <w:r w:rsidR="003C7C30" w:rsidRPr="003C7C30">
        <w:rPr>
          <w:i/>
        </w:rPr>
        <w:t>millennials</w:t>
      </w:r>
      <w:r w:rsidRPr="000440AB">
        <w:t xml:space="preserve"> en el contexto del comercio en línea.</w:t>
      </w:r>
    </w:p>
    <w:p w14:paraId="5274F9DB" w14:textId="77777777" w:rsidR="00302137" w:rsidRPr="000440AB" w:rsidRDefault="00302137" w:rsidP="00FA5908">
      <w:pPr>
        <w:spacing w:line="360" w:lineRule="auto"/>
        <w:ind w:left="10" w:firstLine="698"/>
        <w:jc w:val="both"/>
      </w:pPr>
    </w:p>
    <w:p w14:paraId="63A69835" w14:textId="6B09E0D0" w:rsidR="00302137" w:rsidRPr="000440AB" w:rsidRDefault="00302137" w:rsidP="00FA5908">
      <w:pPr>
        <w:spacing w:line="360" w:lineRule="auto"/>
        <w:ind w:left="10" w:firstLine="698"/>
        <w:jc w:val="both"/>
      </w:pPr>
      <w:r w:rsidRPr="000440AB">
        <w:t xml:space="preserve">Con instrumentos específicamente diseñados, incluyendo entrevistas a profundidad para las MIPYMES y encuestas digitales dirigidas a un grupo representativo de 384 consumidores </w:t>
      </w:r>
      <w:r w:rsidR="003C7C30" w:rsidRPr="003C7C30">
        <w:rPr>
          <w:i/>
        </w:rPr>
        <w:t>millennials</w:t>
      </w:r>
      <w:r w:rsidRPr="000440AB">
        <w:t xml:space="preserve"> del </w:t>
      </w:r>
      <w:r w:rsidR="00AF43B6" w:rsidRPr="000440AB">
        <w:t>D</w:t>
      </w:r>
      <w:r w:rsidRPr="000440AB">
        <w:t xml:space="preserve">istrito </w:t>
      </w:r>
      <w:r w:rsidR="00AF43B6" w:rsidRPr="000440AB">
        <w:t>C</w:t>
      </w:r>
      <w:r w:rsidRPr="000440AB">
        <w:t xml:space="preserve">entral, Tegucigalpa, Honduras, se busca obtener datos sólidos y representativos que permitan una visión global y detallada de esta problemática. Este estudio no solo pretende identificar los desafíos, sino también revelar las oportunidades latentes que podrían </w:t>
      </w:r>
      <w:r w:rsidRPr="000440AB">
        <w:lastRenderedPageBreak/>
        <w:t>ser aprovechadas por estas empresas para mejorar su presencia y efectividad en el mercado digital durante el segundo semestre del 2023.</w:t>
      </w:r>
    </w:p>
    <w:p w14:paraId="16782086" w14:textId="77777777" w:rsidR="00D93FCC" w:rsidRPr="000440AB" w:rsidRDefault="00D93FCC" w:rsidP="00FA5908">
      <w:pPr>
        <w:spacing w:line="360" w:lineRule="auto"/>
        <w:ind w:left="10" w:firstLine="698"/>
        <w:jc w:val="both"/>
      </w:pPr>
    </w:p>
    <w:p w14:paraId="610FB9D7" w14:textId="25DA3651" w:rsidR="000E7793" w:rsidRPr="000440AB" w:rsidRDefault="00983C45" w:rsidP="00915B71">
      <w:pPr>
        <w:pStyle w:val="T2"/>
      </w:pPr>
      <w:bookmarkStart w:id="90" w:name="_Toc153028253"/>
      <w:bookmarkStart w:id="91" w:name="_Toc153028307"/>
      <w:bookmarkStart w:id="92" w:name="_Toc159010485"/>
      <w:r w:rsidRPr="000440AB">
        <w:t>3.</w:t>
      </w:r>
      <w:r w:rsidR="00DE5D78" w:rsidRPr="000440AB">
        <w:t>2</w:t>
      </w:r>
      <w:r w:rsidRPr="000440AB">
        <w:t xml:space="preserve"> CONGRUENCIA METODOLÓGICA</w:t>
      </w:r>
      <w:bookmarkEnd w:id="90"/>
      <w:bookmarkEnd w:id="91"/>
      <w:bookmarkEnd w:id="92"/>
      <w:r w:rsidRPr="000440AB">
        <w:t xml:space="preserve"> </w:t>
      </w:r>
    </w:p>
    <w:p w14:paraId="44DCF206" w14:textId="77777777" w:rsidR="00915B71" w:rsidRPr="000440AB" w:rsidRDefault="00915B71" w:rsidP="00915B71">
      <w:pPr>
        <w:pStyle w:val="T2"/>
      </w:pPr>
    </w:p>
    <w:p w14:paraId="510A86D2" w14:textId="7DF50D28" w:rsidR="0018075F" w:rsidRPr="000440AB" w:rsidRDefault="0018075F" w:rsidP="00FA5908">
      <w:pPr>
        <w:spacing w:line="360" w:lineRule="auto"/>
        <w:ind w:firstLine="708"/>
        <w:jc w:val="both"/>
        <w:rPr>
          <w:lang w:bidi="en-US"/>
        </w:rPr>
      </w:pPr>
      <w:r w:rsidRPr="000440AB">
        <w:rPr>
          <w:lang w:bidi="en-US"/>
        </w:rPr>
        <w:t xml:space="preserve">La matriz metodológica tiene como objetivo proporcionar un marco estructurado para analizar las interacciones entre las MIPYMES del sector moda y sus consumidores </w:t>
      </w:r>
      <w:r w:rsidR="003C7C30" w:rsidRPr="003C7C30">
        <w:rPr>
          <w:i/>
        </w:rPr>
        <w:t>millennials</w:t>
      </w:r>
      <w:r w:rsidRPr="000440AB">
        <w:t xml:space="preserve"> </w:t>
      </w:r>
      <w:r w:rsidRPr="000440AB">
        <w:rPr>
          <w:lang w:bidi="en-US"/>
        </w:rPr>
        <w:t xml:space="preserve">centrándose en la experiencia de compra en línea. </w:t>
      </w:r>
    </w:p>
    <w:p w14:paraId="6E53D112" w14:textId="77777777" w:rsidR="00983C45" w:rsidRPr="000440AB" w:rsidRDefault="00983C45" w:rsidP="00FA5908">
      <w:pPr>
        <w:spacing w:line="360" w:lineRule="auto"/>
        <w:ind w:firstLine="708"/>
        <w:jc w:val="both"/>
      </w:pPr>
    </w:p>
    <w:p w14:paraId="171512EE" w14:textId="08F056F1" w:rsidR="0018075F" w:rsidRPr="000440AB" w:rsidRDefault="0018075F" w:rsidP="00983C45">
      <w:pPr>
        <w:spacing w:line="360" w:lineRule="auto"/>
        <w:ind w:firstLine="708"/>
        <w:jc w:val="both"/>
      </w:pPr>
      <w:r w:rsidRPr="000440AB">
        <w:t xml:space="preserve">Donde se </w:t>
      </w:r>
      <w:r w:rsidR="00D13868" w:rsidRPr="000440AB">
        <w:rPr>
          <w:lang w:bidi="en-US"/>
        </w:rPr>
        <w:t>identifica</w:t>
      </w:r>
      <w:r w:rsidR="00D13868" w:rsidRPr="000440AB">
        <w:t>r</w:t>
      </w:r>
      <w:r w:rsidR="00D13868" w:rsidRPr="000440AB">
        <w:rPr>
          <w:lang w:bidi="en-US"/>
        </w:rPr>
        <w:t>o</w:t>
      </w:r>
      <w:r w:rsidR="00D13868" w:rsidRPr="000440AB">
        <w:t>n</w:t>
      </w:r>
      <w:r w:rsidRPr="000440AB">
        <w:rPr>
          <w:lang w:bidi="en-US"/>
        </w:rPr>
        <w:t xml:space="preserve"> variables relevantes que permit</w:t>
      </w:r>
      <w:r w:rsidRPr="000440AB">
        <w:t>ir</w:t>
      </w:r>
      <w:r w:rsidRPr="000440AB">
        <w:rPr>
          <w:lang w:bidi="en-US"/>
        </w:rPr>
        <w:t>á</w:t>
      </w:r>
      <w:r w:rsidRPr="000440AB">
        <w:t xml:space="preserve">n </w:t>
      </w:r>
      <w:r w:rsidRPr="000440AB">
        <w:rPr>
          <w:lang w:bidi="en-US"/>
        </w:rPr>
        <w:t xml:space="preserve">medir y evaluar de manera integral </w:t>
      </w:r>
      <w:r w:rsidRPr="004129CD">
        <w:rPr>
          <w:lang w:bidi="en-US"/>
        </w:rPr>
        <w:t xml:space="preserve">los </w:t>
      </w:r>
      <w:r w:rsidR="00DF4FC9" w:rsidRPr="004129CD">
        <w:t>desafíos</w:t>
      </w:r>
      <w:r w:rsidRPr="004129CD">
        <w:rPr>
          <w:lang w:bidi="en-US"/>
        </w:rPr>
        <w:t xml:space="preserve"> que</w:t>
      </w:r>
      <w:r w:rsidRPr="000440AB">
        <w:rPr>
          <w:lang w:bidi="en-US"/>
        </w:rPr>
        <w:t xml:space="preserve"> </w:t>
      </w:r>
      <w:r w:rsidRPr="000440AB">
        <w:t>enfrentan las MIPYMES hondureñas.</w:t>
      </w:r>
    </w:p>
    <w:p w14:paraId="30433D5D" w14:textId="77777777" w:rsidR="00983C45" w:rsidRPr="000440AB" w:rsidRDefault="00983C45" w:rsidP="00FA5908">
      <w:pPr>
        <w:spacing w:line="360" w:lineRule="auto"/>
        <w:jc w:val="both"/>
        <w:rPr>
          <w:lang w:bidi="en-US"/>
        </w:rPr>
      </w:pPr>
    </w:p>
    <w:p w14:paraId="7662C15F" w14:textId="3351FD36" w:rsidR="0018075F" w:rsidRPr="000440AB" w:rsidRDefault="0018075F" w:rsidP="00983C45">
      <w:pPr>
        <w:spacing w:line="360" w:lineRule="auto"/>
        <w:ind w:firstLine="372"/>
        <w:jc w:val="both"/>
        <w:rPr>
          <w:lang w:bidi="en-US"/>
        </w:rPr>
      </w:pPr>
      <w:r w:rsidRPr="000440AB">
        <w:rPr>
          <w:lang w:bidi="en-US"/>
        </w:rPr>
        <w:t xml:space="preserve">Al aplicar esta matriz metodológica, se podrán obtener datos cuantitativos y cualitativos que brinden una visión clara de la </w:t>
      </w:r>
      <w:r w:rsidR="00AF43B6" w:rsidRPr="000440AB">
        <w:rPr>
          <w:lang w:bidi="en-US"/>
        </w:rPr>
        <w:t>interacción</w:t>
      </w:r>
      <w:r w:rsidRPr="000440AB">
        <w:rPr>
          <w:lang w:bidi="en-US"/>
        </w:rPr>
        <w:t xml:space="preserve"> entre las MIPYMES del sector moda y sus consumidores en línea. Esto permitirá identificar las áreas de mejora, las fortalezas a aprovechar y las acciones específicas a implementar para optimizar la experiencia de compra en línea y fortalecer la relación con </w:t>
      </w:r>
      <w:r w:rsidR="00D13868" w:rsidRPr="000440AB">
        <w:rPr>
          <w:lang w:bidi="en-US"/>
        </w:rPr>
        <w:t>los consumidores</w:t>
      </w:r>
      <w:r w:rsidR="007E6B0C" w:rsidRPr="000440AB">
        <w:rPr>
          <w:lang w:bidi="en-US"/>
        </w:rPr>
        <w:t>.</w:t>
      </w:r>
    </w:p>
    <w:p w14:paraId="389726E7" w14:textId="77777777" w:rsidR="00DE5D78" w:rsidRPr="000440AB" w:rsidRDefault="00DE5D78" w:rsidP="00983C45">
      <w:pPr>
        <w:spacing w:line="360" w:lineRule="auto"/>
        <w:ind w:firstLine="372"/>
        <w:jc w:val="both"/>
        <w:rPr>
          <w:lang w:bidi="en-US"/>
        </w:rPr>
      </w:pPr>
    </w:p>
    <w:p w14:paraId="7C764D3A" w14:textId="77777777" w:rsidR="00DE5D78" w:rsidRPr="000440AB" w:rsidRDefault="00DE5D78" w:rsidP="00DE5D78">
      <w:pPr>
        <w:pStyle w:val="T2"/>
        <w:sectPr w:rsidR="00DE5D78" w:rsidRPr="000440AB" w:rsidSect="005A17A9">
          <w:footerReference w:type="default" r:id="rId25"/>
          <w:pgSz w:w="12240" w:h="15840" w:code="1"/>
          <w:pgMar w:top="1440" w:right="1440" w:bottom="1440" w:left="1440" w:header="720" w:footer="567" w:gutter="0"/>
          <w:pgNumType w:start="1" w:chapSep="period"/>
          <w:cols w:space="720"/>
          <w:docGrid w:linePitch="326"/>
        </w:sectPr>
      </w:pPr>
      <w:bookmarkStart w:id="93" w:name="_Toc153028254"/>
      <w:bookmarkStart w:id="94" w:name="_Toc153028308"/>
    </w:p>
    <w:p w14:paraId="4A759A07" w14:textId="3F0D05A8" w:rsidR="007E6B0C" w:rsidRPr="003F2611" w:rsidRDefault="00DE5D78" w:rsidP="00877DEA">
      <w:pPr>
        <w:pStyle w:val="T3"/>
      </w:pPr>
      <w:bookmarkStart w:id="95" w:name="_Toc159010486"/>
      <w:r w:rsidRPr="003F2611">
        <w:lastRenderedPageBreak/>
        <w:t>3.2.1 MATRIZ METODOLÓGICA</w:t>
      </w:r>
      <w:bookmarkEnd w:id="93"/>
      <w:bookmarkEnd w:id="94"/>
      <w:bookmarkEnd w:id="95"/>
      <w:r w:rsidRPr="003F2611">
        <w:t xml:space="preserve"> </w:t>
      </w:r>
    </w:p>
    <w:p w14:paraId="474399C2" w14:textId="47CF4840" w:rsidR="00382698" w:rsidRPr="000440AB" w:rsidRDefault="00382698" w:rsidP="00527772">
      <w:pPr>
        <w:pStyle w:val="TABLA"/>
      </w:pPr>
      <w:bookmarkStart w:id="96" w:name="_Toc153028255"/>
      <w:bookmarkStart w:id="97" w:name="_Toc153971245"/>
      <w:r w:rsidRPr="003F2611">
        <w:t xml:space="preserve">Tabla </w:t>
      </w:r>
      <w:r w:rsidR="00B6227F" w:rsidRPr="003F2611">
        <w:t>3</w:t>
      </w:r>
      <w:r w:rsidRPr="003F2611">
        <w:t>. Matriz metodología</w:t>
      </w:r>
      <w:bookmarkEnd w:id="96"/>
      <w:bookmarkEnd w:id="97"/>
      <w:r w:rsidRPr="000440AB">
        <w:t xml:space="preserve"> </w:t>
      </w:r>
    </w:p>
    <w:p w14:paraId="274D9109" w14:textId="6DF82970" w:rsidR="008F411F" w:rsidRPr="000440AB" w:rsidRDefault="008F411F" w:rsidP="00FA5908">
      <w:pPr>
        <w:spacing w:after="5" w:line="360" w:lineRule="auto"/>
        <w:ind w:left="372"/>
        <w:jc w:val="both"/>
      </w:pPr>
    </w:p>
    <w:p w14:paraId="4A9EA4B5" w14:textId="6EA93F8E" w:rsidR="00DE5D78" w:rsidRPr="000440AB" w:rsidRDefault="00173270" w:rsidP="00E27439">
      <w:pPr>
        <w:pStyle w:val="Ttulo3"/>
        <w:spacing w:line="360" w:lineRule="auto"/>
        <w:ind w:left="0" w:firstLine="0"/>
        <w:jc w:val="both"/>
        <w:rPr>
          <w:color w:val="auto"/>
        </w:rPr>
        <w:sectPr w:rsidR="00DE5D78" w:rsidRPr="000440AB" w:rsidSect="005A17A9">
          <w:footerReference w:type="default" r:id="rId26"/>
          <w:pgSz w:w="15840" w:h="12240" w:orient="landscape" w:code="1"/>
          <w:pgMar w:top="1440" w:right="1440" w:bottom="1440" w:left="1440" w:header="720" w:footer="720" w:gutter="0"/>
          <w:pgNumType w:start="24"/>
          <w:cols w:space="720"/>
          <w:docGrid w:linePitch="326"/>
        </w:sectPr>
      </w:pPr>
      <w:bookmarkStart w:id="98" w:name="_Toc159010487"/>
      <w:r w:rsidRPr="00DF6F5E">
        <w:rPr>
          <w:noProof/>
        </w:rPr>
        <w:drawing>
          <wp:anchor distT="0" distB="0" distL="114300" distR="114300" simplePos="0" relativeHeight="252033024" behindDoc="0" locked="0" layoutInCell="1" allowOverlap="1" wp14:anchorId="1FECC346" wp14:editId="69AA1910">
            <wp:simplePos x="0" y="0"/>
            <wp:positionH relativeFrom="margin">
              <wp:posOffset>-161925</wp:posOffset>
            </wp:positionH>
            <wp:positionV relativeFrom="margin">
              <wp:posOffset>841375</wp:posOffset>
            </wp:positionV>
            <wp:extent cx="8393430" cy="4352925"/>
            <wp:effectExtent l="19050" t="19050" r="26670" b="28575"/>
            <wp:wrapSquare wrapText="bothSides"/>
            <wp:docPr id="313640726"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8393430" cy="435292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Pr="000440AB">
        <w:rPr>
          <w:noProof/>
        </w:rPr>
        <mc:AlternateContent>
          <mc:Choice Requires="wps">
            <w:drawing>
              <wp:anchor distT="0" distB="0" distL="114300" distR="114300" simplePos="0" relativeHeight="251996160" behindDoc="0" locked="0" layoutInCell="1" allowOverlap="1" wp14:anchorId="51843A1E" wp14:editId="618A1454">
                <wp:simplePos x="0" y="0"/>
                <wp:positionH relativeFrom="margin">
                  <wp:align>right</wp:align>
                </wp:positionH>
                <wp:positionV relativeFrom="paragraph">
                  <wp:posOffset>4359968</wp:posOffset>
                </wp:positionV>
                <wp:extent cx="8304415" cy="668655"/>
                <wp:effectExtent l="0" t="0" r="0" b="0"/>
                <wp:wrapNone/>
                <wp:docPr id="247272711" name="Cuadro de texto 1"/>
                <wp:cNvGraphicFramePr/>
                <a:graphic xmlns:a="http://schemas.openxmlformats.org/drawingml/2006/main">
                  <a:graphicData uri="http://schemas.microsoft.com/office/word/2010/wordprocessingShape">
                    <wps:wsp>
                      <wps:cNvSpPr txBox="1"/>
                      <wps:spPr>
                        <a:xfrm>
                          <a:off x="0" y="0"/>
                          <a:ext cx="8304415" cy="668655"/>
                        </a:xfrm>
                        <a:prstGeom prst="rect">
                          <a:avLst/>
                        </a:prstGeom>
                        <a:noFill/>
                        <a:ln w="6350">
                          <a:noFill/>
                        </a:ln>
                      </wps:spPr>
                      <wps:txbx>
                        <w:txbxContent>
                          <w:p w14:paraId="5266336C" w14:textId="77777777" w:rsidR="00DC527C" w:rsidRDefault="00E27439" w:rsidP="00775247">
                            <w:pPr>
                              <w:rPr>
                                <w:color w:val="000000"/>
                              </w:rPr>
                            </w:pPr>
                            <w:r>
                              <w:rPr>
                                <w:color w:val="000000"/>
                              </w:rPr>
                              <w:t xml:space="preserve">Fuente: </w:t>
                            </w:r>
                            <w:r w:rsidR="00DC527C" w:rsidRPr="003C7C30">
                              <w:rPr>
                                <w:color w:val="000000"/>
                              </w:rPr>
                              <w:t xml:space="preserve">(Desafíos de las MIPYMES de moda, para potenciar la compra en línea entre </w:t>
                            </w:r>
                            <w:r w:rsidR="00DC527C" w:rsidRPr="003C7C30">
                              <w:rPr>
                                <w:i/>
                                <w:color w:val="000000"/>
                              </w:rPr>
                              <w:t>millennials</w:t>
                            </w:r>
                            <w:r w:rsidR="00DC527C" w:rsidRPr="003C7C30">
                              <w:rPr>
                                <w:color w:val="000000"/>
                              </w:rPr>
                              <w:t xml:space="preserve"> del Distrito Central, Honduras en el 2023)</w:t>
                            </w:r>
                          </w:p>
                          <w:p w14:paraId="2C949AF0" w14:textId="35CF89EE" w:rsidR="00E27439" w:rsidRDefault="00E27439" w:rsidP="00DF6F5E">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1843A1E" id="_x0000_t202" coordsize="21600,21600" o:spt="202" path="m,l,21600r21600,l21600,xe">
                <v:stroke joinstyle="miter"/>
                <v:path gradientshapeok="t" o:connecttype="rect"/>
              </v:shapetype>
              <v:shape id="Cuadro de texto 1" o:spid="_x0000_s1026" type="#_x0000_t202" style="position:absolute;left:0;text-align:left;margin-left:602.7pt;margin-top:343.3pt;width:653.9pt;height:52.65pt;z-index:25199616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" filled="f" stroked="f" strokeweight=".5pt">
                <v:textbox>
                  <w:txbxContent>
                    <w:p w14:paraId="5266336C" w14:textId="77777777" w:rsidR="00DC527C" w:rsidRDefault="00E27439" w:rsidP="00775247">
                      <w:pPr>
                        <w:rPr>
                          <w:color w:val="000000"/>
                        </w:rPr>
                      </w:pPr>
                      <w:r>
                        <w:rPr>
                          <w:color w:val="000000"/>
                        </w:rPr>
                        <w:t xml:space="preserve">Fuente: </w:t>
                      </w:r>
                      <w:r w:rsidR="00DC527C" w:rsidRPr="003C7C30">
                        <w:rPr>
                          <w:color w:val="000000"/>
                        </w:rPr>
                        <w:t xml:space="preserve">(Desafíos de las MIPYMES de moda, para potenciar la compra en línea entre </w:t>
                      </w:r>
                      <w:r w:rsidR="00DC527C" w:rsidRPr="003C7C30">
                        <w:rPr>
                          <w:i/>
                          <w:color w:val="000000"/>
                        </w:rPr>
                        <w:t>millennials</w:t>
                      </w:r>
                      <w:r w:rsidR="00DC527C" w:rsidRPr="003C7C30">
                        <w:rPr>
                          <w:color w:val="000000"/>
                        </w:rPr>
                        <w:t xml:space="preserve"> del Distrito Central, Honduras en el 2023)</w:t>
                      </w:r>
                    </w:p>
                    <w:p w14:paraId="2C949AF0" w14:textId="35CF89EE" w:rsidR="00E27439" w:rsidRDefault="00E27439" w:rsidP="00DF6F5E">
                      <w:pPr>
                        <w:jc w:val="center"/>
                      </w:pPr>
                    </w:p>
                  </w:txbxContent>
                </v:textbox>
                <w10:wrap anchorx="margin"/>
              </v:shape>
            </w:pict>
          </mc:Fallback>
        </mc:AlternateContent>
      </w:r>
      <w:bookmarkEnd w:id="98"/>
    </w:p>
    <w:p w14:paraId="6F639A4C" w14:textId="7A5293F9" w:rsidR="00382698" w:rsidRPr="000440AB" w:rsidRDefault="00B812E0" w:rsidP="00877DEA">
      <w:pPr>
        <w:pStyle w:val="T3"/>
      </w:pPr>
      <w:bookmarkStart w:id="99" w:name="_Toc159010488"/>
      <w:r>
        <w:rPr>
          <w:b/>
          <w:bCs/>
          <w:noProof/>
        </w:rPr>
        <w:lastRenderedPageBreak/>
        <w:drawing>
          <wp:anchor distT="0" distB="0" distL="114300" distR="114300" simplePos="0" relativeHeight="252051456" behindDoc="0" locked="0" layoutInCell="1" allowOverlap="1" wp14:anchorId="4D3A00EC" wp14:editId="7B74CC6F">
            <wp:simplePos x="0" y="0"/>
            <wp:positionH relativeFrom="margin">
              <wp:posOffset>1197610</wp:posOffset>
            </wp:positionH>
            <wp:positionV relativeFrom="margin">
              <wp:posOffset>321945</wp:posOffset>
            </wp:positionV>
            <wp:extent cx="3155315" cy="2935605"/>
            <wp:effectExtent l="0" t="0" r="6985" b="0"/>
            <wp:wrapSquare wrapText="bothSides"/>
            <wp:docPr id="212642620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8">
                      <a:extLst>
                        <a:ext uri="{28A0092B-C50C-407E-A947-70E740481C1C}">
                          <a14:useLocalDpi xmlns:a14="http://schemas.microsoft.com/office/drawing/2010/main" val="0"/>
                        </a:ext>
                      </a:extLst>
                    </a:blip>
                    <a:srcRect l="15446" r="15574"/>
                    <a:stretch/>
                  </pic:blipFill>
                  <pic:spPr bwMode="auto">
                    <a:xfrm>
                      <a:off x="0" y="0"/>
                      <a:ext cx="3155315" cy="293560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D7CF9" w:rsidRPr="00B21CE1">
        <w:t>3.2.2 ESQUEMA DE VARIABLES DE ESTUDIO</w:t>
      </w:r>
      <w:bookmarkEnd w:id="99"/>
    </w:p>
    <w:p w14:paraId="5F8A671A" w14:textId="6AFB2AFD" w:rsidR="00382698" w:rsidRPr="000440AB" w:rsidRDefault="00382698" w:rsidP="00FA5908">
      <w:pPr>
        <w:spacing w:line="360" w:lineRule="auto"/>
        <w:jc w:val="both"/>
        <w:rPr>
          <w:b/>
          <w:bCs/>
        </w:rPr>
      </w:pPr>
    </w:p>
    <w:p w14:paraId="76C4499F" w14:textId="23FB49FF" w:rsidR="00382698" w:rsidRPr="000440AB" w:rsidRDefault="00382698" w:rsidP="00FA5908">
      <w:pPr>
        <w:spacing w:line="360" w:lineRule="auto"/>
        <w:jc w:val="both"/>
        <w:rPr>
          <w:b/>
          <w:bCs/>
        </w:rPr>
      </w:pPr>
    </w:p>
    <w:p w14:paraId="0D06EE97" w14:textId="20DFFABE" w:rsidR="00382698" w:rsidRPr="000440AB" w:rsidRDefault="00382698" w:rsidP="00FA5908">
      <w:pPr>
        <w:spacing w:line="360" w:lineRule="auto"/>
        <w:jc w:val="both"/>
        <w:rPr>
          <w:b/>
          <w:bCs/>
        </w:rPr>
      </w:pPr>
    </w:p>
    <w:p w14:paraId="1DA82669" w14:textId="15E1B875" w:rsidR="00382698" w:rsidRPr="000440AB" w:rsidRDefault="00382698" w:rsidP="00FA5908">
      <w:pPr>
        <w:spacing w:line="360" w:lineRule="auto"/>
        <w:jc w:val="both"/>
        <w:rPr>
          <w:b/>
          <w:bCs/>
        </w:rPr>
      </w:pPr>
    </w:p>
    <w:p w14:paraId="74D8A4FD" w14:textId="07BFC755" w:rsidR="00382698" w:rsidRPr="000440AB" w:rsidRDefault="00382698" w:rsidP="00FA5908">
      <w:pPr>
        <w:spacing w:line="360" w:lineRule="auto"/>
        <w:jc w:val="both"/>
        <w:rPr>
          <w:b/>
          <w:bCs/>
        </w:rPr>
      </w:pPr>
    </w:p>
    <w:p w14:paraId="175086A9" w14:textId="00944445" w:rsidR="00382698" w:rsidRPr="000440AB" w:rsidRDefault="00382698" w:rsidP="00FA5908">
      <w:pPr>
        <w:spacing w:line="360" w:lineRule="auto"/>
        <w:jc w:val="both"/>
        <w:rPr>
          <w:b/>
          <w:bCs/>
        </w:rPr>
      </w:pPr>
    </w:p>
    <w:p w14:paraId="59BBAD27" w14:textId="165EBE56" w:rsidR="00382698" w:rsidRPr="000440AB" w:rsidRDefault="00382698" w:rsidP="00FA5908">
      <w:pPr>
        <w:spacing w:line="360" w:lineRule="auto"/>
        <w:jc w:val="both"/>
        <w:rPr>
          <w:b/>
          <w:bCs/>
        </w:rPr>
      </w:pPr>
    </w:p>
    <w:p w14:paraId="51C14A93" w14:textId="265A16CB" w:rsidR="00382698" w:rsidRPr="000440AB" w:rsidRDefault="00382698" w:rsidP="00FA5908">
      <w:pPr>
        <w:spacing w:line="360" w:lineRule="auto"/>
        <w:jc w:val="both"/>
        <w:rPr>
          <w:b/>
          <w:bCs/>
        </w:rPr>
      </w:pPr>
    </w:p>
    <w:p w14:paraId="3D3CA254" w14:textId="615E1B04" w:rsidR="00382698" w:rsidRPr="000440AB" w:rsidRDefault="00382698" w:rsidP="00FA5908">
      <w:pPr>
        <w:spacing w:line="360" w:lineRule="auto"/>
        <w:jc w:val="both"/>
        <w:rPr>
          <w:b/>
          <w:bCs/>
        </w:rPr>
      </w:pPr>
    </w:p>
    <w:p w14:paraId="6DA3B3F5" w14:textId="60544641" w:rsidR="00382698" w:rsidRPr="000440AB" w:rsidRDefault="00382698" w:rsidP="00FA5908">
      <w:pPr>
        <w:spacing w:line="360" w:lineRule="auto"/>
        <w:jc w:val="both"/>
        <w:rPr>
          <w:b/>
          <w:bCs/>
        </w:rPr>
      </w:pPr>
    </w:p>
    <w:p w14:paraId="56C3F9A0" w14:textId="2781197B" w:rsidR="00382698" w:rsidRPr="000440AB" w:rsidRDefault="00382698" w:rsidP="00FA5908">
      <w:pPr>
        <w:spacing w:line="360" w:lineRule="auto"/>
        <w:jc w:val="both"/>
        <w:rPr>
          <w:b/>
          <w:bCs/>
        </w:rPr>
      </w:pPr>
    </w:p>
    <w:p w14:paraId="0B696210" w14:textId="77777777" w:rsidR="00390B59" w:rsidRDefault="00390B59" w:rsidP="000B694D">
      <w:pPr>
        <w:pStyle w:val="FIGURAS"/>
      </w:pPr>
      <w:bookmarkStart w:id="100" w:name="_Toc153971262"/>
    </w:p>
    <w:p w14:paraId="0C960440" w14:textId="77777777" w:rsidR="00390B59" w:rsidRDefault="00390B59" w:rsidP="000B694D">
      <w:pPr>
        <w:pStyle w:val="FIGURAS"/>
      </w:pPr>
    </w:p>
    <w:p w14:paraId="27ECD76E" w14:textId="64E3A74C" w:rsidR="00250DBD" w:rsidRPr="000440AB" w:rsidRDefault="00382698" w:rsidP="000B694D">
      <w:pPr>
        <w:pStyle w:val="FIGURAS"/>
      </w:pPr>
      <w:r w:rsidRPr="000440AB">
        <w:t>Figura</w:t>
      </w:r>
      <w:r w:rsidR="000B694D" w:rsidRPr="000440AB">
        <w:t xml:space="preserve"> </w:t>
      </w:r>
      <w:r w:rsidR="000440AB">
        <w:t>3</w:t>
      </w:r>
      <w:r w:rsidRPr="000440AB">
        <w:t>.</w:t>
      </w:r>
      <w:r w:rsidR="00EC5DD6" w:rsidRPr="000440AB">
        <w:t xml:space="preserve"> </w:t>
      </w:r>
      <w:bookmarkEnd w:id="100"/>
      <w:r w:rsidR="00171634">
        <w:t>Desafíos</w:t>
      </w:r>
      <w:r w:rsidR="008A1F7A" w:rsidRPr="000440AB">
        <w:t xml:space="preserve"> que enfrenta</w:t>
      </w:r>
      <w:r w:rsidR="00171634">
        <w:t>n</w:t>
      </w:r>
      <w:r w:rsidR="008A1F7A" w:rsidRPr="000440AB">
        <w:t xml:space="preserve"> las MIPYMES del sector moda</w:t>
      </w:r>
    </w:p>
    <w:p w14:paraId="5E23A7CB" w14:textId="79976A24" w:rsidR="00AA2111" w:rsidRDefault="00AA2111" w:rsidP="00AA2111">
      <w:pPr>
        <w:jc w:val="both"/>
        <w:rPr>
          <w:color w:val="000000"/>
        </w:rPr>
      </w:pPr>
      <w:r>
        <w:rPr>
          <w:color w:val="000000"/>
        </w:rPr>
        <w:t xml:space="preserve">Fuente: </w:t>
      </w:r>
      <w:r w:rsidR="003C7C30" w:rsidRPr="003C7C30">
        <w:rPr>
          <w:color w:val="000000"/>
        </w:rPr>
        <w:t xml:space="preserve">(Desafíos de las MIPYMES de moda, para potenciar la compra en línea entre </w:t>
      </w:r>
      <w:r w:rsidR="003C7C30" w:rsidRPr="003C7C30">
        <w:rPr>
          <w:i/>
          <w:color w:val="000000"/>
        </w:rPr>
        <w:t>millennials</w:t>
      </w:r>
      <w:r w:rsidR="003C7C30" w:rsidRPr="003C7C30">
        <w:rPr>
          <w:color w:val="000000"/>
        </w:rPr>
        <w:t xml:space="preserve"> del Distrito Central, Honduras en el 2023)</w:t>
      </w:r>
    </w:p>
    <w:p w14:paraId="721946EA" w14:textId="59940EFE" w:rsidR="00382698" w:rsidRPr="000440AB" w:rsidRDefault="00382698" w:rsidP="00FA5908">
      <w:pPr>
        <w:spacing w:line="360" w:lineRule="auto"/>
        <w:jc w:val="both"/>
      </w:pPr>
    </w:p>
    <w:p w14:paraId="1E24845B" w14:textId="07257974" w:rsidR="00382698" w:rsidRPr="000440AB" w:rsidRDefault="00390B59" w:rsidP="00FA5908">
      <w:pPr>
        <w:spacing w:line="360" w:lineRule="auto"/>
        <w:jc w:val="both"/>
      </w:pPr>
      <w:r>
        <w:rPr>
          <w:noProof/>
        </w:rPr>
        <w:drawing>
          <wp:anchor distT="0" distB="0" distL="114300" distR="114300" simplePos="0" relativeHeight="252052480" behindDoc="0" locked="0" layoutInCell="1" allowOverlap="1" wp14:anchorId="60FD6B9A" wp14:editId="03597FCC">
            <wp:simplePos x="0" y="0"/>
            <wp:positionH relativeFrom="margin">
              <wp:posOffset>1300480</wp:posOffset>
            </wp:positionH>
            <wp:positionV relativeFrom="margin">
              <wp:posOffset>4365625</wp:posOffset>
            </wp:positionV>
            <wp:extent cx="3051810" cy="3126105"/>
            <wp:effectExtent l="0" t="0" r="0" b="0"/>
            <wp:wrapSquare wrapText="bothSides"/>
            <wp:docPr id="2021368260"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9">
                      <a:extLst>
                        <a:ext uri="{28A0092B-C50C-407E-A947-70E740481C1C}">
                          <a14:useLocalDpi xmlns:a14="http://schemas.microsoft.com/office/drawing/2010/main" val="0"/>
                        </a:ext>
                      </a:extLst>
                    </a:blip>
                    <a:srcRect l="18482" r="18872"/>
                    <a:stretch/>
                  </pic:blipFill>
                  <pic:spPr bwMode="auto">
                    <a:xfrm>
                      <a:off x="0" y="0"/>
                      <a:ext cx="3051810" cy="312610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02C872A" w14:textId="0AFADBC2" w:rsidR="00250DBD" w:rsidRPr="000440AB" w:rsidRDefault="00250DBD" w:rsidP="00FA5908">
      <w:pPr>
        <w:spacing w:line="360" w:lineRule="auto"/>
        <w:jc w:val="both"/>
      </w:pPr>
    </w:p>
    <w:p w14:paraId="00B46855" w14:textId="19C7200E" w:rsidR="00250DBD" w:rsidRPr="000440AB" w:rsidRDefault="00250DBD" w:rsidP="00FA5908">
      <w:pPr>
        <w:spacing w:line="360" w:lineRule="auto"/>
        <w:jc w:val="both"/>
      </w:pPr>
    </w:p>
    <w:p w14:paraId="11BEBD37" w14:textId="77777777" w:rsidR="00250DBD" w:rsidRPr="000440AB" w:rsidRDefault="00250DBD" w:rsidP="00FA5908">
      <w:pPr>
        <w:spacing w:line="360" w:lineRule="auto"/>
        <w:jc w:val="both"/>
      </w:pPr>
    </w:p>
    <w:p w14:paraId="531441DB" w14:textId="77777777" w:rsidR="00250DBD" w:rsidRPr="000440AB" w:rsidRDefault="00250DBD" w:rsidP="00FA5908">
      <w:pPr>
        <w:spacing w:line="360" w:lineRule="auto"/>
        <w:jc w:val="both"/>
      </w:pPr>
    </w:p>
    <w:p w14:paraId="7393F936" w14:textId="77777777" w:rsidR="00250DBD" w:rsidRPr="000440AB" w:rsidRDefault="00250DBD" w:rsidP="00FA5908">
      <w:pPr>
        <w:spacing w:line="360" w:lineRule="auto"/>
        <w:jc w:val="both"/>
      </w:pPr>
    </w:p>
    <w:p w14:paraId="556BE6D4" w14:textId="77777777" w:rsidR="00250DBD" w:rsidRPr="000440AB" w:rsidRDefault="00250DBD" w:rsidP="00FA5908">
      <w:pPr>
        <w:spacing w:line="360" w:lineRule="auto"/>
        <w:jc w:val="both"/>
      </w:pPr>
    </w:p>
    <w:p w14:paraId="71679C2E" w14:textId="77777777" w:rsidR="00250DBD" w:rsidRPr="000440AB" w:rsidRDefault="00250DBD" w:rsidP="00FA5908">
      <w:pPr>
        <w:spacing w:line="360" w:lineRule="auto"/>
        <w:jc w:val="both"/>
      </w:pPr>
    </w:p>
    <w:p w14:paraId="51121AD4" w14:textId="77777777" w:rsidR="00250DBD" w:rsidRPr="000440AB" w:rsidRDefault="00250DBD" w:rsidP="00FA5908">
      <w:pPr>
        <w:spacing w:line="360" w:lineRule="auto"/>
        <w:jc w:val="both"/>
      </w:pPr>
    </w:p>
    <w:p w14:paraId="02D82366" w14:textId="77777777" w:rsidR="00250DBD" w:rsidRPr="000440AB" w:rsidRDefault="00250DBD" w:rsidP="00FA5908">
      <w:pPr>
        <w:spacing w:line="360" w:lineRule="auto"/>
        <w:jc w:val="both"/>
      </w:pPr>
    </w:p>
    <w:p w14:paraId="21F1B31F" w14:textId="77777777" w:rsidR="004A0A0E" w:rsidRPr="000440AB" w:rsidRDefault="004A0A0E" w:rsidP="004A0A0E">
      <w:pPr>
        <w:pStyle w:val="T3"/>
        <w:ind w:left="0"/>
      </w:pPr>
    </w:p>
    <w:p w14:paraId="14BB9AF3" w14:textId="77777777" w:rsidR="004A0A0E" w:rsidRPr="000440AB" w:rsidRDefault="004A0A0E" w:rsidP="004A0A0E">
      <w:pPr>
        <w:pStyle w:val="T3"/>
        <w:ind w:left="0"/>
        <w:rPr>
          <w:b/>
          <w:bCs/>
        </w:rPr>
      </w:pPr>
    </w:p>
    <w:p w14:paraId="6AF32B87" w14:textId="02F12698" w:rsidR="00561B79" w:rsidRPr="000440AB" w:rsidRDefault="004D7DC2" w:rsidP="000B694D">
      <w:pPr>
        <w:pStyle w:val="FIGURAS"/>
      </w:pPr>
      <w:bookmarkStart w:id="101" w:name="_Toc153971263"/>
      <w:r w:rsidRPr="000440AB">
        <w:t>Figura</w:t>
      </w:r>
      <w:r w:rsidR="000B694D" w:rsidRPr="000440AB">
        <w:t xml:space="preserve"> </w:t>
      </w:r>
      <w:r w:rsidR="000440AB">
        <w:t>4</w:t>
      </w:r>
      <w:r w:rsidRPr="000440AB">
        <w:t xml:space="preserve">. </w:t>
      </w:r>
      <w:r w:rsidR="00EC5DD6" w:rsidRPr="000440AB">
        <w:t xml:space="preserve">Factores de decisión de compra en línea en los consumidores </w:t>
      </w:r>
      <w:r w:rsidR="003C7C30" w:rsidRPr="003C7C30">
        <w:rPr>
          <w:i/>
        </w:rPr>
        <w:t>millennials</w:t>
      </w:r>
      <w:r w:rsidR="00EC5DD6" w:rsidRPr="000440AB">
        <w:t>.</w:t>
      </w:r>
      <w:bookmarkEnd w:id="101"/>
    </w:p>
    <w:p w14:paraId="18E90E7C" w14:textId="4EEA0F9B" w:rsidR="00AA2111" w:rsidRDefault="00AA2111" w:rsidP="00AA2111">
      <w:pPr>
        <w:jc w:val="both"/>
        <w:rPr>
          <w:color w:val="000000"/>
        </w:rPr>
      </w:pPr>
      <w:r>
        <w:rPr>
          <w:color w:val="000000"/>
        </w:rPr>
        <w:t xml:space="preserve">Fuente: </w:t>
      </w:r>
      <w:r w:rsidR="003C7C30" w:rsidRPr="003C7C30">
        <w:rPr>
          <w:color w:val="000000"/>
        </w:rPr>
        <w:t xml:space="preserve">(Desafíos de las MIPYMES de moda, para potenciar la compra en línea entre </w:t>
      </w:r>
      <w:r w:rsidR="003C7C30" w:rsidRPr="003C7C30">
        <w:rPr>
          <w:i/>
          <w:color w:val="000000"/>
        </w:rPr>
        <w:t>millennials</w:t>
      </w:r>
      <w:r w:rsidR="003C7C30" w:rsidRPr="003C7C30">
        <w:rPr>
          <w:color w:val="000000"/>
        </w:rPr>
        <w:t xml:space="preserve"> del Distrito Central, Honduras en el 2023)</w:t>
      </w:r>
    </w:p>
    <w:p w14:paraId="0E928730" w14:textId="77777777" w:rsidR="00561B79" w:rsidRPr="000440AB" w:rsidRDefault="00561B79" w:rsidP="00FA5908">
      <w:pPr>
        <w:spacing w:line="360" w:lineRule="auto"/>
        <w:jc w:val="both"/>
        <w:sectPr w:rsidR="00561B79" w:rsidRPr="000440AB" w:rsidSect="005A17A9">
          <w:footerReference w:type="default" r:id="rId30"/>
          <w:pgSz w:w="12240" w:h="15840" w:code="1"/>
          <w:pgMar w:top="1440" w:right="1440" w:bottom="1440" w:left="1440" w:header="720" w:footer="720" w:gutter="0"/>
          <w:pgNumType w:start="25"/>
          <w:cols w:space="720"/>
          <w:docGrid w:linePitch="326"/>
        </w:sectPr>
      </w:pPr>
    </w:p>
    <w:bookmarkStart w:id="102" w:name="_Toc159010489"/>
    <w:p w14:paraId="3B4281EF" w14:textId="7665AE3F" w:rsidR="004A0A0E" w:rsidRPr="003F2611" w:rsidRDefault="00D77C71" w:rsidP="00877DEA">
      <w:pPr>
        <w:pStyle w:val="T3"/>
      </w:pPr>
      <w:r w:rsidRPr="003F2611">
        <w:rPr>
          <w:noProof/>
        </w:rPr>
        <w:lastRenderedPageBreak/>
        <mc:AlternateContent>
          <mc:Choice Requires="wps">
            <w:drawing>
              <wp:anchor distT="0" distB="0" distL="114300" distR="114300" simplePos="0" relativeHeight="251864064" behindDoc="0" locked="0" layoutInCell="1" allowOverlap="1" wp14:anchorId="53FEFA43" wp14:editId="252E37B5">
                <wp:simplePos x="0" y="0"/>
                <wp:positionH relativeFrom="column">
                  <wp:posOffset>9312275</wp:posOffset>
                </wp:positionH>
                <wp:positionV relativeFrom="paragraph">
                  <wp:posOffset>5318760</wp:posOffset>
                </wp:positionV>
                <wp:extent cx="2705100" cy="1181100"/>
                <wp:effectExtent l="0" t="0" r="0" b="0"/>
                <wp:wrapNone/>
                <wp:docPr id="1745713246" name="Text Box 3"/>
                <wp:cNvGraphicFramePr/>
                <a:graphic xmlns:a="http://schemas.openxmlformats.org/drawingml/2006/main">
                  <a:graphicData uri="http://schemas.microsoft.com/office/word/2010/wordprocessingShape">
                    <wps:wsp>
                      <wps:cNvSpPr txBox="1"/>
                      <wps:spPr>
                        <a:xfrm>
                          <a:off x="0" y="0"/>
                          <a:ext cx="2705100" cy="1181100"/>
                        </a:xfrm>
                        <a:prstGeom prst="rect">
                          <a:avLst/>
                        </a:prstGeom>
                        <a:solidFill>
                          <a:schemeClr val="lt1"/>
                        </a:solidFill>
                        <a:ln w="6350">
                          <a:noFill/>
                        </a:ln>
                      </wps:spPr>
                      <wps:txbx>
                        <w:txbxContent>
                          <w:p w14:paraId="1A17ADA8" w14:textId="7211462A" w:rsidR="00D77C71" w:rsidRDefault="00D77C71">
                            <w:r w:rsidRPr="00D77C71">
                              <w:t>Fuente: (Retos y oportunidades que enfrentan las MIPYMES del sector moda del Distrito Central, Honduras, para que el segmento millennials complete el proceso de compra en línea en el segundo semestre del 20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3FEFA43" id="Text Box 3" o:spid="_x0000_s1027" type="#_x0000_t202" style="position:absolute;left:0;text-align:left;margin-left:733.25pt;margin-top:418.8pt;width:213pt;height:93pt;z-index:2518640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" fillcolor="white [3201]" stroked="f" strokeweight=".5pt">
                <v:textbox>
                  <w:txbxContent>
                    <w:p w14:paraId="1A17ADA8" w14:textId="7211462A" w:rsidR="00D77C71" w:rsidRDefault="00D77C71">
                      <w:r w:rsidRPr="00D77C71">
                        <w:t>Fuente: (Retos y oportunidades que enfrentan las MIPYMES del sector moda del Distrito Central, Honduras, para que el segmento millennials complete el proceso de compra en línea en el segundo semestre del 2023)</w:t>
                      </w:r>
                    </w:p>
                  </w:txbxContent>
                </v:textbox>
              </v:shape>
            </w:pict>
          </mc:Fallback>
        </mc:AlternateContent>
      </w:r>
      <w:r w:rsidR="004A0A0E" w:rsidRPr="003F2611">
        <w:t xml:space="preserve"> 3.2.3. OPERACIONALIZACIÓN DE LAS VARIABLES</w:t>
      </w:r>
      <w:bookmarkEnd w:id="102"/>
      <w:r w:rsidR="004A0A0E" w:rsidRPr="003F2611">
        <w:t xml:space="preserve"> </w:t>
      </w:r>
    </w:p>
    <w:p w14:paraId="54626C41" w14:textId="4545C070" w:rsidR="004E5C0A" w:rsidRPr="003F2611" w:rsidRDefault="004A0A0E" w:rsidP="00527772">
      <w:pPr>
        <w:pStyle w:val="TABLA"/>
      </w:pPr>
      <w:bookmarkStart w:id="103" w:name="_Toc153971246"/>
      <w:r w:rsidRPr="003F2611">
        <w:t>Tabla</w:t>
      </w:r>
      <w:r w:rsidR="00527772" w:rsidRPr="003F2611">
        <w:t xml:space="preserve"> 4</w:t>
      </w:r>
      <w:r w:rsidRPr="003F2611">
        <w:t>. Operacionalización de las variabl</w:t>
      </w:r>
      <w:bookmarkEnd w:id="103"/>
      <w:r w:rsidR="004E5C0A" w:rsidRPr="003F2611">
        <w:t>es</w:t>
      </w:r>
    </w:p>
    <w:p w14:paraId="4F2C935E" w14:textId="03B9144E" w:rsidR="004E5C0A" w:rsidRPr="003F2611" w:rsidRDefault="004E5C0A" w:rsidP="00527772">
      <w:pPr>
        <w:pStyle w:val="TABLA"/>
      </w:pPr>
      <w:r w:rsidRPr="003F2611">
        <w:rPr>
          <w:noProof/>
        </w:rPr>
        <w:drawing>
          <wp:anchor distT="0" distB="0" distL="114300" distR="114300" simplePos="0" relativeHeight="252034048" behindDoc="0" locked="0" layoutInCell="1" allowOverlap="1" wp14:anchorId="4AE63FEB" wp14:editId="17866E7C">
            <wp:simplePos x="0" y="0"/>
            <wp:positionH relativeFrom="margin">
              <wp:align>center</wp:align>
            </wp:positionH>
            <wp:positionV relativeFrom="margin">
              <wp:align>center</wp:align>
            </wp:positionV>
            <wp:extent cx="6856095" cy="6557010"/>
            <wp:effectExtent l="19050" t="19050" r="20955" b="15240"/>
            <wp:wrapSquare wrapText="bothSides"/>
            <wp:docPr id="334588846"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6856095" cy="655701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3A3C6026" w14:textId="0E76EEF0" w:rsidR="004E5C0A" w:rsidRDefault="004E5C0A" w:rsidP="00527772">
      <w:pPr>
        <w:pStyle w:val="TABLA"/>
        <w:sectPr w:rsidR="004E5C0A" w:rsidSect="005A17A9">
          <w:pgSz w:w="12240" w:h="15840" w:code="1"/>
          <w:pgMar w:top="1440" w:right="1440" w:bottom="1440" w:left="1440" w:header="720" w:footer="720" w:gutter="0"/>
          <w:cols w:space="720"/>
          <w:docGrid w:linePitch="326"/>
        </w:sectPr>
      </w:pPr>
      <w:r w:rsidRPr="003F2611">
        <w:rPr>
          <w:noProof/>
        </w:rPr>
        <mc:AlternateContent>
          <mc:Choice Requires="wps">
            <w:drawing>
              <wp:anchor distT="0" distB="0" distL="114300" distR="114300" simplePos="0" relativeHeight="251898880" behindDoc="0" locked="0" layoutInCell="1" allowOverlap="1" wp14:anchorId="0A84FE92" wp14:editId="36D0D73F">
                <wp:simplePos x="0" y="0"/>
                <wp:positionH relativeFrom="margin">
                  <wp:posOffset>-453390</wp:posOffset>
                </wp:positionH>
                <wp:positionV relativeFrom="paragraph">
                  <wp:posOffset>6774180</wp:posOffset>
                </wp:positionV>
                <wp:extent cx="6877050" cy="655320"/>
                <wp:effectExtent l="0" t="0" r="0" b="0"/>
                <wp:wrapNone/>
                <wp:docPr id="1401407176" name="Cuadro de texto 1"/>
                <wp:cNvGraphicFramePr/>
                <a:graphic xmlns:a="http://schemas.openxmlformats.org/drawingml/2006/main">
                  <a:graphicData uri="http://schemas.microsoft.com/office/word/2010/wordprocessingShape">
                    <wps:wsp>
                      <wps:cNvSpPr txBox="1"/>
                      <wps:spPr>
                        <a:xfrm>
                          <a:off x="0" y="0"/>
                          <a:ext cx="6877050" cy="655320"/>
                        </a:xfrm>
                        <a:prstGeom prst="rect">
                          <a:avLst/>
                        </a:prstGeom>
                        <a:noFill/>
                        <a:ln w="6350">
                          <a:noFill/>
                        </a:ln>
                      </wps:spPr>
                      <wps:txbx>
                        <w:txbxContent>
                          <w:p w14:paraId="5DC9C7C2" w14:textId="461E76D3" w:rsidR="00DC527C" w:rsidRDefault="007E2996" w:rsidP="004E5C0A">
                            <w:pPr>
                              <w:rPr>
                                <w:color w:val="000000"/>
                              </w:rPr>
                            </w:pPr>
                            <w:r>
                              <w:rPr>
                                <w:color w:val="000000"/>
                              </w:rPr>
                              <w:t>Fuente:</w:t>
                            </w:r>
                            <w:r w:rsidR="00DC527C" w:rsidRPr="00DC527C">
                              <w:rPr>
                                <w:color w:val="000000"/>
                              </w:rPr>
                              <w:t xml:space="preserve"> </w:t>
                            </w:r>
                            <w:r w:rsidR="00DC527C" w:rsidRPr="003C7C30">
                              <w:rPr>
                                <w:color w:val="000000"/>
                              </w:rPr>
                              <w:t xml:space="preserve">(Desafíos de las MIPYMES de moda, para potenciar la compra en línea entre </w:t>
                            </w:r>
                            <w:r w:rsidR="00DC527C" w:rsidRPr="003C7C30">
                              <w:rPr>
                                <w:i/>
                                <w:color w:val="000000"/>
                              </w:rPr>
                              <w:t>millennials</w:t>
                            </w:r>
                            <w:r w:rsidR="00DC527C" w:rsidRPr="003C7C30">
                              <w:rPr>
                                <w:color w:val="000000"/>
                              </w:rPr>
                              <w:t xml:space="preserve"> del Distrito Central, Honduras en el 2023)</w:t>
                            </w:r>
                          </w:p>
                          <w:p w14:paraId="11453620" w14:textId="2101336C" w:rsidR="007E2996" w:rsidRDefault="007E2996" w:rsidP="004E5C0A">
                            <w:pPr>
                              <w:rPr>
                                <w:color w:val="000000"/>
                              </w:rPr>
                            </w:pPr>
                          </w:p>
                          <w:p w14:paraId="40CAD255" w14:textId="77777777" w:rsidR="00230CB3" w:rsidRDefault="00230CB3" w:rsidP="004E5C0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84FE92" id="_x0000_s1028" type="#_x0000_t202" style="position:absolute;margin-left:-35.7pt;margin-top:533.4pt;width:541.5pt;height:51.6pt;z-index:2518988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" filled="f" stroked="f" strokeweight=".5pt">
                <v:textbox>
                  <w:txbxContent>
                    <w:p w14:paraId="5DC9C7C2" w14:textId="461E76D3" w:rsidR="00DC527C" w:rsidRDefault="007E2996" w:rsidP="004E5C0A">
                      <w:pPr>
                        <w:rPr>
                          <w:color w:val="000000"/>
                        </w:rPr>
                      </w:pPr>
                      <w:r>
                        <w:rPr>
                          <w:color w:val="000000"/>
                        </w:rPr>
                        <w:t>Fuente:</w:t>
                      </w:r>
                      <w:r w:rsidR="00DC527C" w:rsidRPr="00DC527C">
                        <w:rPr>
                          <w:color w:val="000000"/>
                        </w:rPr>
                        <w:t xml:space="preserve"> </w:t>
                      </w:r>
                      <w:r w:rsidR="00DC527C" w:rsidRPr="003C7C30">
                        <w:rPr>
                          <w:color w:val="000000"/>
                        </w:rPr>
                        <w:t xml:space="preserve">(Desafíos de las MIPYMES de moda, para potenciar la compra en línea entre </w:t>
                      </w:r>
                      <w:r w:rsidR="00DC527C" w:rsidRPr="003C7C30">
                        <w:rPr>
                          <w:i/>
                          <w:color w:val="000000"/>
                        </w:rPr>
                        <w:t>millennials</w:t>
                      </w:r>
                      <w:r w:rsidR="00DC527C" w:rsidRPr="003C7C30">
                        <w:rPr>
                          <w:color w:val="000000"/>
                        </w:rPr>
                        <w:t xml:space="preserve"> del Distrito Central, Honduras en el 2023)</w:t>
                      </w:r>
                    </w:p>
                    <w:p w14:paraId="11453620" w14:textId="2101336C" w:rsidR="007E2996" w:rsidRDefault="007E2996" w:rsidP="004E5C0A">
                      <w:pPr>
                        <w:rPr>
                          <w:color w:val="000000"/>
                        </w:rPr>
                      </w:pPr>
                    </w:p>
                    <w:p w14:paraId="40CAD255" w14:textId="77777777" w:rsidR="00230CB3" w:rsidRDefault="00230CB3" w:rsidP="004E5C0A"/>
                  </w:txbxContent>
                </v:textbox>
                <w10:wrap anchorx="margin"/>
              </v:shape>
            </w:pict>
          </mc:Fallback>
        </mc:AlternateContent>
      </w:r>
    </w:p>
    <w:p w14:paraId="01001812" w14:textId="61CBCE97" w:rsidR="00785015" w:rsidRDefault="00877DEA" w:rsidP="00915B71">
      <w:pPr>
        <w:pStyle w:val="T2"/>
      </w:pPr>
      <w:bookmarkStart w:id="104" w:name="_Toc153028261"/>
      <w:bookmarkStart w:id="105" w:name="_Toc153028312"/>
      <w:bookmarkStart w:id="106" w:name="_Toc159010490"/>
      <w:r w:rsidRPr="000440AB">
        <w:lastRenderedPageBreak/>
        <w:t>3.3 ENFOQUE Y MÉTODOS</w:t>
      </w:r>
      <w:bookmarkEnd w:id="104"/>
      <w:bookmarkEnd w:id="105"/>
      <w:bookmarkEnd w:id="106"/>
      <w:r w:rsidRPr="000440AB">
        <w:t xml:space="preserve"> </w:t>
      </w:r>
    </w:p>
    <w:p w14:paraId="7729C637" w14:textId="77777777" w:rsidR="009B45A2" w:rsidRPr="000440AB" w:rsidRDefault="009B45A2" w:rsidP="00915B71">
      <w:pPr>
        <w:pStyle w:val="T2"/>
      </w:pPr>
    </w:p>
    <w:p w14:paraId="1CF645EA" w14:textId="18A61170" w:rsidR="009B45A2" w:rsidRDefault="009B45A2" w:rsidP="00527772">
      <w:pPr>
        <w:pStyle w:val="TABLA"/>
      </w:pPr>
      <w:bookmarkStart w:id="107" w:name="_Toc153028262"/>
      <w:bookmarkStart w:id="108" w:name="_Toc153971247"/>
      <w:r>
        <w:t xml:space="preserve">    </w:t>
      </w:r>
      <w:r w:rsidR="00D56289" w:rsidRPr="000440AB">
        <w:t xml:space="preserve">Tabla </w:t>
      </w:r>
      <w:r w:rsidR="00B6227F" w:rsidRPr="000440AB">
        <w:t>5</w:t>
      </w:r>
      <w:r w:rsidR="00D56289" w:rsidRPr="000440AB">
        <w:t>. Enfoque y Métodos</w:t>
      </w:r>
      <w:bookmarkEnd w:id="107"/>
      <w:bookmarkEnd w:id="108"/>
    </w:p>
    <w:p w14:paraId="78D1058C" w14:textId="77777777" w:rsidR="009B45A2" w:rsidRPr="000440AB" w:rsidRDefault="009B45A2" w:rsidP="00527772">
      <w:pPr>
        <w:pStyle w:val="TABLA"/>
      </w:pPr>
    </w:p>
    <w:tbl>
      <w:tblPr>
        <w:tblW w:w="8931" w:type="dxa"/>
        <w:jc w:val="center"/>
        <w:tblCellMar>
          <w:left w:w="70" w:type="dxa"/>
          <w:right w:w="70" w:type="dxa"/>
        </w:tblCellMar>
        <w:tblLook w:val="04A0" w:firstRow="1" w:lastRow="0" w:firstColumn="1" w:lastColumn="0" w:noHBand="0" w:noVBand="1"/>
      </w:tblPr>
      <w:tblGrid>
        <w:gridCol w:w="2512"/>
        <w:gridCol w:w="1354"/>
        <w:gridCol w:w="1354"/>
        <w:gridCol w:w="1373"/>
        <w:gridCol w:w="246"/>
        <w:gridCol w:w="2092"/>
      </w:tblGrid>
      <w:tr w:rsidR="000440AB" w:rsidRPr="000440AB" w14:paraId="4BBE6EC9" w14:textId="77777777" w:rsidTr="00AB6D7C">
        <w:trPr>
          <w:trHeight w:val="257"/>
          <w:jc w:val="center"/>
        </w:trPr>
        <w:tc>
          <w:tcPr>
            <w:tcW w:w="2512" w:type="dxa"/>
            <w:tcBorders>
              <w:top w:val="nil"/>
              <w:left w:val="nil"/>
              <w:bottom w:val="nil"/>
              <w:right w:val="nil"/>
            </w:tcBorders>
            <w:shd w:val="clear" w:color="000000" w:fill="002060"/>
            <w:noWrap/>
            <w:vAlign w:val="bottom"/>
            <w:hideMark/>
          </w:tcPr>
          <w:p w14:paraId="6CA41EEC" w14:textId="3614E54E" w:rsidR="007A0415" w:rsidRPr="000440AB" w:rsidRDefault="007A0415" w:rsidP="00FA5908">
            <w:pPr>
              <w:spacing w:line="360" w:lineRule="auto"/>
              <w:jc w:val="both"/>
              <w:rPr>
                <w:lang w:val="es-MX" w:eastAsia="es-MX"/>
              </w:rPr>
            </w:pPr>
            <w:r w:rsidRPr="000440AB">
              <w:rPr>
                <w:lang w:val="es-MX" w:eastAsia="es-MX"/>
              </w:rPr>
              <w:t>Enfoque</w:t>
            </w:r>
          </w:p>
        </w:tc>
        <w:tc>
          <w:tcPr>
            <w:tcW w:w="1354" w:type="dxa"/>
            <w:tcBorders>
              <w:top w:val="nil"/>
              <w:left w:val="nil"/>
              <w:bottom w:val="nil"/>
              <w:right w:val="nil"/>
            </w:tcBorders>
            <w:shd w:val="clear" w:color="000000" w:fill="002060"/>
            <w:noWrap/>
            <w:vAlign w:val="bottom"/>
            <w:hideMark/>
          </w:tcPr>
          <w:p w14:paraId="6F434210" w14:textId="77777777" w:rsidR="007A0415" w:rsidRPr="000440AB" w:rsidRDefault="007A0415" w:rsidP="00FA5908">
            <w:pPr>
              <w:spacing w:line="360" w:lineRule="auto"/>
              <w:jc w:val="both"/>
              <w:rPr>
                <w:lang w:val="es-MX" w:eastAsia="es-MX"/>
              </w:rPr>
            </w:pPr>
            <w:r w:rsidRPr="000440AB">
              <w:rPr>
                <w:lang w:eastAsia="es-MX"/>
              </w:rPr>
              <w:t xml:space="preserve"> Alcance</w:t>
            </w:r>
          </w:p>
        </w:tc>
        <w:tc>
          <w:tcPr>
            <w:tcW w:w="1354" w:type="dxa"/>
            <w:tcBorders>
              <w:top w:val="nil"/>
              <w:left w:val="nil"/>
              <w:bottom w:val="nil"/>
              <w:right w:val="nil"/>
            </w:tcBorders>
            <w:shd w:val="clear" w:color="000000" w:fill="002060"/>
            <w:noWrap/>
            <w:vAlign w:val="bottom"/>
            <w:hideMark/>
          </w:tcPr>
          <w:p w14:paraId="024A433F" w14:textId="77777777" w:rsidR="007A0415" w:rsidRPr="000440AB" w:rsidRDefault="007A0415" w:rsidP="00FA5908">
            <w:pPr>
              <w:spacing w:line="360" w:lineRule="auto"/>
              <w:jc w:val="both"/>
              <w:rPr>
                <w:lang w:val="es-MX" w:eastAsia="es-MX"/>
              </w:rPr>
            </w:pPr>
            <w:r w:rsidRPr="000440AB">
              <w:rPr>
                <w:lang w:val="es-MX" w:eastAsia="es-MX"/>
              </w:rPr>
              <w:t>Diseño</w:t>
            </w:r>
          </w:p>
        </w:tc>
        <w:tc>
          <w:tcPr>
            <w:tcW w:w="1373" w:type="dxa"/>
            <w:tcBorders>
              <w:top w:val="nil"/>
              <w:left w:val="nil"/>
              <w:bottom w:val="nil"/>
              <w:right w:val="nil"/>
            </w:tcBorders>
            <w:shd w:val="clear" w:color="000000" w:fill="002060"/>
            <w:noWrap/>
            <w:vAlign w:val="bottom"/>
            <w:hideMark/>
          </w:tcPr>
          <w:p w14:paraId="76027CDC" w14:textId="77777777" w:rsidR="007A0415" w:rsidRPr="000440AB" w:rsidRDefault="007A0415" w:rsidP="00FA5908">
            <w:pPr>
              <w:spacing w:line="360" w:lineRule="auto"/>
              <w:jc w:val="both"/>
              <w:rPr>
                <w:lang w:val="es-MX" w:eastAsia="es-MX"/>
              </w:rPr>
            </w:pPr>
            <w:r w:rsidRPr="000440AB">
              <w:rPr>
                <w:lang w:val="es-MX" w:eastAsia="es-MX"/>
              </w:rPr>
              <w:t xml:space="preserve"> Métodos</w:t>
            </w:r>
          </w:p>
        </w:tc>
        <w:tc>
          <w:tcPr>
            <w:tcW w:w="2338" w:type="dxa"/>
            <w:gridSpan w:val="2"/>
            <w:tcBorders>
              <w:top w:val="nil"/>
              <w:left w:val="nil"/>
              <w:bottom w:val="nil"/>
              <w:right w:val="nil"/>
            </w:tcBorders>
            <w:shd w:val="clear" w:color="000000" w:fill="002060"/>
            <w:noWrap/>
            <w:vAlign w:val="bottom"/>
            <w:hideMark/>
          </w:tcPr>
          <w:p w14:paraId="587CEDDF" w14:textId="77777777" w:rsidR="007A0415" w:rsidRPr="000440AB" w:rsidRDefault="007A0415" w:rsidP="00FA5908">
            <w:pPr>
              <w:spacing w:line="360" w:lineRule="auto"/>
              <w:jc w:val="both"/>
              <w:rPr>
                <w:lang w:val="es-MX" w:eastAsia="es-MX"/>
              </w:rPr>
            </w:pPr>
            <w:r w:rsidRPr="000440AB">
              <w:rPr>
                <w:lang w:val="es-MX" w:eastAsia="es-MX"/>
              </w:rPr>
              <w:t>Instrumentos</w:t>
            </w:r>
          </w:p>
        </w:tc>
      </w:tr>
      <w:tr w:rsidR="000440AB" w:rsidRPr="000440AB" w14:paraId="3CCBC93A" w14:textId="77777777" w:rsidTr="00AB6D7C">
        <w:trPr>
          <w:trHeight w:val="1289"/>
          <w:jc w:val="center"/>
        </w:trPr>
        <w:tc>
          <w:tcPr>
            <w:tcW w:w="251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3ACE8A3" w14:textId="3673F8B1" w:rsidR="007A0415" w:rsidRPr="000440AB" w:rsidRDefault="007A0415" w:rsidP="00427BA7">
            <w:pPr>
              <w:spacing w:line="360" w:lineRule="auto"/>
              <w:rPr>
                <w:lang w:val="es-MX" w:eastAsia="es-MX"/>
              </w:rPr>
            </w:pPr>
            <w:r w:rsidRPr="000440AB">
              <w:rPr>
                <w:lang w:val="es-MX" w:eastAsia="es-MX"/>
              </w:rPr>
              <w:t xml:space="preserve"> Un enfoque mixto combinación de las técnicas cualitativas (</w:t>
            </w:r>
            <w:r w:rsidR="00714920" w:rsidRPr="000440AB">
              <w:rPr>
                <w:lang w:val="es-MX" w:eastAsia="es-MX"/>
              </w:rPr>
              <w:t>entrevistas a profundidad</w:t>
            </w:r>
            <w:r w:rsidRPr="000440AB">
              <w:rPr>
                <w:lang w:val="es-MX" w:eastAsia="es-MX"/>
              </w:rPr>
              <w:t>) y cuantitativas (encuesta).</w:t>
            </w:r>
          </w:p>
        </w:tc>
        <w:tc>
          <w:tcPr>
            <w:tcW w:w="1354" w:type="dxa"/>
            <w:tcBorders>
              <w:top w:val="single" w:sz="4" w:space="0" w:color="auto"/>
              <w:left w:val="nil"/>
              <w:bottom w:val="single" w:sz="4" w:space="0" w:color="auto"/>
              <w:right w:val="single" w:sz="4" w:space="0" w:color="auto"/>
            </w:tcBorders>
            <w:shd w:val="clear" w:color="auto" w:fill="auto"/>
            <w:vAlign w:val="center"/>
            <w:hideMark/>
          </w:tcPr>
          <w:p w14:paraId="7B65AA53" w14:textId="05DEBC56" w:rsidR="007A0415" w:rsidRPr="000440AB" w:rsidRDefault="007A0415" w:rsidP="00427BA7">
            <w:pPr>
              <w:spacing w:line="360" w:lineRule="auto"/>
              <w:rPr>
                <w:lang w:val="es-MX" w:eastAsia="es-MX"/>
              </w:rPr>
            </w:pPr>
            <w:r w:rsidRPr="000440AB">
              <w:rPr>
                <w:lang w:val="es-MX" w:eastAsia="es-MX"/>
              </w:rPr>
              <w:t>Exploratorio I etapa Descriptivo   II etapa</w:t>
            </w:r>
          </w:p>
        </w:tc>
        <w:tc>
          <w:tcPr>
            <w:tcW w:w="1354" w:type="dxa"/>
            <w:tcBorders>
              <w:top w:val="single" w:sz="4" w:space="0" w:color="auto"/>
              <w:left w:val="nil"/>
              <w:bottom w:val="single" w:sz="4" w:space="0" w:color="auto"/>
              <w:right w:val="single" w:sz="4" w:space="0" w:color="auto"/>
            </w:tcBorders>
            <w:shd w:val="clear" w:color="auto" w:fill="auto"/>
            <w:vAlign w:val="center"/>
            <w:hideMark/>
          </w:tcPr>
          <w:p w14:paraId="06442EB0" w14:textId="0B36C781" w:rsidR="007A0415" w:rsidRPr="000440AB" w:rsidRDefault="00785015" w:rsidP="00FA5908">
            <w:pPr>
              <w:spacing w:line="360" w:lineRule="auto"/>
              <w:jc w:val="both"/>
              <w:rPr>
                <w:lang w:val="es-MX" w:eastAsia="es-MX"/>
              </w:rPr>
            </w:pPr>
            <w:r w:rsidRPr="000440AB">
              <w:rPr>
                <w:lang w:val="es-MX" w:eastAsia="es-MX"/>
              </w:rPr>
              <w:t>Concluyente</w:t>
            </w:r>
          </w:p>
        </w:tc>
        <w:tc>
          <w:tcPr>
            <w:tcW w:w="1619" w:type="dxa"/>
            <w:gridSpan w:val="2"/>
            <w:tcBorders>
              <w:top w:val="single" w:sz="4" w:space="0" w:color="auto"/>
              <w:left w:val="nil"/>
              <w:bottom w:val="single" w:sz="4" w:space="0" w:color="auto"/>
              <w:right w:val="single" w:sz="4" w:space="0" w:color="auto"/>
            </w:tcBorders>
            <w:shd w:val="clear" w:color="auto" w:fill="auto"/>
            <w:vAlign w:val="center"/>
            <w:hideMark/>
          </w:tcPr>
          <w:p w14:paraId="00BFC539" w14:textId="77777777" w:rsidR="007A0415" w:rsidRPr="000440AB" w:rsidRDefault="007A0415" w:rsidP="00FA5908">
            <w:pPr>
              <w:spacing w:line="360" w:lineRule="auto"/>
              <w:jc w:val="both"/>
              <w:rPr>
                <w:lang w:val="es-MX" w:eastAsia="es-MX"/>
              </w:rPr>
            </w:pPr>
            <w:r w:rsidRPr="000440AB">
              <w:rPr>
                <w:lang w:val="es-MX" w:eastAsia="es-MX"/>
              </w:rPr>
              <w:t>Cuantitativos y Cualitativos</w:t>
            </w:r>
          </w:p>
        </w:tc>
        <w:tc>
          <w:tcPr>
            <w:tcW w:w="2092" w:type="dxa"/>
            <w:tcBorders>
              <w:top w:val="single" w:sz="4" w:space="0" w:color="auto"/>
              <w:left w:val="nil"/>
              <w:bottom w:val="single" w:sz="4" w:space="0" w:color="auto"/>
              <w:right w:val="single" w:sz="4" w:space="0" w:color="auto"/>
            </w:tcBorders>
            <w:shd w:val="clear" w:color="auto" w:fill="auto"/>
            <w:vAlign w:val="center"/>
            <w:hideMark/>
          </w:tcPr>
          <w:p w14:paraId="57FDC06C" w14:textId="24670C82" w:rsidR="007A0415" w:rsidRPr="000440AB" w:rsidRDefault="00714920" w:rsidP="00427BA7">
            <w:pPr>
              <w:spacing w:line="360" w:lineRule="auto"/>
              <w:rPr>
                <w:lang w:val="es-MX" w:eastAsia="es-MX"/>
              </w:rPr>
            </w:pPr>
            <w:r w:rsidRPr="000440AB">
              <w:rPr>
                <w:lang w:val="es-MX" w:eastAsia="es-MX"/>
              </w:rPr>
              <w:t>Entrevistas a profundidad</w:t>
            </w:r>
            <w:r w:rsidR="007A0415" w:rsidRPr="000440AB">
              <w:rPr>
                <w:lang w:val="es-MX" w:eastAsia="es-MX"/>
              </w:rPr>
              <w:t xml:space="preserve"> para las MIPYMES y Encuestas Digitales para los consumidores </w:t>
            </w:r>
            <w:r w:rsidR="003C7C30" w:rsidRPr="003C7C30">
              <w:rPr>
                <w:i/>
                <w:lang w:val="es-MX" w:eastAsia="es-MX"/>
              </w:rPr>
              <w:t>Millennials</w:t>
            </w:r>
            <w:r w:rsidR="00B2595D" w:rsidRPr="000440AB">
              <w:rPr>
                <w:lang w:val="es-MX" w:eastAsia="es-MX"/>
              </w:rPr>
              <w:t>.</w:t>
            </w:r>
          </w:p>
        </w:tc>
      </w:tr>
    </w:tbl>
    <w:p w14:paraId="273A1AEE" w14:textId="5D08C3AD" w:rsidR="007E2996" w:rsidRPr="000440AB" w:rsidRDefault="007E2996" w:rsidP="007E2996">
      <w:pPr>
        <w:jc w:val="both"/>
      </w:pPr>
      <w:r w:rsidRPr="000440AB">
        <w:t xml:space="preserve">Fuente: </w:t>
      </w:r>
      <w:r w:rsidR="003C7C30" w:rsidRPr="003C7C30">
        <w:t xml:space="preserve">(Desafíos de las MIPYMES de moda, para potenciar la compra en línea entre </w:t>
      </w:r>
      <w:r w:rsidR="003C7C30" w:rsidRPr="003C7C30">
        <w:rPr>
          <w:i/>
        </w:rPr>
        <w:t>millennials</w:t>
      </w:r>
      <w:r w:rsidR="003C7C30" w:rsidRPr="003C7C30">
        <w:t xml:space="preserve"> del Distrito Central, Honduras en el 2023)</w:t>
      </w:r>
    </w:p>
    <w:p w14:paraId="51514AFB" w14:textId="77777777" w:rsidR="007A0415" w:rsidRPr="000440AB" w:rsidRDefault="007A0415" w:rsidP="00FA5908">
      <w:pPr>
        <w:spacing w:line="360" w:lineRule="auto"/>
        <w:ind w:left="111"/>
        <w:jc w:val="both"/>
      </w:pPr>
    </w:p>
    <w:p w14:paraId="726F7A7A" w14:textId="5C414898" w:rsidR="000C481C" w:rsidRPr="000440AB" w:rsidRDefault="00877DEA" w:rsidP="00877DEA">
      <w:pPr>
        <w:pStyle w:val="T2"/>
      </w:pPr>
      <w:r w:rsidRPr="000440AB">
        <w:rPr>
          <w:sz w:val="13"/>
        </w:rPr>
        <w:t xml:space="preserve"> </w:t>
      </w:r>
      <w:bookmarkStart w:id="109" w:name="_Toc153028263"/>
      <w:bookmarkStart w:id="110" w:name="_Toc153028313"/>
      <w:bookmarkStart w:id="111" w:name="_Toc159010491"/>
      <w:r w:rsidRPr="000440AB">
        <w:t>3.4 DISEÑO DE LA INVESTIGACIÓN.</w:t>
      </w:r>
      <w:bookmarkEnd w:id="109"/>
      <w:bookmarkEnd w:id="110"/>
      <w:bookmarkEnd w:id="111"/>
      <w:r w:rsidRPr="000440AB">
        <w:t xml:space="preserve"> </w:t>
      </w:r>
    </w:p>
    <w:p w14:paraId="041E4551" w14:textId="662341A1" w:rsidR="00CF2792" w:rsidRPr="000440AB" w:rsidRDefault="00877DEA" w:rsidP="00877DEA">
      <w:pPr>
        <w:pStyle w:val="T3"/>
      </w:pPr>
      <w:bookmarkStart w:id="112" w:name="_Toc153028264"/>
      <w:bookmarkStart w:id="113" w:name="_Toc159010492"/>
      <w:r w:rsidRPr="000440AB">
        <w:t>3.4.1 POBLACIÓN</w:t>
      </w:r>
      <w:bookmarkEnd w:id="112"/>
      <w:bookmarkEnd w:id="113"/>
      <w:r w:rsidRPr="000440AB">
        <w:t xml:space="preserve"> </w:t>
      </w:r>
    </w:p>
    <w:p w14:paraId="65510A80" w14:textId="60786925" w:rsidR="00785015" w:rsidRPr="000440AB" w:rsidRDefault="00785015" w:rsidP="00FA5908">
      <w:pPr>
        <w:spacing w:line="360" w:lineRule="auto"/>
        <w:ind w:left="804"/>
        <w:jc w:val="both"/>
        <w:rPr>
          <w:sz w:val="23"/>
        </w:rPr>
      </w:pPr>
    </w:p>
    <w:p w14:paraId="041B9481" w14:textId="67FEE48E" w:rsidR="00785015" w:rsidRPr="000440AB" w:rsidRDefault="00785015" w:rsidP="00FA5908">
      <w:pPr>
        <w:spacing w:line="360" w:lineRule="auto"/>
        <w:ind w:right="177"/>
        <w:jc w:val="both"/>
      </w:pPr>
      <w:r w:rsidRPr="000440AB">
        <w:t xml:space="preserve">Para la población se </w:t>
      </w:r>
      <w:r w:rsidR="004E4FAA" w:rsidRPr="000440AB">
        <w:t>tomó</w:t>
      </w:r>
      <w:r w:rsidRPr="000440AB">
        <w:t xml:space="preserve"> como referencia el Censo del INE del tomo 10 año 2023, seleccionando la población del área urbana</w:t>
      </w:r>
      <w:r w:rsidR="000162BF" w:rsidRPr="000440AB">
        <w:t xml:space="preserve"> del </w:t>
      </w:r>
      <w:r w:rsidR="006942EC">
        <w:t>D</w:t>
      </w:r>
      <w:r w:rsidR="000162BF" w:rsidRPr="000440AB">
        <w:t xml:space="preserve">istrito </w:t>
      </w:r>
      <w:r w:rsidR="006942EC">
        <w:t>C</w:t>
      </w:r>
      <w:r w:rsidR="000162BF" w:rsidRPr="000440AB">
        <w:t>entral, Tegucigalpa Honduras en un rango de</w:t>
      </w:r>
      <w:r w:rsidRPr="000440AB">
        <w:t xml:space="preserve"> edad de 20 a 44 años</w:t>
      </w:r>
      <w:r w:rsidR="000162BF" w:rsidRPr="000440AB">
        <w:t xml:space="preserve">, pertenecientes a la </w:t>
      </w:r>
      <w:r w:rsidR="00CD0177" w:rsidRPr="000440AB">
        <w:t>generación</w:t>
      </w:r>
      <w:r w:rsidR="00CD0177">
        <w:t xml:space="preserve"> Y (</w:t>
      </w:r>
      <w:r w:rsidR="003C7C30" w:rsidRPr="003C7C30">
        <w:rPr>
          <w:i/>
        </w:rPr>
        <w:t>millennials</w:t>
      </w:r>
      <w:r w:rsidR="00CD0177">
        <w:rPr>
          <w:i/>
        </w:rPr>
        <w:t>).</w:t>
      </w:r>
    </w:p>
    <w:p w14:paraId="2F344A85" w14:textId="11EBB24E" w:rsidR="00785015" w:rsidRPr="000440AB" w:rsidRDefault="00785015" w:rsidP="00FA5908">
      <w:pPr>
        <w:spacing w:line="360" w:lineRule="auto"/>
        <w:jc w:val="both"/>
        <w:rPr>
          <w:sz w:val="23"/>
        </w:rPr>
      </w:pPr>
    </w:p>
    <w:p w14:paraId="1C74F50C" w14:textId="2E2DB048" w:rsidR="00EB4235" w:rsidRPr="000440AB" w:rsidRDefault="00877DEA" w:rsidP="00877DEA">
      <w:pPr>
        <w:pStyle w:val="T3"/>
      </w:pPr>
      <w:bookmarkStart w:id="114" w:name="_Toc153028265"/>
      <w:bookmarkStart w:id="115" w:name="_Toc159010493"/>
      <w:r w:rsidRPr="000440AB">
        <w:t>3.3.2 MUESTRA</w:t>
      </w:r>
      <w:bookmarkEnd w:id="114"/>
      <w:bookmarkEnd w:id="115"/>
      <w:r w:rsidRPr="000440AB">
        <w:t xml:space="preserve"> </w:t>
      </w:r>
    </w:p>
    <w:p w14:paraId="784016EC" w14:textId="4CD5ECE6" w:rsidR="00785015" w:rsidRPr="000440AB" w:rsidRDefault="000C481C" w:rsidP="00FA5908">
      <w:pPr>
        <w:spacing w:after="273" w:line="360" w:lineRule="auto"/>
        <w:jc w:val="both"/>
      </w:pPr>
      <w:r w:rsidRPr="000440AB">
        <w:rPr>
          <w:noProof/>
        </w:rPr>
        <mc:AlternateContent>
          <mc:Choice Requires="wpg">
            <w:drawing>
              <wp:anchor distT="0" distB="0" distL="114300" distR="114300" simplePos="0" relativeHeight="251905024" behindDoc="0" locked="0" layoutInCell="1" allowOverlap="1" wp14:anchorId="45EE1F00" wp14:editId="3366EEFB">
                <wp:simplePos x="0" y="0"/>
                <wp:positionH relativeFrom="margin">
                  <wp:align>center</wp:align>
                </wp:positionH>
                <wp:positionV relativeFrom="paragraph">
                  <wp:posOffset>309218</wp:posOffset>
                </wp:positionV>
                <wp:extent cx="4244340" cy="861060"/>
                <wp:effectExtent l="0" t="0" r="3810" b="0"/>
                <wp:wrapSquare wrapText="bothSides"/>
                <wp:docPr id="550476926" name="Grupo 1"/>
                <wp:cNvGraphicFramePr/>
                <a:graphic xmlns:a="http://schemas.openxmlformats.org/drawingml/2006/main">
                  <a:graphicData uri="http://schemas.microsoft.com/office/word/2010/wordprocessingGroup">
                    <wpg:wgp>
                      <wpg:cNvGrpSpPr/>
                      <wpg:grpSpPr>
                        <a:xfrm>
                          <a:off x="0" y="0"/>
                          <a:ext cx="4244340" cy="861060"/>
                          <a:chOff x="0" y="0"/>
                          <a:chExt cx="4594860" cy="988695"/>
                        </a:xfrm>
                      </wpg:grpSpPr>
                      <pic:pic xmlns:pic="http://schemas.openxmlformats.org/drawingml/2006/picture">
                        <pic:nvPicPr>
                          <pic:cNvPr id="3" name="Imagen 3"/>
                          <pic:cNvPicPr>
                            <a:picLocks noChangeAspect="1"/>
                          </pic:cNvPicPr>
                        </pic:nvPicPr>
                        <pic:blipFill rotWithShape="1">
                          <a:blip r:embed="rId32">
                            <a:extLst>
                              <a:ext uri="{28A0092B-C50C-407E-A947-70E740481C1C}">
                                <a14:useLocalDpi xmlns:a14="http://schemas.microsoft.com/office/drawing/2010/main" val="0"/>
                              </a:ext>
                            </a:extLst>
                          </a:blip>
                          <a:srcRect l="32403" t="48960" r="51636" b="39531"/>
                          <a:stretch/>
                        </pic:blipFill>
                        <pic:spPr bwMode="auto">
                          <a:xfrm>
                            <a:off x="0" y="0"/>
                            <a:ext cx="2194560" cy="98869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758065453" name="Imagen 1758065453">
                            <a:extLst>
                              <a:ext uri="{FF2B5EF4-FFF2-40B4-BE49-F238E27FC236}">
                                <a16:creationId xmlns:a16="http://schemas.microsoft.com/office/drawing/2014/main" id="{DDDEC430-9AA5-CE0C-46FD-B9B927CC6F5A}"/>
                              </a:ext>
                            </a:extLst>
                          </pic:cNvPr>
                          <pic:cNvPicPr>
                            <a:picLocks noChangeAspect="1"/>
                          </pic:cNvPicPr>
                        </pic:nvPicPr>
                        <pic:blipFill>
                          <a:blip r:embed="rId33">
                            <a:extLst>
                              <a:ext uri="{28A0092B-C50C-407E-A947-70E740481C1C}">
                                <a14:useLocalDpi xmlns:a14="http://schemas.microsoft.com/office/drawing/2010/main" val="0"/>
                              </a:ext>
                            </a:extLst>
                          </a:blip>
                          <a:srcRect/>
                          <a:stretch>
                            <a:fillRect/>
                          </a:stretch>
                        </pic:blipFill>
                        <pic:spPr bwMode="auto">
                          <a:xfrm>
                            <a:off x="2308860" y="228600"/>
                            <a:ext cx="723265" cy="495300"/>
                          </a:xfrm>
                          <a:prstGeom prst="rect">
                            <a:avLst/>
                          </a:prstGeom>
                          <a:noFill/>
                        </pic:spPr>
                      </pic:pic>
                      <pic:pic xmlns:pic="http://schemas.openxmlformats.org/drawingml/2006/picture">
                        <pic:nvPicPr>
                          <pic:cNvPr id="5" name="Imagen 4">
                            <a:extLst>
                              <a:ext uri="{FF2B5EF4-FFF2-40B4-BE49-F238E27FC236}">
                                <a16:creationId xmlns:a16="http://schemas.microsoft.com/office/drawing/2014/main" id="{29732B0D-7AB9-F429-7B70-46156EA40A09}"/>
                              </a:ext>
                            </a:extLst>
                          </pic:cNvPr>
                          <pic:cNvPicPr>
                            <a:picLocks noChangeAspect="1"/>
                          </pic:cNvPicPr>
                        </pic:nvPicPr>
                        <pic:blipFill>
                          <a:blip r:embed="rId34">
                            <a:extLst>
                              <a:ext uri="{28A0092B-C50C-407E-A947-70E740481C1C}">
                                <a14:useLocalDpi xmlns:a14="http://schemas.microsoft.com/office/drawing/2010/main" val="0"/>
                              </a:ext>
                            </a:extLst>
                          </a:blip>
                          <a:srcRect/>
                          <a:stretch>
                            <a:fillRect/>
                          </a:stretch>
                        </pic:blipFill>
                        <pic:spPr bwMode="auto">
                          <a:xfrm>
                            <a:off x="3101340" y="243840"/>
                            <a:ext cx="1493520" cy="358140"/>
                          </a:xfrm>
                          <a:prstGeom prst="rect">
                            <a:avLst/>
                          </a:prstGeom>
                          <a:noFill/>
                        </pic:spPr>
                      </pic:pic>
                    </wpg:wgp>
                  </a:graphicData>
                </a:graphic>
                <wp14:sizeRelH relativeFrom="margin">
                  <wp14:pctWidth>0</wp14:pctWidth>
                </wp14:sizeRelH>
                <wp14:sizeRelV relativeFrom="margin">
                  <wp14:pctHeight>0</wp14:pctHeight>
                </wp14:sizeRelV>
              </wp:anchor>
            </w:drawing>
          </mc:Choice>
          <mc:Fallback>
            <w:pict>
              <v:group w14:anchorId="2D155DA5" id="Grupo 1" o:spid="_x0000_s1026" style="position:absolute;margin-left:0;margin-top:24.35pt;width:334.2pt;height:67.8pt;z-index:251905024;mso-position-horizontal:center;mso-position-horizontal-relative:margin;mso-width-relative:margin;mso-height-relative:margin" coordsize="45948,9886" o:gfxdata="UEsDBBQABgAIAAAAIQD9yzhMFQEAAEcCAAATAAAAW0NvbnRlbnRfVHlwZXNdLnhtbJSSQU7DMBBF&#10;90jcwfIWJQ5dIISadEHKEhAqB7CcSWIRjy2PCentsdNWgipFYumZeX/+t73eTGZgI3jSFkt+mxec&#10;ASrbaOxK/r57yu45oyCxkYNFKPkeiG+q66v1bu+AWKSRSt6H4B6EINWDkZRbBxg7rfVGhnj0nXBS&#10;fcgOxKoo7oSyGABDFpIGr9Y1tPJzCGw7xfLBCZiWs8fDXFpVcm0SP2WpIxYZh90ik+rLhIeBzh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3" o:spid="_x0000_s1027" type="#_x0000_t75" style="position:absolute;width:21945;height:98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">
                  <v:imagedata r:id="rId35" o:title="" croptop="32086f" cropbottom="25907f" cropleft="21236f" cropright="33840f"/>
                </v:shape>
                <v:shape id="Imagen 1758065453" o:spid="_x0000_s1028" type="#_x0000_t75" style="position:absolute;left:23088;top:2286;width:7233;height:4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">
                  <v:imagedata r:id="rId36" o:title=""/>
                </v:shape>
                <v:shape id="Imagen 4" o:spid="_x0000_s1029" type="#_x0000_t75" style="position:absolute;left:31013;top:2438;width:14935;height:35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">
                  <v:imagedata r:id="rId37" o:title=""/>
                </v:shape>
                <w10:wrap type="square" anchorx="margin"/>
              </v:group>
            </w:pict>
          </mc:Fallback>
        </mc:AlternateContent>
      </w:r>
      <w:r w:rsidR="00785015" w:rsidRPr="000440AB">
        <w:t xml:space="preserve">Para calcular la muestra se utilizará la siguiente fórmula: </w:t>
      </w:r>
    </w:p>
    <w:p w14:paraId="4E52CCE0" w14:textId="56D99B21" w:rsidR="00785015" w:rsidRPr="000440AB" w:rsidRDefault="00785015" w:rsidP="00FA5908">
      <w:pPr>
        <w:spacing w:line="360" w:lineRule="auto"/>
        <w:ind w:left="804"/>
        <w:jc w:val="both"/>
      </w:pPr>
    </w:p>
    <w:p w14:paraId="131D26D4" w14:textId="055A60A8" w:rsidR="00D54CEB" w:rsidRPr="000440AB" w:rsidRDefault="00D54CEB" w:rsidP="00FA5908">
      <w:pPr>
        <w:spacing w:after="75" w:line="360" w:lineRule="auto"/>
        <w:jc w:val="both"/>
      </w:pPr>
    </w:p>
    <w:p w14:paraId="29C044FA" w14:textId="77777777" w:rsidR="00877DEA" w:rsidRPr="000440AB" w:rsidRDefault="00877DEA" w:rsidP="00877DEA">
      <w:pPr>
        <w:spacing w:after="5" w:line="360" w:lineRule="auto"/>
        <w:jc w:val="both"/>
      </w:pPr>
    </w:p>
    <w:p w14:paraId="7F42E342" w14:textId="49D91594" w:rsidR="00877DEA" w:rsidRPr="000440AB" w:rsidRDefault="00877DEA" w:rsidP="00FD594B">
      <w:pPr>
        <w:pStyle w:val="FIGURAS"/>
      </w:pPr>
      <w:bookmarkStart w:id="116" w:name="_Toc153971264"/>
      <w:r w:rsidRPr="000440AB">
        <w:t>Figura</w:t>
      </w:r>
      <w:r w:rsidR="00FD594B" w:rsidRPr="000440AB">
        <w:t xml:space="preserve"> </w:t>
      </w:r>
      <w:r w:rsidR="000440AB">
        <w:t>5</w:t>
      </w:r>
      <w:r w:rsidRPr="000440AB">
        <w:t>. Cálculo de la muestra</w:t>
      </w:r>
      <w:bookmarkEnd w:id="116"/>
    </w:p>
    <w:p w14:paraId="7B27E3DD" w14:textId="126F2FB6" w:rsidR="007E2996" w:rsidRPr="000440AB" w:rsidRDefault="007E2996" w:rsidP="007E2996">
      <w:pPr>
        <w:jc w:val="both"/>
      </w:pPr>
      <w:r w:rsidRPr="000440AB">
        <w:t xml:space="preserve">Fuente: </w:t>
      </w:r>
      <w:r w:rsidR="003C7C30" w:rsidRPr="003C7C30">
        <w:t xml:space="preserve">(Desafíos de las MIPYMES de moda, para potenciar la compra en línea entre </w:t>
      </w:r>
      <w:r w:rsidR="003C7C30" w:rsidRPr="003C7C30">
        <w:rPr>
          <w:i/>
        </w:rPr>
        <w:t>millennials</w:t>
      </w:r>
      <w:r w:rsidR="003C7C30" w:rsidRPr="003C7C30">
        <w:t xml:space="preserve"> del Distrito Central, Honduras en el 2023)</w:t>
      </w:r>
    </w:p>
    <w:p w14:paraId="2990BFC2" w14:textId="52315940" w:rsidR="009961CB" w:rsidRPr="000440AB" w:rsidRDefault="009961CB" w:rsidP="00FA5908">
      <w:pPr>
        <w:spacing w:after="75" w:line="360" w:lineRule="auto"/>
        <w:jc w:val="both"/>
      </w:pPr>
    </w:p>
    <w:p w14:paraId="480475F4" w14:textId="77777777" w:rsidR="00915B71" w:rsidRPr="000440AB" w:rsidRDefault="00915B71" w:rsidP="00FA5908">
      <w:pPr>
        <w:spacing w:after="75" w:line="360" w:lineRule="auto"/>
        <w:jc w:val="both"/>
      </w:pPr>
    </w:p>
    <w:p w14:paraId="68832139" w14:textId="77777777" w:rsidR="007E2996" w:rsidRPr="000440AB" w:rsidRDefault="007E2996" w:rsidP="00FA5908">
      <w:pPr>
        <w:spacing w:after="75" w:line="360" w:lineRule="auto"/>
        <w:jc w:val="both"/>
      </w:pPr>
    </w:p>
    <w:p w14:paraId="4861A21B" w14:textId="3D4F7A31" w:rsidR="00BA67F2" w:rsidRPr="000440AB" w:rsidRDefault="00BA67F2" w:rsidP="00FA5908">
      <w:pPr>
        <w:spacing w:after="75" w:line="360" w:lineRule="auto"/>
        <w:jc w:val="both"/>
      </w:pPr>
      <w:r w:rsidRPr="000440AB">
        <w:lastRenderedPageBreak/>
        <w:t>Donde:</w:t>
      </w:r>
    </w:p>
    <w:p w14:paraId="6494C21E" w14:textId="06844191" w:rsidR="00BA67F2" w:rsidRPr="000440AB" w:rsidRDefault="00BA67F2" w:rsidP="000C481C">
      <w:pPr>
        <w:spacing w:after="75" w:line="360" w:lineRule="auto"/>
        <w:jc w:val="both"/>
      </w:pPr>
      <w:r w:rsidRPr="000440AB">
        <w:t>N= tamaño de la población total (</w:t>
      </w:r>
      <w:r w:rsidR="003C7C30" w:rsidRPr="003C7C30">
        <w:rPr>
          <w:i/>
        </w:rPr>
        <w:t>Millennials</w:t>
      </w:r>
      <w:r w:rsidRPr="000440AB">
        <w:t xml:space="preserve"> Distrito </w:t>
      </w:r>
      <w:r w:rsidR="00302137" w:rsidRPr="000440AB">
        <w:t>Central) =</w:t>
      </w:r>
      <w:r w:rsidRPr="000440AB">
        <w:t xml:space="preserve"> 544,180</w:t>
      </w:r>
    </w:p>
    <w:p w14:paraId="39E7F0B6" w14:textId="3EAACD20" w:rsidR="00BA67F2" w:rsidRPr="000440AB" w:rsidRDefault="00302137" w:rsidP="000C481C">
      <w:pPr>
        <w:spacing w:after="75" w:line="360" w:lineRule="auto"/>
        <w:jc w:val="both"/>
      </w:pPr>
      <w:r w:rsidRPr="000440AB">
        <w:t xml:space="preserve">z </w:t>
      </w:r>
      <w:r w:rsidR="00BA67F2" w:rsidRPr="000440AB">
        <w:t>= nivel de confianza=1.96</w:t>
      </w:r>
    </w:p>
    <w:p w14:paraId="120A3A9B" w14:textId="5170F1A8" w:rsidR="00BA67F2" w:rsidRPr="000440AB" w:rsidRDefault="00302137" w:rsidP="000C481C">
      <w:pPr>
        <w:spacing w:after="75" w:line="360" w:lineRule="auto"/>
        <w:jc w:val="both"/>
      </w:pPr>
      <w:proofErr w:type="spellStart"/>
      <w:r w:rsidRPr="000440AB">
        <w:t>e</w:t>
      </w:r>
      <w:proofErr w:type="spellEnd"/>
      <w:r w:rsidRPr="000440AB">
        <w:t xml:space="preserve"> </w:t>
      </w:r>
      <w:r w:rsidR="00BA67F2" w:rsidRPr="000440AB">
        <w:t>= margen de error= 5%</w:t>
      </w:r>
    </w:p>
    <w:p w14:paraId="2D770089" w14:textId="0614C1D9" w:rsidR="00BA67F2" w:rsidRPr="000440AB" w:rsidRDefault="00302137" w:rsidP="000C481C">
      <w:pPr>
        <w:spacing w:after="75" w:line="360" w:lineRule="auto"/>
        <w:jc w:val="both"/>
      </w:pPr>
      <w:r w:rsidRPr="000440AB">
        <w:t>p = 0.5</w:t>
      </w:r>
    </w:p>
    <w:p w14:paraId="495C5266" w14:textId="7ADD6177" w:rsidR="00BA67F2" w:rsidRPr="000440AB" w:rsidRDefault="00302137" w:rsidP="000C481C">
      <w:pPr>
        <w:spacing w:after="75" w:line="360" w:lineRule="auto"/>
        <w:jc w:val="both"/>
      </w:pPr>
      <w:r w:rsidRPr="000440AB">
        <w:t>q = 0.5</w:t>
      </w:r>
    </w:p>
    <w:p w14:paraId="187B3E99" w14:textId="56B386B2" w:rsidR="00DB5046" w:rsidRPr="000440AB" w:rsidRDefault="00DB5046" w:rsidP="00877DEA">
      <w:pPr>
        <w:spacing w:after="75" w:line="360" w:lineRule="auto"/>
        <w:ind w:firstLine="708"/>
        <w:jc w:val="both"/>
      </w:pPr>
      <w:r w:rsidRPr="000440AB">
        <w:t xml:space="preserve">Se </w:t>
      </w:r>
      <w:r w:rsidR="00302137" w:rsidRPr="000440AB">
        <w:t>aplicarán</w:t>
      </w:r>
      <w:r w:rsidRPr="000440AB">
        <w:t xml:space="preserve"> 384 encuestas digitales a consumidores </w:t>
      </w:r>
      <w:r w:rsidR="003C7C30" w:rsidRPr="003C7C30">
        <w:rPr>
          <w:i/>
        </w:rPr>
        <w:t>millennials</w:t>
      </w:r>
      <w:r w:rsidRPr="000440AB">
        <w:t xml:space="preserve"> de las edades de 2</w:t>
      </w:r>
      <w:r w:rsidR="00975DA7" w:rsidRPr="000440AB">
        <w:t>4</w:t>
      </w:r>
      <w:r w:rsidRPr="000440AB">
        <w:t xml:space="preserve"> a 4</w:t>
      </w:r>
      <w:r w:rsidR="00975DA7" w:rsidRPr="000440AB">
        <w:t>4</w:t>
      </w:r>
      <w:r w:rsidRPr="000440AB">
        <w:t xml:space="preserve"> años del Distrito Central que han realizado compras en </w:t>
      </w:r>
      <w:r w:rsidR="00B2595D" w:rsidRPr="000440AB">
        <w:t>línea</w:t>
      </w:r>
      <w:r w:rsidRPr="000440AB">
        <w:t xml:space="preserve"> de productos de moda a MIPYMES hondureñas.</w:t>
      </w:r>
    </w:p>
    <w:p w14:paraId="58285453" w14:textId="43D5B494" w:rsidR="00785015" w:rsidRPr="000440AB" w:rsidRDefault="00DB5046" w:rsidP="00FA5908">
      <w:pPr>
        <w:spacing w:after="75" w:line="360" w:lineRule="auto"/>
        <w:jc w:val="both"/>
      </w:pPr>
      <w:r w:rsidRPr="000440AB">
        <w:t xml:space="preserve">Para llegar a los consumidores se </w:t>
      </w:r>
      <w:r w:rsidR="00B2595D" w:rsidRPr="000440AB">
        <w:t>compartirá</w:t>
      </w:r>
      <w:r w:rsidRPr="000440AB">
        <w:t xml:space="preserve"> en </w:t>
      </w:r>
      <w:r w:rsidR="00302137" w:rsidRPr="000440AB">
        <w:t>enlace</w:t>
      </w:r>
      <w:r w:rsidRPr="000440AB">
        <w:t xml:space="preserve"> de la encuesta en las redes sociales de forma </w:t>
      </w:r>
      <w:r w:rsidR="009B0D79" w:rsidRPr="000440AB">
        <w:t>orgánica, para</w:t>
      </w:r>
      <w:r w:rsidRPr="000440AB">
        <w:t xml:space="preserve"> una </w:t>
      </w:r>
      <w:r w:rsidR="00B2595D" w:rsidRPr="000440AB">
        <w:t>recolección</w:t>
      </w:r>
      <w:r w:rsidRPr="000440AB">
        <w:t xml:space="preserve"> de datos eficiente y efectiva.</w:t>
      </w:r>
    </w:p>
    <w:p w14:paraId="29F304FD" w14:textId="77777777" w:rsidR="00527772" w:rsidRPr="000440AB" w:rsidRDefault="00877DEA" w:rsidP="00527772">
      <w:pPr>
        <w:pStyle w:val="T3"/>
      </w:pPr>
      <w:bookmarkStart w:id="117" w:name="_Toc153028266"/>
      <w:bookmarkStart w:id="118" w:name="_Toc159010494"/>
      <w:r w:rsidRPr="000440AB">
        <w:t>3.3.3 TÉCNICAS DE MUESTREO</w:t>
      </w:r>
      <w:bookmarkEnd w:id="117"/>
      <w:bookmarkEnd w:id="118"/>
      <w:r w:rsidRPr="000440AB">
        <w:t xml:space="preserve"> </w:t>
      </w:r>
      <w:bookmarkStart w:id="119" w:name="_Toc153028267"/>
    </w:p>
    <w:p w14:paraId="7D513AC8" w14:textId="36BA73A3" w:rsidR="00785015" w:rsidRPr="000440AB" w:rsidRDefault="00D56289" w:rsidP="00527772">
      <w:pPr>
        <w:pStyle w:val="TABLA"/>
      </w:pPr>
      <w:bookmarkStart w:id="120" w:name="_Toc153971248"/>
      <w:r w:rsidRPr="000440AB">
        <w:t xml:space="preserve">Tabla </w:t>
      </w:r>
      <w:r w:rsidR="00527772" w:rsidRPr="000440AB">
        <w:t>6</w:t>
      </w:r>
      <w:r w:rsidR="00D5292B" w:rsidRPr="000440AB">
        <w:t>.</w:t>
      </w:r>
      <w:r w:rsidRPr="000440AB">
        <w:t xml:space="preserve"> Técnicas de muestreo</w:t>
      </w:r>
      <w:bookmarkEnd w:id="119"/>
      <w:bookmarkEnd w:id="120"/>
    </w:p>
    <w:tbl>
      <w:tblPr>
        <w:tblW w:w="10490" w:type="dxa"/>
        <w:jc w:val="center"/>
        <w:tblCellMar>
          <w:left w:w="70" w:type="dxa"/>
          <w:right w:w="70" w:type="dxa"/>
        </w:tblCellMar>
        <w:tblLook w:val="04A0" w:firstRow="1" w:lastRow="0" w:firstColumn="1" w:lastColumn="0" w:noHBand="0" w:noVBand="1"/>
      </w:tblPr>
      <w:tblGrid>
        <w:gridCol w:w="1418"/>
        <w:gridCol w:w="4252"/>
        <w:gridCol w:w="2081"/>
        <w:gridCol w:w="2739"/>
      </w:tblGrid>
      <w:tr w:rsidR="000440AB" w:rsidRPr="000440AB" w14:paraId="313BAB85" w14:textId="77777777" w:rsidTr="00877DEA">
        <w:trPr>
          <w:trHeight w:val="403"/>
          <w:jc w:val="center"/>
        </w:trPr>
        <w:tc>
          <w:tcPr>
            <w:tcW w:w="1418" w:type="dxa"/>
            <w:tcBorders>
              <w:top w:val="nil"/>
              <w:left w:val="nil"/>
              <w:bottom w:val="nil"/>
              <w:right w:val="nil"/>
            </w:tcBorders>
            <w:shd w:val="clear" w:color="000000" w:fill="002060"/>
            <w:noWrap/>
            <w:vAlign w:val="bottom"/>
            <w:hideMark/>
          </w:tcPr>
          <w:p w14:paraId="7E889278" w14:textId="182F757D" w:rsidR="00BA67F2" w:rsidRPr="000440AB" w:rsidRDefault="003523C3" w:rsidP="00FA5908">
            <w:pPr>
              <w:spacing w:line="360" w:lineRule="auto"/>
              <w:jc w:val="both"/>
              <w:rPr>
                <w:lang w:val="es-MX" w:eastAsia="es-MX"/>
              </w:rPr>
            </w:pPr>
            <w:r w:rsidRPr="000440AB">
              <w:rPr>
                <w:lang w:val="es-MX" w:eastAsia="es-MX"/>
              </w:rPr>
              <w:t>Instrumentos</w:t>
            </w:r>
          </w:p>
          <w:p w14:paraId="5868080B" w14:textId="77777777" w:rsidR="00BA67F2" w:rsidRPr="000440AB" w:rsidRDefault="00BA67F2" w:rsidP="00FA5908">
            <w:pPr>
              <w:spacing w:line="360" w:lineRule="auto"/>
              <w:jc w:val="both"/>
              <w:rPr>
                <w:lang w:val="es-MX" w:eastAsia="es-MX"/>
              </w:rPr>
            </w:pPr>
          </w:p>
        </w:tc>
        <w:tc>
          <w:tcPr>
            <w:tcW w:w="4252" w:type="dxa"/>
            <w:tcBorders>
              <w:top w:val="nil"/>
              <w:left w:val="nil"/>
              <w:bottom w:val="nil"/>
              <w:right w:val="nil"/>
            </w:tcBorders>
            <w:shd w:val="clear" w:color="000000" w:fill="002060"/>
            <w:noWrap/>
            <w:vAlign w:val="bottom"/>
            <w:hideMark/>
          </w:tcPr>
          <w:p w14:paraId="2A0970FA" w14:textId="77777777" w:rsidR="00BA67F2" w:rsidRPr="000440AB" w:rsidRDefault="00BA67F2" w:rsidP="00FA5908">
            <w:pPr>
              <w:spacing w:line="360" w:lineRule="auto"/>
              <w:jc w:val="both"/>
              <w:rPr>
                <w:lang w:val="es-MX" w:eastAsia="es-MX"/>
              </w:rPr>
            </w:pPr>
            <w:r w:rsidRPr="000440AB">
              <w:rPr>
                <w:lang w:val="es-MX" w:eastAsia="es-MX"/>
              </w:rPr>
              <w:t xml:space="preserve">Población Meta </w:t>
            </w:r>
          </w:p>
        </w:tc>
        <w:tc>
          <w:tcPr>
            <w:tcW w:w="2081" w:type="dxa"/>
            <w:tcBorders>
              <w:top w:val="nil"/>
              <w:left w:val="nil"/>
              <w:bottom w:val="nil"/>
              <w:right w:val="nil"/>
            </w:tcBorders>
            <w:shd w:val="clear" w:color="000000" w:fill="002060"/>
            <w:noWrap/>
            <w:vAlign w:val="bottom"/>
            <w:hideMark/>
          </w:tcPr>
          <w:p w14:paraId="473FFEA3" w14:textId="77777777" w:rsidR="00BA67F2" w:rsidRPr="000440AB" w:rsidRDefault="00BA67F2" w:rsidP="00FA5908">
            <w:pPr>
              <w:spacing w:line="360" w:lineRule="auto"/>
              <w:jc w:val="both"/>
              <w:rPr>
                <w:lang w:val="es-MX" w:eastAsia="es-MX"/>
              </w:rPr>
            </w:pPr>
            <w:r w:rsidRPr="000440AB">
              <w:rPr>
                <w:lang w:val="es-MX" w:eastAsia="es-MX"/>
              </w:rPr>
              <w:t xml:space="preserve"> Marco de Muestreo</w:t>
            </w:r>
          </w:p>
        </w:tc>
        <w:tc>
          <w:tcPr>
            <w:tcW w:w="2739" w:type="dxa"/>
            <w:tcBorders>
              <w:top w:val="nil"/>
              <w:left w:val="nil"/>
              <w:bottom w:val="nil"/>
              <w:right w:val="nil"/>
            </w:tcBorders>
            <w:shd w:val="clear" w:color="000000" w:fill="002060"/>
            <w:noWrap/>
            <w:vAlign w:val="bottom"/>
            <w:hideMark/>
          </w:tcPr>
          <w:p w14:paraId="7D18888E" w14:textId="77777777" w:rsidR="00BA67F2" w:rsidRPr="000440AB" w:rsidRDefault="00BA67F2" w:rsidP="00FA5908">
            <w:pPr>
              <w:spacing w:line="360" w:lineRule="auto"/>
              <w:jc w:val="both"/>
              <w:rPr>
                <w:lang w:val="es-MX" w:eastAsia="es-MX"/>
              </w:rPr>
            </w:pPr>
            <w:r w:rsidRPr="000440AB">
              <w:rPr>
                <w:lang w:val="es-MX" w:eastAsia="es-MX"/>
              </w:rPr>
              <w:t>Técnica de muestreo</w:t>
            </w:r>
          </w:p>
        </w:tc>
      </w:tr>
      <w:tr w:rsidR="000440AB" w:rsidRPr="000440AB" w14:paraId="7A7ED414" w14:textId="77777777" w:rsidTr="00877DEA">
        <w:trPr>
          <w:trHeight w:val="1694"/>
          <w:jc w:val="center"/>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2FD193" w14:textId="21A51B9C" w:rsidR="00BA67F2" w:rsidRPr="000440AB" w:rsidRDefault="00BA67F2" w:rsidP="000C481C">
            <w:pPr>
              <w:spacing w:line="360" w:lineRule="auto"/>
              <w:rPr>
                <w:sz w:val="22"/>
                <w:szCs w:val="22"/>
                <w:lang w:val="es-MX" w:eastAsia="es-MX"/>
              </w:rPr>
            </w:pPr>
            <w:r w:rsidRPr="000440AB">
              <w:rPr>
                <w:lang w:val="es-MX" w:eastAsia="es-MX"/>
              </w:rPr>
              <w:t xml:space="preserve">Encuesta Digital </w:t>
            </w:r>
            <w:r w:rsidR="004E4FAA" w:rsidRPr="000440AB">
              <w:rPr>
                <w:lang w:val="es-MX" w:eastAsia="es-MX"/>
              </w:rPr>
              <w:t>Auto aplicada</w:t>
            </w:r>
          </w:p>
        </w:tc>
        <w:tc>
          <w:tcPr>
            <w:tcW w:w="4252" w:type="dxa"/>
            <w:tcBorders>
              <w:top w:val="single" w:sz="4" w:space="0" w:color="auto"/>
              <w:left w:val="nil"/>
              <w:bottom w:val="single" w:sz="4" w:space="0" w:color="auto"/>
              <w:right w:val="single" w:sz="4" w:space="0" w:color="auto"/>
            </w:tcBorders>
            <w:shd w:val="clear" w:color="auto" w:fill="auto"/>
            <w:vAlign w:val="center"/>
            <w:hideMark/>
          </w:tcPr>
          <w:p w14:paraId="1A87E074" w14:textId="70DFA0E4" w:rsidR="00BA67F2" w:rsidRPr="000440AB" w:rsidRDefault="00BA67F2" w:rsidP="00FA5908">
            <w:pPr>
              <w:spacing w:line="360" w:lineRule="auto"/>
              <w:jc w:val="both"/>
              <w:rPr>
                <w:lang w:val="es-MX" w:eastAsia="es-MX"/>
              </w:rPr>
            </w:pPr>
            <w:r w:rsidRPr="000440AB">
              <w:rPr>
                <w:lang w:eastAsia="es-MX"/>
              </w:rPr>
              <w:t xml:space="preserve">Consumidores </w:t>
            </w:r>
            <w:r w:rsidR="003C7C30" w:rsidRPr="003C7C30">
              <w:rPr>
                <w:i/>
                <w:lang w:eastAsia="es-MX"/>
              </w:rPr>
              <w:t>millennials</w:t>
            </w:r>
            <w:r w:rsidRPr="000440AB">
              <w:rPr>
                <w:lang w:eastAsia="es-MX"/>
              </w:rPr>
              <w:t xml:space="preserve"> de las edades de 2</w:t>
            </w:r>
            <w:r w:rsidR="00975DA7" w:rsidRPr="000440AB">
              <w:rPr>
                <w:lang w:eastAsia="es-MX"/>
              </w:rPr>
              <w:t>4</w:t>
            </w:r>
            <w:r w:rsidRPr="000440AB">
              <w:rPr>
                <w:lang w:eastAsia="es-MX"/>
              </w:rPr>
              <w:t xml:space="preserve"> a 4</w:t>
            </w:r>
            <w:r w:rsidR="00975DA7" w:rsidRPr="000440AB">
              <w:rPr>
                <w:lang w:eastAsia="es-MX"/>
              </w:rPr>
              <w:t xml:space="preserve">4 </w:t>
            </w:r>
            <w:r w:rsidRPr="000440AB">
              <w:rPr>
                <w:lang w:eastAsia="es-MX"/>
              </w:rPr>
              <w:t>años del Distrito Central que realizan compras en línea de productos de moda.</w:t>
            </w:r>
          </w:p>
        </w:tc>
        <w:tc>
          <w:tcPr>
            <w:tcW w:w="2081" w:type="dxa"/>
            <w:tcBorders>
              <w:top w:val="single" w:sz="4" w:space="0" w:color="auto"/>
              <w:left w:val="nil"/>
              <w:bottom w:val="single" w:sz="4" w:space="0" w:color="auto"/>
              <w:right w:val="single" w:sz="4" w:space="0" w:color="auto"/>
            </w:tcBorders>
            <w:shd w:val="clear" w:color="auto" w:fill="auto"/>
            <w:vAlign w:val="center"/>
            <w:hideMark/>
          </w:tcPr>
          <w:p w14:paraId="69BA72C4" w14:textId="10D1EB7D" w:rsidR="00BA67F2" w:rsidRPr="000440AB" w:rsidRDefault="00BA67F2" w:rsidP="000C481C">
            <w:pPr>
              <w:spacing w:line="360" w:lineRule="auto"/>
              <w:rPr>
                <w:lang w:val="es-MX" w:eastAsia="es-MX"/>
              </w:rPr>
            </w:pPr>
            <w:r w:rsidRPr="000440AB">
              <w:rPr>
                <w:lang w:val="es-MX" w:eastAsia="es-MX"/>
              </w:rPr>
              <w:t xml:space="preserve">Se seleccionarán </w:t>
            </w:r>
            <w:r w:rsidR="00A14A65" w:rsidRPr="000440AB">
              <w:rPr>
                <w:lang w:val="es-MX" w:eastAsia="es-MX"/>
              </w:rPr>
              <w:t>384</w:t>
            </w:r>
            <w:r w:rsidRPr="000440AB">
              <w:rPr>
                <w:lang w:val="es-MX" w:eastAsia="es-MX"/>
              </w:rPr>
              <w:t xml:space="preserve"> consumidores </w:t>
            </w:r>
            <w:r w:rsidR="003C7C30" w:rsidRPr="003C7C30">
              <w:rPr>
                <w:i/>
                <w:lang w:val="es-MX" w:eastAsia="es-MX"/>
              </w:rPr>
              <w:t>millennials</w:t>
            </w:r>
            <w:r w:rsidRPr="000440AB">
              <w:rPr>
                <w:lang w:val="es-MX" w:eastAsia="es-MX"/>
              </w:rPr>
              <w:t xml:space="preserve"> que compran en línea productos de moda.</w:t>
            </w:r>
          </w:p>
        </w:tc>
        <w:tc>
          <w:tcPr>
            <w:tcW w:w="2739" w:type="dxa"/>
            <w:tcBorders>
              <w:top w:val="single" w:sz="4" w:space="0" w:color="auto"/>
              <w:left w:val="nil"/>
              <w:bottom w:val="single" w:sz="4" w:space="0" w:color="auto"/>
              <w:right w:val="single" w:sz="4" w:space="0" w:color="auto"/>
            </w:tcBorders>
            <w:shd w:val="clear" w:color="auto" w:fill="auto"/>
            <w:vAlign w:val="center"/>
            <w:hideMark/>
          </w:tcPr>
          <w:p w14:paraId="30D1C4FC" w14:textId="77777777" w:rsidR="00BA67F2" w:rsidRPr="000440AB" w:rsidRDefault="00BA67F2" w:rsidP="00FA5908">
            <w:pPr>
              <w:spacing w:line="360" w:lineRule="auto"/>
              <w:jc w:val="both"/>
              <w:rPr>
                <w:lang w:val="es-MX" w:eastAsia="es-MX"/>
              </w:rPr>
            </w:pPr>
            <w:r w:rsidRPr="000440AB">
              <w:rPr>
                <w:lang w:eastAsia="es-MX"/>
              </w:rPr>
              <w:t>Muestreo aleatorio simple</w:t>
            </w:r>
          </w:p>
        </w:tc>
      </w:tr>
      <w:tr w:rsidR="000440AB" w:rsidRPr="000440AB" w14:paraId="7E12F4BB" w14:textId="77777777" w:rsidTr="00877DEA">
        <w:trPr>
          <w:trHeight w:val="3108"/>
          <w:jc w:val="center"/>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6E9B0FFA" w14:textId="17EF92B8" w:rsidR="00BA67F2" w:rsidRPr="000440AB" w:rsidRDefault="001239C2" w:rsidP="000C481C">
            <w:pPr>
              <w:spacing w:line="360" w:lineRule="auto"/>
              <w:rPr>
                <w:rFonts w:ascii="Calibri" w:hAnsi="Calibri" w:cs="Calibri"/>
                <w:sz w:val="22"/>
                <w:szCs w:val="22"/>
                <w:lang w:val="es-MX" w:eastAsia="es-MX"/>
              </w:rPr>
            </w:pPr>
            <w:r w:rsidRPr="000440AB">
              <w:rPr>
                <w:lang w:val="es-MX" w:eastAsia="es-MX"/>
              </w:rPr>
              <w:t>Entrevistas a profundidad</w:t>
            </w:r>
          </w:p>
        </w:tc>
        <w:tc>
          <w:tcPr>
            <w:tcW w:w="4252" w:type="dxa"/>
            <w:tcBorders>
              <w:top w:val="nil"/>
              <w:left w:val="nil"/>
              <w:bottom w:val="single" w:sz="4" w:space="0" w:color="auto"/>
              <w:right w:val="single" w:sz="4" w:space="0" w:color="auto"/>
            </w:tcBorders>
            <w:shd w:val="clear" w:color="auto" w:fill="auto"/>
            <w:vAlign w:val="center"/>
            <w:hideMark/>
          </w:tcPr>
          <w:p w14:paraId="4DC0EED1" w14:textId="10DE6AD4" w:rsidR="00BA67F2" w:rsidRPr="000440AB" w:rsidRDefault="00BA67F2" w:rsidP="00FA5908">
            <w:pPr>
              <w:spacing w:line="360" w:lineRule="auto"/>
              <w:jc w:val="both"/>
              <w:rPr>
                <w:lang w:val="es-MX" w:eastAsia="es-MX"/>
              </w:rPr>
            </w:pPr>
            <w:r w:rsidRPr="000440AB">
              <w:rPr>
                <w:lang w:eastAsia="es-MX"/>
              </w:rPr>
              <w:t>Comerciantes (</w:t>
            </w:r>
            <w:r w:rsidR="001239C2" w:rsidRPr="000440AB">
              <w:rPr>
                <w:lang w:eastAsia="es-MX"/>
              </w:rPr>
              <w:t>mujeres</w:t>
            </w:r>
            <w:r w:rsidRPr="000440AB">
              <w:rPr>
                <w:lang w:eastAsia="es-MX"/>
              </w:rPr>
              <w:t xml:space="preserve"> y </w:t>
            </w:r>
            <w:r w:rsidR="001239C2" w:rsidRPr="000440AB">
              <w:rPr>
                <w:lang w:eastAsia="es-MX"/>
              </w:rPr>
              <w:t>hombres</w:t>
            </w:r>
            <w:r w:rsidRPr="000440AB">
              <w:rPr>
                <w:lang w:eastAsia="es-MX"/>
              </w:rPr>
              <w:t xml:space="preserve"> mayores de 18 años) representantes de sus negocios MIPYMES del sector de la moda que comercializan sus productos de forma digital ya sea en su propio sitio web, redes sociales o </w:t>
            </w:r>
            <w:r w:rsidR="00FE18CE" w:rsidRPr="000440AB">
              <w:rPr>
                <w:lang w:eastAsia="es-MX"/>
              </w:rPr>
              <w:t>Marketplace</w:t>
            </w:r>
            <w:r w:rsidRPr="000440AB">
              <w:rPr>
                <w:lang w:eastAsia="es-MX"/>
              </w:rPr>
              <w:t xml:space="preserve"> en el Distrito Central.</w:t>
            </w:r>
          </w:p>
        </w:tc>
        <w:tc>
          <w:tcPr>
            <w:tcW w:w="2081" w:type="dxa"/>
            <w:tcBorders>
              <w:top w:val="nil"/>
              <w:left w:val="nil"/>
              <w:bottom w:val="single" w:sz="4" w:space="0" w:color="auto"/>
              <w:right w:val="single" w:sz="4" w:space="0" w:color="auto"/>
            </w:tcBorders>
            <w:shd w:val="clear" w:color="auto" w:fill="auto"/>
            <w:vAlign w:val="center"/>
            <w:hideMark/>
          </w:tcPr>
          <w:p w14:paraId="7D96B1A5" w14:textId="008191C0" w:rsidR="00BA67F2" w:rsidRPr="000440AB" w:rsidRDefault="00A14A65" w:rsidP="000C481C">
            <w:pPr>
              <w:spacing w:line="360" w:lineRule="auto"/>
              <w:rPr>
                <w:lang w:val="es-MX" w:eastAsia="es-MX"/>
              </w:rPr>
            </w:pPr>
            <w:r w:rsidRPr="000440AB">
              <w:rPr>
                <w:lang w:val="es-MX" w:eastAsia="es-MX"/>
              </w:rPr>
              <w:t xml:space="preserve">Se entrevistarán 9 </w:t>
            </w:r>
            <w:r w:rsidR="00BA67F2" w:rsidRPr="000440AB">
              <w:rPr>
                <w:lang w:val="es-MX" w:eastAsia="es-MX"/>
              </w:rPr>
              <w:t xml:space="preserve">MIPYMES </w:t>
            </w:r>
            <w:r w:rsidR="00F7317D">
              <w:rPr>
                <w:lang w:val="es-MX" w:eastAsia="es-MX"/>
              </w:rPr>
              <w:t xml:space="preserve">del sector moda, </w:t>
            </w:r>
            <w:r w:rsidR="00BA67F2" w:rsidRPr="000440AB">
              <w:rPr>
                <w:lang w:val="es-MX" w:eastAsia="es-MX"/>
              </w:rPr>
              <w:t>que tenga por lo menos un año de operación.</w:t>
            </w:r>
          </w:p>
        </w:tc>
        <w:tc>
          <w:tcPr>
            <w:tcW w:w="2739" w:type="dxa"/>
            <w:tcBorders>
              <w:top w:val="nil"/>
              <w:left w:val="nil"/>
              <w:bottom w:val="single" w:sz="4" w:space="0" w:color="auto"/>
              <w:right w:val="single" w:sz="4" w:space="0" w:color="auto"/>
            </w:tcBorders>
            <w:shd w:val="clear" w:color="auto" w:fill="auto"/>
            <w:vAlign w:val="center"/>
            <w:hideMark/>
          </w:tcPr>
          <w:p w14:paraId="192A1276" w14:textId="34049D8C" w:rsidR="00BA67F2" w:rsidRPr="000440AB" w:rsidRDefault="00BA67F2" w:rsidP="00A14A65">
            <w:pPr>
              <w:spacing w:line="360" w:lineRule="auto"/>
              <w:rPr>
                <w:lang w:val="es-MX" w:eastAsia="es-MX"/>
              </w:rPr>
            </w:pPr>
            <w:r w:rsidRPr="000440AB">
              <w:rPr>
                <w:lang w:val="es-MX" w:eastAsia="es-MX"/>
              </w:rPr>
              <w:t>No probabilístico muestreo por juicio</w:t>
            </w:r>
            <w:r w:rsidR="00A14A65" w:rsidRPr="000440AB">
              <w:rPr>
                <w:lang w:val="es-MX" w:eastAsia="es-MX"/>
              </w:rPr>
              <w:t xml:space="preserve">. </w:t>
            </w:r>
            <w:r w:rsidR="00A14A65" w:rsidRPr="000440AB">
              <w:rPr>
                <w:lang w:val="es-MX" w:eastAsia="es-MX"/>
              </w:rPr>
              <w:br/>
            </w:r>
          </w:p>
        </w:tc>
      </w:tr>
    </w:tbl>
    <w:p w14:paraId="445D9975" w14:textId="25B6DE32" w:rsidR="007E2996" w:rsidRPr="000440AB" w:rsidRDefault="007E2996" w:rsidP="007E2996">
      <w:pPr>
        <w:jc w:val="both"/>
      </w:pPr>
      <w:r w:rsidRPr="000440AB">
        <w:t xml:space="preserve">Fuente: </w:t>
      </w:r>
      <w:r w:rsidR="003C7C30" w:rsidRPr="003C7C30">
        <w:t xml:space="preserve">(Desafíos de las MIPYMES de moda, para potenciar la compra en línea entre </w:t>
      </w:r>
      <w:r w:rsidR="003C7C30" w:rsidRPr="003C7C30">
        <w:rPr>
          <w:i/>
        </w:rPr>
        <w:t>millennials</w:t>
      </w:r>
      <w:r w:rsidR="003C7C30" w:rsidRPr="003C7C30">
        <w:t xml:space="preserve"> del Distrito Central, Honduras en el 2023)</w:t>
      </w:r>
    </w:p>
    <w:p w14:paraId="1CA439B0" w14:textId="77777777" w:rsidR="00D03F88" w:rsidRPr="000440AB" w:rsidRDefault="00D03F88" w:rsidP="00877DEA">
      <w:pPr>
        <w:pStyle w:val="T2"/>
        <w:rPr>
          <w:noProof/>
        </w:rPr>
      </w:pPr>
    </w:p>
    <w:p w14:paraId="075CF9BA" w14:textId="77777777" w:rsidR="00D03F88" w:rsidRDefault="00D03F88" w:rsidP="00877DEA">
      <w:pPr>
        <w:pStyle w:val="T2"/>
        <w:rPr>
          <w:noProof/>
        </w:rPr>
      </w:pPr>
    </w:p>
    <w:p w14:paraId="697193D1" w14:textId="77777777" w:rsidR="009B45A2" w:rsidRPr="000440AB" w:rsidRDefault="009B45A2" w:rsidP="00877DEA">
      <w:pPr>
        <w:pStyle w:val="T2"/>
        <w:rPr>
          <w:noProof/>
        </w:rPr>
      </w:pPr>
    </w:p>
    <w:p w14:paraId="00C541BE" w14:textId="163ECEBB" w:rsidR="00AB6D7C" w:rsidRPr="000440AB" w:rsidRDefault="00877DEA" w:rsidP="00877DEA">
      <w:pPr>
        <w:pStyle w:val="T2"/>
      </w:pPr>
      <w:bookmarkStart w:id="121" w:name="_Toc159010495"/>
      <w:r w:rsidRPr="000440AB">
        <w:lastRenderedPageBreak/>
        <w:t>3.</w:t>
      </w:r>
      <w:r w:rsidR="0037701B" w:rsidRPr="000440AB">
        <w:t>5</w:t>
      </w:r>
      <w:r w:rsidRPr="000440AB">
        <w:t xml:space="preserve"> PLAN DE ANÁLISIS DE DATOS</w:t>
      </w:r>
      <w:bookmarkEnd w:id="121"/>
    </w:p>
    <w:p w14:paraId="3E6F3991" w14:textId="7E944C82" w:rsidR="00D03F88" w:rsidRDefault="00D03F88" w:rsidP="00DD4FAD">
      <w:pPr>
        <w:pStyle w:val="T2"/>
        <w:ind w:left="0"/>
      </w:pPr>
      <w:bookmarkStart w:id="122" w:name="_Toc153971265"/>
    </w:p>
    <w:p w14:paraId="17006B1E" w14:textId="24E5A86F" w:rsidR="00DD4FAD" w:rsidRDefault="00DD4FAD" w:rsidP="00DD4FAD">
      <w:pPr>
        <w:pStyle w:val="T2"/>
        <w:ind w:left="0"/>
      </w:pPr>
      <w:bookmarkStart w:id="123" w:name="_Toc154838943"/>
      <w:bookmarkStart w:id="124" w:name="_Toc159010496"/>
      <w:r w:rsidRPr="000D12C6">
        <w:rPr>
          <w:noProof/>
        </w:rPr>
        <w:drawing>
          <wp:anchor distT="0" distB="0" distL="114300" distR="114300" simplePos="0" relativeHeight="252029952" behindDoc="0" locked="0" layoutInCell="1" allowOverlap="1" wp14:anchorId="66F0A222" wp14:editId="1C3792D6">
            <wp:simplePos x="0" y="0"/>
            <wp:positionH relativeFrom="margin">
              <wp:posOffset>1158240</wp:posOffset>
            </wp:positionH>
            <wp:positionV relativeFrom="margin">
              <wp:posOffset>365760</wp:posOffset>
            </wp:positionV>
            <wp:extent cx="3521710" cy="5989320"/>
            <wp:effectExtent l="0" t="0" r="2540" b="0"/>
            <wp:wrapSquare wrapText="bothSides"/>
            <wp:docPr id="1145317616"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521710" cy="5989320"/>
                    </a:xfrm>
                    <a:prstGeom prst="rect">
                      <a:avLst/>
                    </a:prstGeom>
                    <a:noFill/>
                    <a:ln>
                      <a:noFill/>
                    </a:ln>
                  </pic:spPr>
                </pic:pic>
              </a:graphicData>
            </a:graphic>
            <wp14:sizeRelH relativeFrom="margin">
              <wp14:pctWidth>0</wp14:pctWidth>
            </wp14:sizeRelH>
            <wp14:sizeRelV relativeFrom="margin">
              <wp14:pctHeight>0</wp14:pctHeight>
            </wp14:sizeRelV>
          </wp:anchor>
        </w:drawing>
      </w:r>
      <w:bookmarkEnd w:id="123"/>
      <w:bookmarkEnd w:id="124"/>
    </w:p>
    <w:p w14:paraId="33FF002F" w14:textId="333F77DA" w:rsidR="00DD4FAD" w:rsidRDefault="00DD4FAD" w:rsidP="00DD4FAD">
      <w:pPr>
        <w:pStyle w:val="T2"/>
        <w:ind w:left="0"/>
      </w:pPr>
    </w:p>
    <w:p w14:paraId="04494258" w14:textId="35333D36" w:rsidR="00DD4FAD" w:rsidRDefault="00DD4FAD" w:rsidP="00DD4FAD">
      <w:pPr>
        <w:pStyle w:val="T2"/>
        <w:ind w:left="0"/>
      </w:pPr>
    </w:p>
    <w:p w14:paraId="7E6499D7" w14:textId="559B0130" w:rsidR="00DD4FAD" w:rsidRPr="000440AB" w:rsidRDefault="00DD4FAD" w:rsidP="00DD4FAD">
      <w:pPr>
        <w:pStyle w:val="T2"/>
        <w:ind w:left="0"/>
      </w:pPr>
    </w:p>
    <w:p w14:paraId="3F7BFC5F" w14:textId="77777777" w:rsidR="00D03F88" w:rsidRPr="000440AB" w:rsidRDefault="00D03F88" w:rsidP="000B694D">
      <w:pPr>
        <w:pStyle w:val="FIGURAS"/>
      </w:pPr>
    </w:p>
    <w:p w14:paraId="5CD9BC8A" w14:textId="77777777" w:rsidR="00D03F88" w:rsidRPr="000440AB" w:rsidRDefault="00D03F88" w:rsidP="000B694D">
      <w:pPr>
        <w:pStyle w:val="FIGURAS"/>
      </w:pPr>
    </w:p>
    <w:p w14:paraId="5F74D7BA" w14:textId="77777777" w:rsidR="00D03F88" w:rsidRPr="000440AB" w:rsidRDefault="00D03F88" w:rsidP="000B694D">
      <w:pPr>
        <w:pStyle w:val="FIGURAS"/>
      </w:pPr>
    </w:p>
    <w:p w14:paraId="229094EC" w14:textId="77777777" w:rsidR="00D03F88" w:rsidRPr="000440AB" w:rsidRDefault="00D03F88" w:rsidP="000B694D">
      <w:pPr>
        <w:pStyle w:val="FIGURAS"/>
      </w:pPr>
    </w:p>
    <w:p w14:paraId="6E1AE4C8" w14:textId="77777777" w:rsidR="00D03F88" w:rsidRPr="000440AB" w:rsidRDefault="00D03F88" w:rsidP="000B694D">
      <w:pPr>
        <w:pStyle w:val="FIGURAS"/>
      </w:pPr>
    </w:p>
    <w:p w14:paraId="43197088" w14:textId="77777777" w:rsidR="00D03F88" w:rsidRPr="000440AB" w:rsidRDefault="00D03F88" w:rsidP="000B694D">
      <w:pPr>
        <w:pStyle w:val="FIGURAS"/>
      </w:pPr>
    </w:p>
    <w:p w14:paraId="6CB034C1" w14:textId="77777777" w:rsidR="00D03F88" w:rsidRPr="000440AB" w:rsidRDefault="00D03F88" w:rsidP="000B694D">
      <w:pPr>
        <w:pStyle w:val="FIGURAS"/>
      </w:pPr>
    </w:p>
    <w:p w14:paraId="67610FE7" w14:textId="77777777" w:rsidR="00D03F88" w:rsidRPr="000440AB" w:rsidRDefault="00D03F88" w:rsidP="000B694D">
      <w:pPr>
        <w:pStyle w:val="FIGURAS"/>
      </w:pPr>
    </w:p>
    <w:p w14:paraId="0E7BE212" w14:textId="77777777" w:rsidR="00D03F88" w:rsidRPr="000440AB" w:rsidRDefault="00D03F88" w:rsidP="000B694D">
      <w:pPr>
        <w:pStyle w:val="FIGURAS"/>
      </w:pPr>
    </w:p>
    <w:p w14:paraId="2C01C9F6" w14:textId="77777777" w:rsidR="00D03F88" w:rsidRPr="000440AB" w:rsidRDefault="00D03F88" w:rsidP="000B694D">
      <w:pPr>
        <w:pStyle w:val="FIGURAS"/>
      </w:pPr>
    </w:p>
    <w:p w14:paraId="3339AD81" w14:textId="77777777" w:rsidR="00D03F88" w:rsidRPr="000440AB" w:rsidRDefault="00D03F88" w:rsidP="000B694D">
      <w:pPr>
        <w:pStyle w:val="FIGURAS"/>
      </w:pPr>
    </w:p>
    <w:p w14:paraId="1B91C2DE" w14:textId="77777777" w:rsidR="00D03F88" w:rsidRPr="000440AB" w:rsidRDefault="00D03F88" w:rsidP="000B694D">
      <w:pPr>
        <w:pStyle w:val="FIGURAS"/>
      </w:pPr>
    </w:p>
    <w:p w14:paraId="50D4FE0B" w14:textId="77777777" w:rsidR="00D03F88" w:rsidRPr="000440AB" w:rsidRDefault="00D03F88" w:rsidP="000B694D">
      <w:pPr>
        <w:pStyle w:val="FIGURAS"/>
      </w:pPr>
    </w:p>
    <w:p w14:paraId="4D7166E8" w14:textId="77777777" w:rsidR="00D03F88" w:rsidRPr="000440AB" w:rsidRDefault="00D03F88" w:rsidP="000B694D">
      <w:pPr>
        <w:pStyle w:val="FIGURAS"/>
      </w:pPr>
    </w:p>
    <w:p w14:paraId="2F2B7BC9" w14:textId="77777777" w:rsidR="00D03F88" w:rsidRPr="000440AB" w:rsidRDefault="00D03F88" w:rsidP="000B694D">
      <w:pPr>
        <w:pStyle w:val="FIGURAS"/>
      </w:pPr>
    </w:p>
    <w:p w14:paraId="412AE480" w14:textId="77777777" w:rsidR="00D03F88" w:rsidRPr="000440AB" w:rsidRDefault="00D03F88" w:rsidP="000B694D">
      <w:pPr>
        <w:pStyle w:val="FIGURAS"/>
      </w:pPr>
    </w:p>
    <w:p w14:paraId="2915D9F5" w14:textId="77777777" w:rsidR="00D03F88" w:rsidRPr="000440AB" w:rsidRDefault="00D03F88" w:rsidP="000B694D">
      <w:pPr>
        <w:pStyle w:val="FIGURAS"/>
      </w:pPr>
    </w:p>
    <w:p w14:paraId="217AC630" w14:textId="77777777" w:rsidR="00D03F88" w:rsidRPr="000440AB" w:rsidRDefault="00D03F88" w:rsidP="000B694D">
      <w:pPr>
        <w:pStyle w:val="FIGURAS"/>
      </w:pPr>
    </w:p>
    <w:p w14:paraId="0DDAC0EA" w14:textId="77777777" w:rsidR="00D03F88" w:rsidRPr="000440AB" w:rsidRDefault="00D03F88" w:rsidP="000B694D">
      <w:pPr>
        <w:pStyle w:val="FIGURAS"/>
      </w:pPr>
    </w:p>
    <w:p w14:paraId="344E8C7E" w14:textId="77777777" w:rsidR="00D03F88" w:rsidRPr="000440AB" w:rsidRDefault="00D03F88" w:rsidP="000B694D">
      <w:pPr>
        <w:pStyle w:val="FIGURAS"/>
      </w:pPr>
    </w:p>
    <w:p w14:paraId="2F722854" w14:textId="77777777" w:rsidR="00D03F88" w:rsidRPr="000440AB" w:rsidRDefault="00D03F88" w:rsidP="000B694D">
      <w:pPr>
        <w:pStyle w:val="FIGURAS"/>
      </w:pPr>
    </w:p>
    <w:p w14:paraId="17756B83" w14:textId="77777777" w:rsidR="00D03F88" w:rsidRPr="000440AB" w:rsidRDefault="00D03F88" w:rsidP="000B694D">
      <w:pPr>
        <w:pStyle w:val="FIGURAS"/>
      </w:pPr>
    </w:p>
    <w:p w14:paraId="35CC9D1F" w14:textId="77777777" w:rsidR="00D03F88" w:rsidRPr="000440AB" w:rsidRDefault="00D03F88" w:rsidP="000B694D">
      <w:pPr>
        <w:pStyle w:val="FIGURAS"/>
      </w:pPr>
    </w:p>
    <w:p w14:paraId="76D98184" w14:textId="77777777" w:rsidR="00D03F88" w:rsidRPr="000440AB" w:rsidRDefault="00D03F88" w:rsidP="000B694D">
      <w:pPr>
        <w:pStyle w:val="FIGURAS"/>
      </w:pPr>
    </w:p>
    <w:p w14:paraId="752ADE3E" w14:textId="77777777" w:rsidR="00D03F88" w:rsidRPr="000440AB" w:rsidRDefault="00D03F88" w:rsidP="000B694D">
      <w:pPr>
        <w:pStyle w:val="FIGURAS"/>
      </w:pPr>
    </w:p>
    <w:p w14:paraId="0921F202" w14:textId="77777777" w:rsidR="00D03F88" w:rsidRPr="000440AB" w:rsidRDefault="00D03F88" w:rsidP="000B694D">
      <w:pPr>
        <w:pStyle w:val="FIGURAS"/>
      </w:pPr>
    </w:p>
    <w:p w14:paraId="23A35B25" w14:textId="77777777" w:rsidR="00D03F88" w:rsidRPr="000440AB" w:rsidRDefault="00D03F88" w:rsidP="000B694D">
      <w:pPr>
        <w:pStyle w:val="FIGURAS"/>
      </w:pPr>
    </w:p>
    <w:p w14:paraId="24A911AD" w14:textId="77777777" w:rsidR="00D03F88" w:rsidRPr="000440AB" w:rsidRDefault="00D03F88" w:rsidP="000B694D">
      <w:pPr>
        <w:pStyle w:val="FIGURAS"/>
      </w:pPr>
    </w:p>
    <w:p w14:paraId="01D88507" w14:textId="77777777" w:rsidR="00D03F88" w:rsidRPr="000440AB" w:rsidRDefault="00D03F88" w:rsidP="000B694D">
      <w:pPr>
        <w:pStyle w:val="FIGURAS"/>
      </w:pPr>
    </w:p>
    <w:p w14:paraId="03786A94" w14:textId="77777777" w:rsidR="00D03F88" w:rsidRPr="000440AB" w:rsidRDefault="00D03F88" w:rsidP="000B694D">
      <w:pPr>
        <w:pStyle w:val="FIGURAS"/>
      </w:pPr>
    </w:p>
    <w:p w14:paraId="5A373038" w14:textId="77777777" w:rsidR="00D03F88" w:rsidRPr="000440AB" w:rsidRDefault="00D03F88" w:rsidP="000B694D">
      <w:pPr>
        <w:pStyle w:val="FIGURAS"/>
      </w:pPr>
    </w:p>
    <w:p w14:paraId="30466067" w14:textId="77777777" w:rsidR="00D03F88" w:rsidRPr="000440AB" w:rsidRDefault="00D03F88" w:rsidP="000B694D">
      <w:pPr>
        <w:pStyle w:val="FIGURAS"/>
      </w:pPr>
    </w:p>
    <w:p w14:paraId="6ECE8F3B" w14:textId="006E8258" w:rsidR="004D0688" w:rsidRPr="000440AB" w:rsidRDefault="004D0688" w:rsidP="000B694D">
      <w:pPr>
        <w:pStyle w:val="FIGURAS"/>
      </w:pPr>
      <w:r w:rsidRPr="000440AB">
        <w:t>Figura</w:t>
      </w:r>
      <w:r w:rsidR="000B694D" w:rsidRPr="000440AB">
        <w:t xml:space="preserve"> </w:t>
      </w:r>
      <w:r w:rsidR="000440AB">
        <w:t>6</w:t>
      </w:r>
      <w:r w:rsidRPr="000440AB">
        <w:t>. Diagrama de metodología de investigación</w:t>
      </w:r>
      <w:bookmarkEnd w:id="122"/>
    </w:p>
    <w:p w14:paraId="122C94D9" w14:textId="367FA399" w:rsidR="007E2996" w:rsidRPr="000440AB" w:rsidRDefault="007E2996" w:rsidP="007E2996">
      <w:pPr>
        <w:jc w:val="both"/>
      </w:pPr>
      <w:r w:rsidRPr="000440AB">
        <w:t xml:space="preserve">Fuente: </w:t>
      </w:r>
      <w:r w:rsidR="003C7C30" w:rsidRPr="003C7C30">
        <w:t xml:space="preserve">(Desafíos de las MIPYMES de moda, para potenciar la compra en línea entre </w:t>
      </w:r>
      <w:r w:rsidR="003C7C30" w:rsidRPr="003C7C30">
        <w:rPr>
          <w:i/>
        </w:rPr>
        <w:t>millennials</w:t>
      </w:r>
      <w:r w:rsidR="003C7C30" w:rsidRPr="003C7C30">
        <w:t xml:space="preserve"> del Distrito Central, Honduras en el 2023)</w:t>
      </w:r>
    </w:p>
    <w:p w14:paraId="25652AF8" w14:textId="77777777" w:rsidR="00AB6D7C" w:rsidRPr="000440AB" w:rsidRDefault="00AB6D7C" w:rsidP="00FA5908">
      <w:pPr>
        <w:spacing w:line="360" w:lineRule="auto"/>
        <w:jc w:val="both"/>
      </w:pPr>
    </w:p>
    <w:p w14:paraId="6E8370C3" w14:textId="77777777" w:rsidR="007E2996" w:rsidRPr="000440AB" w:rsidRDefault="007E2996" w:rsidP="00FA5908">
      <w:pPr>
        <w:spacing w:line="360" w:lineRule="auto"/>
        <w:jc w:val="both"/>
      </w:pPr>
    </w:p>
    <w:p w14:paraId="1B539F39" w14:textId="77777777" w:rsidR="00D03F88" w:rsidRPr="000440AB" w:rsidRDefault="00D03F88" w:rsidP="00FA5908">
      <w:pPr>
        <w:spacing w:line="360" w:lineRule="auto"/>
        <w:jc w:val="both"/>
      </w:pPr>
    </w:p>
    <w:p w14:paraId="6AAB5E03" w14:textId="77777777" w:rsidR="00D03F88" w:rsidRPr="000440AB" w:rsidRDefault="00D03F88" w:rsidP="00FA5908">
      <w:pPr>
        <w:spacing w:line="360" w:lineRule="auto"/>
        <w:jc w:val="both"/>
      </w:pPr>
    </w:p>
    <w:p w14:paraId="213D28F1" w14:textId="35A0BE16" w:rsidR="00EB4235" w:rsidRPr="000440AB" w:rsidRDefault="00877DEA" w:rsidP="00877DEA">
      <w:pPr>
        <w:pStyle w:val="T2"/>
      </w:pPr>
      <w:bookmarkStart w:id="125" w:name="_Toc153028268"/>
      <w:bookmarkStart w:id="126" w:name="_Toc159010497"/>
      <w:r w:rsidRPr="000440AB">
        <w:lastRenderedPageBreak/>
        <w:t>3.</w:t>
      </w:r>
      <w:r w:rsidR="0037701B" w:rsidRPr="000440AB">
        <w:t>6</w:t>
      </w:r>
      <w:r w:rsidRPr="000440AB">
        <w:t xml:space="preserve"> TÉCNICAS, INSTRUMENTOS Y PROCEDIMIENTOS APLICADOS.</w:t>
      </w:r>
      <w:bookmarkEnd w:id="125"/>
      <w:bookmarkEnd w:id="126"/>
      <w:r w:rsidRPr="000440AB">
        <w:t xml:space="preserve"> </w:t>
      </w:r>
    </w:p>
    <w:p w14:paraId="4258616B" w14:textId="77777777" w:rsidR="00EB4235" w:rsidRPr="000440AB" w:rsidRDefault="00000000" w:rsidP="00FA5908">
      <w:pPr>
        <w:spacing w:after="54" w:line="360" w:lineRule="auto"/>
        <w:jc w:val="both"/>
      </w:pPr>
      <w:r w:rsidRPr="000440AB">
        <w:rPr>
          <w:sz w:val="15"/>
        </w:rPr>
        <w:t xml:space="preserve"> </w:t>
      </w:r>
    </w:p>
    <w:p w14:paraId="630B8101" w14:textId="77777777" w:rsidR="00FE76F1" w:rsidRPr="000440AB" w:rsidRDefault="00A4365B" w:rsidP="00FE76F1">
      <w:pPr>
        <w:spacing w:line="360" w:lineRule="auto"/>
        <w:ind w:firstLine="708"/>
      </w:pPr>
      <w:r w:rsidRPr="000440AB">
        <w:t xml:space="preserve">Técnicas: Se </w:t>
      </w:r>
      <w:r w:rsidR="000162BF" w:rsidRPr="000440AB">
        <w:t xml:space="preserve">aplicarán entrevistas a profundidad </w:t>
      </w:r>
      <w:r w:rsidRPr="000440AB">
        <w:t xml:space="preserve">a dueños o representantes de MIPYMES del sector de la moda para obtener información cualitativa sobre los </w:t>
      </w:r>
      <w:r w:rsidR="006942EC">
        <w:t xml:space="preserve">desafíos </w:t>
      </w:r>
      <w:r w:rsidRPr="000440AB">
        <w:t>y oportunidades que enfrentan en sus procesos</w:t>
      </w:r>
      <w:r w:rsidR="00975DA7" w:rsidRPr="000440AB">
        <w:t xml:space="preserve"> de</w:t>
      </w:r>
      <w:r w:rsidRPr="000440AB">
        <w:t xml:space="preserve"> comercialización en línea.</w:t>
      </w:r>
      <w:r w:rsidR="00477AF6" w:rsidRPr="000440AB">
        <w:t xml:space="preserve"> </w:t>
      </w:r>
      <w:r w:rsidR="0015606F" w:rsidRPr="000440AB">
        <w:t xml:space="preserve">Ver </w:t>
      </w:r>
      <w:r w:rsidR="0015606F" w:rsidRPr="000440AB">
        <w:fldChar w:fldCharType="begin"/>
      </w:r>
      <w:r w:rsidR="0015606F" w:rsidRPr="000440AB">
        <w:instrText xml:space="preserve"> REF Anexo2 \h </w:instrText>
      </w:r>
      <w:r w:rsidR="0088603E" w:rsidRPr="000440AB">
        <w:instrText xml:space="preserve"> \* MERGEFORMAT </w:instrText>
      </w:r>
      <w:r w:rsidR="0015606F" w:rsidRPr="000440AB">
        <w:fldChar w:fldCharType="separate"/>
      </w:r>
      <w:r w:rsidR="00FE76F1" w:rsidRPr="000440AB">
        <w:t>ANEXO 2. ENTREVISTA A PROFUNDIDAD A DUEÑOS DE TIENDAS DE MODA HONDUREÑAS</w:t>
      </w:r>
    </w:p>
    <w:p w14:paraId="3BA01845" w14:textId="77777777" w:rsidR="0088603E" w:rsidRPr="000440AB" w:rsidRDefault="0015606F" w:rsidP="0088603E">
      <w:pPr>
        <w:spacing w:line="360" w:lineRule="auto"/>
      </w:pPr>
      <w:r w:rsidRPr="000440AB">
        <w:fldChar w:fldCharType="end"/>
      </w:r>
    </w:p>
    <w:p w14:paraId="46C1075E" w14:textId="77777777" w:rsidR="00FE76F1" w:rsidRPr="000440AB" w:rsidRDefault="00A4365B" w:rsidP="00FE76F1">
      <w:pPr>
        <w:spacing w:line="360" w:lineRule="auto"/>
        <w:ind w:firstLine="708"/>
      </w:pPr>
      <w:r w:rsidRPr="000440AB">
        <w:t xml:space="preserve">Instrumentos elaborados: Se elaborará una encuesta digital </w:t>
      </w:r>
      <w:r w:rsidR="00302137" w:rsidRPr="000440AB">
        <w:t>auto aplicada</w:t>
      </w:r>
      <w:r w:rsidR="002B6E61" w:rsidRPr="000440AB">
        <w:t xml:space="preserve"> </w:t>
      </w:r>
      <w:r w:rsidRPr="000440AB">
        <w:t xml:space="preserve">en la plataforma </w:t>
      </w:r>
      <w:r w:rsidR="00975DA7" w:rsidRPr="000440AB">
        <w:t xml:space="preserve">Google </w:t>
      </w:r>
      <w:r w:rsidR="00006B29" w:rsidRPr="000440AB">
        <w:rPr>
          <w:i/>
        </w:rPr>
        <w:t>Forms</w:t>
      </w:r>
      <w:r w:rsidR="00975DA7" w:rsidRPr="000440AB">
        <w:t xml:space="preserve">, </w:t>
      </w:r>
      <w:r w:rsidRPr="000440AB">
        <w:t xml:space="preserve">para recopilar datos cuantitativos sobre el comportamiento y experiencia de compra en línea de productos de moda en los </w:t>
      </w:r>
      <w:r w:rsidR="003C7C30" w:rsidRPr="003C7C30">
        <w:rPr>
          <w:i/>
        </w:rPr>
        <w:t>millennials</w:t>
      </w:r>
      <w:r w:rsidRPr="000440AB">
        <w:t xml:space="preserve"> del Distrito Central.</w:t>
      </w:r>
      <w:r w:rsidR="0088603E" w:rsidRPr="000440AB">
        <w:t xml:space="preserve"> Ver </w:t>
      </w:r>
      <w:r w:rsidR="0088603E" w:rsidRPr="000440AB">
        <w:fldChar w:fldCharType="begin"/>
      </w:r>
      <w:r w:rsidR="0088603E" w:rsidRPr="000440AB">
        <w:instrText xml:space="preserve"> REF Anexo1 \h  \* MERGEFORMAT </w:instrText>
      </w:r>
      <w:r w:rsidR="0088603E" w:rsidRPr="000440AB">
        <w:fldChar w:fldCharType="separate"/>
      </w:r>
      <w:r w:rsidR="00FE76F1" w:rsidRPr="000440AB">
        <w:t xml:space="preserve">ANEXO 1. ENCUESTA DIGITAL A </w:t>
      </w:r>
      <w:r w:rsidR="00FE76F1" w:rsidRPr="003C7C30">
        <w:rPr>
          <w:i/>
        </w:rPr>
        <w:t>MILLENNIALS</w:t>
      </w:r>
      <w:r w:rsidR="00FE76F1" w:rsidRPr="000440AB">
        <w:t xml:space="preserve"> DEL DISTRITO CENTRAL QUE COMPRAN EN LÍNEA </w:t>
      </w:r>
    </w:p>
    <w:p w14:paraId="4D9C8772" w14:textId="0C9F22AA" w:rsidR="00EB4235" w:rsidRPr="000440AB" w:rsidRDefault="0088603E" w:rsidP="0088603E">
      <w:pPr>
        <w:spacing w:line="360" w:lineRule="auto"/>
      </w:pPr>
      <w:r w:rsidRPr="000440AB">
        <w:fldChar w:fldCharType="end"/>
      </w:r>
      <w:r w:rsidR="00A4365B" w:rsidRPr="000440AB">
        <w:t xml:space="preserve"> </w:t>
      </w:r>
    </w:p>
    <w:p w14:paraId="322E290B" w14:textId="5CE1349F" w:rsidR="00A4365B" w:rsidRPr="000440AB" w:rsidRDefault="00877DEA" w:rsidP="00877DEA">
      <w:pPr>
        <w:pStyle w:val="T2"/>
      </w:pPr>
      <w:bookmarkStart w:id="127" w:name="_Toc153028269"/>
      <w:bookmarkStart w:id="128" w:name="_Toc153028314"/>
      <w:bookmarkStart w:id="129" w:name="_Toc159010498"/>
      <w:r w:rsidRPr="000440AB">
        <w:t xml:space="preserve">3. </w:t>
      </w:r>
      <w:r w:rsidR="0037701B" w:rsidRPr="000440AB">
        <w:t>7</w:t>
      </w:r>
      <w:r w:rsidRPr="000440AB">
        <w:t xml:space="preserve"> FUENTES DE INFORMACIÓN</w:t>
      </w:r>
      <w:bookmarkEnd w:id="127"/>
      <w:bookmarkEnd w:id="128"/>
      <w:bookmarkEnd w:id="129"/>
      <w:r w:rsidRPr="000440AB">
        <w:t xml:space="preserve"> </w:t>
      </w:r>
    </w:p>
    <w:p w14:paraId="36C3DA4E" w14:textId="77777777" w:rsidR="00877DEA" w:rsidRPr="000440AB" w:rsidRDefault="00877DEA" w:rsidP="00877DEA">
      <w:pPr>
        <w:pStyle w:val="T2"/>
      </w:pPr>
    </w:p>
    <w:p w14:paraId="6735453C" w14:textId="67A4F83C" w:rsidR="008210CA" w:rsidRPr="000440AB" w:rsidRDefault="00877DEA" w:rsidP="00915B71">
      <w:pPr>
        <w:pStyle w:val="T3"/>
      </w:pPr>
      <w:bookmarkStart w:id="130" w:name="_Toc153028270"/>
      <w:bookmarkStart w:id="131" w:name="_Toc159010499"/>
      <w:r w:rsidRPr="000440AB">
        <w:t>3.</w:t>
      </w:r>
      <w:r w:rsidR="0037701B" w:rsidRPr="000440AB">
        <w:t>7</w:t>
      </w:r>
      <w:r w:rsidRPr="000440AB">
        <w:t>.1 FUENTES PRIMARIAS</w:t>
      </w:r>
      <w:bookmarkEnd w:id="130"/>
      <w:bookmarkEnd w:id="131"/>
    </w:p>
    <w:p w14:paraId="76C9E726" w14:textId="77777777" w:rsidR="00915B71" w:rsidRPr="000440AB" w:rsidRDefault="00915B71" w:rsidP="00915B71">
      <w:pPr>
        <w:pStyle w:val="T3"/>
      </w:pPr>
    </w:p>
    <w:p w14:paraId="70340DF7" w14:textId="47EBD41E" w:rsidR="00A4365B" w:rsidRPr="000440AB" w:rsidRDefault="00A4365B" w:rsidP="00FA5908">
      <w:pPr>
        <w:spacing w:line="360" w:lineRule="auto"/>
        <w:ind w:firstLine="372"/>
        <w:jc w:val="both"/>
      </w:pPr>
      <w:r w:rsidRPr="000440AB">
        <w:t xml:space="preserve">Se recopilarán los datos cuantitativos por medio de una encuesta digital </w:t>
      </w:r>
      <w:r w:rsidR="0012474C" w:rsidRPr="000440AB">
        <w:t>auto aplicada</w:t>
      </w:r>
      <w:r w:rsidRPr="000440AB">
        <w:t xml:space="preserve"> con la plataforma</w:t>
      </w:r>
      <w:r w:rsidR="005861EC" w:rsidRPr="000440AB">
        <w:t xml:space="preserve"> Google </w:t>
      </w:r>
      <w:r w:rsidR="00006B29" w:rsidRPr="000440AB">
        <w:rPr>
          <w:i/>
        </w:rPr>
        <w:t>Forms</w:t>
      </w:r>
      <w:r w:rsidRPr="000440AB">
        <w:t>, que es un portal de encuestas online, que permite revisar los resultados en tiempo real, filtrar preguntas</w:t>
      </w:r>
      <w:r w:rsidR="005861EC" w:rsidRPr="000440AB">
        <w:t xml:space="preserve"> </w:t>
      </w:r>
      <w:r w:rsidRPr="000440AB">
        <w:t>y brinda los resultados conforme se actualizan los datos. Para la recolección de datos cualitativos se realizará</w:t>
      </w:r>
      <w:r w:rsidR="005861EC" w:rsidRPr="000440AB">
        <w:t xml:space="preserve"> una entrevista virtual </w:t>
      </w:r>
      <w:r w:rsidRPr="000440AB">
        <w:t>a los dueños o representantes de MIPYMES del sector moda, para conocer a fondo las barreras y oportunidades de mejora en los procesos de ventas digitales.</w:t>
      </w:r>
    </w:p>
    <w:p w14:paraId="1808A70E" w14:textId="77777777" w:rsidR="00A4365B" w:rsidRPr="000440AB" w:rsidRDefault="00A4365B" w:rsidP="00FA5908">
      <w:pPr>
        <w:spacing w:line="360" w:lineRule="auto"/>
        <w:jc w:val="both"/>
      </w:pPr>
    </w:p>
    <w:p w14:paraId="7C2D5D6F" w14:textId="640A4CF8" w:rsidR="008210CA" w:rsidRPr="000440AB" w:rsidRDefault="00877DEA" w:rsidP="00915B71">
      <w:pPr>
        <w:pStyle w:val="T3"/>
      </w:pPr>
      <w:bookmarkStart w:id="132" w:name="_Toc153028271"/>
      <w:bookmarkStart w:id="133" w:name="_Toc159010500"/>
      <w:r w:rsidRPr="000440AB">
        <w:t>3.</w:t>
      </w:r>
      <w:r w:rsidR="0037701B" w:rsidRPr="000440AB">
        <w:t>7</w:t>
      </w:r>
      <w:r w:rsidRPr="000440AB">
        <w:t>.2 FUENTES SECUNDARIAS</w:t>
      </w:r>
      <w:bookmarkEnd w:id="132"/>
      <w:bookmarkEnd w:id="133"/>
      <w:r w:rsidRPr="000440AB">
        <w:t xml:space="preserve"> </w:t>
      </w:r>
    </w:p>
    <w:p w14:paraId="53647578" w14:textId="77777777" w:rsidR="00915B71" w:rsidRPr="000440AB" w:rsidRDefault="00915B71" w:rsidP="00915B71">
      <w:pPr>
        <w:pStyle w:val="T3"/>
      </w:pPr>
    </w:p>
    <w:p w14:paraId="02E309B0" w14:textId="24176EC6" w:rsidR="006F34FA" w:rsidRPr="000440AB" w:rsidRDefault="00A4365B" w:rsidP="00FA5908">
      <w:pPr>
        <w:spacing w:after="5" w:line="360" w:lineRule="auto"/>
        <w:ind w:firstLine="372"/>
        <w:jc w:val="both"/>
      </w:pPr>
      <w:r w:rsidRPr="000440AB">
        <w:t xml:space="preserve">Para obtención de datos de las fuentes secundarias, se recopiló información de otras tesis e investigaciones, </w:t>
      </w:r>
      <w:r w:rsidRPr="000440AB">
        <w:rPr>
          <w:i/>
          <w:iCs/>
        </w:rPr>
        <w:t>blogs</w:t>
      </w:r>
      <w:r w:rsidRPr="000440AB">
        <w:t>, sitios web y artículos de revista académicas, datos o reportes históricos del COHEP, CNI y el INE.</w:t>
      </w:r>
    </w:p>
    <w:p w14:paraId="3459374A" w14:textId="77777777" w:rsidR="00B037D3" w:rsidRPr="000440AB" w:rsidRDefault="00B037D3" w:rsidP="00FA5908">
      <w:pPr>
        <w:spacing w:after="5" w:line="360" w:lineRule="auto"/>
        <w:ind w:firstLine="372"/>
        <w:jc w:val="both"/>
      </w:pPr>
    </w:p>
    <w:p w14:paraId="220FA8A2" w14:textId="77777777" w:rsidR="00877DEA" w:rsidRPr="000440AB" w:rsidRDefault="00877DEA" w:rsidP="00FA5908">
      <w:pPr>
        <w:spacing w:after="5" w:line="360" w:lineRule="auto"/>
        <w:ind w:firstLine="372"/>
        <w:jc w:val="both"/>
      </w:pPr>
    </w:p>
    <w:p w14:paraId="5DF0AD37" w14:textId="6E05288B" w:rsidR="006F34FA" w:rsidRPr="000440AB" w:rsidRDefault="006F34FA" w:rsidP="006942EC">
      <w:pPr>
        <w:spacing w:after="5" w:line="360" w:lineRule="auto"/>
        <w:jc w:val="both"/>
      </w:pPr>
    </w:p>
    <w:p w14:paraId="19482002" w14:textId="0A07B0DF" w:rsidR="00E570BC" w:rsidRPr="000440AB" w:rsidRDefault="00E570BC" w:rsidP="00877DEA">
      <w:pPr>
        <w:pStyle w:val="T1CAP"/>
      </w:pPr>
      <w:bookmarkStart w:id="134" w:name="_Toc159010501"/>
      <w:r w:rsidRPr="000440AB">
        <w:lastRenderedPageBreak/>
        <w:t>CAPÍTULO IV. RESULTADOS Y ANÁLISIS</w:t>
      </w:r>
      <w:bookmarkEnd w:id="134"/>
      <w:r w:rsidRPr="000440AB">
        <w:t xml:space="preserve"> </w:t>
      </w:r>
    </w:p>
    <w:p w14:paraId="64E84920" w14:textId="1DB8474F" w:rsidR="000831EC" w:rsidRPr="000440AB" w:rsidRDefault="000831EC" w:rsidP="000831EC">
      <w:pPr>
        <w:pStyle w:val="T2"/>
      </w:pPr>
      <w:bookmarkStart w:id="135" w:name="_Toc159010502"/>
      <w:r w:rsidRPr="000440AB">
        <w:t>4.1 PREGUNTAS DE INVESTIGACIÓN</w:t>
      </w:r>
      <w:bookmarkEnd w:id="135"/>
      <w:r w:rsidRPr="000440AB">
        <w:t xml:space="preserve"> </w:t>
      </w:r>
    </w:p>
    <w:p w14:paraId="0777A7B9" w14:textId="77777777" w:rsidR="00877DEA" w:rsidRPr="000440AB" w:rsidRDefault="00877DEA" w:rsidP="00877DEA">
      <w:pPr>
        <w:pStyle w:val="T2"/>
        <w:jc w:val="both"/>
      </w:pPr>
    </w:p>
    <w:p w14:paraId="451577A2" w14:textId="615989B3" w:rsidR="00877DEA" w:rsidRPr="000440AB" w:rsidRDefault="00877DEA" w:rsidP="000831EC">
      <w:pPr>
        <w:pStyle w:val="T3"/>
      </w:pPr>
      <w:bookmarkStart w:id="136" w:name="_Toc159010503"/>
      <w:r w:rsidRPr="000440AB">
        <w:t>4.1</w:t>
      </w:r>
      <w:r w:rsidR="000831EC" w:rsidRPr="000440AB">
        <w:t>.1</w:t>
      </w:r>
      <w:r w:rsidRPr="000440AB">
        <w:tab/>
        <w:t xml:space="preserve">¿CUÁLES SON LAS PRINCIPALES BARRERAS QUE ENFRENTAN LAS MIPYMES HONDUREÑAS DEL SECTOR MODA PARA ATRAER A LOS </w:t>
      </w:r>
      <w:r w:rsidR="003C7C30" w:rsidRPr="003C7C30">
        <w:rPr>
          <w:i/>
        </w:rPr>
        <w:t>MILLENNIALS</w:t>
      </w:r>
      <w:r w:rsidRPr="000440AB">
        <w:t xml:space="preserve"> A COMPRAR EN LÍNEA EN EL DISTRITO CENTRAL?</w:t>
      </w:r>
      <w:bookmarkEnd w:id="136"/>
      <w:r w:rsidRPr="000440AB">
        <w:t xml:space="preserve"> </w:t>
      </w:r>
    </w:p>
    <w:p w14:paraId="611513D3" w14:textId="4F8AF4C1" w:rsidR="00CA68F8" w:rsidRPr="000440AB" w:rsidRDefault="00855834" w:rsidP="000831EC">
      <w:pPr>
        <w:pStyle w:val="T3"/>
      </w:pPr>
      <w:bookmarkStart w:id="137" w:name="_Toc159010504"/>
      <w:r w:rsidRPr="000440AB">
        <w:rPr>
          <w:noProof/>
        </w:rPr>
        <w:drawing>
          <wp:anchor distT="0" distB="0" distL="114300" distR="114300" simplePos="0" relativeHeight="252000256" behindDoc="0" locked="0" layoutInCell="1" allowOverlap="1" wp14:anchorId="42228663" wp14:editId="479D24EC">
            <wp:simplePos x="0" y="0"/>
            <wp:positionH relativeFrom="margin">
              <wp:align>center</wp:align>
            </wp:positionH>
            <wp:positionV relativeFrom="margin">
              <wp:posOffset>1833880</wp:posOffset>
            </wp:positionV>
            <wp:extent cx="5039995" cy="2613025"/>
            <wp:effectExtent l="0" t="0" r="8255" b="0"/>
            <wp:wrapSquare wrapText="bothSides"/>
            <wp:docPr id="1272279909" name="Imagen 1" descr="Escala de tiemp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2279909" name="Imagen 1" descr="Escala de tiempo&#10;&#10;Descripción generada automáticamente con confianza media"/>
                    <pic:cNvPicPr/>
                  </pic:nvPicPr>
                  <pic:blipFill>
                    <a:blip r:embed="rId39">
                      <a:extLst>
                        <a:ext uri="{28A0092B-C50C-407E-A947-70E740481C1C}">
                          <a14:useLocalDpi xmlns:a14="http://schemas.microsoft.com/office/drawing/2010/main" val="0"/>
                        </a:ext>
                      </a:extLst>
                    </a:blip>
                    <a:stretch>
                      <a:fillRect/>
                    </a:stretch>
                  </pic:blipFill>
                  <pic:spPr>
                    <a:xfrm>
                      <a:off x="0" y="0"/>
                      <a:ext cx="5039995" cy="2613025"/>
                    </a:xfrm>
                    <a:prstGeom prst="rect">
                      <a:avLst/>
                    </a:prstGeom>
                  </pic:spPr>
                </pic:pic>
              </a:graphicData>
            </a:graphic>
          </wp:anchor>
        </w:drawing>
      </w:r>
      <w:bookmarkEnd w:id="137"/>
    </w:p>
    <w:p w14:paraId="07A154A9" w14:textId="4348F64C" w:rsidR="00CA68F8" w:rsidRPr="000440AB" w:rsidRDefault="00CA68F8" w:rsidP="000831EC">
      <w:pPr>
        <w:pStyle w:val="T3"/>
      </w:pPr>
    </w:p>
    <w:p w14:paraId="76B04871" w14:textId="0AA39377" w:rsidR="00CA68F8" w:rsidRPr="000440AB" w:rsidRDefault="00CA68F8" w:rsidP="000831EC">
      <w:pPr>
        <w:pStyle w:val="T3"/>
      </w:pPr>
    </w:p>
    <w:p w14:paraId="0A94123D" w14:textId="77777777" w:rsidR="00CA68F8" w:rsidRPr="000440AB" w:rsidRDefault="00CA68F8" w:rsidP="000831EC">
      <w:pPr>
        <w:pStyle w:val="T3"/>
      </w:pPr>
    </w:p>
    <w:p w14:paraId="2B37BA6C" w14:textId="12D0CFC7" w:rsidR="00CA68F8" w:rsidRPr="000440AB" w:rsidRDefault="00CA68F8" w:rsidP="000831EC">
      <w:pPr>
        <w:pStyle w:val="T3"/>
      </w:pPr>
    </w:p>
    <w:p w14:paraId="71475538" w14:textId="77777777" w:rsidR="00CA68F8" w:rsidRPr="000440AB" w:rsidRDefault="00CA68F8" w:rsidP="000831EC">
      <w:pPr>
        <w:pStyle w:val="T3"/>
      </w:pPr>
    </w:p>
    <w:p w14:paraId="0BD0CF50" w14:textId="77777777" w:rsidR="00CA68F8" w:rsidRPr="000440AB" w:rsidRDefault="00CA68F8" w:rsidP="000831EC">
      <w:pPr>
        <w:pStyle w:val="T3"/>
      </w:pPr>
    </w:p>
    <w:p w14:paraId="5FA4F142" w14:textId="77777777" w:rsidR="00CA68F8" w:rsidRPr="000440AB" w:rsidRDefault="00CA68F8" w:rsidP="000831EC">
      <w:pPr>
        <w:pStyle w:val="T3"/>
      </w:pPr>
    </w:p>
    <w:p w14:paraId="702A3826" w14:textId="77777777" w:rsidR="00CA68F8" w:rsidRPr="000440AB" w:rsidRDefault="00CA68F8" w:rsidP="000831EC">
      <w:pPr>
        <w:pStyle w:val="T3"/>
      </w:pPr>
    </w:p>
    <w:p w14:paraId="6637C1F7" w14:textId="70C9E62D" w:rsidR="00AB6D7C" w:rsidRPr="000440AB" w:rsidRDefault="00AB6D7C" w:rsidP="000B694D">
      <w:pPr>
        <w:pStyle w:val="FIGURAS"/>
      </w:pPr>
      <w:bookmarkStart w:id="138" w:name="_Toc153971266"/>
      <w:r w:rsidRPr="000440AB">
        <w:t>Figura</w:t>
      </w:r>
      <w:r w:rsidR="000B694D" w:rsidRPr="000440AB">
        <w:t xml:space="preserve"> </w:t>
      </w:r>
      <w:r w:rsidR="000440AB">
        <w:t>7</w:t>
      </w:r>
      <w:r w:rsidRPr="000440AB">
        <w:t xml:space="preserve">. Principales barreras que enfrentan las MIPYMES hondureñas del sector moda para atraer a los </w:t>
      </w:r>
      <w:r w:rsidR="003C7C30" w:rsidRPr="003C7C30">
        <w:rPr>
          <w:i/>
        </w:rPr>
        <w:t>millennials</w:t>
      </w:r>
      <w:r w:rsidRPr="000440AB">
        <w:t xml:space="preserve"> comprar en línea</w:t>
      </w:r>
      <w:bookmarkEnd w:id="138"/>
      <w:r w:rsidRPr="000440AB">
        <w:t xml:space="preserve">  </w:t>
      </w:r>
    </w:p>
    <w:p w14:paraId="4389E034" w14:textId="0944518B" w:rsidR="007E2996" w:rsidRPr="000440AB" w:rsidRDefault="007E2996" w:rsidP="007E2996">
      <w:pPr>
        <w:jc w:val="both"/>
      </w:pPr>
      <w:r w:rsidRPr="000440AB">
        <w:t xml:space="preserve">Fuente: </w:t>
      </w:r>
      <w:r w:rsidR="003C7C30" w:rsidRPr="003C7C30">
        <w:t xml:space="preserve">(Desafíos de las MIPYMES de moda, para potenciar la compra en línea entre </w:t>
      </w:r>
      <w:r w:rsidR="003C7C30" w:rsidRPr="003C7C30">
        <w:rPr>
          <w:i/>
        </w:rPr>
        <w:t>millennials</w:t>
      </w:r>
      <w:r w:rsidR="003C7C30" w:rsidRPr="003C7C30">
        <w:t xml:space="preserve"> del Distrito Central, Honduras en el 2023)</w:t>
      </w:r>
    </w:p>
    <w:p w14:paraId="5C526ED1" w14:textId="77777777" w:rsidR="00AB6D7C" w:rsidRPr="000440AB" w:rsidRDefault="00AB6D7C" w:rsidP="00FA5908">
      <w:pPr>
        <w:spacing w:after="5" w:line="360" w:lineRule="auto"/>
        <w:ind w:firstLine="372"/>
        <w:jc w:val="both"/>
      </w:pPr>
    </w:p>
    <w:p w14:paraId="15C99BB0" w14:textId="691E1B0F" w:rsidR="006B45FC" w:rsidRPr="000440AB" w:rsidRDefault="006B45FC" w:rsidP="00FA5908">
      <w:pPr>
        <w:spacing w:after="5" w:line="360" w:lineRule="auto"/>
        <w:ind w:firstLine="372"/>
        <w:jc w:val="both"/>
      </w:pPr>
      <w:r w:rsidRPr="000440AB">
        <w:tab/>
      </w:r>
      <w:r w:rsidR="006755DD" w:rsidRPr="000440AB">
        <w:t xml:space="preserve">La pregunta se formuló con el objetivo de identificar y comprender las barreras específicas que enfrentan las micro, pequeñas y medianas empresas (MIPYMES) del sector moda en línea en Honduras al intentar atraer a la </w:t>
      </w:r>
      <w:r w:rsidR="00CD0177" w:rsidRPr="000440AB">
        <w:t>generación</w:t>
      </w:r>
      <w:r w:rsidR="00CD0177">
        <w:t xml:space="preserve"> Y (</w:t>
      </w:r>
      <w:r w:rsidR="003C7C30" w:rsidRPr="003C7C30">
        <w:rPr>
          <w:i/>
        </w:rPr>
        <w:t>millennials</w:t>
      </w:r>
      <w:r w:rsidR="00CD0177">
        <w:rPr>
          <w:i/>
        </w:rPr>
        <w:t>)</w:t>
      </w:r>
      <w:r w:rsidR="00CD0177" w:rsidRPr="000440AB">
        <w:t xml:space="preserve"> </w:t>
      </w:r>
      <w:r w:rsidR="006755DD" w:rsidRPr="000440AB">
        <w:t xml:space="preserve">hacia las compras en línea en el Distrito Central. Los resultados obtenidos revelaron </w:t>
      </w:r>
      <w:r w:rsidR="00813DD9" w:rsidRPr="000440AB">
        <w:t xml:space="preserve">que las 3 principales barreras </w:t>
      </w:r>
      <w:r w:rsidR="001713B6" w:rsidRPr="000440AB">
        <w:t>que los</w:t>
      </w:r>
      <w:r w:rsidR="006755DD" w:rsidRPr="000440AB">
        <w:t xml:space="preserve"> encuestados i</w:t>
      </w:r>
      <w:r w:rsidR="001713B6" w:rsidRPr="000440AB">
        <w:t>ndicaron que el 29%</w:t>
      </w:r>
      <w:r w:rsidR="006755DD" w:rsidRPr="000440AB">
        <w:t xml:space="preserve"> </w:t>
      </w:r>
      <w:r w:rsidR="00813DD9" w:rsidRPr="000440AB">
        <w:t xml:space="preserve">son </w:t>
      </w:r>
      <w:r w:rsidR="006755DD" w:rsidRPr="000440AB">
        <w:t xml:space="preserve">la </w:t>
      </w:r>
      <w:r w:rsidR="001713B6" w:rsidRPr="000440AB">
        <w:t>competencia con las grandes marcas locales e internacional</w:t>
      </w:r>
      <w:r w:rsidR="00C626E3" w:rsidRPr="000440AB">
        <w:t>es, lo que dificulta la diferenciación y la captación de clientes</w:t>
      </w:r>
      <w:r w:rsidR="00BA0D01" w:rsidRPr="000440AB">
        <w:t>. Seguido</w:t>
      </w:r>
      <w:r w:rsidR="001713B6" w:rsidRPr="000440AB">
        <w:t xml:space="preserve"> por un 21% </w:t>
      </w:r>
      <w:r w:rsidR="00BA0D01" w:rsidRPr="000440AB">
        <w:t xml:space="preserve">que menciono, </w:t>
      </w:r>
      <w:r w:rsidR="001713B6" w:rsidRPr="000440AB">
        <w:t xml:space="preserve">la </w:t>
      </w:r>
      <w:r w:rsidR="006755DD" w:rsidRPr="000440AB">
        <w:t>desconfianza en la calidad de los productos ofrecidos,</w:t>
      </w:r>
      <w:r w:rsidR="001713B6" w:rsidRPr="000440AB">
        <w:t xml:space="preserve"> y con un 19% la falta de presencia efectiva en redes sociales</w:t>
      </w:r>
      <w:r w:rsidR="00C626E3" w:rsidRPr="000440AB">
        <w:t>,</w:t>
      </w:r>
      <w:r w:rsidR="001713B6" w:rsidRPr="000440AB">
        <w:t xml:space="preserve"> </w:t>
      </w:r>
      <w:r w:rsidR="00C626E3" w:rsidRPr="000440AB">
        <w:t xml:space="preserve">que también representa un desafío significativo, ya que limita la visibilidad y el alcance de las MIPYMES ante su público objetivo </w:t>
      </w:r>
      <w:r w:rsidR="001713B6" w:rsidRPr="000440AB">
        <w:t>y plataformas de comercio electrónico</w:t>
      </w:r>
      <w:r w:rsidR="006755DD" w:rsidRPr="000440AB">
        <w:t xml:space="preserve">. Estos hallazgos proporcionan una comprensión fundamental de los desafíos específicos que las </w:t>
      </w:r>
      <w:r w:rsidR="006755DD" w:rsidRPr="000440AB">
        <w:lastRenderedPageBreak/>
        <w:t xml:space="preserve">MIPYMES del sector moda enfrentan al intentar atraer y retener a la </w:t>
      </w:r>
      <w:r w:rsidR="00CD0177" w:rsidRPr="000440AB">
        <w:t>generación</w:t>
      </w:r>
      <w:r w:rsidR="00CD0177">
        <w:t xml:space="preserve"> Y (</w:t>
      </w:r>
      <w:r w:rsidR="003C7C30" w:rsidRPr="003C7C30">
        <w:rPr>
          <w:i/>
        </w:rPr>
        <w:t>millennials</w:t>
      </w:r>
      <w:r w:rsidR="00CD0177">
        <w:rPr>
          <w:i/>
        </w:rPr>
        <w:t>)</w:t>
      </w:r>
      <w:r w:rsidR="00CD0177" w:rsidRPr="000440AB">
        <w:t xml:space="preserve"> </w:t>
      </w:r>
      <w:r w:rsidR="006755DD" w:rsidRPr="000440AB">
        <w:t>en el mercado en línea del Distrito Central de Honduras</w:t>
      </w:r>
      <w:r w:rsidR="00C626E3" w:rsidRPr="000440AB">
        <w:t>.</w:t>
      </w:r>
    </w:p>
    <w:p w14:paraId="72665AD8" w14:textId="1ABE6CCA" w:rsidR="006B45FC" w:rsidRPr="000440AB" w:rsidRDefault="00F61D80" w:rsidP="00FA5908">
      <w:pPr>
        <w:spacing w:after="5" w:line="360" w:lineRule="auto"/>
        <w:ind w:firstLine="372"/>
        <w:jc w:val="both"/>
      </w:pPr>
      <w:r w:rsidRPr="000440AB">
        <w:t xml:space="preserve">Ahora desde la perspectiva de </w:t>
      </w:r>
      <w:r w:rsidRPr="002D7916">
        <w:t>los dueños de estas empresas los testimonios de los propietarios</w:t>
      </w:r>
      <w:r w:rsidRPr="000440AB">
        <w:t xml:space="preserve"> reflejan una serie de dificultades clave</w:t>
      </w:r>
      <w:r w:rsidR="002D7916">
        <w:t xml:space="preserve"> </w:t>
      </w:r>
      <w:r w:rsidR="002D7916">
        <w:fldChar w:fldCharType="begin"/>
      </w:r>
      <w:r w:rsidR="002D7916">
        <w:instrText xml:space="preserve"> ADDIN ZOTERO_ITEM CSL_CITATION {"citationID":"lkvYFXR0","properties":{"formattedCitation":"({\\i{}Entrevistas a Profundidad Tiendas de Moda - Google Drive}, n.d.)","plainCitation":"(Entrevistas a Profundidad Tiendas de Moda - Google Drive, n.d.)","noteIndex":0},"citationItems":[{"id":80,"uris":["http://zotero.org/users/local/eM76VacJ/items/RBVPXJ5Y"],"itemData":{"id":80,"type":"webpage","title":"Entrevistas a Profundidad Tiendas de moda - Google Drive","URL":"https://drive.google.com/drive/folders/1oxlGI5WcP13CzoGnKLsUvnxBcziroKKX","accessed":{"date-parts":[["2023",12,29]]}}}],"schema":"https://github.com/citation-style-language/schema/raw/master/csl-citation.json"} </w:instrText>
      </w:r>
      <w:r w:rsidR="002D7916">
        <w:fldChar w:fldCharType="separate"/>
      </w:r>
      <w:r w:rsidR="002D7916" w:rsidRPr="002D7916">
        <w:t>(</w:t>
      </w:r>
      <w:r w:rsidR="002D7916" w:rsidRPr="002D7916">
        <w:rPr>
          <w:i/>
          <w:iCs/>
        </w:rPr>
        <w:t>Entrevistas a Profundidad Tiendas de Moda - Google Drive</w:t>
      </w:r>
      <w:r w:rsidR="002D7916" w:rsidRPr="002D7916">
        <w:t xml:space="preserve">, </w:t>
      </w:r>
      <w:proofErr w:type="spellStart"/>
      <w:r w:rsidR="002D7916" w:rsidRPr="002D7916">
        <w:t>n.d</w:t>
      </w:r>
      <w:proofErr w:type="spellEnd"/>
      <w:r w:rsidR="002D7916" w:rsidRPr="002D7916">
        <w:t>.)</w:t>
      </w:r>
      <w:r w:rsidR="002D7916">
        <w:fldChar w:fldCharType="end"/>
      </w:r>
      <w:r w:rsidRPr="000440AB">
        <w:t xml:space="preserve">. Desde la complejidad de la publicidad y el crecimiento de seguidores en redes sociales hasta la dificultad en el uso efectivo de plataformas de pago y la actualización constante sobre las nuevas funciones en dichas plataformas. También se menciona la problemática de sitios que venden productos distintos a los mostrados o que no reflejan la verdadera belleza del producto en sus imágenes, lo cual afecta la percepción de los consumidores. Además, el constante aprendizaje sobre nuevas plataformas, tendencias y estrategias digitales es un reto continuo. Estos testimonios ilustran la gama de desafíos con los que lidian los dueños de MIPYMES del sector moda en línea al intentar atraer a los </w:t>
      </w:r>
      <w:r w:rsidR="003C7C30" w:rsidRPr="003C7C30">
        <w:rPr>
          <w:i/>
        </w:rPr>
        <w:t>millennials</w:t>
      </w:r>
      <w:r w:rsidRPr="000440AB">
        <w:t xml:space="preserve"> en el Distrito Central, proporcionando una visión detallada de sus dificultades en este entorno digital y competitivo.</w:t>
      </w:r>
      <w:r w:rsidR="006B45FC" w:rsidRPr="000440AB">
        <w:tab/>
      </w:r>
    </w:p>
    <w:p w14:paraId="750B5AAA" w14:textId="77777777" w:rsidR="00813DD9" w:rsidRPr="000440AB" w:rsidRDefault="00813DD9" w:rsidP="00FA5908">
      <w:pPr>
        <w:spacing w:after="5" w:line="360" w:lineRule="auto"/>
        <w:ind w:firstLine="372"/>
        <w:jc w:val="both"/>
      </w:pPr>
    </w:p>
    <w:p w14:paraId="52A2ED2E" w14:textId="05413ABC" w:rsidR="00B037D3" w:rsidRPr="000440AB" w:rsidRDefault="00B037D3" w:rsidP="00B037D3">
      <w:pPr>
        <w:spacing w:line="360" w:lineRule="auto"/>
        <w:ind w:left="194" w:right="184" w:firstLine="569"/>
        <w:jc w:val="both"/>
      </w:pPr>
      <w:r w:rsidRPr="000440AB">
        <w:t>En efecto estudios respaldan que los principales desafíos que enfrentan las MIPYMES para mejorar su presencia en línea y aumentar su tasa de conversión incluyen la falta de recursos para invertir en tecnología, la falta de conocimientos técnicos especializados, la falta de seguridad en las transacciones en línea y la competencia con grandes empresas. Por otro lado, las oportunidades incluyen el acceso a una audiencia global, la posibilidad de implementar estrategias de marketing digital efectivas y la posibilidad de mejorar la eficiencia de los procesos internos.</w:t>
      </w:r>
    </w:p>
    <w:p w14:paraId="4F71E6AF" w14:textId="77777777" w:rsidR="00B037D3" w:rsidRPr="000440AB" w:rsidRDefault="00B037D3" w:rsidP="00B037D3">
      <w:pPr>
        <w:spacing w:line="360" w:lineRule="auto"/>
        <w:ind w:left="194" w:right="184" w:firstLine="569"/>
        <w:jc w:val="both"/>
      </w:pPr>
    </w:p>
    <w:p w14:paraId="5FABB3C5" w14:textId="07DDBF4C" w:rsidR="00B037D3" w:rsidRPr="000440AB" w:rsidRDefault="00B037D3" w:rsidP="00B037D3">
      <w:pPr>
        <w:spacing w:line="360" w:lineRule="auto"/>
        <w:ind w:left="194" w:right="184" w:firstLine="569"/>
        <w:jc w:val="both"/>
      </w:pPr>
      <w:r w:rsidRPr="000440AB">
        <w:t xml:space="preserve">La experiencia de compra en línea es cada vez más importante para los consumidores, especialmente para los </w:t>
      </w:r>
      <w:r w:rsidR="003C7C30" w:rsidRPr="003C7C30">
        <w:rPr>
          <w:i/>
        </w:rPr>
        <w:t>millennials</w:t>
      </w:r>
      <w:r w:rsidRPr="000440AB">
        <w:t xml:space="preserve">, quienes tienen un alto nivel de uso de tecnología y de expectativas sobre la calidad del servicio. Por lo tanto, es fundamental que las MIPYMES estén al tanto de estos cambios en las preferencias de los consumidores y se adapten a ellos para poder aumentar su tasa de conversión en línea. </w:t>
      </w:r>
      <w:sdt>
        <w:sdtPr>
          <w:id w:val="1445419898"/>
          <w:citation/>
        </w:sdtPr>
        <w:sdtContent>
          <w:r w:rsidRPr="000440AB">
            <w:fldChar w:fldCharType="begin"/>
          </w:r>
          <w:r w:rsidRPr="000440AB">
            <w:instrText xml:space="preserve">CITATION amv20 \l 3082 </w:instrText>
          </w:r>
          <w:r w:rsidRPr="000440AB">
            <w:fldChar w:fldCharType="separate"/>
          </w:r>
          <w:r w:rsidRPr="000440AB">
            <w:t>(Cenpromype, 2022)</w:t>
          </w:r>
          <w:r w:rsidRPr="000440AB">
            <w:fldChar w:fldCharType="end"/>
          </w:r>
        </w:sdtContent>
      </w:sdt>
    </w:p>
    <w:p w14:paraId="688D7580" w14:textId="591C717E" w:rsidR="00656D7B" w:rsidRPr="000440AB" w:rsidRDefault="00656D7B" w:rsidP="00FA5908">
      <w:pPr>
        <w:spacing w:after="5" w:line="360" w:lineRule="auto"/>
        <w:ind w:firstLine="372"/>
        <w:jc w:val="both"/>
      </w:pPr>
    </w:p>
    <w:p w14:paraId="17B78EEE" w14:textId="77777777" w:rsidR="00656D7B" w:rsidRPr="000440AB" w:rsidRDefault="00656D7B" w:rsidP="00644C5D">
      <w:pPr>
        <w:spacing w:after="5" w:line="360" w:lineRule="auto"/>
        <w:jc w:val="both"/>
      </w:pPr>
    </w:p>
    <w:p w14:paraId="5FCBC881" w14:textId="77777777" w:rsidR="00877DEA" w:rsidRPr="000440AB" w:rsidRDefault="00877DEA" w:rsidP="00644C5D">
      <w:pPr>
        <w:spacing w:after="5" w:line="360" w:lineRule="auto"/>
        <w:jc w:val="both"/>
      </w:pPr>
    </w:p>
    <w:p w14:paraId="3F990372" w14:textId="65842322" w:rsidR="00656D7B" w:rsidRPr="000440AB" w:rsidRDefault="00656D7B" w:rsidP="00FA5908">
      <w:pPr>
        <w:spacing w:after="5" w:line="360" w:lineRule="auto"/>
        <w:ind w:firstLine="372"/>
        <w:jc w:val="both"/>
      </w:pPr>
    </w:p>
    <w:p w14:paraId="484068DB" w14:textId="77777777" w:rsidR="00CA68F8" w:rsidRPr="000440AB" w:rsidRDefault="00CA68F8" w:rsidP="00FA5908">
      <w:pPr>
        <w:spacing w:after="5" w:line="360" w:lineRule="auto"/>
        <w:ind w:firstLine="372"/>
        <w:jc w:val="both"/>
      </w:pPr>
    </w:p>
    <w:p w14:paraId="7A94BEDB" w14:textId="43C80542" w:rsidR="006B45FC" w:rsidRPr="000440AB" w:rsidRDefault="00F93265" w:rsidP="000831EC">
      <w:pPr>
        <w:pStyle w:val="T3"/>
      </w:pPr>
      <w:bookmarkStart w:id="139" w:name="_Toc159010505"/>
      <w:r w:rsidRPr="000440AB">
        <w:rPr>
          <w:noProof/>
        </w:rPr>
        <w:drawing>
          <wp:anchor distT="0" distB="0" distL="114300" distR="114300" simplePos="0" relativeHeight="252001280" behindDoc="0" locked="0" layoutInCell="1" allowOverlap="1" wp14:anchorId="2F2A51B5" wp14:editId="7C067DE2">
            <wp:simplePos x="0" y="0"/>
            <wp:positionH relativeFrom="margin">
              <wp:posOffset>393065</wp:posOffset>
            </wp:positionH>
            <wp:positionV relativeFrom="margin">
              <wp:posOffset>929005</wp:posOffset>
            </wp:positionV>
            <wp:extent cx="5191125" cy="3197225"/>
            <wp:effectExtent l="0" t="0" r="9525" b="3175"/>
            <wp:wrapSquare wrapText="bothSides"/>
            <wp:docPr id="946705549"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191125" cy="3197225"/>
                    </a:xfrm>
                    <a:prstGeom prst="rect">
                      <a:avLst/>
                    </a:prstGeom>
                    <a:noFill/>
                  </pic:spPr>
                </pic:pic>
              </a:graphicData>
            </a:graphic>
          </wp:anchor>
        </w:drawing>
      </w:r>
      <w:r w:rsidR="00877DEA" w:rsidRPr="000440AB">
        <w:t>4.</w:t>
      </w:r>
      <w:r w:rsidR="000831EC" w:rsidRPr="000440AB">
        <w:t>1.</w:t>
      </w:r>
      <w:r w:rsidR="00877DEA" w:rsidRPr="000440AB">
        <w:t xml:space="preserve">2. ¿QUÉ TAN DETERMINANTE SON LAS REDES SOCIALES </w:t>
      </w:r>
      <w:r w:rsidR="00CA68F8" w:rsidRPr="000440AB">
        <w:t xml:space="preserve">Y QUE FACTORES INFLUYEN </w:t>
      </w:r>
      <w:r w:rsidR="00877DEA" w:rsidRPr="000440AB">
        <w:t xml:space="preserve">EN LA DECISIÓN DE COMPRA EN LÍNEA DE PRODUCTOS DE MODA </w:t>
      </w:r>
      <w:r w:rsidR="00CA68F8" w:rsidRPr="000440AB">
        <w:t xml:space="preserve">EN </w:t>
      </w:r>
      <w:r w:rsidR="00877DEA" w:rsidRPr="000440AB">
        <w:t xml:space="preserve">LOS </w:t>
      </w:r>
      <w:r w:rsidR="003C7C30" w:rsidRPr="003C7C30">
        <w:rPr>
          <w:i/>
        </w:rPr>
        <w:t>MILLENNIALS</w:t>
      </w:r>
      <w:r w:rsidR="00877DEA" w:rsidRPr="000440AB">
        <w:t xml:space="preserve"> DEL DISTRITO CENTRAL?</w:t>
      </w:r>
      <w:bookmarkEnd w:id="139"/>
    </w:p>
    <w:p w14:paraId="397090A9" w14:textId="57679290" w:rsidR="00F54179" w:rsidRPr="000440AB" w:rsidRDefault="00F54179" w:rsidP="00FA5908">
      <w:pPr>
        <w:spacing w:after="5" w:line="360" w:lineRule="auto"/>
        <w:ind w:firstLine="372"/>
        <w:jc w:val="both"/>
      </w:pPr>
    </w:p>
    <w:p w14:paraId="7485BBEC" w14:textId="5B7CF005" w:rsidR="00AB6D7C" w:rsidRPr="000440AB" w:rsidRDefault="00AB6D7C" w:rsidP="00FA5908">
      <w:pPr>
        <w:spacing w:after="5" w:line="360" w:lineRule="auto"/>
        <w:ind w:firstLine="372"/>
        <w:jc w:val="both"/>
      </w:pPr>
    </w:p>
    <w:p w14:paraId="04D94247" w14:textId="72DEA273" w:rsidR="00914A48" w:rsidRPr="000440AB" w:rsidRDefault="00914A48" w:rsidP="00FA5908">
      <w:pPr>
        <w:spacing w:line="360" w:lineRule="auto"/>
        <w:jc w:val="both"/>
      </w:pPr>
    </w:p>
    <w:p w14:paraId="5E6B3779" w14:textId="12E016E2" w:rsidR="00914A48" w:rsidRPr="000440AB" w:rsidRDefault="00914A48" w:rsidP="00FA5908">
      <w:pPr>
        <w:spacing w:line="360" w:lineRule="auto"/>
        <w:jc w:val="both"/>
      </w:pPr>
    </w:p>
    <w:p w14:paraId="665D0965" w14:textId="1965D2E7" w:rsidR="00914A48" w:rsidRPr="000440AB" w:rsidRDefault="00914A48" w:rsidP="00FA5908">
      <w:pPr>
        <w:spacing w:line="360" w:lineRule="auto"/>
        <w:jc w:val="both"/>
      </w:pPr>
    </w:p>
    <w:p w14:paraId="624505FD" w14:textId="6F2900E3" w:rsidR="00914A48" w:rsidRPr="000440AB" w:rsidRDefault="00914A48" w:rsidP="00FA5908">
      <w:pPr>
        <w:spacing w:line="360" w:lineRule="auto"/>
        <w:jc w:val="both"/>
      </w:pPr>
    </w:p>
    <w:p w14:paraId="60EF3312" w14:textId="77777777" w:rsidR="00914A48" w:rsidRPr="000440AB" w:rsidRDefault="00914A48" w:rsidP="00FA5908">
      <w:pPr>
        <w:spacing w:line="360" w:lineRule="auto"/>
        <w:jc w:val="both"/>
      </w:pPr>
    </w:p>
    <w:p w14:paraId="02B6E29E" w14:textId="5F8F51F3" w:rsidR="00914A48" w:rsidRPr="000440AB" w:rsidRDefault="00914A48" w:rsidP="00FA5908">
      <w:pPr>
        <w:spacing w:line="360" w:lineRule="auto"/>
        <w:jc w:val="both"/>
      </w:pPr>
    </w:p>
    <w:p w14:paraId="220B3592" w14:textId="4DDEDCC0" w:rsidR="00914A48" w:rsidRPr="000440AB" w:rsidRDefault="00914A48" w:rsidP="00FA5908">
      <w:pPr>
        <w:spacing w:line="360" w:lineRule="auto"/>
        <w:jc w:val="both"/>
      </w:pPr>
    </w:p>
    <w:p w14:paraId="24AFD977" w14:textId="61A0C684" w:rsidR="00914A48" w:rsidRPr="000440AB" w:rsidRDefault="00914A48" w:rsidP="00FA5908">
      <w:pPr>
        <w:spacing w:line="360" w:lineRule="auto"/>
        <w:jc w:val="both"/>
      </w:pPr>
    </w:p>
    <w:p w14:paraId="05D55902" w14:textId="3315B9E0" w:rsidR="00914A48" w:rsidRPr="000440AB" w:rsidRDefault="00914A48" w:rsidP="00FA5908">
      <w:pPr>
        <w:spacing w:line="360" w:lineRule="auto"/>
        <w:jc w:val="both"/>
      </w:pPr>
    </w:p>
    <w:p w14:paraId="59E8EA5D" w14:textId="32213BD4" w:rsidR="00914A48" w:rsidRPr="000440AB" w:rsidRDefault="00914A48" w:rsidP="00FA5908">
      <w:pPr>
        <w:spacing w:line="360" w:lineRule="auto"/>
        <w:jc w:val="both"/>
      </w:pPr>
    </w:p>
    <w:p w14:paraId="737D2668" w14:textId="4DEC1770" w:rsidR="00914A48" w:rsidRPr="000440AB" w:rsidRDefault="00DA501A" w:rsidP="000B694D">
      <w:pPr>
        <w:pStyle w:val="FIGURAS"/>
      </w:pPr>
      <w:bookmarkStart w:id="140" w:name="_Toc153971267"/>
      <w:r w:rsidRPr="000440AB">
        <w:t>Figura</w:t>
      </w:r>
      <w:r w:rsidR="000B694D" w:rsidRPr="000440AB">
        <w:t xml:space="preserve"> </w:t>
      </w:r>
      <w:r w:rsidR="000440AB">
        <w:t>8</w:t>
      </w:r>
      <w:r w:rsidRPr="000440AB">
        <w:t xml:space="preserve">. </w:t>
      </w:r>
      <w:r w:rsidR="00656D7B" w:rsidRPr="000440AB">
        <w:t xml:space="preserve">Redes Sociales que más prefieren los </w:t>
      </w:r>
      <w:r w:rsidR="003C7C30" w:rsidRPr="003C7C30">
        <w:rPr>
          <w:i/>
        </w:rPr>
        <w:t>millennials</w:t>
      </w:r>
      <w:r w:rsidR="00656D7B" w:rsidRPr="000440AB">
        <w:t xml:space="preserve"> para comprar en línea</w:t>
      </w:r>
      <w:bookmarkEnd w:id="140"/>
      <w:r w:rsidR="00656D7B" w:rsidRPr="000440AB">
        <w:t xml:space="preserve"> </w:t>
      </w:r>
    </w:p>
    <w:p w14:paraId="4BE1922B" w14:textId="045A65C3" w:rsidR="007E2996" w:rsidRPr="000440AB" w:rsidRDefault="007E2996" w:rsidP="007E2996">
      <w:pPr>
        <w:jc w:val="both"/>
      </w:pPr>
      <w:r w:rsidRPr="000440AB">
        <w:t xml:space="preserve">Fuente: </w:t>
      </w:r>
      <w:r w:rsidR="003C7C30" w:rsidRPr="003C7C30">
        <w:t xml:space="preserve">(Desafíos de las MIPYMES de moda, para potenciar la compra en línea entre </w:t>
      </w:r>
      <w:r w:rsidR="003C7C30" w:rsidRPr="003C7C30">
        <w:rPr>
          <w:i/>
        </w:rPr>
        <w:t>millennials</w:t>
      </w:r>
      <w:r w:rsidR="003C7C30" w:rsidRPr="003C7C30">
        <w:t xml:space="preserve"> del Distrito Central, Honduras en el 2023)</w:t>
      </w:r>
    </w:p>
    <w:p w14:paraId="65ED2CF3" w14:textId="6A306CDB" w:rsidR="00AB6D7C" w:rsidRPr="000440AB" w:rsidRDefault="00AB6D7C" w:rsidP="00FA5908">
      <w:pPr>
        <w:spacing w:after="5" w:line="360" w:lineRule="auto"/>
        <w:ind w:firstLine="372"/>
        <w:jc w:val="both"/>
      </w:pPr>
    </w:p>
    <w:p w14:paraId="376AD3CA" w14:textId="15F226C2" w:rsidR="006B45FC" w:rsidRPr="000440AB" w:rsidRDefault="006B45FC" w:rsidP="00FA5908">
      <w:pPr>
        <w:spacing w:after="5" w:line="360" w:lineRule="auto"/>
        <w:ind w:firstLine="372"/>
        <w:jc w:val="both"/>
      </w:pPr>
      <w:r w:rsidRPr="000440AB">
        <w:tab/>
      </w:r>
      <w:r w:rsidR="000B1548" w:rsidRPr="000440AB">
        <w:t xml:space="preserve">La pregunta se formuló con el propósito de comprender el impacto y la influencia de las redes sociales en las decisiones de compra en línea de la </w:t>
      </w:r>
      <w:r w:rsidR="000044BA" w:rsidRPr="000440AB">
        <w:t>generación</w:t>
      </w:r>
      <w:r w:rsidR="000044BA">
        <w:t xml:space="preserve"> Y (</w:t>
      </w:r>
      <w:r w:rsidR="003C7C30" w:rsidRPr="003C7C30">
        <w:rPr>
          <w:i/>
        </w:rPr>
        <w:t>millennials</w:t>
      </w:r>
      <w:r w:rsidR="000044BA">
        <w:rPr>
          <w:i/>
        </w:rPr>
        <w:t>)</w:t>
      </w:r>
      <w:r w:rsidR="000044BA" w:rsidRPr="000440AB">
        <w:t xml:space="preserve"> </w:t>
      </w:r>
      <w:r w:rsidR="000B1548" w:rsidRPr="000440AB">
        <w:t xml:space="preserve">en el Distrito </w:t>
      </w:r>
      <w:r w:rsidR="00184635" w:rsidRPr="000440AB">
        <w:t>Central, Honduras</w:t>
      </w:r>
      <w:r w:rsidR="000B1548" w:rsidRPr="000440AB">
        <w:t xml:space="preserve">. Los resultados revelaron un dato significativo: el </w:t>
      </w:r>
      <w:r w:rsidR="00656D7B" w:rsidRPr="000440AB">
        <w:t>48</w:t>
      </w:r>
      <w:r w:rsidR="000B1548" w:rsidRPr="000440AB">
        <w:t xml:space="preserve">% de los </w:t>
      </w:r>
      <w:r w:rsidR="003C7C30" w:rsidRPr="003C7C30">
        <w:rPr>
          <w:i/>
        </w:rPr>
        <w:t>millennials</w:t>
      </w:r>
      <w:r w:rsidR="000B1548" w:rsidRPr="000440AB">
        <w:t xml:space="preserve"> realizan sus compras en línea a través de las redes sociales. Estos resultados enfatizan el papel fundamental que desempeñan las redes sociales como canal de</w:t>
      </w:r>
      <w:r w:rsidR="00184635" w:rsidRPr="000440AB">
        <w:t xml:space="preserve"> venta en línea </w:t>
      </w:r>
      <w:r w:rsidR="000B1548" w:rsidRPr="000440AB">
        <w:t>para l</w:t>
      </w:r>
      <w:r w:rsidR="00184635" w:rsidRPr="000440AB">
        <w:t xml:space="preserve">as MIPYMES del sector moda </w:t>
      </w:r>
      <w:r w:rsidR="000B1548" w:rsidRPr="000440AB">
        <w:t>del Distrito Central</w:t>
      </w:r>
      <w:r w:rsidR="00184635" w:rsidRPr="000440AB">
        <w:t xml:space="preserve">. Así como para los consumidores </w:t>
      </w:r>
      <w:r w:rsidR="003C7C30" w:rsidRPr="003C7C30">
        <w:rPr>
          <w:i/>
        </w:rPr>
        <w:t>millennials</w:t>
      </w:r>
      <w:r w:rsidR="000B1548" w:rsidRPr="000440AB">
        <w:t xml:space="preserve"> al momento de realizar compras en línea, mostrando su preferencia por este medio por encima de otras opciones como tiendas extranjeras en línea o aplicaciones móviles.</w:t>
      </w:r>
    </w:p>
    <w:p w14:paraId="483B4A88" w14:textId="73C73A92" w:rsidR="000B1548" w:rsidRPr="000440AB" w:rsidRDefault="000B1548" w:rsidP="00FA5908">
      <w:pPr>
        <w:spacing w:after="5" w:line="360" w:lineRule="auto"/>
        <w:ind w:firstLine="372"/>
        <w:jc w:val="both"/>
      </w:pPr>
      <w:r w:rsidRPr="000440AB">
        <w:t xml:space="preserve">Estos datos muestran una clara preferencia por ciertas plataformas y dispositivos entre los </w:t>
      </w:r>
      <w:r w:rsidR="003C7C30" w:rsidRPr="003C7C30">
        <w:rPr>
          <w:i/>
        </w:rPr>
        <w:t>millennials</w:t>
      </w:r>
      <w:r w:rsidRPr="000440AB">
        <w:t xml:space="preserve"> del Distrito Central al realizar compras en línea. El 4</w:t>
      </w:r>
      <w:r w:rsidR="00D12C08" w:rsidRPr="000440AB">
        <w:t>0</w:t>
      </w:r>
      <w:r w:rsidRPr="000440AB">
        <w:t xml:space="preserve">% </w:t>
      </w:r>
      <w:r w:rsidR="008405BA" w:rsidRPr="000440AB">
        <w:t>utiliza</w:t>
      </w:r>
      <w:r w:rsidR="00C568BE" w:rsidRPr="000440AB">
        <w:t xml:space="preserve"> </w:t>
      </w:r>
      <w:r w:rsidRPr="000440AB">
        <w:t>Instagram</w:t>
      </w:r>
      <w:r w:rsidR="00C568BE" w:rsidRPr="000440AB">
        <w:t xml:space="preserve"> como principal red social para comprar en línea productos de moda, </w:t>
      </w:r>
      <w:r w:rsidRPr="000440AB">
        <w:t>seguido de cerca por el 3</w:t>
      </w:r>
      <w:r w:rsidR="00184635" w:rsidRPr="000440AB">
        <w:t>3</w:t>
      </w:r>
      <w:r w:rsidRPr="000440AB">
        <w:t xml:space="preserve">% </w:t>
      </w:r>
      <w:r w:rsidR="00C568BE" w:rsidRPr="000440AB">
        <w:t xml:space="preserve">de los </w:t>
      </w:r>
      <w:r w:rsidR="003C7C30" w:rsidRPr="003C7C30">
        <w:rPr>
          <w:i/>
        </w:rPr>
        <w:lastRenderedPageBreak/>
        <w:t>millennials</w:t>
      </w:r>
      <w:r w:rsidRPr="000440AB">
        <w:t xml:space="preserve"> </w:t>
      </w:r>
      <w:r w:rsidR="008405BA" w:rsidRPr="000440AB">
        <w:t>utiliza</w:t>
      </w:r>
      <w:r w:rsidRPr="000440AB">
        <w:t xml:space="preserve"> Facebook como plataforma para realizar compras. Además, el 2</w:t>
      </w:r>
      <w:r w:rsidR="00D12C08" w:rsidRPr="000440AB">
        <w:t>4</w:t>
      </w:r>
      <w:r w:rsidRPr="000440AB">
        <w:t xml:space="preserve">% </w:t>
      </w:r>
      <w:r w:rsidR="00C568BE" w:rsidRPr="000440AB">
        <w:t xml:space="preserve">indica que </w:t>
      </w:r>
      <w:r w:rsidRPr="000440AB">
        <w:t xml:space="preserve">por WhatsApp </w:t>
      </w:r>
      <w:r w:rsidR="00C07C2D" w:rsidRPr="000440AB">
        <w:rPr>
          <w:i/>
        </w:rPr>
        <w:t>Business</w:t>
      </w:r>
      <w:r w:rsidRPr="000440AB">
        <w:t xml:space="preserve"> como </w:t>
      </w:r>
      <w:r w:rsidR="00822B9C" w:rsidRPr="000440AB">
        <w:t>canal de</w:t>
      </w:r>
      <w:r w:rsidR="00C568BE" w:rsidRPr="000440AB">
        <w:t xml:space="preserve"> compra </w:t>
      </w:r>
      <w:r w:rsidRPr="000440AB">
        <w:t>en línea.</w:t>
      </w:r>
    </w:p>
    <w:p w14:paraId="25A72710" w14:textId="65F543DB" w:rsidR="000B1548" w:rsidRPr="000440AB" w:rsidRDefault="00184635" w:rsidP="008405BA">
      <w:pPr>
        <w:spacing w:after="5" w:line="360" w:lineRule="auto"/>
        <w:ind w:firstLine="372"/>
        <w:jc w:val="both"/>
      </w:pPr>
      <w:r w:rsidRPr="000440AB">
        <w:t xml:space="preserve">Si embargo al consultarles a los consumidores </w:t>
      </w:r>
      <w:r w:rsidR="003C7C30" w:rsidRPr="003C7C30">
        <w:rPr>
          <w:i/>
        </w:rPr>
        <w:t>millennials</w:t>
      </w:r>
      <w:r w:rsidRPr="000440AB">
        <w:t xml:space="preserve"> las redes sociales que </w:t>
      </w:r>
      <w:r w:rsidR="00790668" w:rsidRPr="000440AB">
        <w:t>más</w:t>
      </w:r>
      <w:r w:rsidRPr="000440AB">
        <w:t xml:space="preserve"> prefieren </w:t>
      </w:r>
      <w:r w:rsidR="00790668" w:rsidRPr="000440AB">
        <w:t xml:space="preserve">para comprar en línea, </w:t>
      </w:r>
      <w:r w:rsidRPr="000440AB">
        <w:t>en orden de importancia</w:t>
      </w:r>
      <w:r w:rsidR="00790668" w:rsidRPr="000440AB">
        <w:t xml:space="preserve"> </w:t>
      </w:r>
      <w:r w:rsidRPr="000440AB">
        <w:t xml:space="preserve">Instagram </w:t>
      </w:r>
      <w:r w:rsidR="008405BA" w:rsidRPr="000440AB">
        <w:t>sigue figurando en el primer lugar, como la red social que más utilizan y prefieren para comprar en línea productos de moda</w:t>
      </w:r>
      <w:r w:rsidR="00790668" w:rsidRPr="000440AB">
        <w:t>, como hallazgo interesante posicionan en segundo lugar a Tik</w:t>
      </w:r>
      <w:r w:rsidR="008405BA" w:rsidRPr="000440AB">
        <w:t xml:space="preserve"> </w:t>
      </w:r>
      <w:r w:rsidR="00790668" w:rsidRPr="000440AB">
        <w:t xml:space="preserve">Tok, </w:t>
      </w:r>
      <w:r w:rsidR="008405BA" w:rsidRPr="000440AB">
        <w:t xml:space="preserve">que </w:t>
      </w:r>
      <w:r w:rsidR="00790668" w:rsidRPr="000440AB">
        <w:t xml:space="preserve">es una red social </w:t>
      </w:r>
      <w:r w:rsidR="008405BA" w:rsidRPr="000440AB">
        <w:t xml:space="preserve">con </w:t>
      </w:r>
      <w:r w:rsidR="00790668" w:rsidRPr="000440AB">
        <w:t xml:space="preserve">alto potencial para llegar al segmento </w:t>
      </w:r>
      <w:r w:rsidR="003C7C30" w:rsidRPr="003C7C30">
        <w:rPr>
          <w:i/>
        </w:rPr>
        <w:t>millennials</w:t>
      </w:r>
      <w:r w:rsidR="00790668" w:rsidRPr="000440AB">
        <w:t xml:space="preserve">, es una oportunidad para las MIPYMES del sector tener una presencia activa y </w:t>
      </w:r>
      <w:r w:rsidR="00C568BE" w:rsidRPr="000440AB">
        <w:t>esta nueva red social que se caracteriza por los videos cortos con música en tendencia, y</w:t>
      </w:r>
      <w:r w:rsidR="00790668" w:rsidRPr="000440AB">
        <w:t xml:space="preserve"> en la</w:t>
      </w:r>
      <w:r w:rsidR="00C568BE" w:rsidRPr="000440AB">
        <w:t xml:space="preserve"> tercera y cuarta posición está </w:t>
      </w:r>
      <w:r w:rsidR="00790668" w:rsidRPr="000440AB">
        <w:t xml:space="preserve">Facebook y </w:t>
      </w:r>
      <w:r w:rsidR="008405BA" w:rsidRPr="000440AB">
        <w:t>WhatsApp</w:t>
      </w:r>
      <w:r w:rsidR="00790668" w:rsidRPr="000440AB">
        <w:t>.</w:t>
      </w:r>
    </w:p>
    <w:p w14:paraId="2B7A2CFC" w14:textId="77777777" w:rsidR="008405BA" w:rsidRPr="000440AB" w:rsidRDefault="008405BA" w:rsidP="008405BA">
      <w:pPr>
        <w:spacing w:after="5" w:line="360" w:lineRule="auto"/>
        <w:ind w:firstLine="372"/>
        <w:jc w:val="both"/>
      </w:pPr>
    </w:p>
    <w:p w14:paraId="18925A9F" w14:textId="634564E0" w:rsidR="000B1548" w:rsidRPr="000440AB" w:rsidRDefault="000B1548" w:rsidP="00FA5908">
      <w:pPr>
        <w:spacing w:after="5" w:line="360" w:lineRule="auto"/>
        <w:ind w:firstLine="372"/>
        <w:jc w:val="both"/>
      </w:pPr>
      <w:r w:rsidRPr="000440AB">
        <w:t xml:space="preserve">En cuanto a los dispositivos utilizados para realizar estas compras, se destaca que el celular es el dispositivo más utilizado, con un impresionante 81% de los encuestados que eligen esta opción para realizar sus compras en línea. Estos datos subrayan la importancia de la accesibilidad y la comodidad que ofrecen los dispositivos móviles, en especial los teléfonos celulares, en el proceso de compra en línea para los </w:t>
      </w:r>
      <w:r w:rsidR="003C7C30" w:rsidRPr="003C7C30">
        <w:rPr>
          <w:i/>
        </w:rPr>
        <w:t>millennials</w:t>
      </w:r>
      <w:r w:rsidRPr="000440AB">
        <w:t xml:space="preserve"> del Distrito Central.</w:t>
      </w:r>
    </w:p>
    <w:p w14:paraId="2E770F94" w14:textId="091C895B" w:rsidR="00466B35" w:rsidRPr="000440AB" w:rsidRDefault="00466B35" w:rsidP="008405BA">
      <w:pPr>
        <w:spacing w:after="5" w:line="360" w:lineRule="auto"/>
        <w:jc w:val="both"/>
      </w:pPr>
    </w:p>
    <w:p w14:paraId="1FDCAB01" w14:textId="77777777" w:rsidR="00466B35" w:rsidRPr="000440AB" w:rsidRDefault="00466B35" w:rsidP="00FA5908">
      <w:pPr>
        <w:spacing w:after="5" w:line="360" w:lineRule="auto"/>
        <w:ind w:firstLine="372"/>
        <w:jc w:val="both"/>
      </w:pPr>
      <w:r w:rsidRPr="000440AB">
        <w:t>Por otro lado, las opiniones de los dueños de las MIPYMES del sector moda revelan estrategias y percepciones más detalladas:</w:t>
      </w:r>
    </w:p>
    <w:p w14:paraId="6F5C9D84" w14:textId="77777777" w:rsidR="00877DEA" w:rsidRPr="000440AB" w:rsidRDefault="00877DEA" w:rsidP="00877DEA">
      <w:pPr>
        <w:spacing w:after="5" w:line="360" w:lineRule="auto"/>
        <w:jc w:val="both"/>
      </w:pPr>
    </w:p>
    <w:p w14:paraId="62DFF5EB" w14:textId="31B01FF1" w:rsidR="008405BA" w:rsidRPr="000440AB" w:rsidRDefault="008405BA" w:rsidP="00877DEA">
      <w:pPr>
        <w:spacing w:after="5" w:line="360" w:lineRule="auto"/>
        <w:jc w:val="both"/>
      </w:pPr>
      <w:r w:rsidRPr="000440AB">
        <w:t xml:space="preserve">En cuanto </w:t>
      </w:r>
      <w:r w:rsidRPr="002D7916">
        <w:t>a los dueños de tiendas de moda, también indicaron que la red social que más venden</w:t>
      </w:r>
      <w:r w:rsidRPr="000440AB">
        <w:t xml:space="preserve"> y prefieren sus clientes es Instagram, ya que es como su vitrina virtual donde llegan a sus clientes existentes y potenciales. Y como red social alternativa el WhatsApp donde ellos terminan de completar el proceso de compra, coordinan la entrega y el seguimiento de la compra. Además, mencionan que WhatsApp les permite tener una interacción </w:t>
      </w:r>
      <w:r w:rsidR="00F7220E" w:rsidRPr="000440AB">
        <w:t>más</w:t>
      </w:r>
      <w:r w:rsidRPr="000440AB">
        <w:t xml:space="preserve"> uno a uno,</w:t>
      </w:r>
      <w:r w:rsidR="00F7220E" w:rsidRPr="000440AB">
        <w:t xml:space="preserve"> inmediata y oportuna para</w:t>
      </w:r>
      <w:r w:rsidRPr="000440AB">
        <w:t xml:space="preserve"> darles una asesoría </w:t>
      </w:r>
      <w:r w:rsidR="002D1D0D" w:rsidRPr="000440AB">
        <w:t>más</w:t>
      </w:r>
      <w:r w:rsidRPr="000440AB">
        <w:t xml:space="preserve"> personalizada a sus clientes lo que hace que los mismos clientes los recomienden y sigan comprando sus productos</w:t>
      </w:r>
      <w:r w:rsidR="002D7916">
        <w:t xml:space="preserve"> </w:t>
      </w:r>
      <w:r w:rsidR="002D7916">
        <w:fldChar w:fldCharType="begin"/>
      </w:r>
      <w:r w:rsidR="002D7916">
        <w:instrText xml:space="preserve"> ADDIN ZOTERO_ITEM CSL_CITATION {"citationID":"HvpeIW8n","properties":{"formattedCitation":"({\\i{}Entrevistas a Profundidad Tiendas de Moda - Google Drive}, n.d.)","plainCitation":"(Entrevistas a Profundidad Tiendas de Moda - Google Drive, n.d.)","noteIndex":0},"citationItems":[{"id":80,"uris":["http://zotero.org/users/local/eM76VacJ/items/RBVPXJ5Y"],"itemData":{"id":80,"type":"webpage","title":"Entrevistas a Profundidad Tiendas de moda - Google Drive","URL":"https://drive.google.com/drive/folders/1oxlGI5WcP13CzoGnKLsUvnxBcziroKKX","accessed":{"date-parts":[["2023",12,29]]}}}],"schema":"https://github.com/citation-style-language/schema/raw/master/csl-citation.json"} </w:instrText>
      </w:r>
      <w:r w:rsidR="002D7916">
        <w:fldChar w:fldCharType="separate"/>
      </w:r>
      <w:r w:rsidR="002D7916" w:rsidRPr="002D7916">
        <w:t>(</w:t>
      </w:r>
      <w:r w:rsidR="002D7916" w:rsidRPr="002D7916">
        <w:rPr>
          <w:i/>
          <w:iCs/>
        </w:rPr>
        <w:t>Entrevistas a Profundidad Tiendas de Moda - Google Drive</w:t>
      </w:r>
      <w:r w:rsidR="002D7916" w:rsidRPr="002D7916">
        <w:t xml:space="preserve">, </w:t>
      </w:r>
      <w:proofErr w:type="spellStart"/>
      <w:r w:rsidR="002D7916" w:rsidRPr="002D7916">
        <w:t>n.d</w:t>
      </w:r>
      <w:proofErr w:type="spellEnd"/>
      <w:r w:rsidR="002D7916" w:rsidRPr="002D7916">
        <w:t>.)</w:t>
      </w:r>
      <w:r w:rsidR="002D7916">
        <w:fldChar w:fldCharType="end"/>
      </w:r>
    </w:p>
    <w:p w14:paraId="14661E39" w14:textId="50653E66" w:rsidR="008405BA" w:rsidRPr="000440AB" w:rsidRDefault="008405BA" w:rsidP="00FA5908">
      <w:pPr>
        <w:spacing w:after="5" w:line="360" w:lineRule="auto"/>
        <w:ind w:firstLine="372"/>
        <w:jc w:val="both"/>
      </w:pPr>
    </w:p>
    <w:p w14:paraId="5F668439" w14:textId="77777777" w:rsidR="000D07F1" w:rsidRPr="000440AB" w:rsidRDefault="000D07F1" w:rsidP="00FA5908">
      <w:pPr>
        <w:spacing w:after="5" w:line="360" w:lineRule="auto"/>
        <w:ind w:firstLine="372"/>
        <w:jc w:val="both"/>
      </w:pPr>
    </w:p>
    <w:p w14:paraId="3BCB63B6" w14:textId="77777777" w:rsidR="000D07F1" w:rsidRPr="000440AB" w:rsidRDefault="000D07F1" w:rsidP="00FA5908">
      <w:pPr>
        <w:spacing w:after="5" w:line="360" w:lineRule="auto"/>
        <w:ind w:firstLine="372"/>
        <w:jc w:val="both"/>
      </w:pPr>
    </w:p>
    <w:p w14:paraId="62AE2320" w14:textId="77777777" w:rsidR="000D07F1" w:rsidRPr="000440AB" w:rsidRDefault="000D07F1" w:rsidP="00FA5908">
      <w:pPr>
        <w:spacing w:after="5" w:line="360" w:lineRule="auto"/>
        <w:ind w:firstLine="372"/>
        <w:jc w:val="both"/>
      </w:pPr>
    </w:p>
    <w:p w14:paraId="3A2829C7" w14:textId="77777777" w:rsidR="000D07F1" w:rsidRPr="000440AB" w:rsidRDefault="000D07F1" w:rsidP="00FA5908">
      <w:pPr>
        <w:spacing w:after="5" w:line="360" w:lineRule="auto"/>
        <w:ind w:firstLine="372"/>
        <w:jc w:val="both"/>
      </w:pPr>
    </w:p>
    <w:p w14:paraId="6D104DCF" w14:textId="2887E29E" w:rsidR="000D07F1" w:rsidRPr="000440AB" w:rsidRDefault="000D07F1" w:rsidP="000D07F1">
      <w:pPr>
        <w:spacing w:after="5" w:line="360" w:lineRule="auto"/>
        <w:ind w:firstLine="372"/>
        <w:jc w:val="both"/>
      </w:pPr>
      <w:r w:rsidRPr="000440AB">
        <w:t xml:space="preserve">Con esta pregunta además se busca identificar los principales factores que influyen en la decisión de compra en línea en los consumidores </w:t>
      </w:r>
      <w:r w:rsidR="003C7C30" w:rsidRPr="003C7C30">
        <w:rPr>
          <w:i/>
        </w:rPr>
        <w:t>millennials</w:t>
      </w:r>
      <w:r w:rsidRPr="000440AB">
        <w:t xml:space="preserve"> en el Distrito Central de Honduras, con un porcentaje significativo se destacan:</w:t>
      </w:r>
    </w:p>
    <w:p w14:paraId="50383D1F" w14:textId="1214D311" w:rsidR="000D07F1" w:rsidRPr="000440AB" w:rsidRDefault="00BD1985" w:rsidP="000D07F1">
      <w:pPr>
        <w:spacing w:after="5" w:line="360" w:lineRule="auto"/>
        <w:ind w:firstLine="372"/>
        <w:jc w:val="both"/>
      </w:pPr>
      <w:r w:rsidRPr="000440AB">
        <w:rPr>
          <w:noProof/>
        </w:rPr>
        <w:drawing>
          <wp:anchor distT="0" distB="0" distL="114300" distR="114300" simplePos="0" relativeHeight="252002304" behindDoc="0" locked="0" layoutInCell="1" allowOverlap="1" wp14:anchorId="28D6760B" wp14:editId="32D3FEB6">
            <wp:simplePos x="0" y="0"/>
            <wp:positionH relativeFrom="margin">
              <wp:posOffset>450850</wp:posOffset>
            </wp:positionH>
            <wp:positionV relativeFrom="margin">
              <wp:posOffset>1167765</wp:posOffset>
            </wp:positionV>
            <wp:extent cx="5114925" cy="3329940"/>
            <wp:effectExtent l="0" t="0" r="9525" b="3810"/>
            <wp:wrapSquare wrapText="bothSides"/>
            <wp:docPr id="1586518" name="Imagen 1" descr="Imagen que contiene Team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6518" name="Imagen 1" descr="Imagen que contiene Teams&#10;&#10;Descripción generada automáticamente"/>
                    <pic:cNvPicPr/>
                  </pic:nvPicPr>
                  <pic:blipFill>
                    <a:blip r:embed="rId41">
                      <a:extLst>
                        <a:ext uri="{28A0092B-C50C-407E-A947-70E740481C1C}">
                          <a14:useLocalDpi xmlns:a14="http://schemas.microsoft.com/office/drawing/2010/main" val="0"/>
                        </a:ext>
                      </a:extLst>
                    </a:blip>
                    <a:stretch>
                      <a:fillRect/>
                    </a:stretch>
                  </pic:blipFill>
                  <pic:spPr>
                    <a:xfrm>
                      <a:off x="0" y="0"/>
                      <a:ext cx="5114925" cy="3329940"/>
                    </a:xfrm>
                    <a:prstGeom prst="rect">
                      <a:avLst/>
                    </a:prstGeom>
                  </pic:spPr>
                </pic:pic>
              </a:graphicData>
            </a:graphic>
            <wp14:sizeRelH relativeFrom="margin">
              <wp14:pctWidth>0</wp14:pctWidth>
            </wp14:sizeRelH>
            <wp14:sizeRelV relativeFrom="margin">
              <wp14:pctHeight>0</wp14:pctHeight>
            </wp14:sizeRelV>
          </wp:anchor>
        </w:drawing>
      </w:r>
    </w:p>
    <w:p w14:paraId="1C6CE601" w14:textId="5D1BC795" w:rsidR="000D07F1" w:rsidRPr="000440AB" w:rsidRDefault="000D07F1" w:rsidP="000D07F1">
      <w:pPr>
        <w:spacing w:after="5" w:line="360" w:lineRule="auto"/>
        <w:ind w:firstLine="372"/>
        <w:jc w:val="both"/>
      </w:pPr>
    </w:p>
    <w:p w14:paraId="29876754" w14:textId="6E07A478" w:rsidR="000D07F1" w:rsidRPr="000440AB" w:rsidRDefault="000D07F1" w:rsidP="000D07F1">
      <w:pPr>
        <w:spacing w:after="5" w:line="360" w:lineRule="auto"/>
        <w:ind w:firstLine="372"/>
        <w:jc w:val="both"/>
      </w:pPr>
    </w:p>
    <w:p w14:paraId="2585DEC9" w14:textId="46DF2BF1" w:rsidR="000D07F1" w:rsidRPr="000440AB" w:rsidRDefault="000D07F1" w:rsidP="000D07F1">
      <w:pPr>
        <w:spacing w:after="5" w:line="360" w:lineRule="auto"/>
        <w:jc w:val="both"/>
      </w:pPr>
    </w:p>
    <w:p w14:paraId="3356DBD7" w14:textId="77777777" w:rsidR="000D07F1" w:rsidRPr="000440AB" w:rsidRDefault="000D07F1" w:rsidP="000D07F1">
      <w:pPr>
        <w:spacing w:after="5" w:line="360" w:lineRule="auto"/>
        <w:jc w:val="both"/>
      </w:pPr>
    </w:p>
    <w:p w14:paraId="7DCF22E7" w14:textId="77777777" w:rsidR="000D07F1" w:rsidRPr="000440AB" w:rsidRDefault="000D07F1" w:rsidP="000D07F1">
      <w:pPr>
        <w:spacing w:after="5" w:line="360" w:lineRule="auto"/>
        <w:jc w:val="both"/>
      </w:pPr>
    </w:p>
    <w:p w14:paraId="1EDB2B98" w14:textId="77777777" w:rsidR="000D07F1" w:rsidRPr="000440AB" w:rsidRDefault="000D07F1" w:rsidP="000D07F1">
      <w:pPr>
        <w:spacing w:after="5" w:line="360" w:lineRule="auto"/>
        <w:jc w:val="both"/>
      </w:pPr>
    </w:p>
    <w:p w14:paraId="5B929576" w14:textId="77777777" w:rsidR="000D07F1" w:rsidRPr="000440AB" w:rsidRDefault="000D07F1" w:rsidP="000D07F1">
      <w:pPr>
        <w:spacing w:after="5" w:line="360" w:lineRule="auto"/>
        <w:jc w:val="both"/>
      </w:pPr>
    </w:p>
    <w:p w14:paraId="47872AEA" w14:textId="77777777" w:rsidR="000D07F1" w:rsidRPr="000440AB" w:rsidRDefault="000D07F1" w:rsidP="000D07F1">
      <w:pPr>
        <w:spacing w:after="5" w:line="360" w:lineRule="auto"/>
        <w:jc w:val="both"/>
      </w:pPr>
    </w:p>
    <w:p w14:paraId="63E8D62E" w14:textId="77777777" w:rsidR="000D07F1" w:rsidRPr="000440AB" w:rsidRDefault="000D07F1" w:rsidP="000D07F1">
      <w:pPr>
        <w:spacing w:after="5" w:line="360" w:lineRule="auto"/>
        <w:jc w:val="both"/>
      </w:pPr>
    </w:p>
    <w:p w14:paraId="27896DFD" w14:textId="77777777" w:rsidR="000D07F1" w:rsidRPr="000440AB" w:rsidRDefault="000D07F1" w:rsidP="000D07F1">
      <w:pPr>
        <w:spacing w:after="5" w:line="360" w:lineRule="auto"/>
        <w:jc w:val="both"/>
      </w:pPr>
    </w:p>
    <w:p w14:paraId="47ED9FF3" w14:textId="77777777" w:rsidR="000D07F1" w:rsidRPr="000440AB" w:rsidRDefault="000D07F1" w:rsidP="000D07F1">
      <w:pPr>
        <w:spacing w:after="5" w:line="360" w:lineRule="auto"/>
        <w:jc w:val="both"/>
      </w:pPr>
    </w:p>
    <w:p w14:paraId="52ED33A0" w14:textId="77777777" w:rsidR="000D07F1" w:rsidRPr="000440AB" w:rsidRDefault="000D07F1" w:rsidP="000D07F1">
      <w:pPr>
        <w:spacing w:after="5" w:line="360" w:lineRule="auto"/>
        <w:jc w:val="both"/>
      </w:pPr>
    </w:p>
    <w:p w14:paraId="5A238B69" w14:textId="240C8890" w:rsidR="000D07F1" w:rsidRPr="000440AB" w:rsidRDefault="000D07F1" w:rsidP="000D07F1">
      <w:pPr>
        <w:pStyle w:val="FIGURAS"/>
      </w:pPr>
      <w:r w:rsidRPr="000440AB">
        <w:t xml:space="preserve">Figura </w:t>
      </w:r>
      <w:r w:rsidR="000440AB">
        <w:t>9</w:t>
      </w:r>
      <w:r w:rsidRPr="000440AB">
        <w:t xml:space="preserve">. Factores que influyen en la decisión de compra en línea en los </w:t>
      </w:r>
      <w:r w:rsidR="003C7C30" w:rsidRPr="003C7C30">
        <w:rPr>
          <w:i/>
        </w:rPr>
        <w:t>millennials</w:t>
      </w:r>
      <w:r w:rsidRPr="000440AB">
        <w:t xml:space="preserve"> </w:t>
      </w:r>
    </w:p>
    <w:p w14:paraId="20A82A1E" w14:textId="139B755E" w:rsidR="000D07F1" w:rsidRPr="000440AB" w:rsidRDefault="000D07F1" w:rsidP="000D07F1">
      <w:pPr>
        <w:jc w:val="both"/>
      </w:pPr>
      <w:r w:rsidRPr="000440AB">
        <w:t xml:space="preserve">Fuente: </w:t>
      </w:r>
      <w:r w:rsidR="003C7C30" w:rsidRPr="003C7C30">
        <w:t xml:space="preserve">(Desafíos de las MIPYMES de moda, para potenciar la compra en línea entre </w:t>
      </w:r>
      <w:r w:rsidR="003C7C30" w:rsidRPr="003C7C30">
        <w:rPr>
          <w:i/>
        </w:rPr>
        <w:t>millennials</w:t>
      </w:r>
      <w:r w:rsidR="003C7C30" w:rsidRPr="003C7C30">
        <w:t xml:space="preserve"> del Distrito Central, Honduras en el 2023)</w:t>
      </w:r>
    </w:p>
    <w:p w14:paraId="1463F7BB" w14:textId="77777777" w:rsidR="000D07F1" w:rsidRPr="000440AB" w:rsidRDefault="000D07F1" w:rsidP="000D07F1">
      <w:pPr>
        <w:spacing w:after="5" w:line="360" w:lineRule="auto"/>
        <w:jc w:val="both"/>
      </w:pPr>
    </w:p>
    <w:p w14:paraId="1BC07DBE" w14:textId="63CC664B" w:rsidR="000D07F1" w:rsidRPr="000440AB" w:rsidRDefault="000D07F1" w:rsidP="000D07F1">
      <w:pPr>
        <w:pStyle w:val="Prrafodelista"/>
        <w:numPr>
          <w:ilvl w:val="0"/>
          <w:numId w:val="25"/>
        </w:numPr>
        <w:spacing w:after="5" w:line="360" w:lineRule="auto"/>
        <w:jc w:val="both"/>
      </w:pPr>
      <w:r w:rsidRPr="000440AB">
        <w:t xml:space="preserve">Precios Competitivos (19%) y 2. Variedad de Productos (19%): La combinación de precios atractivos y una amplia gama de opciones es un factor crucial para los </w:t>
      </w:r>
      <w:r w:rsidR="003C7C30" w:rsidRPr="003C7C30">
        <w:rPr>
          <w:i/>
        </w:rPr>
        <w:t>millennials</w:t>
      </w:r>
      <w:r w:rsidRPr="000440AB">
        <w:t xml:space="preserve"> al elegir realizar compras en línea. Esto sugiere que la relación calidad-precio es un aspecto vital para su toma de decisiones.</w:t>
      </w:r>
    </w:p>
    <w:p w14:paraId="42A4A8C2" w14:textId="77777777" w:rsidR="000D07F1" w:rsidRPr="000440AB" w:rsidRDefault="000D07F1" w:rsidP="000D07F1">
      <w:pPr>
        <w:spacing w:after="5" w:line="360" w:lineRule="auto"/>
        <w:ind w:firstLine="372"/>
        <w:jc w:val="both"/>
      </w:pPr>
    </w:p>
    <w:p w14:paraId="57E0AF11" w14:textId="1FFEB956" w:rsidR="00FB0B3B" w:rsidRDefault="000D07F1" w:rsidP="00FB0B3B">
      <w:pPr>
        <w:pStyle w:val="Prrafodelista"/>
        <w:numPr>
          <w:ilvl w:val="0"/>
          <w:numId w:val="41"/>
        </w:numPr>
        <w:spacing w:after="5" w:line="360" w:lineRule="auto"/>
        <w:jc w:val="both"/>
      </w:pPr>
      <w:r w:rsidRPr="000440AB">
        <w:t xml:space="preserve">Envío Rápido y Confiable (16%): La rapidez y fiabilidad en la entrega se perciben como esenciales para la satisfacción del cliente. Este factor es un reto para las MIPYMES ya que ellos dependen de empresas de </w:t>
      </w:r>
      <w:r w:rsidRPr="000440AB">
        <w:rPr>
          <w:i/>
          <w:iCs/>
        </w:rPr>
        <w:t>Deliverys</w:t>
      </w:r>
      <w:r w:rsidRPr="000440AB">
        <w:t xml:space="preserve"> en base a sus tiempos y logísticas de entrega, incluso contratando repartidores propios enfrentan grandes </w:t>
      </w:r>
      <w:r w:rsidR="00171634">
        <w:t>desafíos</w:t>
      </w:r>
      <w:r w:rsidRPr="000440AB">
        <w:t xml:space="preserve"> con los tiempos de entrega oportunos.</w:t>
      </w:r>
    </w:p>
    <w:p w14:paraId="69E29391" w14:textId="7564DA11" w:rsidR="00AA177E" w:rsidRDefault="000D07F1" w:rsidP="00AA177E">
      <w:pPr>
        <w:pStyle w:val="Prrafodelista"/>
        <w:numPr>
          <w:ilvl w:val="0"/>
          <w:numId w:val="41"/>
        </w:numPr>
        <w:spacing w:after="5" w:line="360" w:lineRule="auto"/>
        <w:jc w:val="both"/>
      </w:pPr>
      <w:r w:rsidRPr="000440AB">
        <w:lastRenderedPageBreak/>
        <w:t>Presencia en Redes Sociales y Publicidad Digital (14%): La visibilidad en plataformas digitales, la inversión en publicidad online y la generación de contenido atractivo son fundamentales para llegar a esta audiencia y generar interés por los productos de moda.  Durante todo el estudio este factor es determinante porque una marca que no esté activa en sus redes sociales y no este invirtiendo en publicidad digital no existe</w:t>
      </w:r>
      <w:r w:rsidR="000E0C27">
        <w:t>. E</w:t>
      </w:r>
      <w:r w:rsidRPr="000440AB">
        <w:t xml:space="preserve">studios indican </w:t>
      </w:r>
      <w:r w:rsidR="00FB0B3B">
        <w:t>que l</w:t>
      </w:r>
      <w:r w:rsidR="00FB0B3B" w:rsidRPr="000440AB">
        <w:t>a generación Y (</w:t>
      </w:r>
      <w:r w:rsidR="003C7C30" w:rsidRPr="003C7C30">
        <w:rPr>
          <w:i/>
        </w:rPr>
        <w:t>millennials</w:t>
      </w:r>
      <w:r w:rsidR="00FB0B3B" w:rsidRPr="000440AB">
        <w:t xml:space="preserve">) prefiere a las empresas activas en redes sociales, es una generación muy visual, por lo que le gustan las redes donde se priorizan las imágenes, el móvil es una absoluta prioridad, así como tener conexión continua a internet, consideran a las redes sociales una fuente decisiva a la hora de decidir una compra. </w:t>
      </w:r>
      <w:r w:rsidR="00FB0B3B" w:rsidRPr="000440AB">
        <w:fldChar w:fldCharType="begin"/>
      </w:r>
      <w:r w:rsidR="005C7281">
        <w:instrText xml:space="preserve"> ADDIN ZOTERO_ITEM CSL_CITATION {"citationID":"PrrBUe2y","properties":{"formattedCitation":"(Quevedo et al., 2018)","plainCitation":"(Quevedo et al., 2018)","noteIndex":0},"citationItems":[{"id":"QLGohdMl/gFoPJkzp","uris":["http://zotero.org/users/11774286/items/XGEZ7762"],"itemData":{"id":16,"type":"article-journal","abstract":"On the one hand, in Colombia, electronic commerce has taken on an important dynamic of growth, and on the other hand, the importance of the generation of Millennials in current commerce has been highlighted, given the foregoing, in the present investigation the purchasing behavior will be analyzed. reflected as determining factors in the purchase decision through digital platforms, in order to be used by the trade and potentialize the different commercial strategies focused on improving increasingly the online shopping experience, promoting confidence and security.","DOI":"10.13140/RG.2.2.23176.47367","language":"es","note":"publisher: 19649","source":"DOI.org (Datacite)","title":"Factores determinantes para la decisión de compra por plataformas digitales para los Millennials ubicados en Bogotá","URL":"http://rgdoi.net/10.13140/RG.2.2.23176.47367","author":[{"family":"Quevedo","given":"Mónica Cancino"},{"family":"Chaparro","given":"Alberto"},{"family":"Rumierk","given":"Natalia Puentes"},{"family":"Lady Viviana Rojas Varela","given":""},{"family":"Uribe","given":"Rafael Perez"}],"accessed":{"date-parts":[["2023",5,27]]},"issued":{"date-parts":[["2018"]]}}}],"schema":"https://github.com/citation-style-language/schema/raw/master/csl-citation.json"} </w:instrText>
      </w:r>
      <w:r w:rsidR="00FB0B3B" w:rsidRPr="000440AB">
        <w:fldChar w:fldCharType="separate"/>
      </w:r>
      <w:r w:rsidR="00FB0B3B" w:rsidRPr="00FB0B3B">
        <w:rPr>
          <w:lang w:val="es-ES_tradnl"/>
        </w:rPr>
        <w:t>(Quevedo et al., 2018)</w:t>
      </w:r>
      <w:r w:rsidR="00FB0B3B" w:rsidRPr="000440AB">
        <w:fldChar w:fldCharType="end"/>
      </w:r>
      <w:r w:rsidR="00FB0B3B">
        <w:t xml:space="preserve">. </w:t>
      </w:r>
      <w:r w:rsidR="00FB0B3B" w:rsidRPr="000440AB">
        <w:t xml:space="preserve">Los </w:t>
      </w:r>
      <w:r w:rsidR="003C7C30" w:rsidRPr="003C7C30">
        <w:rPr>
          <w:i/>
        </w:rPr>
        <w:t>millennials</w:t>
      </w:r>
      <w:r w:rsidR="00FB0B3B" w:rsidRPr="000440AB">
        <w:t xml:space="preserve"> por ser nativos digitales les gusta investigar productos, leer reseñas y opiniones, y comparar opciones antes de tomar decisiones de compra. Las redes sociales se han convertido en una herramienta clave en este proceso, ya que los </w:t>
      </w:r>
      <w:r w:rsidR="003C7C30" w:rsidRPr="003C7C30">
        <w:rPr>
          <w:i/>
        </w:rPr>
        <w:t>Millennials</w:t>
      </w:r>
      <w:r w:rsidR="00FB0B3B" w:rsidRPr="000440AB">
        <w:t xml:space="preserve"> confían en ellas como fuentes de información y recomendaciones.</w:t>
      </w:r>
    </w:p>
    <w:p w14:paraId="34D48669" w14:textId="77777777" w:rsidR="00AA177E" w:rsidRDefault="00AA177E" w:rsidP="00AA177E">
      <w:pPr>
        <w:pStyle w:val="Prrafodelista"/>
        <w:spacing w:after="5" w:line="360" w:lineRule="auto"/>
        <w:jc w:val="both"/>
      </w:pPr>
    </w:p>
    <w:p w14:paraId="392D8776" w14:textId="344421E1" w:rsidR="000D07F1" w:rsidRPr="000440AB" w:rsidRDefault="000D07F1" w:rsidP="00AA177E">
      <w:pPr>
        <w:pStyle w:val="Prrafodelista"/>
        <w:spacing w:after="5" w:line="360" w:lineRule="auto"/>
        <w:jc w:val="both"/>
      </w:pPr>
      <w:r w:rsidRPr="000440AB">
        <w:t>Otros Factores Identificados por los Consumidores son:</w:t>
      </w:r>
    </w:p>
    <w:p w14:paraId="22B28971" w14:textId="77777777" w:rsidR="000D07F1" w:rsidRPr="000440AB" w:rsidRDefault="000D07F1" w:rsidP="000D07F1">
      <w:pPr>
        <w:spacing w:after="5" w:line="360" w:lineRule="auto"/>
        <w:ind w:firstLine="372"/>
        <w:jc w:val="both"/>
      </w:pPr>
    </w:p>
    <w:p w14:paraId="24737BF8" w14:textId="13255089" w:rsidR="000D07F1" w:rsidRPr="000440AB" w:rsidRDefault="000D07F1" w:rsidP="00E53D96">
      <w:pPr>
        <w:pStyle w:val="Prrafodelista"/>
        <w:numPr>
          <w:ilvl w:val="0"/>
          <w:numId w:val="23"/>
        </w:numPr>
        <w:spacing w:after="5" w:line="360" w:lineRule="auto"/>
        <w:jc w:val="both"/>
      </w:pPr>
      <w:r w:rsidRPr="000440AB">
        <w:t xml:space="preserve">Opiniones y Reseñas de Otros Compradores (10%): La retroalimentación y experiencias compartidas por otros clientes influyen en las decisiones de compra, reflejando la importancia de la reputación online de la marca. Es importante también incentivar a los clientes que dejen sus opiniones y reseñas, tener una sección de contenido de clientes satisfechos para que los nuevos clientes tenga esa facilidad de visualizar lo que otros compradores dicen de la tienda. </w:t>
      </w:r>
    </w:p>
    <w:p w14:paraId="0A9976EB" w14:textId="6C2367EE" w:rsidR="000D07F1" w:rsidRPr="000440AB" w:rsidRDefault="000D07F1" w:rsidP="000D07F1">
      <w:pPr>
        <w:pStyle w:val="Prrafodelista"/>
        <w:numPr>
          <w:ilvl w:val="0"/>
          <w:numId w:val="23"/>
        </w:numPr>
        <w:spacing w:after="5" w:line="360" w:lineRule="auto"/>
        <w:jc w:val="both"/>
      </w:pPr>
      <w:r w:rsidRPr="000440AB">
        <w:t>Otro factor que se ha destacado en la investigación es la seguridad en los Pagos en Línea (9%) este es fundamental para generar tranquilidad en los consumidores al realizar transacciones en línea.</w:t>
      </w:r>
    </w:p>
    <w:p w14:paraId="3C73D18A" w14:textId="77777777" w:rsidR="000D07F1" w:rsidRPr="000440AB" w:rsidRDefault="000D07F1" w:rsidP="000D07F1">
      <w:pPr>
        <w:pStyle w:val="Prrafodelista"/>
        <w:numPr>
          <w:ilvl w:val="0"/>
          <w:numId w:val="23"/>
        </w:numPr>
        <w:spacing w:after="5" w:line="360" w:lineRule="auto"/>
        <w:jc w:val="both"/>
      </w:pPr>
      <w:r w:rsidRPr="000440AB">
        <w:t xml:space="preserve">Facilidad de Compra y Navegación en los Sitios Web (9%): La comodidad y accesibilidad en la navegación de las plataformas de compra en línea juegan un papel crucial en la experiencia del usuario. </w:t>
      </w:r>
    </w:p>
    <w:p w14:paraId="423A6F81" w14:textId="77777777" w:rsidR="000D07F1" w:rsidRPr="000440AB" w:rsidRDefault="000D07F1" w:rsidP="000D07F1">
      <w:pPr>
        <w:pStyle w:val="Prrafodelista"/>
        <w:numPr>
          <w:ilvl w:val="0"/>
          <w:numId w:val="23"/>
        </w:numPr>
        <w:spacing w:after="5" w:line="360" w:lineRule="auto"/>
        <w:jc w:val="both"/>
      </w:pPr>
      <w:r w:rsidRPr="000440AB">
        <w:t>Política de Devoluciones y Garantías (4%): Las políticas flexibles de devolución y garantía proporcionan confianza y seguridad adicional a los consumidores al momento de realizar compras.</w:t>
      </w:r>
    </w:p>
    <w:p w14:paraId="2EC9075C" w14:textId="79144FF6" w:rsidR="000D07F1" w:rsidRDefault="000D07F1" w:rsidP="000D07F1">
      <w:pPr>
        <w:spacing w:after="5" w:line="360" w:lineRule="auto"/>
        <w:ind w:firstLine="372"/>
        <w:jc w:val="both"/>
      </w:pPr>
      <w:r w:rsidRPr="002D7916">
        <w:lastRenderedPageBreak/>
        <w:t>Factores Clave para los Dueños de Tiendas:</w:t>
      </w:r>
    </w:p>
    <w:p w14:paraId="29F6A40D" w14:textId="77777777" w:rsidR="004923DE" w:rsidRPr="000440AB" w:rsidRDefault="004923DE" w:rsidP="000D07F1">
      <w:pPr>
        <w:spacing w:after="5" w:line="360" w:lineRule="auto"/>
        <w:ind w:firstLine="372"/>
        <w:jc w:val="both"/>
      </w:pPr>
    </w:p>
    <w:p w14:paraId="46E0930C" w14:textId="17E71DB1" w:rsidR="000D07F1" w:rsidRPr="000440AB" w:rsidRDefault="000D07F1" w:rsidP="000D07F1">
      <w:pPr>
        <w:pStyle w:val="Prrafodelista"/>
        <w:numPr>
          <w:ilvl w:val="0"/>
          <w:numId w:val="24"/>
        </w:numPr>
        <w:spacing w:after="5" w:line="360" w:lineRule="auto"/>
        <w:jc w:val="both"/>
      </w:pPr>
      <w:r w:rsidRPr="000440AB">
        <w:t>Calidad Consistente de los Productos: Mantener la coherencia entre lo que se muestra y lo que se entrega es fundamental para mantener la confianza de los clientes.</w:t>
      </w:r>
    </w:p>
    <w:p w14:paraId="3B0AB907" w14:textId="0C2370AD" w:rsidR="000D07F1" w:rsidRPr="000440AB" w:rsidRDefault="000D07F1" w:rsidP="000D07F1">
      <w:pPr>
        <w:pStyle w:val="Prrafodelista"/>
        <w:numPr>
          <w:ilvl w:val="0"/>
          <w:numId w:val="24"/>
        </w:numPr>
        <w:spacing w:after="5" w:line="360" w:lineRule="auto"/>
        <w:jc w:val="both"/>
      </w:pPr>
      <w:r w:rsidRPr="000440AB">
        <w:t>Atención y Asesoría Personalizada: Brindar orientación y apoyo personalizado durante el proceso de compra ayuda a asegurar la satisfacción del cliente y la elección adecuada de tallas.</w:t>
      </w:r>
    </w:p>
    <w:p w14:paraId="4D2C862F" w14:textId="6F000E72" w:rsidR="000D07F1" w:rsidRPr="000440AB" w:rsidRDefault="000D07F1" w:rsidP="000D07F1">
      <w:pPr>
        <w:pStyle w:val="Prrafodelista"/>
        <w:numPr>
          <w:ilvl w:val="0"/>
          <w:numId w:val="24"/>
        </w:numPr>
        <w:spacing w:after="5" w:line="360" w:lineRule="auto"/>
        <w:jc w:val="both"/>
      </w:pPr>
      <w:r w:rsidRPr="000440AB">
        <w:t>Envíos Gratuitos como Estrategia de Conversión: Los envíos gratuitos se han convertido en un incentivo efectivo para motivar a los clientes a comprar con mayor frecuencia y cantidad.</w:t>
      </w:r>
    </w:p>
    <w:p w14:paraId="612188E9" w14:textId="64D5B45C" w:rsidR="003B5DEB" w:rsidRDefault="002D7916" w:rsidP="002D7916">
      <w:pPr>
        <w:spacing w:after="5" w:line="360" w:lineRule="auto"/>
        <w:ind w:left="372"/>
        <w:jc w:val="both"/>
      </w:pPr>
      <w:r>
        <w:fldChar w:fldCharType="begin"/>
      </w:r>
      <w:r>
        <w:instrText xml:space="preserve"> ADDIN ZOTERO_ITEM CSL_CITATION {"citationID":"oITcv4GZ","properties":{"formattedCitation":"({\\i{}Entrevistas a Profundidad Tiendas de Moda - Google Drive}, n.d.)","plainCitation":"(Entrevistas a Profundidad Tiendas de Moda - Google Drive, n.d.)","noteIndex":0},"citationItems":[{"id":80,"uris":["http://zotero.org/users/local/eM76VacJ/items/RBVPXJ5Y"],"itemData":{"id":80,"type":"webpage","title":"Entrevistas a Profundidad Tiendas de moda - Google Drive","URL":"https://drive.google.com/drive/folders/1oxlGI5WcP13CzoGnKLsUvnxBcziroKKX","accessed":{"date-parts":[["2023",12,29]]}}}],"schema":"https://github.com/citation-style-language/schema/raw/master/csl-citation.json"} </w:instrText>
      </w:r>
      <w:r>
        <w:fldChar w:fldCharType="separate"/>
      </w:r>
      <w:r w:rsidRPr="002D7916">
        <w:t>(</w:t>
      </w:r>
      <w:r w:rsidRPr="002D7916">
        <w:rPr>
          <w:i/>
          <w:iCs/>
        </w:rPr>
        <w:t>Entrevistas a Profundidad Tiendas de Moda - Google Drive</w:t>
      </w:r>
      <w:r w:rsidRPr="002D7916">
        <w:t xml:space="preserve">, </w:t>
      </w:r>
      <w:proofErr w:type="spellStart"/>
      <w:r w:rsidRPr="002D7916">
        <w:t>n.d</w:t>
      </w:r>
      <w:proofErr w:type="spellEnd"/>
      <w:r w:rsidRPr="002D7916">
        <w:t>.)</w:t>
      </w:r>
      <w:r>
        <w:fldChar w:fldCharType="end"/>
      </w:r>
    </w:p>
    <w:p w14:paraId="28FD0079" w14:textId="0810FD70" w:rsidR="002D7916" w:rsidRDefault="002D7916" w:rsidP="002D7916">
      <w:pPr>
        <w:spacing w:after="5" w:line="360" w:lineRule="auto"/>
        <w:ind w:left="372"/>
        <w:jc w:val="both"/>
      </w:pPr>
    </w:p>
    <w:p w14:paraId="5E3102DA" w14:textId="77777777" w:rsidR="00AA177E" w:rsidRDefault="00AA177E" w:rsidP="002D7916">
      <w:pPr>
        <w:spacing w:after="5" w:line="360" w:lineRule="auto"/>
        <w:ind w:left="372"/>
        <w:jc w:val="both"/>
      </w:pPr>
    </w:p>
    <w:p w14:paraId="5D5720C5" w14:textId="77777777" w:rsidR="00AA177E" w:rsidRDefault="00AA177E" w:rsidP="002D7916">
      <w:pPr>
        <w:spacing w:after="5" w:line="360" w:lineRule="auto"/>
        <w:ind w:left="372"/>
        <w:jc w:val="both"/>
      </w:pPr>
    </w:p>
    <w:p w14:paraId="195F7A4D" w14:textId="77777777" w:rsidR="00AA177E" w:rsidRDefault="00AA177E" w:rsidP="002D7916">
      <w:pPr>
        <w:spacing w:after="5" w:line="360" w:lineRule="auto"/>
        <w:ind w:left="372"/>
        <w:jc w:val="both"/>
      </w:pPr>
    </w:p>
    <w:p w14:paraId="5176CEF5" w14:textId="77777777" w:rsidR="00AA177E" w:rsidRDefault="00AA177E" w:rsidP="002D7916">
      <w:pPr>
        <w:spacing w:after="5" w:line="360" w:lineRule="auto"/>
        <w:ind w:left="372"/>
        <w:jc w:val="both"/>
      </w:pPr>
    </w:p>
    <w:p w14:paraId="4E5DA82B" w14:textId="77777777" w:rsidR="00AA177E" w:rsidRDefault="00AA177E" w:rsidP="002D7916">
      <w:pPr>
        <w:spacing w:after="5" w:line="360" w:lineRule="auto"/>
        <w:ind w:left="372"/>
        <w:jc w:val="both"/>
      </w:pPr>
    </w:p>
    <w:p w14:paraId="78066A5C" w14:textId="77777777" w:rsidR="00AA177E" w:rsidRDefault="00AA177E" w:rsidP="002D7916">
      <w:pPr>
        <w:spacing w:after="5" w:line="360" w:lineRule="auto"/>
        <w:ind w:left="372"/>
        <w:jc w:val="both"/>
      </w:pPr>
    </w:p>
    <w:p w14:paraId="6C17F519" w14:textId="77777777" w:rsidR="00AA177E" w:rsidRDefault="00AA177E" w:rsidP="002D7916">
      <w:pPr>
        <w:spacing w:after="5" w:line="360" w:lineRule="auto"/>
        <w:ind w:left="372"/>
        <w:jc w:val="both"/>
      </w:pPr>
    </w:p>
    <w:p w14:paraId="09A37B54" w14:textId="77777777" w:rsidR="00AA177E" w:rsidRDefault="00AA177E" w:rsidP="002D7916">
      <w:pPr>
        <w:spacing w:after="5" w:line="360" w:lineRule="auto"/>
        <w:ind w:left="372"/>
        <w:jc w:val="both"/>
      </w:pPr>
    </w:p>
    <w:p w14:paraId="2F1560EA" w14:textId="77777777" w:rsidR="00AA177E" w:rsidRDefault="00AA177E" w:rsidP="002D7916">
      <w:pPr>
        <w:spacing w:after="5" w:line="360" w:lineRule="auto"/>
        <w:ind w:left="372"/>
        <w:jc w:val="both"/>
      </w:pPr>
    </w:p>
    <w:p w14:paraId="0E47292F" w14:textId="77777777" w:rsidR="00AA177E" w:rsidRDefault="00AA177E" w:rsidP="002D7916">
      <w:pPr>
        <w:spacing w:after="5" w:line="360" w:lineRule="auto"/>
        <w:ind w:left="372"/>
        <w:jc w:val="both"/>
      </w:pPr>
    </w:p>
    <w:p w14:paraId="08EEE890" w14:textId="77777777" w:rsidR="00AA177E" w:rsidRDefault="00AA177E" w:rsidP="002D7916">
      <w:pPr>
        <w:spacing w:after="5" w:line="360" w:lineRule="auto"/>
        <w:ind w:left="372"/>
        <w:jc w:val="both"/>
      </w:pPr>
    </w:p>
    <w:p w14:paraId="1D49519C" w14:textId="77777777" w:rsidR="00AA177E" w:rsidRDefault="00AA177E" w:rsidP="002D7916">
      <w:pPr>
        <w:spacing w:after="5" w:line="360" w:lineRule="auto"/>
        <w:ind w:left="372"/>
        <w:jc w:val="both"/>
      </w:pPr>
    </w:p>
    <w:p w14:paraId="726F3557" w14:textId="77777777" w:rsidR="00AA177E" w:rsidRDefault="00AA177E" w:rsidP="002D7916">
      <w:pPr>
        <w:spacing w:after="5" w:line="360" w:lineRule="auto"/>
        <w:ind w:left="372"/>
        <w:jc w:val="both"/>
      </w:pPr>
    </w:p>
    <w:p w14:paraId="15A9C513" w14:textId="77777777" w:rsidR="00F86761" w:rsidRDefault="00F86761" w:rsidP="002D7916">
      <w:pPr>
        <w:spacing w:after="5" w:line="360" w:lineRule="auto"/>
        <w:ind w:left="372"/>
        <w:jc w:val="both"/>
      </w:pPr>
    </w:p>
    <w:p w14:paraId="1103F266" w14:textId="77777777" w:rsidR="00F86761" w:rsidRDefault="00F86761" w:rsidP="002D7916">
      <w:pPr>
        <w:spacing w:after="5" w:line="360" w:lineRule="auto"/>
        <w:ind w:left="372"/>
        <w:jc w:val="both"/>
      </w:pPr>
    </w:p>
    <w:p w14:paraId="6F937FC8" w14:textId="77777777" w:rsidR="00F86761" w:rsidRDefault="00F86761" w:rsidP="002D7916">
      <w:pPr>
        <w:spacing w:after="5" w:line="360" w:lineRule="auto"/>
        <w:ind w:left="372"/>
        <w:jc w:val="both"/>
      </w:pPr>
    </w:p>
    <w:p w14:paraId="37369B34" w14:textId="77777777" w:rsidR="00AA177E" w:rsidRPr="000440AB" w:rsidRDefault="00AA177E" w:rsidP="002D7916">
      <w:pPr>
        <w:spacing w:after="5" w:line="360" w:lineRule="auto"/>
        <w:ind w:left="372"/>
        <w:jc w:val="both"/>
      </w:pPr>
    </w:p>
    <w:p w14:paraId="4AC8FB57" w14:textId="06681874" w:rsidR="003B5DEB" w:rsidRPr="000440AB" w:rsidRDefault="003B5DEB" w:rsidP="000D07F1">
      <w:pPr>
        <w:pStyle w:val="T3"/>
        <w:numPr>
          <w:ilvl w:val="2"/>
          <w:numId w:val="23"/>
        </w:numPr>
      </w:pPr>
      <w:bookmarkStart w:id="141" w:name="_Toc159010506"/>
      <w:r w:rsidRPr="000440AB">
        <w:lastRenderedPageBreak/>
        <w:t xml:space="preserve">¿CUÁL ES LA PERCEPCIÓN DE LA SEGURIDAD EN EL PROCESO DE COMPRA EN LÍNEA DE LOS </w:t>
      </w:r>
      <w:r w:rsidR="003C7C30" w:rsidRPr="003C7C30">
        <w:rPr>
          <w:i/>
        </w:rPr>
        <w:t>MILLENNIALS</w:t>
      </w:r>
      <w:r w:rsidRPr="000440AB">
        <w:t xml:space="preserve"> DEL DISTRITO CENTRAL SOBRE LAS MIPYMES HONDUREÑAS DEL SECTOR MODA?</w:t>
      </w:r>
      <w:bookmarkEnd w:id="141"/>
    </w:p>
    <w:p w14:paraId="3A470BC3" w14:textId="59B3D382" w:rsidR="000D07F1" w:rsidRPr="000440AB" w:rsidRDefault="00AA177E" w:rsidP="000D07F1">
      <w:pPr>
        <w:pStyle w:val="T3"/>
      </w:pPr>
      <w:bookmarkStart w:id="142" w:name="_Toc159010507"/>
      <w:r w:rsidRPr="000440AB">
        <w:rPr>
          <w:noProof/>
        </w:rPr>
        <w:drawing>
          <wp:anchor distT="0" distB="0" distL="114300" distR="114300" simplePos="0" relativeHeight="252003328" behindDoc="0" locked="0" layoutInCell="1" allowOverlap="1" wp14:anchorId="3E9246AA" wp14:editId="0C839637">
            <wp:simplePos x="0" y="0"/>
            <wp:positionH relativeFrom="margin">
              <wp:posOffset>593032</wp:posOffset>
            </wp:positionH>
            <wp:positionV relativeFrom="margin">
              <wp:posOffset>606425</wp:posOffset>
            </wp:positionV>
            <wp:extent cx="4831715" cy="3241675"/>
            <wp:effectExtent l="0" t="0" r="6985" b="0"/>
            <wp:wrapSquare wrapText="bothSides"/>
            <wp:docPr id="558646714" name="Imagen 1" descr="Team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646714" name="Imagen 1" descr="Teams&#10;&#10;Descripción generada automáticamente"/>
                    <pic:cNvPicPr/>
                  </pic:nvPicPr>
                  <pic:blipFill>
                    <a:blip r:embed="rId42">
                      <a:extLst>
                        <a:ext uri="{28A0092B-C50C-407E-A947-70E740481C1C}">
                          <a14:useLocalDpi xmlns:a14="http://schemas.microsoft.com/office/drawing/2010/main" val="0"/>
                        </a:ext>
                      </a:extLst>
                    </a:blip>
                    <a:stretch>
                      <a:fillRect/>
                    </a:stretch>
                  </pic:blipFill>
                  <pic:spPr>
                    <a:xfrm>
                      <a:off x="0" y="0"/>
                      <a:ext cx="4831715" cy="3241675"/>
                    </a:xfrm>
                    <a:prstGeom prst="rect">
                      <a:avLst/>
                    </a:prstGeom>
                  </pic:spPr>
                </pic:pic>
              </a:graphicData>
            </a:graphic>
            <wp14:sizeRelH relativeFrom="margin">
              <wp14:pctWidth>0</wp14:pctWidth>
            </wp14:sizeRelH>
            <wp14:sizeRelV relativeFrom="margin">
              <wp14:pctHeight>0</wp14:pctHeight>
            </wp14:sizeRelV>
          </wp:anchor>
        </w:drawing>
      </w:r>
      <w:bookmarkEnd w:id="142"/>
    </w:p>
    <w:p w14:paraId="095F9366" w14:textId="147B4FDF" w:rsidR="000D07F1" w:rsidRPr="000440AB" w:rsidRDefault="000D07F1" w:rsidP="000D07F1">
      <w:pPr>
        <w:pStyle w:val="T3"/>
      </w:pPr>
    </w:p>
    <w:p w14:paraId="1A618262" w14:textId="234FD98B" w:rsidR="000D07F1" w:rsidRPr="000440AB" w:rsidRDefault="000D07F1" w:rsidP="000D07F1">
      <w:pPr>
        <w:pStyle w:val="T3"/>
      </w:pPr>
    </w:p>
    <w:p w14:paraId="3858496A" w14:textId="5C427959" w:rsidR="000D07F1" w:rsidRPr="000440AB" w:rsidRDefault="000D07F1" w:rsidP="000D07F1">
      <w:pPr>
        <w:pStyle w:val="T3"/>
      </w:pPr>
    </w:p>
    <w:p w14:paraId="3EE1DABC" w14:textId="4828AE5B" w:rsidR="00833492" w:rsidRPr="000440AB" w:rsidRDefault="00833492" w:rsidP="000D07F1">
      <w:pPr>
        <w:pStyle w:val="T3"/>
      </w:pPr>
    </w:p>
    <w:p w14:paraId="53DB601C" w14:textId="4DF924D7" w:rsidR="00833492" w:rsidRPr="000440AB" w:rsidRDefault="00833492" w:rsidP="000D07F1">
      <w:pPr>
        <w:pStyle w:val="T3"/>
      </w:pPr>
    </w:p>
    <w:p w14:paraId="65D17900" w14:textId="60643F7A" w:rsidR="00833492" w:rsidRPr="000440AB" w:rsidRDefault="00833492" w:rsidP="000D07F1">
      <w:pPr>
        <w:pStyle w:val="T3"/>
      </w:pPr>
    </w:p>
    <w:p w14:paraId="34048722" w14:textId="7D1501EB" w:rsidR="000D07F1" w:rsidRPr="000440AB" w:rsidRDefault="000D07F1" w:rsidP="000D07F1">
      <w:pPr>
        <w:pStyle w:val="T3"/>
      </w:pPr>
    </w:p>
    <w:p w14:paraId="0E2BE83A" w14:textId="71BCC570" w:rsidR="000D07F1" w:rsidRPr="000440AB" w:rsidRDefault="000D07F1" w:rsidP="000D07F1">
      <w:pPr>
        <w:pStyle w:val="T3"/>
      </w:pPr>
    </w:p>
    <w:p w14:paraId="6255C08F" w14:textId="28A0C0A9" w:rsidR="00833492" w:rsidRPr="000440AB" w:rsidRDefault="00833492" w:rsidP="000B694D">
      <w:pPr>
        <w:pStyle w:val="FIGURAS"/>
      </w:pPr>
      <w:bookmarkStart w:id="143" w:name="_Toc153971268"/>
    </w:p>
    <w:p w14:paraId="540581FB" w14:textId="71AE7260" w:rsidR="00833492" w:rsidRPr="000440AB" w:rsidRDefault="00833492" w:rsidP="000B694D">
      <w:pPr>
        <w:pStyle w:val="FIGURAS"/>
      </w:pPr>
    </w:p>
    <w:p w14:paraId="439BE4D5" w14:textId="3D785C3F" w:rsidR="00833492" w:rsidRPr="000440AB" w:rsidRDefault="00833492" w:rsidP="000B694D">
      <w:pPr>
        <w:pStyle w:val="FIGURAS"/>
      </w:pPr>
    </w:p>
    <w:p w14:paraId="678D53CF" w14:textId="77777777" w:rsidR="00833492" w:rsidRPr="000440AB" w:rsidRDefault="00833492" w:rsidP="000B694D">
      <w:pPr>
        <w:pStyle w:val="FIGURAS"/>
      </w:pPr>
    </w:p>
    <w:p w14:paraId="3F75F3E8" w14:textId="77777777" w:rsidR="00833492" w:rsidRPr="000440AB" w:rsidRDefault="00833492" w:rsidP="000B694D">
      <w:pPr>
        <w:pStyle w:val="FIGURAS"/>
      </w:pPr>
    </w:p>
    <w:p w14:paraId="43D730C9" w14:textId="77777777" w:rsidR="00833492" w:rsidRPr="000440AB" w:rsidRDefault="00833492" w:rsidP="000B694D">
      <w:pPr>
        <w:pStyle w:val="FIGURAS"/>
      </w:pPr>
    </w:p>
    <w:p w14:paraId="4F177DB5" w14:textId="483277F9" w:rsidR="000B6F17" w:rsidRPr="000440AB" w:rsidRDefault="00B24526" w:rsidP="000B694D">
      <w:pPr>
        <w:pStyle w:val="FIGURAS"/>
      </w:pPr>
      <w:r w:rsidRPr="000440AB">
        <w:t>Figura</w:t>
      </w:r>
      <w:r w:rsidR="000B694D" w:rsidRPr="000440AB">
        <w:t xml:space="preserve"> </w:t>
      </w:r>
      <w:r w:rsidR="000440AB">
        <w:t>10</w:t>
      </w:r>
      <w:r w:rsidR="000B694D" w:rsidRPr="000440AB">
        <w:t>.</w:t>
      </w:r>
      <w:r w:rsidRPr="000440AB">
        <w:t xml:space="preserve"> Percepción de </w:t>
      </w:r>
      <w:r w:rsidR="000D07F1" w:rsidRPr="000440AB">
        <w:t xml:space="preserve">seguridad y </w:t>
      </w:r>
      <w:r w:rsidRPr="000440AB">
        <w:t>c</w:t>
      </w:r>
      <w:r w:rsidR="004179E1" w:rsidRPr="000440AB">
        <w:t xml:space="preserve">onfianza </w:t>
      </w:r>
      <w:r w:rsidR="000B6F17" w:rsidRPr="000440AB">
        <w:t>del proceso</w:t>
      </w:r>
      <w:r w:rsidR="004179E1" w:rsidRPr="000440AB">
        <w:t xml:space="preserve"> </w:t>
      </w:r>
      <w:r w:rsidRPr="000440AB">
        <w:t xml:space="preserve">de compra </w:t>
      </w:r>
      <w:r w:rsidR="004179E1" w:rsidRPr="000440AB">
        <w:t>en línea</w:t>
      </w:r>
      <w:bookmarkEnd w:id="143"/>
    </w:p>
    <w:p w14:paraId="048E5532" w14:textId="00176E9E" w:rsidR="007E2996" w:rsidRPr="000440AB" w:rsidRDefault="007E2996" w:rsidP="007E2996">
      <w:pPr>
        <w:jc w:val="both"/>
      </w:pPr>
      <w:r w:rsidRPr="000440AB">
        <w:t xml:space="preserve">Fuente: </w:t>
      </w:r>
      <w:r w:rsidR="003C7C30" w:rsidRPr="003C7C30">
        <w:t xml:space="preserve">(Desafíos de las MIPYMES de moda, para potenciar la compra en línea entre </w:t>
      </w:r>
      <w:r w:rsidR="003C7C30" w:rsidRPr="003C7C30">
        <w:rPr>
          <w:i/>
        </w:rPr>
        <w:t>millennials</w:t>
      </w:r>
      <w:r w:rsidR="003C7C30" w:rsidRPr="003C7C30">
        <w:t xml:space="preserve"> del Distrito Central, Honduras en el 2023)</w:t>
      </w:r>
    </w:p>
    <w:p w14:paraId="3759DC11" w14:textId="6AAE72D7" w:rsidR="00FA2ED0" w:rsidRPr="000440AB" w:rsidRDefault="00FA2ED0" w:rsidP="00FA5908">
      <w:pPr>
        <w:spacing w:after="5" w:line="360" w:lineRule="auto"/>
        <w:jc w:val="both"/>
      </w:pPr>
    </w:p>
    <w:p w14:paraId="3DEC4B48" w14:textId="507127D4" w:rsidR="00C324F0" w:rsidRPr="000440AB" w:rsidRDefault="00C324F0" w:rsidP="00C324F0">
      <w:pPr>
        <w:spacing w:after="5" w:line="360" w:lineRule="auto"/>
        <w:ind w:firstLine="372"/>
        <w:jc w:val="both"/>
      </w:pPr>
      <w:r w:rsidRPr="000440AB">
        <w:t xml:space="preserve">El estudio buscó comprender la percepción de seguridad </w:t>
      </w:r>
      <w:r w:rsidR="000B23D9" w:rsidRPr="000440AB">
        <w:t xml:space="preserve">y confianza </w:t>
      </w:r>
      <w:r w:rsidRPr="000440AB">
        <w:t xml:space="preserve">en el proceso de compra en línea de los </w:t>
      </w:r>
      <w:r w:rsidR="003C7C30" w:rsidRPr="003C7C30">
        <w:rPr>
          <w:i/>
        </w:rPr>
        <w:t>millennials</w:t>
      </w:r>
      <w:r w:rsidRPr="000440AB">
        <w:t xml:space="preserve"> en el Distrito Central con respecto a las (MIPYMES) hondureñas del sector moda. Los resultados revelan una percepción positiva en cuanto a la seguridad y confianza en los procesos de compra en línea con respecto a estas MIPYMES.</w:t>
      </w:r>
    </w:p>
    <w:p w14:paraId="2D10EDC9" w14:textId="229E8E6C" w:rsidR="00C324F0" w:rsidRPr="000440AB" w:rsidRDefault="00C324F0" w:rsidP="00C324F0">
      <w:pPr>
        <w:spacing w:after="5" w:line="360" w:lineRule="auto"/>
        <w:ind w:firstLine="372"/>
        <w:jc w:val="both"/>
      </w:pPr>
    </w:p>
    <w:p w14:paraId="5757545C" w14:textId="67C12DFA" w:rsidR="007D0704" w:rsidRPr="000440AB" w:rsidRDefault="00C324F0" w:rsidP="00C324F0">
      <w:pPr>
        <w:spacing w:after="5" w:line="360" w:lineRule="auto"/>
        <w:ind w:firstLine="372"/>
        <w:jc w:val="both"/>
      </w:pPr>
      <w:r w:rsidRPr="000440AB">
        <w:t xml:space="preserve">En términos de confianza hacia </w:t>
      </w:r>
      <w:r w:rsidR="000B23D9" w:rsidRPr="000440AB">
        <w:t xml:space="preserve">los métodos de pago en </w:t>
      </w:r>
      <w:r w:rsidRPr="000440AB">
        <w:t xml:space="preserve">proceso de compra en línea, se observa que el </w:t>
      </w:r>
      <w:r w:rsidR="000B23D9" w:rsidRPr="000440AB">
        <w:t>62</w:t>
      </w:r>
      <w:r w:rsidRPr="000440AB">
        <w:t xml:space="preserve">% de los </w:t>
      </w:r>
      <w:r w:rsidR="003C7C30" w:rsidRPr="003C7C30">
        <w:rPr>
          <w:i/>
        </w:rPr>
        <w:t>millennials</w:t>
      </w:r>
      <w:r w:rsidRPr="000440AB">
        <w:t xml:space="preserve"> considera confiable</w:t>
      </w:r>
      <w:r w:rsidR="000B23D9" w:rsidRPr="000440AB">
        <w:t xml:space="preserve"> el pago por transferencia electrónica</w:t>
      </w:r>
      <w:r w:rsidRPr="000440AB">
        <w:t xml:space="preserve">, mientras que un </w:t>
      </w:r>
      <w:r w:rsidR="000B23D9" w:rsidRPr="000440AB">
        <w:t>15</w:t>
      </w:r>
      <w:r w:rsidRPr="000440AB">
        <w:t>%</w:t>
      </w:r>
      <w:r w:rsidR="000B23D9" w:rsidRPr="000440AB">
        <w:t xml:space="preserve"> indica con confiable el pago en efectivo y e13% y 10% los pagos por tarjeta de crédito y débito. </w:t>
      </w:r>
    </w:p>
    <w:p w14:paraId="1E6AE9EF" w14:textId="1D3DDE0B" w:rsidR="007D0704" w:rsidRPr="000440AB" w:rsidRDefault="007D0704" w:rsidP="00C324F0">
      <w:pPr>
        <w:spacing w:after="5" w:line="360" w:lineRule="auto"/>
        <w:ind w:firstLine="372"/>
        <w:jc w:val="both"/>
      </w:pPr>
      <w:r w:rsidRPr="000440AB">
        <w:t xml:space="preserve">En el Distrito Central, el 49% de los </w:t>
      </w:r>
      <w:r w:rsidR="003C7C30" w:rsidRPr="003C7C30">
        <w:rPr>
          <w:i/>
        </w:rPr>
        <w:t>millennials</w:t>
      </w:r>
      <w:r w:rsidRPr="000440AB">
        <w:t xml:space="preserve"> prefieren la transferencia como método de pago. Las empresas optan por este método debido a la familiaridad </w:t>
      </w:r>
      <w:r w:rsidR="00E53D96">
        <w:t>con este método</w:t>
      </w:r>
      <w:r w:rsidRPr="000440AB">
        <w:t xml:space="preserve">, su facilidad y la sensación de seguridad que brinda durante las transacciones. Además de las facilidades que </w:t>
      </w:r>
      <w:r w:rsidRPr="000440AB">
        <w:lastRenderedPageBreak/>
        <w:t>brindan los bancos con la ampliación de servicios de banca en línea, y la educación financiera para el uso correcto de sus plataformas bancarias.</w:t>
      </w:r>
    </w:p>
    <w:p w14:paraId="4FF2FFDA" w14:textId="0B8C3F74" w:rsidR="00C324F0" w:rsidRPr="000440AB" w:rsidRDefault="00C324F0" w:rsidP="00C324F0">
      <w:pPr>
        <w:spacing w:after="5" w:line="360" w:lineRule="auto"/>
        <w:ind w:firstLine="372"/>
        <w:jc w:val="both"/>
      </w:pPr>
      <w:r w:rsidRPr="000440AB">
        <w:t>En lo que respecta a la seguridad al compartir información durante el proceso de compra en línea, el 3</w:t>
      </w:r>
      <w:r w:rsidR="000B23D9" w:rsidRPr="000440AB">
        <w:t>4</w:t>
      </w:r>
      <w:r w:rsidRPr="000440AB">
        <w:t>% de los encuestados expresó sentirse neutral, lo que indica una percepción mixta de seguridad, evidenciando la existencia de áreas para mejorar la confianza en la protección de la información durante estas transacciones de pago en línea.</w:t>
      </w:r>
    </w:p>
    <w:p w14:paraId="7F1A967A" w14:textId="77777777" w:rsidR="00C61ABF" w:rsidRPr="000440AB" w:rsidRDefault="00C61ABF" w:rsidP="00E04C28">
      <w:pPr>
        <w:spacing w:after="5" w:line="360" w:lineRule="auto"/>
        <w:jc w:val="both"/>
      </w:pPr>
    </w:p>
    <w:p w14:paraId="5FA7ED5C" w14:textId="382135E5" w:rsidR="00B736F0" w:rsidRPr="000440AB" w:rsidRDefault="005E5DC5" w:rsidP="0012474C">
      <w:pPr>
        <w:spacing w:after="5" w:line="360" w:lineRule="auto"/>
        <w:ind w:firstLine="360"/>
        <w:jc w:val="both"/>
      </w:pPr>
      <w:r w:rsidRPr="00D71CF1">
        <w:t>En cuanto a los aspectos que dueños de tienda mencionan para mejorar l</w:t>
      </w:r>
      <w:r w:rsidR="00B736F0" w:rsidRPr="00D71CF1">
        <w:t xml:space="preserve">a percepción de la seguridad de la compra en línea </w:t>
      </w:r>
      <w:r w:rsidRPr="00D71CF1">
        <w:t>con sus clientes son:</w:t>
      </w:r>
      <w:r w:rsidR="00B736F0" w:rsidRPr="000440AB">
        <w:t xml:space="preserve"> </w:t>
      </w:r>
    </w:p>
    <w:p w14:paraId="729FB2E3" w14:textId="12E55243" w:rsidR="00B736F0" w:rsidRPr="000440AB" w:rsidRDefault="005E5DC5">
      <w:pPr>
        <w:pStyle w:val="Prrafodelista"/>
        <w:numPr>
          <w:ilvl w:val="0"/>
          <w:numId w:val="6"/>
        </w:numPr>
        <w:spacing w:after="5" w:line="360" w:lineRule="auto"/>
        <w:jc w:val="both"/>
      </w:pPr>
      <w:r w:rsidRPr="000440AB">
        <w:t xml:space="preserve">Humanizar su contenido, mostrarse tal cual es, tener presencia activa en sus redes sociales, publicar contenido con frecuencia, sobre todo en historias que los pedidos han sido entregados, historias de clientes que ha usado sus productos, estas prácticas </w:t>
      </w:r>
      <w:r w:rsidR="00B736F0" w:rsidRPr="000440AB">
        <w:t>contribuyen a fortalecer la confianza del cliente, especialmente en un entorno en el que no se cuenta con un local físico.</w:t>
      </w:r>
    </w:p>
    <w:p w14:paraId="0C3382AE" w14:textId="12165F40" w:rsidR="00DA501A" w:rsidRPr="000440AB" w:rsidRDefault="005E5DC5">
      <w:pPr>
        <w:pStyle w:val="Prrafodelista"/>
        <w:numPr>
          <w:ilvl w:val="0"/>
          <w:numId w:val="6"/>
        </w:numPr>
        <w:spacing w:after="5" w:line="360" w:lineRule="auto"/>
        <w:jc w:val="both"/>
      </w:pPr>
      <w:r w:rsidRPr="000440AB">
        <w:t>También mencionan los dueños de tiendas de moda, que l</w:t>
      </w:r>
      <w:r w:rsidR="00B736F0" w:rsidRPr="000440AB">
        <w:t>a falta de ubicación física genera inquietudes en algunos clientes,</w:t>
      </w:r>
      <w:r w:rsidRPr="000440AB">
        <w:t xml:space="preserve"> por el tema de querer medirse las prendas, pasar por el producto. En cuanto a formas de pago algunos han facilitado el pago por tarjetas</w:t>
      </w:r>
      <w:r w:rsidR="00B736F0" w:rsidRPr="000440AB">
        <w:t xml:space="preserve"> de </w:t>
      </w:r>
      <w:r w:rsidRPr="000440AB">
        <w:t>crédito,</w:t>
      </w:r>
      <w:r w:rsidR="00B736F0" w:rsidRPr="000440AB">
        <w:t xml:space="preserve"> </w:t>
      </w:r>
      <w:r w:rsidRPr="000440AB">
        <w:t xml:space="preserve">pero siempre hay </w:t>
      </w:r>
      <w:r w:rsidR="00B736F0" w:rsidRPr="000440AB">
        <w:t xml:space="preserve">cierta inseguridad por desconfianza, pero más por la falta de conocimiento en el uso y funcionamiento de uso de este método. Abordar estas preocupaciones mediante una comunicación clara y ofreciendo alternativas de pago </w:t>
      </w:r>
      <w:r w:rsidR="00B509A8" w:rsidRPr="000440AB">
        <w:t xml:space="preserve">confiables y seguras, </w:t>
      </w:r>
      <w:r w:rsidR="00B736F0" w:rsidRPr="000440AB">
        <w:t>puede ser clave para mejorar la confianza del cliente.</w:t>
      </w:r>
    </w:p>
    <w:p w14:paraId="7FD764A6" w14:textId="40FFB19C" w:rsidR="00B736F0" w:rsidRDefault="005E5DC5">
      <w:pPr>
        <w:pStyle w:val="Prrafodelista"/>
        <w:numPr>
          <w:ilvl w:val="0"/>
          <w:numId w:val="6"/>
        </w:numPr>
        <w:spacing w:after="5" w:line="360" w:lineRule="auto"/>
        <w:jc w:val="both"/>
      </w:pPr>
      <w:r w:rsidRPr="000440AB">
        <w:t>Ellos afirman que</w:t>
      </w:r>
      <w:r w:rsidR="00B736F0" w:rsidRPr="000440AB">
        <w:t xml:space="preserve"> </w:t>
      </w:r>
      <w:r w:rsidRPr="000440AB">
        <w:t>l</w:t>
      </w:r>
      <w:r w:rsidR="00B736F0" w:rsidRPr="000440AB">
        <w:t>a seguridad y confianza se enfocan en la entrega de</w:t>
      </w:r>
      <w:r w:rsidRPr="000440AB">
        <w:t xml:space="preserve"> un servicio al cliente oportuno con una</w:t>
      </w:r>
      <w:r w:rsidR="00B736F0" w:rsidRPr="000440AB">
        <w:t xml:space="preserve"> asesoría p</w:t>
      </w:r>
      <w:r w:rsidRPr="000440AB">
        <w:t>ersonalizada,</w:t>
      </w:r>
      <w:r w:rsidR="00B736F0" w:rsidRPr="000440AB">
        <w:t xml:space="preserve"> para que el cliente esté seguro sobre la utilidad</w:t>
      </w:r>
      <w:r w:rsidRPr="000440AB">
        <w:t xml:space="preserve"> y la información </w:t>
      </w:r>
      <w:r w:rsidR="00B736F0" w:rsidRPr="000440AB">
        <w:t xml:space="preserve">del producto. </w:t>
      </w:r>
      <w:r w:rsidRPr="000440AB">
        <w:t xml:space="preserve">Además de </w:t>
      </w:r>
      <w:r w:rsidR="00B736F0" w:rsidRPr="000440AB">
        <w:t xml:space="preserve">retroalimentación positiva en redes sociales por la satisfacción </w:t>
      </w:r>
      <w:r w:rsidRPr="000440AB">
        <w:t xml:space="preserve">y recomendaciones </w:t>
      </w:r>
      <w:r w:rsidR="00B736F0" w:rsidRPr="000440AB">
        <w:t>de los clientes también se destaca como un factor clave para generar confianza en línea.</w:t>
      </w:r>
    </w:p>
    <w:p w14:paraId="06311456" w14:textId="14B01BB5" w:rsidR="002D7916" w:rsidRPr="000440AB" w:rsidRDefault="002D7916" w:rsidP="002D7916">
      <w:pPr>
        <w:spacing w:after="5" w:line="360" w:lineRule="auto"/>
        <w:ind w:left="360" w:firstLine="348"/>
        <w:jc w:val="both"/>
      </w:pPr>
      <w:r>
        <w:fldChar w:fldCharType="begin"/>
      </w:r>
      <w:r>
        <w:instrText xml:space="preserve"> ADDIN ZOTERO_ITEM CSL_CITATION {"citationID":"JPEuTs04","properties":{"formattedCitation":"({\\i{}Entrevistas a Profundidad Tiendas de Moda - Google Drive}, n.d.)","plainCitation":"(Entrevistas a Profundidad Tiendas de Moda - Google Drive, n.d.)","noteIndex":0},"citationItems":[{"id":80,"uris":["http://zotero.org/users/local/eM76VacJ/items/RBVPXJ5Y"],"itemData":{"id":80,"type":"webpage","title":"Entrevistas a Profundidad Tiendas de moda - Google Drive","URL":"https://drive.google.com/drive/folders/1oxlGI5WcP13CzoGnKLsUvnxBcziroKKX","accessed":{"date-parts":[["2023",12,29]]}}}],"schema":"https://github.com/citation-style-language/schema/raw/master/csl-citation.json"} </w:instrText>
      </w:r>
      <w:r>
        <w:fldChar w:fldCharType="separate"/>
      </w:r>
      <w:r w:rsidRPr="002D7916">
        <w:t>(</w:t>
      </w:r>
      <w:r w:rsidRPr="002D7916">
        <w:rPr>
          <w:i/>
          <w:iCs/>
        </w:rPr>
        <w:t>Entrevistas a Profundidad Tiendas de Moda - Google Drive</w:t>
      </w:r>
      <w:r w:rsidRPr="002D7916">
        <w:t xml:space="preserve">, </w:t>
      </w:r>
      <w:proofErr w:type="spellStart"/>
      <w:r w:rsidRPr="002D7916">
        <w:t>n.d</w:t>
      </w:r>
      <w:proofErr w:type="spellEnd"/>
      <w:r w:rsidRPr="002D7916">
        <w:t>.)</w:t>
      </w:r>
      <w:r>
        <w:fldChar w:fldCharType="end"/>
      </w:r>
    </w:p>
    <w:p w14:paraId="19A06467" w14:textId="180DB450" w:rsidR="00B736F0" w:rsidRPr="000440AB" w:rsidRDefault="00B736F0" w:rsidP="0012474C">
      <w:pPr>
        <w:spacing w:after="5" w:line="360" w:lineRule="auto"/>
        <w:ind w:left="360" w:firstLine="348"/>
        <w:jc w:val="both"/>
      </w:pPr>
      <w:r w:rsidRPr="000440AB">
        <w:t xml:space="preserve">En base a estas percepciones, las empresas del sector moda podrían mejorar su imagen en línea enfocándose en aspectos como la transparencia en la identidad de la empresa, la claridad en la comunicación sobre la ubicación y métodos de pago, así como en ofrecer un servicio </w:t>
      </w:r>
      <w:r w:rsidRPr="000440AB">
        <w:lastRenderedPageBreak/>
        <w:t>centrado en la satisfacción del cliente para construir y fortalecer la confianza en el proceso de compra en línea.</w:t>
      </w:r>
    </w:p>
    <w:p w14:paraId="7441CD28" w14:textId="550496A1" w:rsidR="006B45FC" w:rsidRPr="000440AB" w:rsidRDefault="0026728D" w:rsidP="000831EC">
      <w:pPr>
        <w:pStyle w:val="T3"/>
      </w:pPr>
      <w:bookmarkStart w:id="144" w:name="_Toc159010508"/>
      <w:r w:rsidRPr="000440AB">
        <w:rPr>
          <w:b/>
          <w:bCs/>
          <w:noProof/>
        </w:rPr>
        <w:drawing>
          <wp:anchor distT="0" distB="0" distL="114300" distR="114300" simplePos="0" relativeHeight="252004352" behindDoc="0" locked="0" layoutInCell="1" allowOverlap="1" wp14:anchorId="26911AAC" wp14:editId="2765D8BF">
            <wp:simplePos x="0" y="0"/>
            <wp:positionH relativeFrom="margin">
              <wp:posOffset>557299</wp:posOffset>
            </wp:positionH>
            <wp:positionV relativeFrom="margin">
              <wp:posOffset>1399771</wp:posOffset>
            </wp:positionV>
            <wp:extent cx="5170805" cy="2891790"/>
            <wp:effectExtent l="0" t="0" r="0" b="3810"/>
            <wp:wrapSquare wrapText="bothSides"/>
            <wp:docPr id="1901819390" name="Imagen 1" descr="Aplicación&#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1819390" name="Imagen 1" descr="Aplicación&#10;&#10;Descripción generada automáticamente con confianza media"/>
                    <pic:cNvPicPr/>
                  </pic:nvPicPr>
                  <pic:blipFill rotWithShape="1">
                    <a:blip r:embed="rId43">
                      <a:extLst>
                        <a:ext uri="{28A0092B-C50C-407E-A947-70E740481C1C}">
                          <a14:useLocalDpi xmlns:a14="http://schemas.microsoft.com/office/drawing/2010/main" val="0"/>
                        </a:ext>
                      </a:extLst>
                    </a:blip>
                    <a:srcRect t="5128"/>
                    <a:stretch/>
                  </pic:blipFill>
                  <pic:spPr bwMode="auto">
                    <a:xfrm>
                      <a:off x="0" y="0"/>
                      <a:ext cx="5170805" cy="28917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77DEA" w:rsidRPr="000440AB">
        <w:t>4.</w:t>
      </w:r>
      <w:r w:rsidR="000831EC" w:rsidRPr="000440AB">
        <w:t>1.</w:t>
      </w:r>
      <w:r w:rsidR="00877DEA" w:rsidRPr="000440AB">
        <w:t xml:space="preserve">4 ¿CÓMO PUEDEN LAS MIPYMES DEL SECTOR MODA MEJORAR LA EXPERIENCIA DE COMPRA EN LÍNEA PARA LOS </w:t>
      </w:r>
      <w:r w:rsidR="003C7C30" w:rsidRPr="003C7C30">
        <w:rPr>
          <w:i/>
        </w:rPr>
        <w:t>MILLENNIALS</w:t>
      </w:r>
      <w:r w:rsidR="00877DEA" w:rsidRPr="000440AB">
        <w:t xml:space="preserve"> DEL DISTRITO CENTRAL, DESDE LA BÚSQUEDA DE PRODUCTOS HASTA LA ENTREGA Y EL SERVICIO POSTVENTA?</w:t>
      </w:r>
      <w:bookmarkEnd w:id="144"/>
    </w:p>
    <w:p w14:paraId="4C387261" w14:textId="77777777" w:rsidR="007D0704" w:rsidRDefault="007D0704" w:rsidP="0026728D">
      <w:pPr>
        <w:spacing w:after="5" w:line="360" w:lineRule="auto"/>
        <w:jc w:val="both"/>
        <w:rPr>
          <w:b/>
          <w:bCs/>
        </w:rPr>
      </w:pPr>
    </w:p>
    <w:p w14:paraId="570429C0" w14:textId="77777777" w:rsidR="0026728D" w:rsidRDefault="0026728D" w:rsidP="0026728D">
      <w:pPr>
        <w:spacing w:after="5" w:line="360" w:lineRule="auto"/>
        <w:jc w:val="both"/>
        <w:rPr>
          <w:b/>
          <w:bCs/>
        </w:rPr>
      </w:pPr>
    </w:p>
    <w:p w14:paraId="21AA8EF0" w14:textId="77777777" w:rsidR="0026728D" w:rsidRDefault="0026728D" w:rsidP="0026728D">
      <w:pPr>
        <w:spacing w:after="5" w:line="360" w:lineRule="auto"/>
        <w:jc w:val="both"/>
        <w:rPr>
          <w:b/>
          <w:bCs/>
        </w:rPr>
      </w:pPr>
    </w:p>
    <w:p w14:paraId="0DBAEC6B" w14:textId="77777777" w:rsidR="0026728D" w:rsidRDefault="0026728D" w:rsidP="0026728D">
      <w:pPr>
        <w:spacing w:after="5" w:line="360" w:lineRule="auto"/>
        <w:jc w:val="both"/>
        <w:rPr>
          <w:b/>
          <w:bCs/>
        </w:rPr>
      </w:pPr>
    </w:p>
    <w:p w14:paraId="37FFD93D" w14:textId="77777777" w:rsidR="0026728D" w:rsidRDefault="0026728D" w:rsidP="0026728D">
      <w:pPr>
        <w:spacing w:after="5" w:line="360" w:lineRule="auto"/>
        <w:jc w:val="both"/>
        <w:rPr>
          <w:b/>
          <w:bCs/>
        </w:rPr>
      </w:pPr>
    </w:p>
    <w:p w14:paraId="1396862A" w14:textId="77777777" w:rsidR="0026728D" w:rsidRDefault="0026728D" w:rsidP="0026728D">
      <w:pPr>
        <w:spacing w:after="5" w:line="360" w:lineRule="auto"/>
        <w:jc w:val="both"/>
        <w:rPr>
          <w:b/>
          <w:bCs/>
        </w:rPr>
      </w:pPr>
    </w:p>
    <w:p w14:paraId="48A91B34" w14:textId="77777777" w:rsidR="0026728D" w:rsidRDefault="0026728D" w:rsidP="0026728D">
      <w:pPr>
        <w:spacing w:after="5" w:line="360" w:lineRule="auto"/>
        <w:jc w:val="both"/>
        <w:rPr>
          <w:b/>
          <w:bCs/>
        </w:rPr>
      </w:pPr>
    </w:p>
    <w:p w14:paraId="2F455D5C" w14:textId="77777777" w:rsidR="0026728D" w:rsidRDefault="0026728D" w:rsidP="0026728D">
      <w:pPr>
        <w:spacing w:after="5" w:line="360" w:lineRule="auto"/>
        <w:jc w:val="both"/>
        <w:rPr>
          <w:b/>
          <w:bCs/>
        </w:rPr>
      </w:pPr>
    </w:p>
    <w:p w14:paraId="5526E639" w14:textId="77777777" w:rsidR="0026728D" w:rsidRDefault="0026728D" w:rsidP="0026728D">
      <w:pPr>
        <w:spacing w:after="5" w:line="360" w:lineRule="auto"/>
        <w:jc w:val="both"/>
        <w:rPr>
          <w:b/>
          <w:bCs/>
        </w:rPr>
      </w:pPr>
    </w:p>
    <w:p w14:paraId="79E828DD" w14:textId="77777777" w:rsidR="0026728D" w:rsidRDefault="0026728D" w:rsidP="0026728D">
      <w:pPr>
        <w:spacing w:after="5" w:line="360" w:lineRule="auto"/>
        <w:jc w:val="both"/>
        <w:rPr>
          <w:b/>
          <w:bCs/>
        </w:rPr>
      </w:pPr>
    </w:p>
    <w:p w14:paraId="30A673BF" w14:textId="77777777" w:rsidR="0026728D" w:rsidRPr="0026728D" w:rsidRDefault="0026728D" w:rsidP="0026728D">
      <w:pPr>
        <w:spacing w:after="5" w:line="360" w:lineRule="auto"/>
        <w:jc w:val="both"/>
        <w:rPr>
          <w:b/>
          <w:bCs/>
        </w:rPr>
      </w:pPr>
    </w:p>
    <w:p w14:paraId="180F38F9" w14:textId="77777777" w:rsidR="007D0704" w:rsidRPr="000440AB" w:rsidRDefault="007D0704" w:rsidP="000B694D">
      <w:pPr>
        <w:pStyle w:val="FIGURAS"/>
      </w:pPr>
      <w:bookmarkStart w:id="145" w:name="_Toc153971269"/>
    </w:p>
    <w:p w14:paraId="4564FF31" w14:textId="4EFF14C8" w:rsidR="002F2809" w:rsidRPr="000440AB" w:rsidRDefault="002F2809" w:rsidP="000B694D">
      <w:pPr>
        <w:pStyle w:val="FIGURAS"/>
      </w:pPr>
      <w:r w:rsidRPr="000440AB">
        <w:t>Figura</w:t>
      </w:r>
      <w:r w:rsidR="000B694D" w:rsidRPr="000440AB">
        <w:t xml:space="preserve"> </w:t>
      </w:r>
      <w:r w:rsidR="007D0704" w:rsidRPr="000440AB">
        <w:t>1</w:t>
      </w:r>
      <w:r w:rsidR="000440AB">
        <w:t>1</w:t>
      </w:r>
      <w:r w:rsidRPr="000440AB">
        <w:t>. Aspectos para mejorar la experiencia de compra en línea</w:t>
      </w:r>
      <w:bookmarkEnd w:id="145"/>
    </w:p>
    <w:p w14:paraId="1E814532" w14:textId="6FE532B7" w:rsidR="007E2996" w:rsidRPr="000440AB" w:rsidRDefault="007E2996" w:rsidP="007E2996">
      <w:pPr>
        <w:jc w:val="both"/>
      </w:pPr>
      <w:r w:rsidRPr="000440AB">
        <w:t xml:space="preserve">Fuente: </w:t>
      </w:r>
      <w:r w:rsidR="003C7C30" w:rsidRPr="003C7C30">
        <w:t xml:space="preserve">(Desafíos de las MIPYMES de moda, para potenciar la compra en línea entre </w:t>
      </w:r>
      <w:r w:rsidR="003C7C30" w:rsidRPr="003C7C30">
        <w:rPr>
          <w:i/>
        </w:rPr>
        <w:t>millennials</w:t>
      </w:r>
      <w:r w:rsidR="003C7C30" w:rsidRPr="003C7C30">
        <w:t xml:space="preserve"> del Distrito Central, Honduras en el 2023)</w:t>
      </w:r>
    </w:p>
    <w:p w14:paraId="21850D61" w14:textId="5846831D" w:rsidR="00407778" w:rsidRPr="000440AB" w:rsidRDefault="00E96814" w:rsidP="00FA5908">
      <w:pPr>
        <w:spacing w:after="5" w:line="360" w:lineRule="auto"/>
        <w:ind w:firstLine="708"/>
        <w:jc w:val="both"/>
      </w:pPr>
      <w:r w:rsidRPr="000440AB">
        <w:t xml:space="preserve">Los resultados de la investigación indican que las MIPYMES del sector moda pueden mejorar la experiencia de compra en línea para los </w:t>
      </w:r>
      <w:r w:rsidR="003C7C30" w:rsidRPr="003C7C30">
        <w:rPr>
          <w:i/>
        </w:rPr>
        <w:t>millennials</w:t>
      </w:r>
      <w:r w:rsidRPr="000440AB">
        <w:t xml:space="preserve"> del Distrito Central al enfocarse en áreas críticas identificadas por los encuestados:</w:t>
      </w:r>
    </w:p>
    <w:p w14:paraId="761240E4" w14:textId="18EE58A5" w:rsidR="00E96814" w:rsidRPr="000440AB" w:rsidRDefault="00E96814">
      <w:pPr>
        <w:pStyle w:val="Prrafodelista"/>
        <w:numPr>
          <w:ilvl w:val="0"/>
          <w:numId w:val="22"/>
        </w:numPr>
        <w:spacing w:after="5" w:line="360" w:lineRule="auto"/>
        <w:jc w:val="both"/>
      </w:pPr>
      <w:r w:rsidRPr="000440AB">
        <w:t xml:space="preserve">Diversidad de formas de pago (27%): La ampliación de opciones de pago seguras y variadas es fundamental para brindar flexibilidad a los compradores. Especialmente, se destaca que el método de pago mediante </w:t>
      </w:r>
      <w:proofErr w:type="gramStart"/>
      <w:r w:rsidRPr="000440AB">
        <w:t>link</w:t>
      </w:r>
      <w:proofErr w:type="gramEnd"/>
      <w:r w:rsidRPr="000440AB">
        <w:t xml:space="preserve"> de pago es altamente conveniente para los </w:t>
      </w:r>
      <w:r w:rsidR="003C7C30" w:rsidRPr="003C7C30">
        <w:rPr>
          <w:i/>
        </w:rPr>
        <w:t>millennials</w:t>
      </w:r>
      <w:r w:rsidRPr="000440AB">
        <w:t xml:space="preserve"> que prefieren utilizar tarjetas de débito o crédito al momento de realizar sus compras en línea.</w:t>
      </w:r>
    </w:p>
    <w:p w14:paraId="449E9D4E" w14:textId="77777777" w:rsidR="00877DEA" w:rsidRPr="000440AB" w:rsidRDefault="00877DEA" w:rsidP="00877DEA">
      <w:pPr>
        <w:pStyle w:val="Prrafodelista"/>
        <w:spacing w:after="5" w:line="360" w:lineRule="auto"/>
        <w:jc w:val="both"/>
      </w:pPr>
    </w:p>
    <w:p w14:paraId="38E952D2" w14:textId="29DE89A8" w:rsidR="00E96814" w:rsidRPr="000440AB" w:rsidRDefault="00E96814">
      <w:pPr>
        <w:pStyle w:val="Prrafodelista"/>
        <w:numPr>
          <w:ilvl w:val="0"/>
          <w:numId w:val="8"/>
        </w:numPr>
        <w:spacing w:after="5" w:line="360" w:lineRule="auto"/>
        <w:jc w:val="both"/>
      </w:pPr>
      <w:r w:rsidRPr="000440AB">
        <w:t xml:space="preserve">Mejor calidad de imágenes y descripciones de productos (16%): Garantizar la calidad de las fotografías, ofrecer imágenes claras y detalladas, y proporcionar descripciones precisas de los productos es esencial. Esto permite a los consumidores comprender </w:t>
      </w:r>
      <w:r w:rsidRPr="000440AB">
        <w:lastRenderedPageBreak/>
        <w:t>mejor los productos, reducir la incertidumbre y aumentar la confianza en lo que están adquiriendo.</w:t>
      </w:r>
    </w:p>
    <w:p w14:paraId="384D2E56" w14:textId="7ED924C0" w:rsidR="007C298B" w:rsidRPr="000440AB" w:rsidRDefault="00407778">
      <w:pPr>
        <w:pStyle w:val="Prrafodelista"/>
        <w:numPr>
          <w:ilvl w:val="0"/>
          <w:numId w:val="8"/>
        </w:numPr>
        <w:spacing w:after="5" w:line="360" w:lineRule="auto"/>
        <w:jc w:val="both"/>
      </w:pPr>
      <w:r w:rsidRPr="000440AB">
        <w:t>Mejor atención al cliente y servicio postventa (14%): Priorizar una atención al cliente personalizada y efectiva, junto con un servicio postventa ágil y receptivo, fortalecerá la relación con los clientes y aumentará su satisfacción, brindando soluciones rápidas ante posibles inconvenientes.</w:t>
      </w:r>
    </w:p>
    <w:p w14:paraId="3080A0EB" w14:textId="77777777" w:rsidR="000831EC" w:rsidRPr="000440AB" w:rsidRDefault="00D53084" w:rsidP="000831EC">
      <w:pPr>
        <w:spacing w:line="360" w:lineRule="auto"/>
        <w:ind w:left="194" w:right="184" w:firstLine="569"/>
        <w:jc w:val="both"/>
      </w:pPr>
      <w:r w:rsidRPr="000440AB">
        <w:t xml:space="preserve">Los estudios también destacan que la integración de nuevas alternativas de pago combinadas en línea y/o métodos de pago móvil, pedidos y entrega de productos de una tienda en el mismo día y permitiendo mayor eficiencia a la hora de entrega del producto son clave para atender y llegar a los clientes de manera ágil. Además, se debe recopilar conocimiento sobre los clientes para saber su motivación y hacer frente a ellos de una manera personalizada. </w:t>
      </w:r>
      <w:sdt>
        <w:sdtPr>
          <w:id w:val="1414044108"/>
          <w:citation/>
        </w:sdtPr>
        <w:sdtContent>
          <w:r w:rsidRPr="000440AB">
            <w:fldChar w:fldCharType="begin"/>
          </w:r>
          <w:r w:rsidRPr="000440AB">
            <w:instrText xml:space="preserve"> CITATION Vic22 \l 3082 </w:instrText>
          </w:r>
          <w:r w:rsidRPr="000440AB">
            <w:fldChar w:fldCharType="separate"/>
          </w:r>
          <w:r w:rsidRPr="000440AB">
            <w:t>(Vicerrectoría de Investigaciones, 2022)</w:t>
          </w:r>
          <w:r w:rsidRPr="000440AB">
            <w:fldChar w:fldCharType="end"/>
          </w:r>
        </w:sdtContent>
      </w:sdt>
    </w:p>
    <w:p w14:paraId="06A37575" w14:textId="1DA4B73A" w:rsidR="00E96814" w:rsidRPr="000440AB" w:rsidRDefault="00E96814" w:rsidP="000831EC">
      <w:pPr>
        <w:spacing w:line="360" w:lineRule="auto"/>
        <w:ind w:left="194" w:right="184" w:firstLine="569"/>
        <w:jc w:val="both"/>
      </w:pPr>
      <w:r w:rsidRPr="000440AB">
        <w:t xml:space="preserve">Centrarse en estas áreas clave puede transformar significativamente la experiencia de compra en línea para los </w:t>
      </w:r>
      <w:r w:rsidR="003C7C30" w:rsidRPr="003C7C30">
        <w:rPr>
          <w:i/>
        </w:rPr>
        <w:t>millennials</w:t>
      </w:r>
      <w:r w:rsidRPr="000440AB">
        <w:t xml:space="preserve"> del Distrito Central. Mejorar la accesibilidad, la comprensión de los productos, la calidad del servicio al cliente y la confiabilidad en los procesos de compra y seguimiento postventa son acciones cruciales para el éxito en el entorno digital actual.</w:t>
      </w:r>
    </w:p>
    <w:p w14:paraId="29BD81F0" w14:textId="674692A3" w:rsidR="00877DEA" w:rsidRPr="000440AB" w:rsidRDefault="00877DEA" w:rsidP="000831EC">
      <w:pPr>
        <w:pStyle w:val="T3"/>
      </w:pPr>
      <w:r w:rsidRPr="000440AB">
        <w:t xml:space="preserve"> </w:t>
      </w:r>
    </w:p>
    <w:p w14:paraId="69B7E190" w14:textId="77777777" w:rsidR="003B5DEB" w:rsidRDefault="003B5DEB" w:rsidP="003B5DEB">
      <w:pPr>
        <w:spacing w:after="5" w:line="360" w:lineRule="auto"/>
        <w:ind w:firstLine="708"/>
        <w:jc w:val="both"/>
      </w:pPr>
    </w:p>
    <w:p w14:paraId="11CF5AEF" w14:textId="77777777" w:rsidR="0026728D" w:rsidRDefault="0026728D" w:rsidP="003B5DEB">
      <w:pPr>
        <w:spacing w:after="5" w:line="360" w:lineRule="auto"/>
        <w:ind w:firstLine="708"/>
        <w:jc w:val="both"/>
      </w:pPr>
    </w:p>
    <w:p w14:paraId="14D64117" w14:textId="77777777" w:rsidR="0026728D" w:rsidRDefault="0026728D" w:rsidP="003B5DEB">
      <w:pPr>
        <w:spacing w:after="5" w:line="360" w:lineRule="auto"/>
        <w:ind w:firstLine="708"/>
        <w:jc w:val="both"/>
      </w:pPr>
    </w:p>
    <w:p w14:paraId="4558A4A7" w14:textId="77777777" w:rsidR="0026728D" w:rsidRDefault="0026728D" w:rsidP="003B5DEB">
      <w:pPr>
        <w:spacing w:after="5" w:line="360" w:lineRule="auto"/>
        <w:ind w:firstLine="708"/>
        <w:jc w:val="both"/>
      </w:pPr>
    </w:p>
    <w:p w14:paraId="16387EB4" w14:textId="77777777" w:rsidR="0026728D" w:rsidRDefault="0026728D" w:rsidP="003B5DEB">
      <w:pPr>
        <w:spacing w:after="5" w:line="360" w:lineRule="auto"/>
        <w:ind w:firstLine="708"/>
        <w:jc w:val="both"/>
      </w:pPr>
    </w:p>
    <w:p w14:paraId="050517EA" w14:textId="77777777" w:rsidR="0026728D" w:rsidRDefault="0026728D" w:rsidP="003B5DEB">
      <w:pPr>
        <w:spacing w:after="5" w:line="360" w:lineRule="auto"/>
        <w:ind w:firstLine="708"/>
        <w:jc w:val="both"/>
      </w:pPr>
    </w:p>
    <w:p w14:paraId="75204DA6" w14:textId="77777777" w:rsidR="0026728D" w:rsidRDefault="0026728D" w:rsidP="003B5DEB">
      <w:pPr>
        <w:spacing w:after="5" w:line="360" w:lineRule="auto"/>
        <w:ind w:firstLine="708"/>
        <w:jc w:val="both"/>
      </w:pPr>
    </w:p>
    <w:p w14:paraId="18DB29C1" w14:textId="77777777" w:rsidR="0026728D" w:rsidRDefault="0026728D" w:rsidP="003B5DEB">
      <w:pPr>
        <w:spacing w:after="5" w:line="360" w:lineRule="auto"/>
        <w:ind w:firstLine="708"/>
        <w:jc w:val="both"/>
      </w:pPr>
    </w:p>
    <w:p w14:paraId="1FC07B5A" w14:textId="77777777" w:rsidR="0026728D" w:rsidRDefault="0026728D" w:rsidP="003B5DEB">
      <w:pPr>
        <w:spacing w:after="5" w:line="360" w:lineRule="auto"/>
        <w:ind w:firstLine="708"/>
        <w:jc w:val="both"/>
      </w:pPr>
    </w:p>
    <w:p w14:paraId="457B6EF2" w14:textId="77777777" w:rsidR="0026728D" w:rsidRDefault="0026728D" w:rsidP="003B5DEB">
      <w:pPr>
        <w:spacing w:after="5" w:line="360" w:lineRule="auto"/>
        <w:ind w:firstLine="708"/>
        <w:jc w:val="both"/>
      </w:pPr>
    </w:p>
    <w:p w14:paraId="6842E267" w14:textId="77777777" w:rsidR="0026728D" w:rsidRPr="000440AB" w:rsidRDefault="0026728D" w:rsidP="003B5DEB">
      <w:pPr>
        <w:spacing w:after="5" w:line="360" w:lineRule="auto"/>
        <w:ind w:firstLine="708"/>
        <w:jc w:val="both"/>
      </w:pPr>
    </w:p>
    <w:p w14:paraId="736FC2CA" w14:textId="0C330CBF" w:rsidR="00A5125E" w:rsidRPr="000440AB" w:rsidRDefault="003B5DEB" w:rsidP="000831EC">
      <w:pPr>
        <w:pStyle w:val="T3"/>
        <w:rPr>
          <w:rStyle w:val="T2Car"/>
        </w:rPr>
      </w:pPr>
      <w:bookmarkStart w:id="146" w:name="_Toc159010509"/>
      <w:r w:rsidRPr="000440AB">
        <w:lastRenderedPageBreak/>
        <w:t>4.</w:t>
      </w:r>
      <w:r w:rsidR="000831EC" w:rsidRPr="000440AB">
        <w:t>1</w:t>
      </w:r>
      <w:r w:rsidR="007D0704" w:rsidRPr="000440AB">
        <w:t>.5</w:t>
      </w:r>
      <w:r w:rsidRPr="000440AB">
        <w:t xml:space="preserve"> ¿QUÉ ESTRATEGIAS DE MARKETING DIGITAL </w:t>
      </w:r>
      <w:r w:rsidR="007D0704" w:rsidRPr="000440AB">
        <w:t>SON</w:t>
      </w:r>
      <w:r w:rsidRPr="000440AB">
        <w:t xml:space="preserve"> MÁS EFECTIVAS PARA ATRAER A LOS </w:t>
      </w:r>
      <w:r w:rsidRPr="000440AB">
        <w:rPr>
          <w:rStyle w:val="T2Car"/>
        </w:rPr>
        <w:t xml:space="preserve">CONSUMIDORES </w:t>
      </w:r>
      <w:r w:rsidR="003C7C30" w:rsidRPr="003C7C30">
        <w:rPr>
          <w:rStyle w:val="T2Car"/>
          <w:i/>
        </w:rPr>
        <w:t>MILLENNIALS</w:t>
      </w:r>
      <w:r w:rsidRPr="000440AB">
        <w:rPr>
          <w:rStyle w:val="T2Car"/>
        </w:rPr>
        <w:t xml:space="preserve"> DEL DISTRITO CENTRAL Y QUE ESTOS COMPLETEN EL PROCESO DE COMPRA EN LÍNEA?</w:t>
      </w:r>
      <w:bookmarkEnd w:id="146"/>
    </w:p>
    <w:p w14:paraId="36006AE4" w14:textId="1A44EA35" w:rsidR="007D0704" w:rsidRPr="000440AB" w:rsidRDefault="007D0704" w:rsidP="000B694D">
      <w:pPr>
        <w:pStyle w:val="FIGURAS"/>
      </w:pPr>
      <w:bookmarkStart w:id="147" w:name="_Toc153971271"/>
      <w:r w:rsidRPr="000440AB">
        <w:rPr>
          <w:noProof/>
        </w:rPr>
        <w:drawing>
          <wp:anchor distT="0" distB="0" distL="114300" distR="114300" simplePos="0" relativeHeight="252005376" behindDoc="0" locked="0" layoutInCell="1" allowOverlap="1" wp14:anchorId="729AB84F" wp14:editId="6FDBD1C6">
            <wp:simplePos x="0" y="0"/>
            <wp:positionH relativeFrom="margin">
              <wp:align>center</wp:align>
            </wp:positionH>
            <wp:positionV relativeFrom="margin">
              <wp:posOffset>691375</wp:posOffset>
            </wp:positionV>
            <wp:extent cx="4292600" cy="2226310"/>
            <wp:effectExtent l="0" t="0" r="0" b="2540"/>
            <wp:wrapSquare wrapText="bothSides"/>
            <wp:docPr id="36642914"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292600" cy="2226310"/>
                    </a:xfrm>
                    <a:prstGeom prst="rect">
                      <a:avLst/>
                    </a:prstGeom>
                    <a:noFill/>
                  </pic:spPr>
                </pic:pic>
              </a:graphicData>
            </a:graphic>
          </wp:anchor>
        </w:drawing>
      </w:r>
    </w:p>
    <w:p w14:paraId="5A382818" w14:textId="77777777" w:rsidR="007D0704" w:rsidRPr="000440AB" w:rsidRDefault="007D0704" w:rsidP="000B694D">
      <w:pPr>
        <w:pStyle w:val="FIGURAS"/>
      </w:pPr>
    </w:p>
    <w:p w14:paraId="090AFF0F" w14:textId="77777777" w:rsidR="007D0704" w:rsidRPr="000440AB" w:rsidRDefault="007D0704" w:rsidP="000B694D">
      <w:pPr>
        <w:pStyle w:val="FIGURAS"/>
      </w:pPr>
    </w:p>
    <w:p w14:paraId="205B57AD" w14:textId="77777777" w:rsidR="007D0704" w:rsidRPr="000440AB" w:rsidRDefault="007D0704" w:rsidP="000B694D">
      <w:pPr>
        <w:pStyle w:val="FIGURAS"/>
      </w:pPr>
    </w:p>
    <w:p w14:paraId="78151FCE" w14:textId="77777777" w:rsidR="007D0704" w:rsidRPr="000440AB" w:rsidRDefault="007D0704" w:rsidP="000B694D">
      <w:pPr>
        <w:pStyle w:val="FIGURAS"/>
      </w:pPr>
    </w:p>
    <w:p w14:paraId="0028D905" w14:textId="77777777" w:rsidR="007D0704" w:rsidRPr="000440AB" w:rsidRDefault="007D0704" w:rsidP="000B694D">
      <w:pPr>
        <w:pStyle w:val="FIGURAS"/>
      </w:pPr>
    </w:p>
    <w:p w14:paraId="1CD89C7C" w14:textId="77777777" w:rsidR="007D0704" w:rsidRPr="000440AB" w:rsidRDefault="007D0704" w:rsidP="000B694D">
      <w:pPr>
        <w:pStyle w:val="FIGURAS"/>
      </w:pPr>
    </w:p>
    <w:p w14:paraId="0F52AB85" w14:textId="77777777" w:rsidR="007D0704" w:rsidRPr="000440AB" w:rsidRDefault="007D0704" w:rsidP="000B694D">
      <w:pPr>
        <w:pStyle w:val="FIGURAS"/>
      </w:pPr>
    </w:p>
    <w:p w14:paraId="72D0E064" w14:textId="77777777" w:rsidR="007D0704" w:rsidRPr="000440AB" w:rsidRDefault="007D0704" w:rsidP="000B694D">
      <w:pPr>
        <w:pStyle w:val="FIGURAS"/>
      </w:pPr>
    </w:p>
    <w:p w14:paraId="13FA42DA" w14:textId="77777777" w:rsidR="007D0704" w:rsidRPr="000440AB" w:rsidRDefault="007D0704" w:rsidP="000B694D">
      <w:pPr>
        <w:pStyle w:val="FIGURAS"/>
      </w:pPr>
    </w:p>
    <w:p w14:paraId="65C23C2E" w14:textId="77777777" w:rsidR="007D0704" w:rsidRPr="000440AB" w:rsidRDefault="007D0704" w:rsidP="000B694D">
      <w:pPr>
        <w:pStyle w:val="FIGURAS"/>
      </w:pPr>
    </w:p>
    <w:p w14:paraId="74EF4B1A" w14:textId="77777777" w:rsidR="007D0704" w:rsidRPr="000440AB" w:rsidRDefault="007D0704" w:rsidP="000B694D">
      <w:pPr>
        <w:pStyle w:val="FIGURAS"/>
      </w:pPr>
    </w:p>
    <w:p w14:paraId="61260A72" w14:textId="77777777" w:rsidR="007D0704" w:rsidRPr="000440AB" w:rsidRDefault="007D0704" w:rsidP="000B694D">
      <w:pPr>
        <w:pStyle w:val="FIGURAS"/>
      </w:pPr>
    </w:p>
    <w:p w14:paraId="3D6A65D7" w14:textId="77777777" w:rsidR="007D0704" w:rsidRPr="000440AB" w:rsidRDefault="007D0704" w:rsidP="000B694D">
      <w:pPr>
        <w:pStyle w:val="FIGURAS"/>
      </w:pPr>
    </w:p>
    <w:p w14:paraId="23F6C10B" w14:textId="2CE8270B" w:rsidR="00625D5D" w:rsidRPr="000440AB" w:rsidRDefault="00625D5D" w:rsidP="000B694D">
      <w:pPr>
        <w:pStyle w:val="FIGURAS"/>
      </w:pPr>
      <w:r w:rsidRPr="000440AB">
        <w:t>Figura</w:t>
      </w:r>
      <w:r w:rsidR="000B694D" w:rsidRPr="000440AB">
        <w:t xml:space="preserve"> 1</w:t>
      </w:r>
      <w:r w:rsidR="000440AB">
        <w:t>2</w:t>
      </w:r>
      <w:r w:rsidRPr="000440AB">
        <w:t xml:space="preserve">. Estrategias de marketing y publicidad digital para atraer a los </w:t>
      </w:r>
      <w:r w:rsidR="003C7C30" w:rsidRPr="003C7C30">
        <w:rPr>
          <w:i/>
        </w:rPr>
        <w:t>millennials</w:t>
      </w:r>
      <w:r w:rsidRPr="000440AB">
        <w:t xml:space="preserve"> a comprar en línea</w:t>
      </w:r>
      <w:bookmarkEnd w:id="147"/>
    </w:p>
    <w:p w14:paraId="769B561E" w14:textId="6B60684C" w:rsidR="007E2996" w:rsidRPr="000440AB" w:rsidRDefault="007E2996" w:rsidP="007E2996">
      <w:pPr>
        <w:jc w:val="both"/>
      </w:pPr>
      <w:r w:rsidRPr="000440AB">
        <w:t xml:space="preserve">Fuente: </w:t>
      </w:r>
      <w:r w:rsidR="003C7C30" w:rsidRPr="003C7C30">
        <w:t xml:space="preserve">(Desafíos de las MIPYMES de moda, para potenciar la compra en línea entre </w:t>
      </w:r>
      <w:r w:rsidR="003C7C30" w:rsidRPr="003C7C30">
        <w:rPr>
          <w:i/>
        </w:rPr>
        <w:t>millennials</w:t>
      </w:r>
      <w:r w:rsidR="003C7C30" w:rsidRPr="003C7C30">
        <w:t xml:space="preserve"> del Distrito Central, Honduras en el 2023)</w:t>
      </w:r>
    </w:p>
    <w:p w14:paraId="19210CDA" w14:textId="77777777" w:rsidR="00625D5D" w:rsidRPr="000440AB" w:rsidRDefault="00625D5D" w:rsidP="00FA5908">
      <w:pPr>
        <w:spacing w:after="5" w:line="360" w:lineRule="auto"/>
        <w:jc w:val="both"/>
      </w:pPr>
    </w:p>
    <w:p w14:paraId="7712CFBE" w14:textId="233F72D0" w:rsidR="00B17B83" w:rsidRPr="000440AB" w:rsidRDefault="00B17B83" w:rsidP="00B17B83">
      <w:pPr>
        <w:spacing w:after="5" w:line="360" w:lineRule="auto"/>
        <w:ind w:firstLine="708"/>
        <w:jc w:val="both"/>
      </w:pPr>
      <w:r w:rsidRPr="000440AB">
        <w:t xml:space="preserve">El estudio revela que para atraer y motivar a los consumidores </w:t>
      </w:r>
      <w:r w:rsidR="003C7C30" w:rsidRPr="003C7C30">
        <w:rPr>
          <w:i/>
        </w:rPr>
        <w:t>millennials</w:t>
      </w:r>
      <w:r w:rsidRPr="000440AB">
        <w:t xml:space="preserve"> del Distrito Central a completar el proceso de compra en línea, las estrategias de marketing digital más efectivas se enfocan principalmente en:</w:t>
      </w:r>
    </w:p>
    <w:p w14:paraId="27B89D51" w14:textId="77777777" w:rsidR="00B17B83" w:rsidRPr="000440AB" w:rsidRDefault="00B17B83" w:rsidP="00B17B83">
      <w:pPr>
        <w:spacing w:after="5" w:line="360" w:lineRule="auto"/>
        <w:jc w:val="both"/>
      </w:pPr>
    </w:p>
    <w:p w14:paraId="6A9EC151" w14:textId="14095D25" w:rsidR="00E20E5E" w:rsidRPr="000440AB" w:rsidRDefault="007D5209" w:rsidP="003B5DEB">
      <w:pPr>
        <w:spacing w:after="5" w:line="360" w:lineRule="auto"/>
        <w:ind w:firstLine="708"/>
        <w:jc w:val="both"/>
      </w:pPr>
      <w:r w:rsidRPr="000440AB">
        <w:t>L</w:t>
      </w:r>
      <w:r w:rsidR="00B17B83" w:rsidRPr="000440AB">
        <w:t>os Descuentos y promociones exclusivas</w:t>
      </w:r>
      <w:r w:rsidR="00A11A51" w:rsidRPr="000440AB">
        <w:t xml:space="preserve"> por comprar en línea</w:t>
      </w:r>
      <w:r w:rsidRPr="000440AB">
        <w:t xml:space="preserve"> donde, el 27% de los </w:t>
      </w:r>
      <w:r w:rsidR="003C7C30" w:rsidRPr="003C7C30">
        <w:rPr>
          <w:i/>
        </w:rPr>
        <w:t>millennials</w:t>
      </w:r>
      <w:r w:rsidRPr="000440AB">
        <w:t xml:space="preserve"> indican que </w:t>
      </w:r>
      <w:r w:rsidR="00A11A51" w:rsidRPr="000440AB">
        <w:t>son fundamentales para motivarlos a comprar productos de moda</w:t>
      </w:r>
      <w:r w:rsidR="00B17B83" w:rsidRPr="000440AB">
        <w:t>. La sensación de obtener un beneficio adicional o una oferta especial fomenta la participación y la conversión. Teorías de comportamiento del consumidor, como la Teoría de la Expectativa-Valor, sugieren que los consumidores evalúan las recompensas percibidas en relación con los esfuerzos requeridos para obtenerlas, lo que refuerza la efectividad de este tipo de estrategia.</w:t>
      </w:r>
      <w:r w:rsidR="00A11A51" w:rsidRPr="000440AB">
        <w:t xml:space="preserve"> </w:t>
      </w:r>
    </w:p>
    <w:p w14:paraId="4584482C" w14:textId="77777777" w:rsidR="00B17B83" w:rsidRPr="000440AB" w:rsidRDefault="00B17B83" w:rsidP="00B17B83">
      <w:pPr>
        <w:spacing w:after="5" w:line="360" w:lineRule="auto"/>
        <w:jc w:val="both"/>
      </w:pPr>
    </w:p>
    <w:p w14:paraId="78F2657E" w14:textId="30F2F26B" w:rsidR="00E20E5E" w:rsidRPr="000440AB" w:rsidRDefault="00E20E5E" w:rsidP="003B5DEB">
      <w:pPr>
        <w:spacing w:after="5" w:line="360" w:lineRule="auto"/>
        <w:ind w:firstLine="708"/>
        <w:jc w:val="both"/>
      </w:pPr>
      <w:r w:rsidRPr="000440AB">
        <w:t xml:space="preserve">Para el 23% de los </w:t>
      </w:r>
      <w:r w:rsidR="003C7C30" w:rsidRPr="003C7C30">
        <w:rPr>
          <w:i/>
        </w:rPr>
        <w:t>millennials</w:t>
      </w:r>
      <w:r w:rsidRPr="000440AB">
        <w:t xml:space="preserve"> encuestado</w:t>
      </w:r>
      <w:r w:rsidR="007D5209" w:rsidRPr="000440AB">
        <w:t>s</w:t>
      </w:r>
      <w:r w:rsidRPr="000440AB">
        <w:t xml:space="preserve"> indic</w:t>
      </w:r>
      <w:r w:rsidR="00D03F88" w:rsidRPr="000440AB">
        <w:t>ó</w:t>
      </w:r>
      <w:r w:rsidRPr="000440AB">
        <w:t xml:space="preserve"> que</w:t>
      </w:r>
      <w:r w:rsidR="007D5209" w:rsidRPr="000440AB">
        <w:t xml:space="preserve"> también</w:t>
      </w:r>
      <w:r w:rsidRPr="000440AB">
        <w:t xml:space="preserve"> la p</w:t>
      </w:r>
      <w:r w:rsidR="00B17B83" w:rsidRPr="000440AB">
        <w:t>ublicidad en redes sociales</w:t>
      </w:r>
      <w:r w:rsidRPr="000440AB">
        <w:t xml:space="preserve"> es una estrategia clave para atraerlos a compra en línea productos de moda. La inversión de publicidad en redes sociales es fundamental para las tiendas de moda y empresas en general ya que tiene un impacto significativo en la exposición de la marca y la generación de interés del público objetivo. La repetición de anuncios y la visibilidad constante refuerzan la familiaridad de </w:t>
      </w:r>
      <w:r w:rsidRPr="000440AB">
        <w:lastRenderedPageBreak/>
        <w:t>la marca con la audiencia, Investigaciones de la revista "</w:t>
      </w:r>
      <w:r w:rsidRPr="000440AB">
        <w:rPr>
          <w:i/>
          <w:iCs/>
        </w:rPr>
        <w:t xml:space="preserve">Journal </w:t>
      </w:r>
      <w:proofErr w:type="spellStart"/>
      <w:r w:rsidRPr="000440AB">
        <w:rPr>
          <w:i/>
          <w:iCs/>
        </w:rPr>
        <w:t>of</w:t>
      </w:r>
      <w:proofErr w:type="spellEnd"/>
      <w:r w:rsidRPr="000440AB">
        <w:rPr>
          <w:i/>
          <w:iCs/>
        </w:rPr>
        <w:t xml:space="preserve"> Interactive Marketing</w:t>
      </w:r>
      <w:r w:rsidRPr="000440AB">
        <w:t>" (2019) señalan que la exposición repetida a anuncios en redes sociales puede incrementar la intención de compra.</w:t>
      </w:r>
    </w:p>
    <w:p w14:paraId="48A2955C" w14:textId="77777777" w:rsidR="00B17B83" w:rsidRPr="000440AB" w:rsidRDefault="00B17B83" w:rsidP="00B17B83">
      <w:pPr>
        <w:spacing w:after="5" w:line="360" w:lineRule="auto"/>
        <w:jc w:val="both"/>
      </w:pPr>
    </w:p>
    <w:p w14:paraId="6D777D0A" w14:textId="17F26FE9" w:rsidR="002307BE" w:rsidRPr="000440AB" w:rsidRDefault="002307BE" w:rsidP="003B5DEB">
      <w:pPr>
        <w:spacing w:after="5" w:line="360" w:lineRule="auto"/>
        <w:ind w:firstLine="708"/>
        <w:jc w:val="both"/>
      </w:pPr>
      <w:r w:rsidRPr="000440AB">
        <w:t xml:space="preserve">Para el 20% de lo </w:t>
      </w:r>
      <w:r w:rsidR="003C7C30" w:rsidRPr="003C7C30">
        <w:rPr>
          <w:i/>
        </w:rPr>
        <w:t>millennials</w:t>
      </w:r>
      <w:r w:rsidRPr="000440AB">
        <w:t xml:space="preserve"> encuestados menciono que ver videos y contenido de los productos de moda le motiva y atrae a comprar</w:t>
      </w:r>
      <w:r w:rsidR="000031B0" w:rsidRPr="000440AB">
        <w:t xml:space="preserve"> en línea</w:t>
      </w:r>
      <w:r w:rsidRPr="000440AB">
        <w:t xml:space="preserve">. </w:t>
      </w:r>
      <w:r w:rsidR="000031B0" w:rsidRPr="000440AB">
        <w:t xml:space="preserve"> Las estrategias de publicidad digital y </w:t>
      </w:r>
      <w:r w:rsidRPr="000440AB">
        <w:t xml:space="preserve">contenido de valor hoy por hoy </w:t>
      </w:r>
      <w:r w:rsidR="000031B0" w:rsidRPr="000440AB">
        <w:t>son</w:t>
      </w:r>
      <w:r w:rsidRPr="000440AB">
        <w:t xml:space="preserve"> fundamental</w:t>
      </w:r>
      <w:r w:rsidR="000031B0" w:rsidRPr="000440AB">
        <w:t>es</w:t>
      </w:r>
      <w:r w:rsidRPr="000440AB">
        <w:t xml:space="preserve"> para </w:t>
      </w:r>
      <w:r w:rsidR="000031B0" w:rsidRPr="000440AB">
        <w:t xml:space="preserve">atraer a </w:t>
      </w:r>
      <w:r w:rsidRPr="000440AB">
        <w:t>las nuevas generaciones que buscan comprar en línea</w:t>
      </w:r>
      <w:r w:rsidR="000031B0" w:rsidRPr="000440AB">
        <w:t>, con el modelo ZMOT se comprueba ya que e</w:t>
      </w:r>
      <w:r w:rsidRPr="000440AB">
        <w:t xml:space="preserve">ste modelo toma en cuenta que los consumidores se han vuelto más desconfiados y prefieren analizar los productos antes de comprarlos, por lo que el consumidor recibe un estímulo ya sea a través de televisión, digital, radio, prensa o cualquier otro medio de comunicación y, si es de su interés, buscará información a través de internet mediante motores de búsqueda, videos de experiencias en el servicio o producto, </w:t>
      </w:r>
      <w:r w:rsidRPr="000440AB">
        <w:rPr>
          <w:i/>
          <w:iCs/>
        </w:rPr>
        <w:t>blogs</w:t>
      </w:r>
      <w:r w:rsidRPr="000440AB">
        <w:t xml:space="preserve"> y un sinfín de nuevos puntos de contacto con información valiosa que le permitirá tomar la mejor decisión. Esto es definido como el momento cero de la verdad y, una vez que el consumidor ha recaudado toda la información necesaria, irá a la góndola directamente a comprar el producto (primer momento de la verdad).</w:t>
      </w:r>
    </w:p>
    <w:p w14:paraId="7EBF2107" w14:textId="77777777" w:rsidR="002307BE" w:rsidRPr="000440AB" w:rsidRDefault="002307BE" w:rsidP="002307BE">
      <w:pPr>
        <w:spacing w:after="5" w:line="360" w:lineRule="auto"/>
        <w:jc w:val="both"/>
      </w:pPr>
    </w:p>
    <w:p w14:paraId="1295BB77" w14:textId="2B84D13D" w:rsidR="002307BE" w:rsidRPr="000440AB" w:rsidRDefault="000031B0" w:rsidP="003B5DEB">
      <w:pPr>
        <w:spacing w:after="5" w:line="360" w:lineRule="auto"/>
        <w:ind w:firstLine="708"/>
        <w:jc w:val="both"/>
      </w:pPr>
      <w:r w:rsidRPr="000440AB">
        <w:t xml:space="preserve">Para las tiendas de moda es crucial la creación de contenido </w:t>
      </w:r>
      <w:r w:rsidR="002307BE" w:rsidRPr="000440AB">
        <w:t xml:space="preserve">visual </w:t>
      </w:r>
      <w:r w:rsidRPr="000440AB">
        <w:t xml:space="preserve">ya que </w:t>
      </w:r>
      <w:r w:rsidR="002307BE" w:rsidRPr="000440AB">
        <w:t>tiene mayor capacidad para capturar la atención</w:t>
      </w:r>
      <w:r w:rsidRPr="000440AB">
        <w:t xml:space="preserve"> e interacción con su audiencia</w:t>
      </w:r>
      <w:r w:rsidR="002307BE" w:rsidRPr="000440AB">
        <w:t xml:space="preserve"> debido a su naturaleza atractiva y dinámica.</w:t>
      </w:r>
      <w:r w:rsidRPr="000440AB">
        <w:t xml:space="preserve"> También les p</w:t>
      </w:r>
      <w:r w:rsidR="002307BE" w:rsidRPr="000440AB">
        <w:t>ermite mostrar los productos de moda de manera dinámica y detallada, lo que facilita la comprensión y evaluación por parte de los consumidores</w:t>
      </w:r>
      <w:r w:rsidR="007D5209" w:rsidRPr="000440AB">
        <w:t xml:space="preserve"> </w:t>
      </w:r>
      <w:r w:rsidR="003C7C30" w:rsidRPr="003C7C30">
        <w:rPr>
          <w:i/>
        </w:rPr>
        <w:t>millennials</w:t>
      </w:r>
      <w:r w:rsidR="002307BE" w:rsidRPr="000440AB">
        <w:t>.</w:t>
      </w:r>
      <w:r w:rsidRPr="000440AB">
        <w:t xml:space="preserve"> </w:t>
      </w:r>
    </w:p>
    <w:p w14:paraId="28CEDBAE" w14:textId="77777777" w:rsidR="000031B0" w:rsidRPr="000440AB" w:rsidRDefault="000031B0" w:rsidP="002307BE">
      <w:pPr>
        <w:spacing w:after="5" w:line="360" w:lineRule="auto"/>
        <w:jc w:val="both"/>
      </w:pPr>
    </w:p>
    <w:p w14:paraId="2048D040" w14:textId="31156608" w:rsidR="00B17B83" w:rsidRPr="000440AB" w:rsidRDefault="000031B0" w:rsidP="003B5DEB">
      <w:pPr>
        <w:spacing w:after="5" w:line="360" w:lineRule="auto"/>
        <w:ind w:firstLine="708"/>
        <w:jc w:val="both"/>
      </w:pPr>
      <w:r w:rsidRPr="000440AB">
        <w:t>Entre otras estrategias que sugiere</w:t>
      </w:r>
      <w:r w:rsidR="007D5209" w:rsidRPr="000440AB">
        <w:t xml:space="preserve"> el 16% de los</w:t>
      </w:r>
      <w:r w:rsidRPr="000440AB">
        <w:t xml:space="preserve"> </w:t>
      </w:r>
      <w:r w:rsidR="003C7C30" w:rsidRPr="003C7C30">
        <w:rPr>
          <w:i/>
        </w:rPr>
        <w:t>millennials</w:t>
      </w:r>
      <w:r w:rsidRPr="000440AB">
        <w:t xml:space="preserve"> encuestados son l</w:t>
      </w:r>
      <w:r w:rsidR="00B17B83" w:rsidRPr="000440AB">
        <w:t xml:space="preserve">os programas de lealtad que ofrecen beneficios específicos para clientes frecuentes fortalecen la relación entre la marca y los </w:t>
      </w:r>
      <w:r w:rsidR="007D5209" w:rsidRPr="000440AB">
        <w:t>clientes</w:t>
      </w:r>
      <w:r w:rsidR="00B17B83" w:rsidRPr="000440AB">
        <w:t xml:space="preserve">. Por otro lado, las colaboraciones con </w:t>
      </w:r>
      <w:r w:rsidR="002D1D0D" w:rsidRPr="000440AB">
        <w:t>influencias</w:t>
      </w:r>
      <w:r w:rsidR="007D5209" w:rsidRPr="000440AB">
        <w:t xml:space="preserve"> con un 8%, donde</w:t>
      </w:r>
      <w:r w:rsidR="00B17B83" w:rsidRPr="000440AB">
        <w:t xml:space="preserve"> la recomendación de personas influyentes puede generar interés y confianza en la marca, especialmente entre los </w:t>
      </w:r>
      <w:r w:rsidR="003C7C30" w:rsidRPr="003C7C30">
        <w:rPr>
          <w:i/>
        </w:rPr>
        <w:t>millennials</w:t>
      </w:r>
      <w:r w:rsidR="00B17B83" w:rsidRPr="000440AB">
        <w:t xml:space="preserve">, quienes tienden a valorar las opiniones de </w:t>
      </w:r>
      <w:r w:rsidR="007D5209" w:rsidRPr="000440AB">
        <w:t>sus pares.</w:t>
      </w:r>
    </w:p>
    <w:p w14:paraId="2469FB52" w14:textId="77777777" w:rsidR="00B17B83" w:rsidRPr="000440AB" w:rsidRDefault="00B17B83" w:rsidP="00B17B83">
      <w:pPr>
        <w:spacing w:after="5" w:line="360" w:lineRule="auto"/>
        <w:jc w:val="both"/>
      </w:pPr>
    </w:p>
    <w:p w14:paraId="10DB4AFD" w14:textId="2815BED3" w:rsidR="00B17B83" w:rsidRPr="000440AB" w:rsidRDefault="00B17B83" w:rsidP="003B5DEB">
      <w:pPr>
        <w:spacing w:after="5" w:line="360" w:lineRule="auto"/>
        <w:ind w:firstLine="708"/>
        <w:jc w:val="both"/>
      </w:pPr>
      <w:r w:rsidRPr="000440AB">
        <w:t>Publicidad personalizada por correo electrónico</w:t>
      </w:r>
      <w:r w:rsidR="000031B0" w:rsidRPr="000440AB">
        <w:t xml:space="preserve"> con un 7%,</w:t>
      </w:r>
      <w:r w:rsidRPr="000440AB">
        <w:t xml:space="preserve"> </w:t>
      </w:r>
      <w:r w:rsidR="000031B0" w:rsidRPr="000440AB">
        <w:t>a</w:t>
      </w:r>
      <w:r w:rsidRPr="000440AB">
        <w:t>unque est</w:t>
      </w:r>
      <w:r w:rsidR="000031B0" w:rsidRPr="000440AB">
        <w:t xml:space="preserve">a estrategia </w:t>
      </w:r>
      <w:r w:rsidRPr="000440AB">
        <w:t xml:space="preserve">tiene un porcentaje menor, el correo electrónico sigue siendo una herramienta efectiva. La personalización </w:t>
      </w:r>
      <w:r w:rsidRPr="000440AB">
        <w:lastRenderedPageBreak/>
        <w:t xml:space="preserve">en la comunicación puede mejorar la relevancia del mensaje y aumentar las posibilidades de conversión. </w:t>
      </w:r>
    </w:p>
    <w:p w14:paraId="47D8895A" w14:textId="442CF8C5" w:rsidR="00B17B83" w:rsidRPr="000440AB" w:rsidRDefault="00B17B83" w:rsidP="00B17B83">
      <w:pPr>
        <w:spacing w:after="5" w:line="360" w:lineRule="auto"/>
        <w:jc w:val="both"/>
      </w:pPr>
    </w:p>
    <w:p w14:paraId="4B5FE290" w14:textId="54564A9F" w:rsidR="00E20E5E" w:rsidRPr="000440AB" w:rsidRDefault="00E20E5E" w:rsidP="003B5DEB">
      <w:pPr>
        <w:spacing w:after="5" w:line="360" w:lineRule="auto"/>
        <w:ind w:firstLine="708"/>
        <w:jc w:val="both"/>
      </w:pPr>
      <w:r w:rsidRPr="000440AB">
        <w:t xml:space="preserve">Además los dueños de tiendas de moda indicaron que las estrategias de marketing y publicidad que </w:t>
      </w:r>
      <w:r w:rsidR="00154848" w:rsidRPr="000440AB">
        <w:t xml:space="preserve">más han </w:t>
      </w:r>
      <w:r w:rsidRPr="000440AB">
        <w:t xml:space="preserve">implementado </w:t>
      </w:r>
      <w:r w:rsidR="00154848" w:rsidRPr="000440AB">
        <w:t xml:space="preserve">y han sido efectivas: </w:t>
      </w:r>
      <w:r w:rsidRPr="000440AB">
        <w:t xml:space="preserve">son descuentos para clientes frecuentes, </w:t>
      </w:r>
      <w:r w:rsidR="00154848" w:rsidRPr="000440AB">
        <w:t>dar obsequios o regalías por compra a clientes nuevos y frecuentes, envió gratis, mejorar</w:t>
      </w:r>
      <w:r w:rsidRPr="000440AB">
        <w:t xml:space="preserve"> la calidad de las fotos de sus productos, invertir en publicidad digital en redes sociales, monitoreo y seguimiento de las estadísticas de sus redes sociales y sobre todo hacer demostración de cómo se usa el producto por medio de contenido humanizado en formato de video o foto de buena calidad, cada una de estas acciones han impulsado significativa sus ventas digitales en redes sociales.</w:t>
      </w:r>
    </w:p>
    <w:p w14:paraId="6635EF63" w14:textId="77777777" w:rsidR="00D03F88" w:rsidRPr="000440AB" w:rsidRDefault="00D03F88" w:rsidP="00FA5908">
      <w:pPr>
        <w:spacing w:after="5" w:line="360" w:lineRule="auto"/>
        <w:ind w:firstLine="372"/>
        <w:jc w:val="both"/>
      </w:pPr>
      <w:bookmarkStart w:id="148" w:name="_Hlk154769406"/>
    </w:p>
    <w:bookmarkEnd w:id="148"/>
    <w:p w14:paraId="29913855" w14:textId="77777777" w:rsidR="00116F03" w:rsidRPr="000440AB" w:rsidRDefault="00116F03" w:rsidP="00FA5908">
      <w:pPr>
        <w:spacing w:after="5" w:line="360" w:lineRule="auto"/>
        <w:ind w:firstLine="372"/>
        <w:jc w:val="both"/>
      </w:pPr>
    </w:p>
    <w:p w14:paraId="5DB0C192" w14:textId="77777777" w:rsidR="00116F03" w:rsidRPr="000440AB" w:rsidRDefault="00116F03" w:rsidP="00FA5908">
      <w:pPr>
        <w:spacing w:after="5" w:line="360" w:lineRule="auto"/>
        <w:ind w:firstLine="372"/>
        <w:jc w:val="both"/>
      </w:pPr>
    </w:p>
    <w:p w14:paraId="2E2507F6" w14:textId="77777777" w:rsidR="00116F03" w:rsidRPr="000440AB" w:rsidRDefault="00116F03" w:rsidP="00FA5908">
      <w:pPr>
        <w:spacing w:after="5" w:line="360" w:lineRule="auto"/>
        <w:ind w:firstLine="372"/>
        <w:jc w:val="both"/>
      </w:pPr>
    </w:p>
    <w:p w14:paraId="23D7279B" w14:textId="77777777" w:rsidR="00116F03" w:rsidRPr="000440AB" w:rsidRDefault="00116F03" w:rsidP="00FA5908">
      <w:pPr>
        <w:spacing w:after="5" w:line="360" w:lineRule="auto"/>
        <w:ind w:firstLine="372"/>
        <w:jc w:val="both"/>
      </w:pPr>
    </w:p>
    <w:p w14:paraId="63A28BB8" w14:textId="77777777" w:rsidR="00116F03" w:rsidRPr="000440AB" w:rsidRDefault="00116F03" w:rsidP="00FA5908">
      <w:pPr>
        <w:spacing w:after="5" w:line="360" w:lineRule="auto"/>
        <w:ind w:firstLine="372"/>
        <w:jc w:val="both"/>
      </w:pPr>
    </w:p>
    <w:p w14:paraId="6E6EECF1" w14:textId="77777777" w:rsidR="00116F03" w:rsidRPr="000440AB" w:rsidRDefault="00116F03" w:rsidP="00FA5908">
      <w:pPr>
        <w:spacing w:after="5" w:line="360" w:lineRule="auto"/>
        <w:ind w:firstLine="372"/>
        <w:jc w:val="both"/>
      </w:pPr>
    </w:p>
    <w:p w14:paraId="740A0E34" w14:textId="77777777" w:rsidR="00116F03" w:rsidRPr="000440AB" w:rsidRDefault="00116F03" w:rsidP="00FA5908">
      <w:pPr>
        <w:spacing w:after="5" w:line="360" w:lineRule="auto"/>
        <w:ind w:firstLine="372"/>
        <w:jc w:val="both"/>
      </w:pPr>
    </w:p>
    <w:p w14:paraId="7DF8F5B5" w14:textId="77777777" w:rsidR="00116F03" w:rsidRPr="000440AB" w:rsidRDefault="00116F03" w:rsidP="00FA5908">
      <w:pPr>
        <w:spacing w:after="5" w:line="360" w:lineRule="auto"/>
        <w:ind w:firstLine="372"/>
        <w:jc w:val="both"/>
      </w:pPr>
    </w:p>
    <w:p w14:paraId="6C005C9C" w14:textId="77777777" w:rsidR="00116F03" w:rsidRDefault="00116F03" w:rsidP="00FA5908">
      <w:pPr>
        <w:spacing w:after="5" w:line="360" w:lineRule="auto"/>
        <w:ind w:firstLine="372"/>
        <w:jc w:val="both"/>
      </w:pPr>
    </w:p>
    <w:p w14:paraId="20EDD23C" w14:textId="77777777" w:rsidR="00F76B49" w:rsidRDefault="00F76B49" w:rsidP="00FA5908">
      <w:pPr>
        <w:spacing w:after="5" w:line="360" w:lineRule="auto"/>
        <w:ind w:firstLine="372"/>
        <w:jc w:val="both"/>
      </w:pPr>
    </w:p>
    <w:p w14:paraId="47363BC6" w14:textId="77777777" w:rsidR="00F76B49" w:rsidRDefault="00F76B49" w:rsidP="00FA5908">
      <w:pPr>
        <w:spacing w:after="5" w:line="360" w:lineRule="auto"/>
        <w:ind w:firstLine="372"/>
        <w:jc w:val="both"/>
      </w:pPr>
    </w:p>
    <w:p w14:paraId="41CE779E" w14:textId="77777777" w:rsidR="00F76B49" w:rsidRDefault="00F76B49" w:rsidP="00FA5908">
      <w:pPr>
        <w:spacing w:after="5" w:line="360" w:lineRule="auto"/>
        <w:ind w:firstLine="372"/>
        <w:jc w:val="both"/>
      </w:pPr>
    </w:p>
    <w:p w14:paraId="453EB120" w14:textId="77777777" w:rsidR="00F76B49" w:rsidRDefault="00F76B49" w:rsidP="00FA5908">
      <w:pPr>
        <w:spacing w:after="5" w:line="360" w:lineRule="auto"/>
        <w:ind w:firstLine="372"/>
        <w:jc w:val="both"/>
      </w:pPr>
    </w:p>
    <w:p w14:paraId="7637567C" w14:textId="77777777" w:rsidR="00EA2871" w:rsidRDefault="00EA2871" w:rsidP="00FA5908">
      <w:pPr>
        <w:spacing w:after="5" w:line="360" w:lineRule="auto"/>
        <w:ind w:firstLine="372"/>
        <w:jc w:val="both"/>
      </w:pPr>
    </w:p>
    <w:p w14:paraId="45478CC4" w14:textId="77777777" w:rsidR="00F76B49" w:rsidRDefault="00F76B49" w:rsidP="00FA5908">
      <w:pPr>
        <w:spacing w:after="5" w:line="360" w:lineRule="auto"/>
        <w:ind w:firstLine="372"/>
        <w:jc w:val="both"/>
      </w:pPr>
    </w:p>
    <w:p w14:paraId="66CEF669" w14:textId="77777777" w:rsidR="00F76B49" w:rsidRDefault="00F76B49" w:rsidP="00FA5908">
      <w:pPr>
        <w:spacing w:after="5" w:line="360" w:lineRule="auto"/>
        <w:ind w:firstLine="372"/>
        <w:jc w:val="both"/>
      </w:pPr>
    </w:p>
    <w:p w14:paraId="44CF2E2E" w14:textId="77777777" w:rsidR="00F76B49" w:rsidRDefault="00F76B49" w:rsidP="00FA5908">
      <w:pPr>
        <w:spacing w:after="5" w:line="360" w:lineRule="auto"/>
        <w:ind w:firstLine="372"/>
        <w:jc w:val="both"/>
      </w:pPr>
    </w:p>
    <w:p w14:paraId="2BAD67B5" w14:textId="77777777" w:rsidR="00F76B49" w:rsidRPr="000440AB" w:rsidRDefault="00F76B49" w:rsidP="00FA5908">
      <w:pPr>
        <w:spacing w:after="5" w:line="360" w:lineRule="auto"/>
        <w:ind w:firstLine="372"/>
        <w:jc w:val="both"/>
      </w:pPr>
    </w:p>
    <w:p w14:paraId="1365ADD8" w14:textId="77777777" w:rsidR="00116F03" w:rsidRPr="000440AB" w:rsidRDefault="00116F03" w:rsidP="004F76C1">
      <w:pPr>
        <w:spacing w:after="5" w:line="360" w:lineRule="auto"/>
        <w:jc w:val="both"/>
      </w:pPr>
    </w:p>
    <w:p w14:paraId="77BBE239" w14:textId="7A5076CD" w:rsidR="00E570BC" w:rsidRPr="000440AB" w:rsidRDefault="00E570BC" w:rsidP="00ED2CB1">
      <w:pPr>
        <w:pStyle w:val="T1CAP"/>
      </w:pPr>
      <w:bookmarkStart w:id="149" w:name="_Toc159010510"/>
      <w:r w:rsidRPr="000440AB">
        <w:lastRenderedPageBreak/>
        <w:t>CAPÍTULO V. CONCLUSIONES Y RECOMENDACIONES</w:t>
      </w:r>
      <w:bookmarkEnd w:id="149"/>
    </w:p>
    <w:p w14:paraId="56445F13" w14:textId="77777777" w:rsidR="00625D5D" w:rsidRPr="000440AB" w:rsidRDefault="00625D5D" w:rsidP="00FA5908">
      <w:pPr>
        <w:spacing w:line="360" w:lineRule="auto"/>
        <w:jc w:val="both"/>
        <w:rPr>
          <w:b/>
          <w:bCs/>
          <w:sz w:val="28"/>
          <w:szCs w:val="28"/>
        </w:rPr>
      </w:pPr>
    </w:p>
    <w:p w14:paraId="253A0EB4" w14:textId="3614A555" w:rsidR="00625D5D" w:rsidRPr="000440AB" w:rsidRDefault="00ED2CB1" w:rsidP="00ED2CB1">
      <w:pPr>
        <w:pStyle w:val="T2"/>
      </w:pPr>
      <w:bookmarkStart w:id="150" w:name="_Toc159010511"/>
      <w:r w:rsidRPr="000440AB">
        <w:t>5.1 CONCLUSIONES</w:t>
      </w:r>
      <w:bookmarkEnd w:id="150"/>
    </w:p>
    <w:p w14:paraId="66B9BCEB" w14:textId="77777777" w:rsidR="00625D5D" w:rsidRPr="000440AB" w:rsidRDefault="00625D5D" w:rsidP="00FA5908">
      <w:pPr>
        <w:spacing w:line="360" w:lineRule="auto"/>
        <w:jc w:val="both"/>
        <w:rPr>
          <w:b/>
          <w:bCs/>
          <w:sz w:val="28"/>
          <w:szCs w:val="28"/>
        </w:rPr>
      </w:pPr>
    </w:p>
    <w:p w14:paraId="2A5D865E" w14:textId="21C57FA1" w:rsidR="000D6D57" w:rsidRPr="000440AB" w:rsidRDefault="000D6D57">
      <w:pPr>
        <w:pStyle w:val="Prrafodelista"/>
        <w:numPr>
          <w:ilvl w:val="0"/>
          <w:numId w:val="26"/>
        </w:numPr>
        <w:spacing w:line="360" w:lineRule="auto"/>
        <w:jc w:val="both"/>
      </w:pPr>
      <w:r w:rsidRPr="000440AB">
        <w:t>Las MIPYMES del sector moda del D</w:t>
      </w:r>
      <w:r w:rsidR="00E53D96">
        <w:t xml:space="preserve">istrito </w:t>
      </w:r>
      <w:r w:rsidRPr="000440AB">
        <w:t>C</w:t>
      </w:r>
      <w:r w:rsidR="00E53D96">
        <w:t>entral</w:t>
      </w:r>
      <w:r w:rsidRPr="000440AB">
        <w:t>, se enfrentan a desafíos significativos, siendo los más ponderados: la competencia con grandes marcas</w:t>
      </w:r>
      <w:r w:rsidR="00F76B49">
        <w:t xml:space="preserve"> (29%)</w:t>
      </w:r>
      <w:r w:rsidRPr="000440AB">
        <w:t>, la desconfianza en la calidad de los productos en línea</w:t>
      </w:r>
      <w:r w:rsidR="00F76B49">
        <w:t xml:space="preserve"> (21%)</w:t>
      </w:r>
      <w:r w:rsidRPr="000440AB">
        <w:t xml:space="preserve"> y la falta de una presencia efectiva en redes sociales y plataformas de comercio electrónico</w:t>
      </w:r>
      <w:r w:rsidR="00F76B49">
        <w:t xml:space="preserve"> (19%)</w:t>
      </w:r>
      <w:r w:rsidRPr="000440AB">
        <w:t>.</w:t>
      </w:r>
    </w:p>
    <w:p w14:paraId="39F7A56E" w14:textId="71444FCD" w:rsidR="000D6D57" w:rsidRDefault="000D6D57">
      <w:pPr>
        <w:pStyle w:val="Prrafodelista"/>
        <w:numPr>
          <w:ilvl w:val="0"/>
          <w:numId w:val="26"/>
        </w:numPr>
        <w:spacing w:line="360" w:lineRule="auto"/>
        <w:jc w:val="both"/>
      </w:pPr>
      <w:r w:rsidRPr="000440AB">
        <w:t xml:space="preserve">Instagram </w:t>
      </w:r>
      <w:r w:rsidR="00F76B49">
        <w:t xml:space="preserve">(40%) </w:t>
      </w:r>
      <w:r w:rsidRPr="000440AB">
        <w:t xml:space="preserve">y </w:t>
      </w:r>
      <w:r w:rsidR="00F76B49">
        <w:t>Facebook (33%)</w:t>
      </w:r>
      <w:r w:rsidRPr="000440AB">
        <w:t xml:space="preserve"> destacan como plataformas clave para compras en línea, enfatizando una preferencia compartida entre los </w:t>
      </w:r>
      <w:r w:rsidR="003C7C30" w:rsidRPr="003C7C30">
        <w:rPr>
          <w:i/>
        </w:rPr>
        <w:t>millennials</w:t>
      </w:r>
      <w:r w:rsidRPr="000440AB">
        <w:t xml:space="preserve"> y las MIPYMES del sector de moda. Esta tendencia sugiere oportunidades para la colaboración y estrategias efectivas en estas plataformas de redes sociales.</w:t>
      </w:r>
    </w:p>
    <w:p w14:paraId="3F67C841" w14:textId="46339340" w:rsidR="00716361" w:rsidRDefault="00716361" w:rsidP="00716361">
      <w:pPr>
        <w:pStyle w:val="Prrafodelista"/>
        <w:numPr>
          <w:ilvl w:val="0"/>
          <w:numId w:val="26"/>
        </w:numPr>
        <w:spacing w:line="360" w:lineRule="auto"/>
        <w:jc w:val="both"/>
      </w:pPr>
      <w:r w:rsidRPr="000440AB">
        <w:t>Los</w:t>
      </w:r>
      <w:r>
        <w:t xml:space="preserve"> principales factores que los</w:t>
      </w:r>
      <w:r w:rsidRPr="000440AB">
        <w:t xml:space="preserve"> </w:t>
      </w:r>
      <w:r w:rsidR="003C7C30" w:rsidRPr="003C7C30">
        <w:rPr>
          <w:i/>
        </w:rPr>
        <w:t>millennials</w:t>
      </w:r>
      <w:r w:rsidRPr="000440AB">
        <w:t xml:space="preserve"> </w:t>
      </w:r>
      <w:r>
        <w:t>indican que influyen en su decisión de compra son</w:t>
      </w:r>
      <w:r w:rsidRPr="000440AB">
        <w:t xml:space="preserve"> l</w:t>
      </w:r>
      <w:r>
        <w:t>os precios competitivos (19%)</w:t>
      </w:r>
      <w:r w:rsidRPr="000440AB">
        <w:t xml:space="preserve">, variedad de productos </w:t>
      </w:r>
      <w:r>
        <w:t>disponibles (19%) envío rápido y confiable (16%), además de la presencia en redes sociales y publicidad digital (14%)</w:t>
      </w:r>
      <w:r w:rsidRPr="000440AB">
        <w:t>. Estas áreas merecen atención para impulsar la satisfacción de estos.</w:t>
      </w:r>
    </w:p>
    <w:p w14:paraId="4445660A" w14:textId="2392F818" w:rsidR="000D6D57" w:rsidRPr="000440AB" w:rsidRDefault="000D6D57">
      <w:pPr>
        <w:pStyle w:val="Prrafodelista"/>
        <w:numPr>
          <w:ilvl w:val="0"/>
          <w:numId w:val="26"/>
        </w:numPr>
        <w:spacing w:line="360" w:lineRule="auto"/>
        <w:jc w:val="both"/>
      </w:pPr>
      <w:r w:rsidRPr="000440AB">
        <w:t xml:space="preserve">Para los </w:t>
      </w:r>
      <w:r w:rsidR="003C7C30" w:rsidRPr="003C7C30">
        <w:rPr>
          <w:i/>
        </w:rPr>
        <w:t>millennials</w:t>
      </w:r>
      <w:r w:rsidRPr="000440AB">
        <w:t>, la seguridad en la compra en línea se centra en la confianza en los procesos de pago</w:t>
      </w:r>
      <w:r w:rsidR="00716361">
        <w:t xml:space="preserve"> por transferencias (62%)</w:t>
      </w:r>
      <w:r w:rsidRPr="000440AB">
        <w:t xml:space="preserve"> y están en la disposición de compartir sus datos</w:t>
      </w:r>
      <w:r w:rsidR="00716361">
        <w:t xml:space="preserve"> (34%)</w:t>
      </w:r>
      <w:r w:rsidRPr="000440AB">
        <w:t>. La construcción de confianza en estas áreas es esencial para fomentar un ambiente propicio para las transacciones en línea.</w:t>
      </w:r>
    </w:p>
    <w:p w14:paraId="011161BD" w14:textId="547C700C" w:rsidR="000D6D57" w:rsidRPr="000440AB" w:rsidRDefault="000D6D57">
      <w:pPr>
        <w:pStyle w:val="Prrafodelista"/>
        <w:numPr>
          <w:ilvl w:val="0"/>
          <w:numId w:val="26"/>
        </w:numPr>
        <w:spacing w:line="360" w:lineRule="auto"/>
        <w:jc w:val="both"/>
      </w:pPr>
      <w:r w:rsidRPr="000440AB">
        <w:t xml:space="preserve">Los pagos a través de transferencias destacan </w:t>
      </w:r>
      <w:r w:rsidR="00716361">
        <w:t xml:space="preserve">con un (49%) </w:t>
      </w:r>
      <w:r w:rsidRPr="000440AB">
        <w:t xml:space="preserve">como </w:t>
      </w:r>
      <w:r w:rsidR="00716361">
        <w:t>el método más utilizado</w:t>
      </w:r>
      <w:r w:rsidRPr="000440AB">
        <w:t xml:space="preserve">, mientras que </w:t>
      </w:r>
      <w:r w:rsidR="00716361">
        <w:t xml:space="preserve">el 27% de los </w:t>
      </w:r>
      <w:r w:rsidR="003C7C30" w:rsidRPr="003C7C30">
        <w:rPr>
          <w:i/>
        </w:rPr>
        <w:t>millennials</w:t>
      </w:r>
      <w:r w:rsidRPr="000440AB">
        <w:t xml:space="preserve"> solicitan activamente más opciones de pago</w:t>
      </w:r>
      <w:r w:rsidR="00716361">
        <w:t xml:space="preserve"> como</w:t>
      </w:r>
      <w:r w:rsidR="00716361" w:rsidRPr="00B21CE1">
        <w:rPr>
          <w:i/>
          <w:iCs/>
        </w:rPr>
        <w:t xml:space="preserve"> </w:t>
      </w:r>
      <w:proofErr w:type="gramStart"/>
      <w:r w:rsidR="00716361" w:rsidRPr="00B21CE1">
        <w:rPr>
          <w:i/>
          <w:iCs/>
        </w:rPr>
        <w:t>link</w:t>
      </w:r>
      <w:proofErr w:type="gramEnd"/>
      <w:r w:rsidR="00716361">
        <w:t xml:space="preserve"> de pago</w:t>
      </w:r>
      <w:r w:rsidRPr="000440AB">
        <w:t xml:space="preserve"> a las MIPYMES del sector moda. Satisfacer esta demanda diversificando las opciones de pago puede mejorar la experiencia de los clientes.</w:t>
      </w:r>
    </w:p>
    <w:p w14:paraId="4061926B" w14:textId="639C2F99" w:rsidR="000D6D57" w:rsidRPr="000440AB" w:rsidRDefault="000D6D57">
      <w:pPr>
        <w:pStyle w:val="Prrafodelista"/>
        <w:numPr>
          <w:ilvl w:val="0"/>
          <w:numId w:val="26"/>
        </w:numPr>
        <w:spacing w:line="360" w:lineRule="auto"/>
        <w:jc w:val="both"/>
      </w:pPr>
      <w:r w:rsidRPr="000440AB">
        <w:t xml:space="preserve">La investigación reveló datos cruciales sobre los </w:t>
      </w:r>
      <w:r w:rsidR="003C7C30" w:rsidRPr="003C7C30">
        <w:rPr>
          <w:i/>
        </w:rPr>
        <w:t>millennials</w:t>
      </w:r>
      <w:r w:rsidRPr="000440AB">
        <w:t xml:space="preserve"> que adquieren productos en línea de pequeñas empresas del sector moda. </w:t>
      </w:r>
      <w:r w:rsidR="003E13D1" w:rsidRPr="000440AB">
        <w:t>Sin embargo</w:t>
      </w:r>
      <w:r w:rsidRPr="000440AB">
        <w:t xml:space="preserve">, </w:t>
      </w:r>
      <w:r w:rsidR="003E13D1">
        <w:t>la</w:t>
      </w:r>
      <w:r w:rsidRPr="000440AB">
        <w:t xml:space="preserve"> propuesta de mejora para este estudio se centra específicamente en la tienda en línea @isabellashonduras, con el propósito de respaldar su comunicación mediante estrategias de marketing que fortalezcan su presencia de marca y amplíen su base de clientes.</w:t>
      </w:r>
    </w:p>
    <w:p w14:paraId="12D7814C" w14:textId="77777777" w:rsidR="000D6D57" w:rsidRDefault="000D6D57" w:rsidP="00FA5908">
      <w:pPr>
        <w:spacing w:line="360" w:lineRule="auto"/>
        <w:jc w:val="both"/>
        <w:rPr>
          <w:b/>
          <w:bCs/>
          <w:sz w:val="28"/>
          <w:szCs w:val="28"/>
        </w:rPr>
      </w:pPr>
    </w:p>
    <w:p w14:paraId="37F96740" w14:textId="77777777" w:rsidR="003E13D1" w:rsidRPr="000440AB" w:rsidRDefault="003E13D1" w:rsidP="00FA5908">
      <w:pPr>
        <w:spacing w:line="360" w:lineRule="auto"/>
        <w:jc w:val="both"/>
        <w:rPr>
          <w:b/>
          <w:bCs/>
          <w:sz w:val="28"/>
          <w:szCs w:val="28"/>
        </w:rPr>
      </w:pPr>
    </w:p>
    <w:p w14:paraId="13A9F120" w14:textId="457C378E" w:rsidR="00E570BC" w:rsidRPr="000440AB" w:rsidRDefault="00ED2CB1" w:rsidP="00ED2CB1">
      <w:pPr>
        <w:pStyle w:val="T2"/>
      </w:pPr>
      <w:bookmarkStart w:id="151" w:name="_Toc159010512"/>
      <w:r w:rsidRPr="000440AB">
        <w:lastRenderedPageBreak/>
        <w:t>5.3 RECOMENDACIONES</w:t>
      </w:r>
      <w:bookmarkEnd w:id="151"/>
      <w:r w:rsidRPr="000440AB">
        <w:t xml:space="preserve"> </w:t>
      </w:r>
    </w:p>
    <w:p w14:paraId="4E7694A7" w14:textId="77777777" w:rsidR="00625D5D" w:rsidRPr="000440AB" w:rsidRDefault="00625D5D" w:rsidP="004F76C1">
      <w:pPr>
        <w:spacing w:line="360" w:lineRule="auto"/>
        <w:jc w:val="both"/>
        <w:rPr>
          <w:sz w:val="28"/>
          <w:szCs w:val="28"/>
        </w:rPr>
      </w:pPr>
    </w:p>
    <w:p w14:paraId="6883887C" w14:textId="6B4101EA" w:rsidR="000D6D57" w:rsidRPr="000440AB" w:rsidRDefault="003E13D1">
      <w:pPr>
        <w:pStyle w:val="Prrafodelista"/>
        <w:numPr>
          <w:ilvl w:val="0"/>
          <w:numId w:val="27"/>
        </w:numPr>
        <w:spacing w:line="360" w:lineRule="auto"/>
        <w:jc w:val="both"/>
      </w:pPr>
      <w:r>
        <w:t>Se recomienda</w:t>
      </w:r>
      <w:r w:rsidR="000D6D57" w:rsidRPr="000440AB">
        <w:t xml:space="preserve"> la implementación de un plan de contenido integral en la plataforma de Instagram, centrado en los pilares de contenido promocional y educativo. Este plan debería abarcar diversos formatos, como publicaciones regulares, historias interactivas, </w:t>
      </w:r>
      <w:r w:rsidR="00175E3C" w:rsidRPr="000440AB">
        <w:rPr>
          <w:i/>
        </w:rPr>
        <w:t>Reel</w:t>
      </w:r>
      <w:r w:rsidR="00C07C2D" w:rsidRPr="000440AB">
        <w:rPr>
          <w:i/>
        </w:rPr>
        <w:t>s</w:t>
      </w:r>
      <w:r w:rsidR="000D6D57" w:rsidRPr="000440AB">
        <w:t xml:space="preserve"> y contenido generado por los usuarios (</w:t>
      </w:r>
      <w:r w:rsidR="00C07C2D" w:rsidRPr="000440AB">
        <w:rPr>
          <w:i/>
        </w:rPr>
        <w:t>UGC</w:t>
      </w:r>
      <w:r w:rsidR="000D6D57" w:rsidRPr="000440AB">
        <w:t xml:space="preserve">). Esta estrategia busca potenciar la presencia en línea de Isabellas Honduras durante el primer trimestre del 2024, con el objetivo principal de incrementar el </w:t>
      </w:r>
      <w:r w:rsidR="00175E3C" w:rsidRPr="000440AB">
        <w:rPr>
          <w:i/>
        </w:rPr>
        <w:t>engagement</w:t>
      </w:r>
      <w:r w:rsidR="000D6D57" w:rsidRPr="000440AB">
        <w:t xml:space="preserve"> y ampliar el alcance de la audiencia.</w:t>
      </w:r>
    </w:p>
    <w:p w14:paraId="270A33CA" w14:textId="77777777" w:rsidR="000D6D57" w:rsidRPr="000440AB" w:rsidRDefault="000D6D57" w:rsidP="00FA5908">
      <w:pPr>
        <w:spacing w:line="360" w:lineRule="auto"/>
        <w:ind w:firstLine="655"/>
        <w:jc w:val="both"/>
      </w:pPr>
    </w:p>
    <w:p w14:paraId="3EEFF635" w14:textId="49DA1DF5" w:rsidR="003E13D1" w:rsidRPr="000440AB" w:rsidRDefault="00A43AA1">
      <w:pPr>
        <w:pStyle w:val="Prrafodelista"/>
        <w:numPr>
          <w:ilvl w:val="0"/>
          <w:numId w:val="27"/>
        </w:numPr>
        <w:spacing w:line="360" w:lineRule="auto"/>
        <w:jc w:val="both"/>
      </w:pPr>
      <w:r>
        <w:t>A partir del</w:t>
      </w:r>
      <w:r w:rsidR="003E13D1" w:rsidRPr="003E13D1">
        <w:t xml:space="preserve"> análisis detallado de la experiencia de compra a través del Customer Journey Map y los puntos de dolor identificados, se recomienda implementar un plan de promociones atractivas durante el primer trimestre de 2024. Este plan buscará atraer nuevos clientes y, simultáneamente, establecer un programa de lealtad enfocado en recompensar a los clientes frecuentes. Esta estrategia integral fortalecerá tanto la captación como la retención de clientes para la tienda de Calzado Femenino Isabellas Honduras.</w:t>
      </w:r>
    </w:p>
    <w:p w14:paraId="17FA5CD6" w14:textId="77777777" w:rsidR="000D6D57" w:rsidRPr="000440AB" w:rsidRDefault="000D6D57" w:rsidP="00FA5908">
      <w:pPr>
        <w:spacing w:line="360" w:lineRule="auto"/>
        <w:ind w:firstLine="655"/>
        <w:jc w:val="both"/>
      </w:pPr>
    </w:p>
    <w:p w14:paraId="2A4A17D9" w14:textId="1E80448E" w:rsidR="00625D5D" w:rsidRPr="000440AB" w:rsidRDefault="003E13D1">
      <w:pPr>
        <w:pStyle w:val="Prrafodelista"/>
        <w:numPr>
          <w:ilvl w:val="0"/>
          <w:numId w:val="27"/>
        </w:numPr>
        <w:spacing w:line="360" w:lineRule="auto"/>
        <w:jc w:val="both"/>
      </w:pPr>
      <w:r>
        <w:t>Se recomienda i</w:t>
      </w:r>
      <w:r w:rsidR="000D6D57" w:rsidRPr="000440AB">
        <w:t xml:space="preserve">mplementar el </w:t>
      </w:r>
      <w:proofErr w:type="gramStart"/>
      <w:r w:rsidR="000D6D57" w:rsidRPr="00810E86">
        <w:rPr>
          <w:i/>
          <w:iCs/>
        </w:rPr>
        <w:t>link</w:t>
      </w:r>
      <w:proofErr w:type="gramEnd"/>
      <w:r w:rsidR="000D6D57" w:rsidRPr="000440AB">
        <w:t xml:space="preserve"> de pago en línea a Isabellas Honduras en el primer semestre del 2024, para mejorar la experiencia del cliente y potenciar las conversiones de venta en línea.</w:t>
      </w:r>
    </w:p>
    <w:p w14:paraId="43AEF055" w14:textId="77777777" w:rsidR="00625D5D" w:rsidRPr="000440AB" w:rsidRDefault="00625D5D" w:rsidP="00FA5908">
      <w:pPr>
        <w:spacing w:line="360" w:lineRule="auto"/>
        <w:ind w:firstLine="655"/>
        <w:jc w:val="both"/>
      </w:pPr>
    </w:p>
    <w:p w14:paraId="1C78C48D" w14:textId="77777777" w:rsidR="00625D5D" w:rsidRPr="000440AB" w:rsidRDefault="00625D5D" w:rsidP="00FA5908">
      <w:pPr>
        <w:spacing w:line="360" w:lineRule="auto"/>
        <w:ind w:firstLine="655"/>
        <w:jc w:val="both"/>
      </w:pPr>
    </w:p>
    <w:p w14:paraId="6FFDD58D" w14:textId="77777777" w:rsidR="005F794D" w:rsidRDefault="005F794D" w:rsidP="00FA5908">
      <w:pPr>
        <w:spacing w:line="360" w:lineRule="auto"/>
        <w:ind w:firstLine="655"/>
        <w:jc w:val="both"/>
      </w:pPr>
    </w:p>
    <w:p w14:paraId="65392BF6" w14:textId="77777777" w:rsidR="003E13D1" w:rsidRDefault="003E13D1" w:rsidP="00FA5908">
      <w:pPr>
        <w:spacing w:line="360" w:lineRule="auto"/>
        <w:ind w:firstLine="655"/>
        <w:jc w:val="both"/>
      </w:pPr>
    </w:p>
    <w:p w14:paraId="249916C4" w14:textId="77777777" w:rsidR="003E13D1" w:rsidRDefault="003E13D1" w:rsidP="00FA5908">
      <w:pPr>
        <w:spacing w:line="360" w:lineRule="auto"/>
        <w:ind w:firstLine="655"/>
        <w:jc w:val="both"/>
      </w:pPr>
    </w:p>
    <w:p w14:paraId="691D74BC" w14:textId="77777777" w:rsidR="003E13D1" w:rsidRDefault="003E13D1" w:rsidP="00FA5908">
      <w:pPr>
        <w:spacing w:line="360" w:lineRule="auto"/>
        <w:ind w:firstLine="655"/>
        <w:jc w:val="both"/>
      </w:pPr>
    </w:p>
    <w:p w14:paraId="66B1E392" w14:textId="77777777" w:rsidR="003E13D1" w:rsidRDefault="003E13D1" w:rsidP="00FA5908">
      <w:pPr>
        <w:spacing w:line="360" w:lineRule="auto"/>
        <w:ind w:firstLine="655"/>
        <w:jc w:val="both"/>
      </w:pPr>
    </w:p>
    <w:p w14:paraId="723FCFAF" w14:textId="77777777" w:rsidR="003E13D1" w:rsidRDefault="003E13D1" w:rsidP="00FA5908">
      <w:pPr>
        <w:spacing w:line="360" w:lineRule="auto"/>
        <w:ind w:firstLine="655"/>
        <w:jc w:val="both"/>
      </w:pPr>
    </w:p>
    <w:p w14:paraId="085D479E" w14:textId="77777777" w:rsidR="003E13D1" w:rsidRDefault="003E13D1" w:rsidP="00FA5908">
      <w:pPr>
        <w:spacing w:line="360" w:lineRule="auto"/>
        <w:ind w:firstLine="655"/>
        <w:jc w:val="both"/>
      </w:pPr>
    </w:p>
    <w:p w14:paraId="45895F55" w14:textId="77777777" w:rsidR="003E13D1" w:rsidRDefault="003E13D1" w:rsidP="00FA5908">
      <w:pPr>
        <w:spacing w:line="360" w:lineRule="auto"/>
        <w:ind w:firstLine="655"/>
        <w:jc w:val="both"/>
      </w:pPr>
    </w:p>
    <w:p w14:paraId="232F8B1B" w14:textId="77777777" w:rsidR="003E13D1" w:rsidRDefault="003E13D1" w:rsidP="00FA5908">
      <w:pPr>
        <w:spacing w:line="360" w:lineRule="auto"/>
        <w:ind w:firstLine="655"/>
        <w:jc w:val="both"/>
      </w:pPr>
    </w:p>
    <w:p w14:paraId="0E0C7747" w14:textId="496C0B31" w:rsidR="00E570BC" w:rsidRPr="000440AB" w:rsidRDefault="00E570BC" w:rsidP="00ED2CB1">
      <w:pPr>
        <w:pStyle w:val="T1CAP"/>
      </w:pPr>
      <w:bookmarkStart w:id="152" w:name="_Toc159010513"/>
      <w:r w:rsidRPr="000440AB">
        <w:lastRenderedPageBreak/>
        <w:t>CAPÍTULO VI. PROPUESTA DE INTERVENCIÓN</w:t>
      </w:r>
      <w:bookmarkEnd w:id="152"/>
    </w:p>
    <w:p w14:paraId="28279202" w14:textId="77777777" w:rsidR="00ED2CB1" w:rsidRPr="000440AB" w:rsidRDefault="00ED2CB1" w:rsidP="00FA5908">
      <w:pPr>
        <w:spacing w:line="360" w:lineRule="auto"/>
        <w:jc w:val="both"/>
        <w:rPr>
          <w:b/>
          <w:bCs/>
          <w:sz w:val="28"/>
          <w:szCs w:val="28"/>
        </w:rPr>
      </w:pPr>
    </w:p>
    <w:p w14:paraId="4181E962" w14:textId="494A7F96" w:rsidR="00797E6D" w:rsidRPr="000440AB" w:rsidRDefault="005045A7" w:rsidP="00797E6D">
      <w:pPr>
        <w:spacing w:line="360" w:lineRule="auto"/>
        <w:jc w:val="both"/>
        <w:rPr>
          <w:b/>
          <w:bCs/>
        </w:rPr>
      </w:pPr>
      <w:r w:rsidRPr="000440AB">
        <w:t xml:space="preserve">Propuesta de Estrategias de </w:t>
      </w:r>
      <w:r w:rsidRPr="00B21CE1">
        <w:rPr>
          <w:i/>
          <w:iCs/>
        </w:rPr>
        <w:t xml:space="preserve">Marketing </w:t>
      </w:r>
      <w:r w:rsidRPr="000440AB">
        <w:t>Estratégico y Digital para Tienda de Calzado Femenino</w:t>
      </w:r>
      <w:r w:rsidR="0012474C" w:rsidRPr="000440AB">
        <w:t xml:space="preserve"> Isabellas Honduras.</w:t>
      </w:r>
      <w:r w:rsidR="00797E6D" w:rsidRPr="000440AB">
        <w:rPr>
          <w:b/>
          <w:bCs/>
        </w:rPr>
        <w:t xml:space="preserve"> </w:t>
      </w:r>
    </w:p>
    <w:p w14:paraId="1C1876AE" w14:textId="17018D58" w:rsidR="005045A7" w:rsidRPr="000440AB" w:rsidRDefault="005045A7" w:rsidP="00E30676">
      <w:pPr>
        <w:pStyle w:val="T2P"/>
      </w:pPr>
    </w:p>
    <w:p w14:paraId="2FE32873" w14:textId="2F14AEC3" w:rsidR="001E266A" w:rsidRPr="000440AB" w:rsidRDefault="00ED2CB1" w:rsidP="009561EA">
      <w:r w:rsidRPr="000440AB">
        <w:t xml:space="preserve">6.1 PROPUESTA 1: ESTRATEGIA DE </w:t>
      </w:r>
      <w:r w:rsidRPr="00BE6E54">
        <w:rPr>
          <w:i/>
          <w:iCs/>
        </w:rPr>
        <w:t>MARKETING</w:t>
      </w:r>
      <w:r w:rsidRPr="000440AB">
        <w:t xml:space="preserve"> DE CONTENIDOS PARA INSTAGRAM</w:t>
      </w:r>
    </w:p>
    <w:p w14:paraId="398686A9" w14:textId="6BB753C1" w:rsidR="00A6185D" w:rsidRPr="000440AB" w:rsidRDefault="005045A7" w:rsidP="00FA5908">
      <w:pPr>
        <w:spacing w:line="360" w:lineRule="auto"/>
        <w:jc w:val="both"/>
      </w:pPr>
      <w:r w:rsidRPr="000440AB">
        <w:t xml:space="preserve">     </w:t>
      </w:r>
    </w:p>
    <w:p w14:paraId="38938112" w14:textId="663D479F" w:rsidR="001E266A" w:rsidRPr="000440AB" w:rsidRDefault="00ED2CB1" w:rsidP="009561EA">
      <w:r w:rsidRPr="000440AB">
        <w:t>6.1.1PLAN DE CONTENIDO DE INSTAGRAM PARA 3 MESES</w:t>
      </w:r>
    </w:p>
    <w:p w14:paraId="0DCB5959" w14:textId="348871A4" w:rsidR="001E266A" w:rsidRPr="000440AB" w:rsidRDefault="001E266A">
      <w:pPr>
        <w:pStyle w:val="Prrafodelista"/>
        <w:numPr>
          <w:ilvl w:val="0"/>
          <w:numId w:val="33"/>
        </w:numPr>
        <w:spacing w:line="360" w:lineRule="auto"/>
        <w:jc w:val="both"/>
      </w:pPr>
      <w:r w:rsidRPr="000440AB">
        <w:t xml:space="preserve">Objetivos y métricas de medición </w:t>
      </w:r>
    </w:p>
    <w:p w14:paraId="41756C48" w14:textId="1D80C293" w:rsidR="0012474C" w:rsidRPr="000440AB" w:rsidRDefault="00C07C2D">
      <w:pPr>
        <w:pStyle w:val="Prrafodelista"/>
        <w:numPr>
          <w:ilvl w:val="0"/>
          <w:numId w:val="17"/>
        </w:numPr>
        <w:spacing w:line="360" w:lineRule="auto"/>
        <w:jc w:val="both"/>
      </w:pPr>
      <w:r w:rsidRPr="000440AB">
        <w:rPr>
          <w:i/>
        </w:rPr>
        <w:t>Buyer</w:t>
      </w:r>
      <w:r w:rsidR="001E266A" w:rsidRPr="000440AB">
        <w:t xml:space="preserve"> Persona</w:t>
      </w:r>
    </w:p>
    <w:p w14:paraId="1F816475" w14:textId="77777777" w:rsidR="0012474C" w:rsidRPr="000440AB" w:rsidRDefault="0012474C" w:rsidP="0012474C">
      <w:pPr>
        <w:pStyle w:val="Prrafodelista"/>
        <w:spacing w:line="360" w:lineRule="auto"/>
        <w:jc w:val="both"/>
      </w:pPr>
    </w:p>
    <w:p w14:paraId="2CD9626F" w14:textId="52BFE28C" w:rsidR="001E266A" w:rsidRPr="000440AB" w:rsidRDefault="00ED2CB1" w:rsidP="009561EA">
      <w:r w:rsidRPr="000440AB">
        <w:t>6.1.2PUBLICACIONES DE ENERO A MARZO DEL 2024</w:t>
      </w:r>
    </w:p>
    <w:p w14:paraId="08CA1BDF" w14:textId="77777777" w:rsidR="00ED2CB1" w:rsidRPr="000440AB" w:rsidRDefault="00ED2CB1" w:rsidP="00ED2CB1">
      <w:pPr>
        <w:pStyle w:val="T2"/>
        <w:ind w:left="1375"/>
      </w:pPr>
    </w:p>
    <w:p w14:paraId="2AA2071B" w14:textId="6BF87013" w:rsidR="001E266A" w:rsidRPr="000440AB" w:rsidRDefault="001E266A">
      <w:pPr>
        <w:pStyle w:val="Prrafodelista"/>
        <w:numPr>
          <w:ilvl w:val="0"/>
          <w:numId w:val="17"/>
        </w:numPr>
        <w:spacing w:line="360" w:lineRule="auto"/>
        <w:jc w:val="both"/>
      </w:pPr>
      <w:r w:rsidRPr="000440AB">
        <w:t xml:space="preserve">Formatos de Publicación: </w:t>
      </w:r>
      <w:r w:rsidRPr="0057359A">
        <w:rPr>
          <w:i/>
          <w:iCs/>
        </w:rPr>
        <w:t>Post flat</w:t>
      </w:r>
      <w:r w:rsidRPr="000440AB">
        <w:t xml:space="preserve">, carrusel, </w:t>
      </w:r>
      <w:r w:rsidR="00175E3C" w:rsidRPr="000440AB">
        <w:rPr>
          <w:i/>
        </w:rPr>
        <w:t>Reel</w:t>
      </w:r>
      <w:r w:rsidR="00C07C2D" w:rsidRPr="000440AB">
        <w:rPr>
          <w:i/>
        </w:rPr>
        <w:t>s</w:t>
      </w:r>
      <w:r w:rsidRPr="000440AB">
        <w:t xml:space="preserve">, historias, historias interactivas, contenido </w:t>
      </w:r>
      <w:r w:rsidR="00C07C2D" w:rsidRPr="000440AB">
        <w:rPr>
          <w:i/>
        </w:rPr>
        <w:t>UGC</w:t>
      </w:r>
      <w:r w:rsidRPr="000440AB">
        <w:t>.</w:t>
      </w:r>
    </w:p>
    <w:p w14:paraId="65A201F2" w14:textId="77777777" w:rsidR="00A6185D" w:rsidRPr="000440AB" w:rsidRDefault="00A6185D" w:rsidP="00A6185D">
      <w:pPr>
        <w:pStyle w:val="Prrafodelista"/>
        <w:spacing w:line="360" w:lineRule="auto"/>
        <w:jc w:val="both"/>
      </w:pPr>
    </w:p>
    <w:p w14:paraId="4D8F78D4" w14:textId="15ED407F" w:rsidR="0012474C" w:rsidRPr="000440AB" w:rsidRDefault="00ED2CB1" w:rsidP="009561EA">
      <w:r w:rsidRPr="000440AB">
        <w:t xml:space="preserve">PROPUESTA 2: </w:t>
      </w:r>
      <w:r w:rsidR="00C07C2D" w:rsidRPr="000440AB">
        <w:rPr>
          <w:i/>
        </w:rPr>
        <w:t>CUSTOMER JOURNEY MAP</w:t>
      </w:r>
    </w:p>
    <w:p w14:paraId="1E431C2F" w14:textId="77777777" w:rsidR="00ED2CB1" w:rsidRPr="000440AB" w:rsidRDefault="00ED2CB1" w:rsidP="00ED2CB1">
      <w:pPr>
        <w:spacing w:line="360" w:lineRule="auto"/>
        <w:jc w:val="both"/>
      </w:pPr>
    </w:p>
    <w:p w14:paraId="50F68A39" w14:textId="77777777" w:rsidR="00ED2CB1" w:rsidRPr="000440AB" w:rsidRDefault="0012474C">
      <w:pPr>
        <w:pStyle w:val="Prrafodelista"/>
        <w:numPr>
          <w:ilvl w:val="0"/>
          <w:numId w:val="33"/>
        </w:numPr>
        <w:spacing w:line="360" w:lineRule="auto"/>
        <w:jc w:val="both"/>
      </w:pPr>
      <w:r w:rsidRPr="000440AB">
        <w:t xml:space="preserve">Objetivos y métricas de medición </w:t>
      </w:r>
    </w:p>
    <w:p w14:paraId="42D407A1" w14:textId="18105283" w:rsidR="00ED2CB1" w:rsidRPr="000440AB" w:rsidRDefault="00C07C2D">
      <w:pPr>
        <w:pStyle w:val="Prrafodelista"/>
        <w:numPr>
          <w:ilvl w:val="0"/>
          <w:numId w:val="33"/>
        </w:numPr>
        <w:spacing w:line="360" w:lineRule="auto"/>
        <w:jc w:val="both"/>
      </w:pPr>
      <w:r w:rsidRPr="000440AB">
        <w:rPr>
          <w:i/>
        </w:rPr>
        <w:t>Buyer</w:t>
      </w:r>
      <w:r w:rsidR="0012474C" w:rsidRPr="000440AB">
        <w:t xml:space="preserve"> Persona</w:t>
      </w:r>
    </w:p>
    <w:p w14:paraId="4A610C62" w14:textId="36D5CADB" w:rsidR="0012474C" w:rsidRPr="000440AB" w:rsidRDefault="0012474C">
      <w:pPr>
        <w:pStyle w:val="Prrafodelista"/>
        <w:numPr>
          <w:ilvl w:val="0"/>
          <w:numId w:val="33"/>
        </w:numPr>
        <w:spacing w:line="360" w:lineRule="auto"/>
        <w:jc w:val="both"/>
      </w:pPr>
      <w:r w:rsidRPr="000440AB">
        <w:t>Análisis de la situación actual del proceso de compra en línea.</w:t>
      </w:r>
    </w:p>
    <w:p w14:paraId="24F754ED" w14:textId="77777777" w:rsidR="001E266A" w:rsidRPr="000440AB" w:rsidRDefault="001E266A" w:rsidP="00FA5908">
      <w:pPr>
        <w:spacing w:line="360" w:lineRule="auto"/>
        <w:jc w:val="both"/>
      </w:pPr>
    </w:p>
    <w:p w14:paraId="3F81D1D4" w14:textId="1A93B157" w:rsidR="001E266A" w:rsidRPr="000440AB" w:rsidRDefault="00ED2CB1" w:rsidP="009561EA">
      <w:r w:rsidRPr="000440AB">
        <w:t>6.2.1 PLAN DE PROMOCIONES PARA CAPTAR NUEVOS CLIENTES Y BASE DE DATOS</w:t>
      </w:r>
    </w:p>
    <w:p w14:paraId="725B81A9" w14:textId="77777777" w:rsidR="001E266A" w:rsidRPr="000440AB" w:rsidRDefault="001E266A" w:rsidP="00FA5908">
      <w:pPr>
        <w:spacing w:line="360" w:lineRule="auto"/>
        <w:jc w:val="both"/>
      </w:pPr>
    </w:p>
    <w:p w14:paraId="3B8A33D2" w14:textId="77777777" w:rsidR="001E266A" w:rsidRPr="000440AB" w:rsidRDefault="001E266A">
      <w:pPr>
        <w:pStyle w:val="Prrafodelista"/>
        <w:numPr>
          <w:ilvl w:val="0"/>
          <w:numId w:val="18"/>
        </w:numPr>
        <w:spacing w:line="360" w:lineRule="auto"/>
        <w:jc w:val="both"/>
      </w:pPr>
      <w:r w:rsidRPr="000440AB">
        <w:t>Estrategias de promoción para captar datos de clientes potenciales.</w:t>
      </w:r>
    </w:p>
    <w:p w14:paraId="3FF2C9D8" w14:textId="77777777" w:rsidR="001E266A" w:rsidRPr="000440AB" w:rsidRDefault="001E266A">
      <w:pPr>
        <w:pStyle w:val="Prrafodelista"/>
        <w:numPr>
          <w:ilvl w:val="0"/>
          <w:numId w:val="18"/>
        </w:numPr>
        <w:spacing w:line="360" w:lineRule="auto"/>
        <w:jc w:val="both"/>
      </w:pPr>
      <w:r w:rsidRPr="000440AB">
        <w:t>Programa de Referidos para Generar Base de Datos de Clientes</w:t>
      </w:r>
    </w:p>
    <w:p w14:paraId="647C1E19" w14:textId="77777777" w:rsidR="009561EA" w:rsidRPr="000440AB" w:rsidRDefault="009561EA" w:rsidP="009561EA"/>
    <w:p w14:paraId="1A510317" w14:textId="7AF357CC" w:rsidR="001E266A" w:rsidRPr="000440AB" w:rsidRDefault="00ED2CB1" w:rsidP="009561EA">
      <w:r w:rsidRPr="000440AB">
        <w:t>6.2.2. PROGRAMA DE LEALTAD PARA RETENCIÓN DE CLIENTES EXISTENTES</w:t>
      </w:r>
    </w:p>
    <w:p w14:paraId="30F057E2" w14:textId="77777777" w:rsidR="001E266A" w:rsidRPr="000440AB" w:rsidRDefault="001E266A" w:rsidP="00FA5908">
      <w:pPr>
        <w:spacing w:line="360" w:lineRule="auto"/>
        <w:jc w:val="both"/>
      </w:pPr>
    </w:p>
    <w:p w14:paraId="0F683A5E" w14:textId="5FE6745F" w:rsidR="001E266A" w:rsidRPr="000440AB" w:rsidRDefault="001E266A">
      <w:pPr>
        <w:pStyle w:val="Prrafodelista"/>
        <w:numPr>
          <w:ilvl w:val="0"/>
          <w:numId w:val="19"/>
        </w:numPr>
        <w:spacing w:line="360" w:lineRule="auto"/>
        <w:jc w:val="both"/>
      </w:pPr>
      <w:r w:rsidRPr="000440AB">
        <w:t>Beneficios y sistemas de puntos del programa de lealtad #</w:t>
      </w:r>
      <w:r w:rsidR="00727F2C" w:rsidRPr="000440AB">
        <w:rPr>
          <w:i/>
        </w:rPr>
        <w:t>Isalovers</w:t>
      </w:r>
      <w:r w:rsidRPr="000440AB">
        <w:t>.</w:t>
      </w:r>
    </w:p>
    <w:p w14:paraId="2C93E3A5" w14:textId="77777777" w:rsidR="001E266A" w:rsidRPr="000440AB" w:rsidRDefault="001E266A">
      <w:pPr>
        <w:pStyle w:val="Prrafodelista"/>
        <w:numPr>
          <w:ilvl w:val="0"/>
          <w:numId w:val="19"/>
        </w:numPr>
        <w:spacing w:line="360" w:lineRule="auto"/>
        <w:jc w:val="both"/>
      </w:pPr>
      <w:r w:rsidRPr="000440AB">
        <w:t>Estrategias de promoción para fidelizar clientes del programa</w:t>
      </w:r>
    </w:p>
    <w:p w14:paraId="4090ECF6" w14:textId="77777777" w:rsidR="001E266A" w:rsidRPr="000440AB" w:rsidRDefault="001E266A">
      <w:pPr>
        <w:pStyle w:val="Prrafodelista"/>
        <w:numPr>
          <w:ilvl w:val="0"/>
          <w:numId w:val="19"/>
        </w:numPr>
        <w:spacing w:line="360" w:lineRule="auto"/>
        <w:jc w:val="both"/>
      </w:pPr>
      <w:r w:rsidRPr="000440AB">
        <w:t xml:space="preserve">Formulario de Registro de datos </w:t>
      </w:r>
    </w:p>
    <w:p w14:paraId="12DF5FCE" w14:textId="77777777" w:rsidR="001E266A" w:rsidRPr="000440AB" w:rsidRDefault="001E266A" w:rsidP="00FA5908">
      <w:pPr>
        <w:spacing w:line="360" w:lineRule="auto"/>
        <w:jc w:val="both"/>
      </w:pPr>
    </w:p>
    <w:p w14:paraId="1E6B0B6C" w14:textId="5D8BA1F3" w:rsidR="001E266A" w:rsidRPr="000440AB" w:rsidRDefault="00ED2CB1" w:rsidP="009561EA">
      <w:r w:rsidRPr="000440AB">
        <w:t xml:space="preserve">6.2.3 PROCESO DE AFILIACIÓN Y VENTAJAS DE IMPLEMENTAR PAGO POR COMPRA </w:t>
      </w:r>
      <w:proofErr w:type="gramStart"/>
      <w:r w:rsidR="00175E3C" w:rsidRPr="000440AB">
        <w:rPr>
          <w:i/>
        </w:rPr>
        <w:t>CLICK</w:t>
      </w:r>
      <w:proofErr w:type="gramEnd"/>
      <w:r w:rsidRPr="000440AB">
        <w:t xml:space="preserve"> DE BAC</w:t>
      </w:r>
    </w:p>
    <w:p w14:paraId="0BA200CF" w14:textId="77777777" w:rsidR="001E266A" w:rsidRPr="000440AB" w:rsidRDefault="001E266A">
      <w:pPr>
        <w:pStyle w:val="Prrafodelista"/>
        <w:numPr>
          <w:ilvl w:val="0"/>
          <w:numId w:val="20"/>
        </w:numPr>
        <w:spacing w:line="360" w:lineRule="auto"/>
        <w:jc w:val="both"/>
      </w:pPr>
      <w:r w:rsidRPr="000440AB">
        <w:t>Requisitos de afiliación</w:t>
      </w:r>
    </w:p>
    <w:p w14:paraId="6105BF1E" w14:textId="77777777" w:rsidR="001E266A" w:rsidRPr="000440AB" w:rsidRDefault="001E266A">
      <w:pPr>
        <w:pStyle w:val="Prrafodelista"/>
        <w:numPr>
          <w:ilvl w:val="0"/>
          <w:numId w:val="20"/>
        </w:numPr>
        <w:spacing w:line="360" w:lineRule="auto"/>
        <w:jc w:val="both"/>
      </w:pPr>
      <w:r w:rsidRPr="000440AB">
        <w:t>Formulario de afiliación</w:t>
      </w:r>
    </w:p>
    <w:p w14:paraId="3481CB66" w14:textId="4E8D4C79" w:rsidR="001E266A" w:rsidRPr="000440AB" w:rsidRDefault="001E266A">
      <w:pPr>
        <w:pStyle w:val="Prrafodelista"/>
        <w:numPr>
          <w:ilvl w:val="0"/>
          <w:numId w:val="20"/>
        </w:numPr>
        <w:spacing w:line="360" w:lineRule="auto"/>
        <w:jc w:val="both"/>
      </w:pPr>
      <w:r w:rsidRPr="000440AB">
        <w:t xml:space="preserve">Ventajas de implementar compra </w:t>
      </w:r>
      <w:proofErr w:type="spellStart"/>
      <w:proofErr w:type="gramStart"/>
      <w:r w:rsidR="00175E3C" w:rsidRPr="000440AB">
        <w:rPr>
          <w:i/>
        </w:rPr>
        <w:t>click</w:t>
      </w:r>
      <w:proofErr w:type="spellEnd"/>
      <w:proofErr w:type="gramEnd"/>
      <w:r w:rsidRPr="000440AB">
        <w:t xml:space="preserve"> de Bac</w:t>
      </w:r>
    </w:p>
    <w:p w14:paraId="7264D84D" w14:textId="3FE96839" w:rsidR="001E266A" w:rsidRPr="000440AB" w:rsidRDefault="001E266A">
      <w:pPr>
        <w:pStyle w:val="Prrafodelista"/>
        <w:numPr>
          <w:ilvl w:val="0"/>
          <w:numId w:val="20"/>
        </w:numPr>
        <w:spacing w:line="360" w:lineRule="auto"/>
        <w:jc w:val="both"/>
      </w:pPr>
      <w:r w:rsidRPr="000440AB">
        <w:t xml:space="preserve">Costos de Compra </w:t>
      </w:r>
      <w:proofErr w:type="spellStart"/>
      <w:proofErr w:type="gramStart"/>
      <w:r w:rsidR="00175E3C" w:rsidRPr="000440AB">
        <w:rPr>
          <w:i/>
        </w:rPr>
        <w:t>click</w:t>
      </w:r>
      <w:proofErr w:type="spellEnd"/>
      <w:proofErr w:type="gramEnd"/>
    </w:p>
    <w:p w14:paraId="21CAF06B" w14:textId="77777777" w:rsidR="001E266A" w:rsidRPr="000440AB" w:rsidRDefault="001E266A" w:rsidP="00FA5908">
      <w:pPr>
        <w:spacing w:line="360" w:lineRule="auto"/>
        <w:jc w:val="both"/>
      </w:pPr>
    </w:p>
    <w:p w14:paraId="0C8889D0" w14:textId="22E351B2" w:rsidR="001E266A" w:rsidRPr="000440AB" w:rsidRDefault="00ED2CB1" w:rsidP="009561EA">
      <w:r w:rsidRPr="000440AB">
        <w:t>6.4. CRONOGRAMA</w:t>
      </w:r>
    </w:p>
    <w:p w14:paraId="6D1BB186" w14:textId="77777777" w:rsidR="001E266A" w:rsidRPr="000440AB" w:rsidRDefault="001E266A" w:rsidP="00FA5908">
      <w:pPr>
        <w:spacing w:line="360" w:lineRule="auto"/>
        <w:jc w:val="both"/>
        <w:rPr>
          <w:b/>
          <w:bCs/>
        </w:rPr>
      </w:pPr>
    </w:p>
    <w:p w14:paraId="5A764E06" w14:textId="74997AAC" w:rsidR="001E266A" w:rsidRPr="000440AB" w:rsidRDefault="00ED2CB1" w:rsidP="009561EA">
      <w:r w:rsidRPr="000440AB">
        <w:t>6.5. PRESUPUESTO</w:t>
      </w:r>
    </w:p>
    <w:p w14:paraId="60C65E30" w14:textId="77777777" w:rsidR="001E266A" w:rsidRPr="000440AB" w:rsidRDefault="001E266A" w:rsidP="00FA5908">
      <w:pPr>
        <w:spacing w:line="360" w:lineRule="auto"/>
        <w:jc w:val="both"/>
        <w:rPr>
          <w:b/>
          <w:bCs/>
          <w:sz w:val="28"/>
          <w:szCs w:val="28"/>
        </w:rPr>
      </w:pPr>
    </w:p>
    <w:p w14:paraId="4DE5FBDC" w14:textId="77777777" w:rsidR="00B96154" w:rsidRPr="000440AB" w:rsidRDefault="00B96154" w:rsidP="00A6185D">
      <w:pPr>
        <w:spacing w:line="360" w:lineRule="auto"/>
        <w:jc w:val="both"/>
      </w:pPr>
    </w:p>
    <w:p w14:paraId="247CBA8E" w14:textId="77777777" w:rsidR="00915B71" w:rsidRPr="000440AB" w:rsidRDefault="00915B71" w:rsidP="00A6185D">
      <w:pPr>
        <w:spacing w:line="360" w:lineRule="auto"/>
        <w:jc w:val="both"/>
      </w:pPr>
    </w:p>
    <w:p w14:paraId="05FA2D2F" w14:textId="77777777" w:rsidR="00915B71" w:rsidRPr="000440AB" w:rsidRDefault="00915B71" w:rsidP="00A6185D">
      <w:pPr>
        <w:spacing w:line="360" w:lineRule="auto"/>
        <w:jc w:val="both"/>
      </w:pPr>
    </w:p>
    <w:p w14:paraId="636CA646" w14:textId="77777777" w:rsidR="00915B71" w:rsidRPr="000440AB" w:rsidRDefault="00915B71" w:rsidP="00A6185D">
      <w:pPr>
        <w:spacing w:line="360" w:lineRule="auto"/>
        <w:jc w:val="both"/>
      </w:pPr>
    </w:p>
    <w:p w14:paraId="4992C346" w14:textId="77777777" w:rsidR="00915B71" w:rsidRPr="000440AB" w:rsidRDefault="00915B71" w:rsidP="00A6185D">
      <w:pPr>
        <w:spacing w:line="360" w:lineRule="auto"/>
        <w:jc w:val="both"/>
      </w:pPr>
    </w:p>
    <w:p w14:paraId="7CC7ADD7" w14:textId="77777777" w:rsidR="00915B71" w:rsidRPr="000440AB" w:rsidRDefault="00915B71" w:rsidP="00A6185D">
      <w:pPr>
        <w:spacing w:line="360" w:lineRule="auto"/>
        <w:jc w:val="both"/>
      </w:pPr>
    </w:p>
    <w:p w14:paraId="5008A38C" w14:textId="77777777" w:rsidR="00915B71" w:rsidRPr="000440AB" w:rsidRDefault="00915B71" w:rsidP="00A6185D">
      <w:pPr>
        <w:spacing w:line="360" w:lineRule="auto"/>
        <w:jc w:val="both"/>
      </w:pPr>
    </w:p>
    <w:p w14:paraId="1E722D24" w14:textId="77777777" w:rsidR="00915B71" w:rsidRPr="000440AB" w:rsidRDefault="00915B71" w:rsidP="00A6185D">
      <w:pPr>
        <w:spacing w:line="360" w:lineRule="auto"/>
        <w:jc w:val="both"/>
      </w:pPr>
    </w:p>
    <w:p w14:paraId="45219261" w14:textId="77777777" w:rsidR="00915B71" w:rsidRPr="000440AB" w:rsidRDefault="00915B71" w:rsidP="00A6185D">
      <w:pPr>
        <w:spacing w:line="360" w:lineRule="auto"/>
        <w:jc w:val="both"/>
      </w:pPr>
    </w:p>
    <w:p w14:paraId="004E4C5F" w14:textId="77777777" w:rsidR="00915B71" w:rsidRPr="000440AB" w:rsidRDefault="00915B71" w:rsidP="00A6185D">
      <w:pPr>
        <w:spacing w:line="360" w:lineRule="auto"/>
        <w:jc w:val="both"/>
      </w:pPr>
    </w:p>
    <w:p w14:paraId="51C30466" w14:textId="77777777" w:rsidR="009561EA" w:rsidRPr="000440AB" w:rsidRDefault="009561EA" w:rsidP="00A6185D">
      <w:pPr>
        <w:spacing w:line="360" w:lineRule="auto"/>
        <w:jc w:val="both"/>
      </w:pPr>
    </w:p>
    <w:p w14:paraId="490446AF" w14:textId="77777777" w:rsidR="009561EA" w:rsidRPr="000440AB" w:rsidRDefault="009561EA" w:rsidP="00A6185D">
      <w:pPr>
        <w:spacing w:line="360" w:lineRule="auto"/>
        <w:jc w:val="both"/>
      </w:pPr>
    </w:p>
    <w:p w14:paraId="7A23FCF2" w14:textId="77777777" w:rsidR="009561EA" w:rsidRPr="000440AB" w:rsidRDefault="009561EA" w:rsidP="00A6185D">
      <w:pPr>
        <w:spacing w:line="360" w:lineRule="auto"/>
        <w:jc w:val="both"/>
      </w:pPr>
    </w:p>
    <w:p w14:paraId="4600105E" w14:textId="77777777" w:rsidR="009561EA" w:rsidRPr="000440AB" w:rsidRDefault="009561EA" w:rsidP="00A6185D">
      <w:pPr>
        <w:spacing w:line="360" w:lineRule="auto"/>
        <w:jc w:val="both"/>
      </w:pPr>
    </w:p>
    <w:p w14:paraId="6754A76E" w14:textId="77777777" w:rsidR="009561EA" w:rsidRPr="000440AB" w:rsidRDefault="009561EA" w:rsidP="00A6185D">
      <w:pPr>
        <w:spacing w:line="360" w:lineRule="auto"/>
        <w:jc w:val="both"/>
      </w:pPr>
    </w:p>
    <w:p w14:paraId="0D91B7D7" w14:textId="77777777" w:rsidR="009561EA" w:rsidRPr="000440AB" w:rsidRDefault="009561EA" w:rsidP="00A6185D">
      <w:pPr>
        <w:spacing w:line="360" w:lineRule="auto"/>
        <w:jc w:val="both"/>
      </w:pPr>
    </w:p>
    <w:p w14:paraId="3FB5FDC5" w14:textId="77777777" w:rsidR="00915B71" w:rsidRPr="000440AB" w:rsidRDefault="00915B71" w:rsidP="00A6185D">
      <w:pPr>
        <w:spacing w:line="360" w:lineRule="auto"/>
        <w:jc w:val="both"/>
      </w:pPr>
    </w:p>
    <w:p w14:paraId="503CD4A7" w14:textId="77777777" w:rsidR="00915B71" w:rsidRPr="000440AB" w:rsidRDefault="00915B71" w:rsidP="00A6185D">
      <w:pPr>
        <w:spacing w:line="360" w:lineRule="auto"/>
        <w:jc w:val="both"/>
      </w:pPr>
    </w:p>
    <w:p w14:paraId="74258F2B" w14:textId="77777777" w:rsidR="00915B71" w:rsidRPr="000440AB" w:rsidRDefault="00915B71" w:rsidP="00A6185D">
      <w:pPr>
        <w:spacing w:line="360" w:lineRule="auto"/>
        <w:jc w:val="both"/>
      </w:pPr>
    </w:p>
    <w:p w14:paraId="723377B4" w14:textId="09512985" w:rsidR="00B96154" w:rsidRPr="000440AB" w:rsidRDefault="00797E6D" w:rsidP="00797E6D">
      <w:pPr>
        <w:pStyle w:val="T2"/>
      </w:pPr>
      <w:bookmarkStart w:id="153" w:name="_Toc159010514"/>
      <w:r w:rsidRPr="000440AB">
        <w:lastRenderedPageBreak/>
        <w:t>6.1 PROPUESTA 1: ESTRATEGIA DE MARKETING DE CONTENIDOS PARA INSTAGRAM</w:t>
      </w:r>
      <w:bookmarkEnd w:id="153"/>
    </w:p>
    <w:p w14:paraId="3CBB2450" w14:textId="532E5AC1" w:rsidR="00B96154" w:rsidRPr="000440AB" w:rsidRDefault="00797E6D" w:rsidP="00797E6D">
      <w:pPr>
        <w:pStyle w:val="T3"/>
      </w:pPr>
      <w:bookmarkStart w:id="154" w:name="_Toc159010515"/>
      <w:r w:rsidRPr="000440AB">
        <w:t>6.1.1 PLAN DE CONTENIDO DE INSTAGRAM PARA 3 MESES</w:t>
      </w:r>
      <w:bookmarkEnd w:id="154"/>
    </w:p>
    <w:p w14:paraId="6D911A70" w14:textId="1C76C91A" w:rsidR="00797E6D" w:rsidRPr="000440AB" w:rsidRDefault="00797E6D" w:rsidP="00797E6D">
      <w:pPr>
        <w:pStyle w:val="T4"/>
      </w:pPr>
      <w:bookmarkStart w:id="155" w:name="_Toc159010516"/>
      <w:r w:rsidRPr="000440AB">
        <w:t>6.1.2 OBJETIVOS DE PROPUESTA 1</w:t>
      </w:r>
      <w:bookmarkEnd w:id="155"/>
    </w:p>
    <w:p w14:paraId="00FBC43D" w14:textId="340B0A34" w:rsidR="00797E6D" w:rsidRPr="000440AB" w:rsidRDefault="00797E6D" w:rsidP="00797E6D">
      <w:pPr>
        <w:pStyle w:val="T41"/>
      </w:pPr>
      <w:bookmarkStart w:id="156" w:name="_Toc159010517"/>
      <w:r w:rsidRPr="000440AB">
        <w:t>6.1.2.1 OBJETIVO GENERAL</w:t>
      </w:r>
      <w:bookmarkEnd w:id="156"/>
    </w:p>
    <w:p w14:paraId="297DCE5E" w14:textId="77777777" w:rsidR="00797E6D" w:rsidRPr="000440AB" w:rsidRDefault="00797E6D" w:rsidP="00797E6D">
      <w:pPr>
        <w:spacing w:line="360" w:lineRule="auto"/>
        <w:jc w:val="both"/>
      </w:pPr>
    </w:p>
    <w:p w14:paraId="52C5AEE2" w14:textId="07506A99" w:rsidR="00E570BC" w:rsidRPr="000440AB" w:rsidRDefault="00E570BC" w:rsidP="00797E6D">
      <w:pPr>
        <w:spacing w:line="360" w:lineRule="auto"/>
        <w:ind w:firstLine="708"/>
        <w:jc w:val="both"/>
      </w:pPr>
      <w:r w:rsidRPr="000440AB">
        <w:t xml:space="preserve">Crear plan de contenido para mejorar la presencia en línea en </w:t>
      </w:r>
      <w:r w:rsidR="002A621A" w:rsidRPr="000440AB">
        <w:t>Instagram</w:t>
      </w:r>
      <w:r w:rsidR="00A6185D" w:rsidRPr="000440AB">
        <w:t xml:space="preserve"> para la tienda de calzado Isabellas Honduras</w:t>
      </w:r>
      <w:r w:rsidR="002A621A" w:rsidRPr="000440AB">
        <w:t>, bajo</w:t>
      </w:r>
      <w:r w:rsidRPr="000440AB">
        <w:t xml:space="preserve"> los pilares de contenido promocional y educativo en sus diferentes formatos post, historias interactivas, </w:t>
      </w:r>
      <w:r w:rsidR="00175E3C" w:rsidRPr="000440AB">
        <w:rPr>
          <w:i/>
        </w:rPr>
        <w:t>Reel</w:t>
      </w:r>
      <w:r w:rsidR="00C07C2D" w:rsidRPr="000440AB">
        <w:rPr>
          <w:i/>
        </w:rPr>
        <w:t>s</w:t>
      </w:r>
      <w:r w:rsidRPr="000440AB">
        <w:t xml:space="preserve"> y contenido </w:t>
      </w:r>
      <w:r w:rsidR="00C07C2D" w:rsidRPr="000440AB">
        <w:rPr>
          <w:i/>
        </w:rPr>
        <w:t>UGC</w:t>
      </w:r>
      <w:r w:rsidRPr="000440AB">
        <w:t xml:space="preserve"> para aumentar el </w:t>
      </w:r>
      <w:r w:rsidR="00175E3C" w:rsidRPr="000440AB">
        <w:rPr>
          <w:i/>
        </w:rPr>
        <w:t>engagement</w:t>
      </w:r>
      <w:r w:rsidRPr="000440AB">
        <w:t xml:space="preserve"> y alcance de la audiencia en el primer trimestre del 2024.</w:t>
      </w:r>
    </w:p>
    <w:p w14:paraId="04D2FE5B" w14:textId="77777777" w:rsidR="00E570BC" w:rsidRPr="000440AB" w:rsidRDefault="00E570BC" w:rsidP="00FA5908">
      <w:pPr>
        <w:spacing w:line="360" w:lineRule="auto"/>
        <w:ind w:left="10" w:firstLine="698"/>
        <w:jc w:val="both"/>
      </w:pPr>
    </w:p>
    <w:p w14:paraId="2D748BE7" w14:textId="586280AA" w:rsidR="00E570BC" w:rsidRPr="000440AB" w:rsidRDefault="00797E6D" w:rsidP="00797E6D">
      <w:pPr>
        <w:pStyle w:val="T41"/>
      </w:pPr>
      <w:bookmarkStart w:id="157" w:name="_Toc159010518"/>
      <w:r w:rsidRPr="000440AB">
        <w:t>6.1.2.2 OBJETIVOS ESPECÍFICOS</w:t>
      </w:r>
      <w:bookmarkEnd w:id="157"/>
    </w:p>
    <w:p w14:paraId="6B27E226" w14:textId="40AEAF4D" w:rsidR="00E570BC" w:rsidRPr="000440AB" w:rsidRDefault="00FC0799">
      <w:pPr>
        <w:pStyle w:val="Prrafodelista"/>
        <w:numPr>
          <w:ilvl w:val="0"/>
          <w:numId w:val="31"/>
        </w:numPr>
        <w:spacing w:line="360" w:lineRule="auto"/>
        <w:jc w:val="both"/>
      </w:pPr>
      <w:r>
        <w:t>Propiciar</w:t>
      </w:r>
      <w:r w:rsidR="00E570BC" w:rsidRPr="000440AB">
        <w:t xml:space="preserve"> el conocimiento de marca y visibilidad en Instagram.</w:t>
      </w:r>
    </w:p>
    <w:p w14:paraId="741BC5B6" w14:textId="023587A9" w:rsidR="00E570BC" w:rsidRPr="000440AB" w:rsidRDefault="00E570BC">
      <w:pPr>
        <w:pStyle w:val="Prrafodelista"/>
        <w:numPr>
          <w:ilvl w:val="0"/>
          <w:numId w:val="31"/>
        </w:numPr>
        <w:spacing w:line="360" w:lineRule="auto"/>
        <w:jc w:val="both"/>
      </w:pPr>
      <w:r w:rsidRPr="000440AB">
        <w:t>Promover la variedad de productos ofrecidos por la tienda.</w:t>
      </w:r>
    </w:p>
    <w:p w14:paraId="687CC556" w14:textId="476D6FEA" w:rsidR="00E570BC" w:rsidRPr="000440AB" w:rsidRDefault="00FC0799">
      <w:pPr>
        <w:pStyle w:val="Prrafodelista"/>
        <w:numPr>
          <w:ilvl w:val="0"/>
          <w:numId w:val="31"/>
        </w:numPr>
        <w:spacing w:line="360" w:lineRule="auto"/>
        <w:jc w:val="both"/>
      </w:pPr>
      <w:r>
        <w:t>Orientar</w:t>
      </w:r>
      <w:r w:rsidR="00E570BC" w:rsidRPr="000440AB">
        <w:t xml:space="preserve"> a la audiencia sobre las tendencias de moda en calzado femenino.</w:t>
      </w:r>
    </w:p>
    <w:p w14:paraId="15AB5594" w14:textId="36399261" w:rsidR="00E570BC" w:rsidRPr="000440AB" w:rsidRDefault="00E570BC">
      <w:pPr>
        <w:pStyle w:val="Prrafodelista"/>
        <w:numPr>
          <w:ilvl w:val="0"/>
          <w:numId w:val="31"/>
        </w:numPr>
        <w:spacing w:line="360" w:lineRule="auto"/>
        <w:jc w:val="both"/>
      </w:pPr>
      <w:r w:rsidRPr="000440AB">
        <w:t>Fomentar la interacción y participación de la comunidad.</w:t>
      </w:r>
    </w:p>
    <w:p w14:paraId="68FEC05E" w14:textId="1AD0D1C7" w:rsidR="00E570BC" w:rsidRPr="000440AB" w:rsidRDefault="00E570BC">
      <w:pPr>
        <w:pStyle w:val="Prrafodelista"/>
        <w:numPr>
          <w:ilvl w:val="0"/>
          <w:numId w:val="31"/>
        </w:numPr>
        <w:spacing w:line="360" w:lineRule="auto"/>
        <w:jc w:val="both"/>
      </w:pPr>
      <w:r w:rsidRPr="000440AB">
        <w:t xml:space="preserve">Impulsar el </w:t>
      </w:r>
      <w:r w:rsidR="00175E3C" w:rsidRPr="000440AB">
        <w:rPr>
          <w:i/>
        </w:rPr>
        <w:t>engagement</w:t>
      </w:r>
      <w:r w:rsidRPr="000440AB">
        <w:t xml:space="preserve"> y las ventas</w:t>
      </w:r>
      <w:r w:rsidR="00A6185D" w:rsidRPr="000440AB">
        <w:t xml:space="preserve"> digitales</w:t>
      </w:r>
      <w:r w:rsidRPr="000440AB">
        <w:t>.</w:t>
      </w:r>
    </w:p>
    <w:p w14:paraId="2FC60520" w14:textId="46E1FEA0" w:rsidR="005455FA" w:rsidRPr="000440AB" w:rsidRDefault="00797E6D" w:rsidP="00797E6D">
      <w:pPr>
        <w:pStyle w:val="T4"/>
      </w:pPr>
      <w:bookmarkStart w:id="158" w:name="_Toc159010519"/>
      <w:r w:rsidRPr="000440AB">
        <w:t>6.1.3 MÉTRICAS DE MEDICIÓN:</w:t>
      </w:r>
      <w:bookmarkEnd w:id="158"/>
      <w:r w:rsidRPr="000440AB">
        <w:t xml:space="preserve"> </w:t>
      </w:r>
    </w:p>
    <w:p w14:paraId="47BEE680" w14:textId="77777777" w:rsidR="005455FA" w:rsidRPr="000440AB" w:rsidRDefault="005455FA" w:rsidP="005455FA">
      <w:pPr>
        <w:rPr>
          <w:b/>
          <w:bCs/>
        </w:rPr>
      </w:pPr>
    </w:p>
    <w:p w14:paraId="5ABF6B4C" w14:textId="77777777" w:rsidR="005455FA" w:rsidRPr="000440AB" w:rsidRDefault="005455FA">
      <w:pPr>
        <w:pStyle w:val="Prrafodelista"/>
        <w:numPr>
          <w:ilvl w:val="0"/>
          <w:numId w:val="31"/>
        </w:numPr>
        <w:spacing w:line="360" w:lineRule="auto"/>
        <w:jc w:val="both"/>
      </w:pPr>
      <w:r w:rsidRPr="000440AB">
        <w:t>Número total de impresiones y alcance de las publicaciones.</w:t>
      </w:r>
    </w:p>
    <w:p w14:paraId="7C84382B" w14:textId="77777777" w:rsidR="005455FA" w:rsidRPr="000440AB" w:rsidRDefault="005455FA">
      <w:pPr>
        <w:pStyle w:val="Prrafodelista"/>
        <w:numPr>
          <w:ilvl w:val="0"/>
          <w:numId w:val="31"/>
        </w:numPr>
        <w:spacing w:line="360" w:lineRule="auto"/>
        <w:jc w:val="both"/>
      </w:pPr>
      <w:r w:rsidRPr="000440AB">
        <w:t>Crecimiento en el número de seguidores nuevos.</w:t>
      </w:r>
    </w:p>
    <w:p w14:paraId="776BC998" w14:textId="77777777" w:rsidR="005455FA" w:rsidRPr="000440AB" w:rsidRDefault="005455FA">
      <w:pPr>
        <w:pStyle w:val="Prrafodelista"/>
        <w:numPr>
          <w:ilvl w:val="0"/>
          <w:numId w:val="31"/>
        </w:numPr>
        <w:spacing w:line="360" w:lineRule="auto"/>
        <w:jc w:val="both"/>
      </w:pPr>
      <w:r w:rsidRPr="000440AB">
        <w:t>Interacción en las historias interactivas que presentan diferentes productos.</w:t>
      </w:r>
    </w:p>
    <w:p w14:paraId="7D21D5B5" w14:textId="4D33B619" w:rsidR="005455FA" w:rsidRPr="000440AB" w:rsidRDefault="005455FA">
      <w:pPr>
        <w:pStyle w:val="Prrafodelista"/>
        <w:numPr>
          <w:ilvl w:val="0"/>
          <w:numId w:val="31"/>
        </w:numPr>
        <w:spacing w:line="360" w:lineRule="auto"/>
        <w:jc w:val="both"/>
      </w:pPr>
      <w:r w:rsidRPr="000440AB">
        <w:t xml:space="preserve">Número de comentarios, respuestas y preguntas en publicaciones </w:t>
      </w:r>
      <w:r w:rsidR="002D1D0D" w:rsidRPr="000440AB">
        <w:t>e</w:t>
      </w:r>
      <w:r w:rsidRPr="000440AB">
        <w:t xml:space="preserve"> historias.</w:t>
      </w:r>
    </w:p>
    <w:p w14:paraId="16108CF3" w14:textId="77777777" w:rsidR="005455FA" w:rsidRPr="000440AB" w:rsidRDefault="005455FA">
      <w:pPr>
        <w:pStyle w:val="Prrafodelista"/>
        <w:numPr>
          <w:ilvl w:val="0"/>
          <w:numId w:val="31"/>
        </w:numPr>
        <w:spacing w:line="360" w:lineRule="auto"/>
        <w:jc w:val="both"/>
      </w:pPr>
      <w:r w:rsidRPr="000440AB">
        <w:t>Porcentaje de participación en concursos y formularios.</w:t>
      </w:r>
    </w:p>
    <w:p w14:paraId="2ACE7804" w14:textId="77777777" w:rsidR="00A6185D" w:rsidRDefault="00A6185D" w:rsidP="00FA5908">
      <w:pPr>
        <w:spacing w:line="360" w:lineRule="auto"/>
        <w:jc w:val="both"/>
      </w:pPr>
    </w:p>
    <w:p w14:paraId="4B80A4DD" w14:textId="77777777" w:rsidR="00FC0799" w:rsidRDefault="00FC0799" w:rsidP="00FA5908">
      <w:pPr>
        <w:spacing w:line="360" w:lineRule="auto"/>
        <w:jc w:val="both"/>
      </w:pPr>
    </w:p>
    <w:p w14:paraId="69DA829B" w14:textId="77777777" w:rsidR="00FC0799" w:rsidRDefault="00FC0799" w:rsidP="00FA5908">
      <w:pPr>
        <w:spacing w:line="360" w:lineRule="auto"/>
        <w:jc w:val="both"/>
      </w:pPr>
    </w:p>
    <w:p w14:paraId="4AEF5D5E" w14:textId="77777777" w:rsidR="00FC0799" w:rsidRDefault="00FC0799" w:rsidP="00FA5908">
      <w:pPr>
        <w:spacing w:line="360" w:lineRule="auto"/>
        <w:jc w:val="both"/>
      </w:pPr>
    </w:p>
    <w:p w14:paraId="7DE13E11" w14:textId="77777777" w:rsidR="00FC0799" w:rsidRDefault="00FC0799" w:rsidP="00FA5908">
      <w:pPr>
        <w:spacing w:line="360" w:lineRule="auto"/>
        <w:jc w:val="both"/>
      </w:pPr>
    </w:p>
    <w:p w14:paraId="6894021F" w14:textId="77777777" w:rsidR="00FC0799" w:rsidRDefault="00FC0799" w:rsidP="00FA5908">
      <w:pPr>
        <w:spacing w:line="360" w:lineRule="auto"/>
        <w:jc w:val="both"/>
      </w:pPr>
    </w:p>
    <w:p w14:paraId="1D8DC723" w14:textId="77777777" w:rsidR="00FC0799" w:rsidRPr="000440AB" w:rsidRDefault="00FC0799" w:rsidP="00FA5908">
      <w:pPr>
        <w:spacing w:line="360" w:lineRule="auto"/>
        <w:jc w:val="both"/>
      </w:pPr>
    </w:p>
    <w:p w14:paraId="38A47E4A" w14:textId="6580F5E9" w:rsidR="00E570BC" w:rsidRPr="000440AB" w:rsidRDefault="00797E6D" w:rsidP="00797E6D">
      <w:pPr>
        <w:pStyle w:val="T4"/>
      </w:pPr>
      <w:bookmarkStart w:id="159" w:name="_Toc159010520"/>
      <w:r w:rsidRPr="000440AB">
        <w:lastRenderedPageBreak/>
        <w:t xml:space="preserve">6.1.4 </w:t>
      </w:r>
      <w:r w:rsidR="00C07C2D" w:rsidRPr="000440AB">
        <w:rPr>
          <w:i/>
        </w:rPr>
        <w:t>BUYER</w:t>
      </w:r>
      <w:r w:rsidRPr="000440AB">
        <w:t xml:space="preserve"> PERSONA</w:t>
      </w:r>
      <w:bookmarkEnd w:id="159"/>
    </w:p>
    <w:p w14:paraId="60A72A49" w14:textId="77777777" w:rsidR="00797E6D" w:rsidRPr="000440AB" w:rsidRDefault="00797E6D" w:rsidP="00797E6D">
      <w:pPr>
        <w:pStyle w:val="T2"/>
      </w:pPr>
    </w:p>
    <w:p w14:paraId="6982CD17" w14:textId="77777777" w:rsidR="00E570BC" w:rsidRPr="000440AB" w:rsidRDefault="00E570BC" w:rsidP="00A6185D">
      <w:pPr>
        <w:spacing w:line="360" w:lineRule="auto"/>
        <w:jc w:val="both"/>
      </w:pPr>
      <w:r w:rsidRPr="000440AB">
        <w:t xml:space="preserve">Nombre: Valeria, la </w:t>
      </w:r>
      <w:r w:rsidRPr="000440AB">
        <w:rPr>
          <w:i/>
          <w:iCs/>
        </w:rPr>
        <w:t>Fashionista</w:t>
      </w:r>
      <w:r w:rsidRPr="000440AB">
        <w:t xml:space="preserve"> Moderna</w:t>
      </w:r>
    </w:p>
    <w:p w14:paraId="5A02C7BE" w14:textId="77777777" w:rsidR="00E570BC" w:rsidRPr="000440AB" w:rsidRDefault="00E570BC" w:rsidP="00A6185D">
      <w:pPr>
        <w:spacing w:line="360" w:lineRule="auto"/>
        <w:jc w:val="both"/>
      </w:pPr>
      <w:r w:rsidRPr="000440AB">
        <w:t>Edad: 28 años</w:t>
      </w:r>
    </w:p>
    <w:p w14:paraId="37B59C71" w14:textId="1245C12D" w:rsidR="00E570BC" w:rsidRPr="000440AB" w:rsidRDefault="00E570BC" w:rsidP="00A6185D">
      <w:pPr>
        <w:spacing w:line="360" w:lineRule="auto"/>
        <w:jc w:val="both"/>
      </w:pPr>
      <w:r w:rsidRPr="000440AB">
        <w:t>Descripción:</w:t>
      </w:r>
    </w:p>
    <w:p w14:paraId="4D3F5B6A" w14:textId="3529F915" w:rsidR="00E570BC" w:rsidRPr="000440AB" w:rsidRDefault="00E570BC" w:rsidP="00A6185D">
      <w:pPr>
        <w:spacing w:line="360" w:lineRule="auto"/>
        <w:ind w:left="10"/>
        <w:jc w:val="both"/>
      </w:pPr>
      <w:r w:rsidRPr="000440AB">
        <w:t xml:space="preserve">Valeria </w:t>
      </w:r>
      <w:r w:rsidR="00FC0799">
        <w:t xml:space="preserve">es </w:t>
      </w:r>
      <w:r w:rsidRPr="000440AB">
        <w:t>joven</w:t>
      </w:r>
      <w:r w:rsidR="00FC0799">
        <w:t xml:space="preserve"> de 28 años</w:t>
      </w:r>
      <w:r w:rsidR="00463897">
        <w:t xml:space="preserve"> (</w:t>
      </w:r>
      <w:proofErr w:type="spellStart"/>
      <w:r w:rsidR="00DF383A">
        <w:t>m</w:t>
      </w:r>
      <w:r w:rsidR="00FC0799" w:rsidRPr="00FC0799">
        <w:rPr>
          <w:i/>
          <w:iCs/>
        </w:rPr>
        <w:t>illennial</w:t>
      </w:r>
      <w:proofErr w:type="spellEnd"/>
      <w:r w:rsidR="00463897">
        <w:rPr>
          <w:i/>
          <w:iCs/>
        </w:rPr>
        <w:t>)</w:t>
      </w:r>
      <w:r w:rsidR="00FC0799" w:rsidRPr="00FC0799">
        <w:rPr>
          <w:i/>
          <w:iCs/>
        </w:rPr>
        <w:t xml:space="preserve"> </w:t>
      </w:r>
      <w:r w:rsidRPr="000440AB">
        <w:t xml:space="preserve">y moderna que se preocupa por su apariencia y sigue las últimas tendencias de la moda. Es una profesional exitosa que trabaja en el sector creativo y siempre está al tanto de los eventos y lugares de moda en su ciudad. Le encanta experimentar con diferentes estilos, desde atuendos casuales hasta </w:t>
      </w:r>
      <w:proofErr w:type="gramStart"/>
      <w:r w:rsidRPr="00406F90">
        <w:rPr>
          <w:i/>
          <w:iCs/>
        </w:rPr>
        <w:t>looks</w:t>
      </w:r>
      <w:proofErr w:type="gramEnd"/>
      <w:r w:rsidRPr="000440AB">
        <w:t xml:space="preserve"> más formales para eventos especiales.</w:t>
      </w:r>
    </w:p>
    <w:p w14:paraId="15E35C14" w14:textId="77777777" w:rsidR="00915B71" w:rsidRPr="000440AB" w:rsidRDefault="00915B71" w:rsidP="00A6185D">
      <w:pPr>
        <w:spacing w:line="360" w:lineRule="auto"/>
        <w:jc w:val="both"/>
        <w:rPr>
          <w:b/>
          <w:bCs/>
        </w:rPr>
      </w:pPr>
    </w:p>
    <w:p w14:paraId="6250A7F1" w14:textId="6648E76E" w:rsidR="00A6185D" w:rsidRPr="000440AB" w:rsidRDefault="00E570BC" w:rsidP="00A6185D">
      <w:pPr>
        <w:spacing w:line="360" w:lineRule="auto"/>
        <w:jc w:val="both"/>
      </w:pPr>
      <w:r w:rsidRPr="000440AB">
        <w:t>Comportamiento de Compra:</w:t>
      </w:r>
    </w:p>
    <w:p w14:paraId="66EDD352" w14:textId="77777777" w:rsidR="00A6185D" w:rsidRPr="000440AB" w:rsidRDefault="00E570BC">
      <w:pPr>
        <w:pStyle w:val="Prrafodelista"/>
        <w:numPr>
          <w:ilvl w:val="0"/>
          <w:numId w:val="28"/>
        </w:numPr>
        <w:spacing w:line="360" w:lineRule="auto"/>
        <w:jc w:val="both"/>
      </w:pPr>
      <w:r w:rsidRPr="000440AB">
        <w:t>Suele comprar zapatos de calidad y duraderos que combinen con múltiples atuendos.</w:t>
      </w:r>
    </w:p>
    <w:p w14:paraId="5A0C6F61" w14:textId="10AA0E28" w:rsidR="00E570BC" w:rsidRPr="000440AB" w:rsidRDefault="00E570BC">
      <w:pPr>
        <w:pStyle w:val="Prrafodelista"/>
        <w:numPr>
          <w:ilvl w:val="0"/>
          <w:numId w:val="28"/>
        </w:numPr>
        <w:spacing w:line="360" w:lineRule="auto"/>
        <w:jc w:val="both"/>
      </w:pPr>
      <w:r w:rsidRPr="000440AB">
        <w:t>Valora la comodidad tanto como el estilo y está dispuesta a invertir en calzado de buena calidad.</w:t>
      </w:r>
    </w:p>
    <w:p w14:paraId="2A19BFE5" w14:textId="6684D346" w:rsidR="00E570BC" w:rsidRPr="000440AB" w:rsidRDefault="00A6185D">
      <w:pPr>
        <w:pStyle w:val="Prrafodelista"/>
        <w:numPr>
          <w:ilvl w:val="0"/>
          <w:numId w:val="28"/>
        </w:numPr>
        <w:spacing w:line="360" w:lineRule="auto"/>
        <w:jc w:val="both"/>
      </w:pPr>
      <w:r w:rsidRPr="000440AB">
        <w:t>Prefiere</w:t>
      </w:r>
      <w:r w:rsidR="00E570BC" w:rsidRPr="000440AB">
        <w:t xml:space="preserve"> zapatos que reflejen su personalidad y que den un toque único a sus </w:t>
      </w:r>
      <w:proofErr w:type="gramStart"/>
      <w:r w:rsidR="00E570BC" w:rsidRPr="00C32813">
        <w:rPr>
          <w:i/>
          <w:iCs/>
        </w:rPr>
        <w:t>looks</w:t>
      </w:r>
      <w:proofErr w:type="gramEnd"/>
      <w:r w:rsidR="00E570BC" w:rsidRPr="000440AB">
        <w:t>.</w:t>
      </w:r>
    </w:p>
    <w:p w14:paraId="722B5708" w14:textId="77777777" w:rsidR="00915B71" w:rsidRPr="000440AB" w:rsidRDefault="00915B71" w:rsidP="00A6185D">
      <w:pPr>
        <w:spacing w:line="360" w:lineRule="auto"/>
        <w:jc w:val="both"/>
        <w:rPr>
          <w:b/>
          <w:bCs/>
        </w:rPr>
      </w:pPr>
    </w:p>
    <w:p w14:paraId="0A657642" w14:textId="4E501B12" w:rsidR="00E570BC" w:rsidRPr="000440AB" w:rsidRDefault="00E570BC" w:rsidP="00A6185D">
      <w:pPr>
        <w:spacing w:line="360" w:lineRule="auto"/>
        <w:jc w:val="both"/>
      </w:pPr>
      <w:r w:rsidRPr="000440AB">
        <w:t>Intereses y Hábitos:</w:t>
      </w:r>
    </w:p>
    <w:p w14:paraId="7176748D" w14:textId="77777777" w:rsidR="00E570BC" w:rsidRPr="000440AB" w:rsidRDefault="00E570BC">
      <w:pPr>
        <w:pStyle w:val="Prrafodelista"/>
        <w:numPr>
          <w:ilvl w:val="0"/>
          <w:numId w:val="29"/>
        </w:numPr>
        <w:spacing w:line="360" w:lineRule="auto"/>
        <w:jc w:val="both"/>
      </w:pPr>
      <w:r w:rsidRPr="000440AB">
        <w:t xml:space="preserve">Sigue de cerca de </w:t>
      </w:r>
      <w:r w:rsidRPr="000440AB">
        <w:rPr>
          <w:i/>
          <w:iCs/>
        </w:rPr>
        <w:t>influencers</w:t>
      </w:r>
      <w:r w:rsidRPr="000440AB">
        <w:t xml:space="preserve"> de moda en redes sociales para obtener inspiración.</w:t>
      </w:r>
    </w:p>
    <w:p w14:paraId="6862365D" w14:textId="77777777" w:rsidR="00E570BC" w:rsidRPr="000440AB" w:rsidRDefault="00E570BC">
      <w:pPr>
        <w:pStyle w:val="Prrafodelista"/>
        <w:numPr>
          <w:ilvl w:val="0"/>
          <w:numId w:val="29"/>
        </w:numPr>
        <w:spacing w:line="360" w:lineRule="auto"/>
        <w:jc w:val="both"/>
      </w:pPr>
      <w:r w:rsidRPr="000440AB">
        <w:t>Busca marcas que ofrezcan productos personalizados y a la moda.</w:t>
      </w:r>
    </w:p>
    <w:p w14:paraId="1ACC726B" w14:textId="77777777" w:rsidR="00E570BC" w:rsidRPr="000440AB" w:rsidRDefault="00E570BC">
      <w:pPr>
        <w:pStyle w:val="Prrafodelista"/>
        <w:numPr>
          <w:ilvl w:val="0"/>
          <w:numId w:val="29"/>
        </w:numPr>
        <w:spacing w:line="360" w:lineRule="auto"/>
        <w:jc w:val="both"/>
      </w:pPr>
      <w:r w:rsidRPr="000440AB">
        <w:t>Asiste a eventos sociales, festivales de moda y exposiciones para estar al tanto de las últimas tendencias.</w:t>
      </w:r>
    </w:p>
    <w:p w14:paraId="7B950EE9" w14:textId="77777777" w:rsidR="00A04071" w:rsidRDefault="00A04071" w:rsidP="00A04071"/>
    <w:p w14:paraId="12C0EB61" w14:textId="590A4F67" w:rsidR="00915B71" w:rsidRDefault="002957D3" w:rsidP="00A04071">
      <w:r w:rsidRPr="000440AB">
        <w:t>Objetivos de compra:</w:t>
      </w:r>
    </w:p>
    <w:p w14:paraId="5245C102" w14:textId="77777777" w:rsidR="00A04071" w:rsidRPr="000440AB" w:rsidRDefault="00A04071" w:rsidP="00A04071"/>
    <w:p w14:paraId="50ED5EEC" w14:textId="7084B90D" w:rsidR="00E570BC" w:rsidRPr="000440AB" w:rsidRDefault="00E570BC">
      <w:pPr>
        <w:pStyle w:val="Prrafodelista"/>
        <w:numPr>
          <w:ilvl w:val="0"/>
          <w:numId w:val="30"/>
        </w:numPr>
        <w:spacing w:line="360" w:lineRule="auto"/>
        <w:jc w:val="both"/>
      </w:pPr>
      <w:r w:rsidRPr="000440AB">
        <w:t>Encontrar calzado versátil que pueda llevar desde la oficina hasta eventos nocturnos.</w:t>
      </w:r>
    </w:p>
    <w:p w14:paraId="3D5F6D75" w14:textId="7442BA40" w:rsidR="00E570BC" w:rsidRPr="000440AB" w:rsidRDefault="00E570BC">
      <w:pPr>
        <w:pStyle w:val="Prrafodelista"/>
        <w:numPr>
          <w:ilvl w:val="0"/>
          <w:numId w:val="30"/>
        </w:numPr>
        <w:spacing w:line="360" w:lineRule="auto"/>
        <w:jc w:val="both"/>
      </w:pPr>
      <w:r w:rsidRPr="000440AB">
        <w:t>Seguir las tendencias actuales y lucir a la moda en todo momento.</w:t>
      </w:r>
    </w:p>
    <w:p w14:paraId="10F706A9" w14:textId="1E45ED22" w:rsidR="00E570BC" w:rsidRPr="000440AB" w:rsidRDefault="00E570BC">
      <w:pPr>
        <w:pStyle w:val="Prrafodelista"/>
        <w:numPr>
          <w:ilvl w:val="0"/>
          <w:numId w:val="30"/>
        </w:numPr>
        <w:spacing w:line="360" w:lineRule="auto"/>
        <w:jc w:val="both"/>
      </w:pPr>
      <w:r w:rsidRPr="000440AB">
        <w:t>Sentirse segura y cómoda con su elección de calzado.</w:t>
      </w:r>
    </w:p>
    <w:p w14:paraId="6FC73D1C" w14:textId="77777777" w:rsidR="00E570BC" w:rsidRPr="000440AB" w:rsidRDefault="00E570BC" w:rsidP="00FA5908">
      <w:pPr>
        <w:spacing w:line="360" w:lineRule="auto"/>
        <w:ind w:left="10" w:firstLine="698"/>
        <w:jc w:val="both"/>
      </w:pPr>
    </w:p>
    <w:p w14:paraId="1999124C" w14:textId="44AAEEB1" w:rsidR="005F794D" w:rsidRPr="000440AB" w:rsidRDefault="00E570BC" w:rsidP="005455FA">
      <w:pPr>
        <w:spacing w:line="360" w:lineRule="auto"/>
        <w:ind w:left="10" w:firstLine="698"/>
        <w:jc w:val="both"/>
      </w:pPr>
      <w:r w:rsidRPr="000440AB">
        <w:t xml:space="preserve">Este </w:t>
      </w:r>
      <w:r w:rsidR="00C07C2D" w:rsidRPr="000440AB">
        <w:rPr>
          <w:i/>
        </w:rPr>
        <w:t>buyer</w:t>
      </w:r>
      <w:r w:rsidRPr="000440AB">
        <w:t xml:space="preserve"> persona, Valeria, representa a una cliente potencial para Isabellas Honduras. Es una mujer moderna, preocupada por la moda y la calidad del calzado, dispuesta a invertir en productos que se adapten a su estilo de vida activo y versátil.</w:t>
      </w:r>
    </w:p>
    <w:p w14:paraId="7A1777DA" w14:textId="77777777" w:rsidR="002A621A" w:rsidRPr="000440AB" w:rsidRDefault="002A621A" w:rsidP="00FA5908">
      <w:pPr>
        <w:spacing w:line="360" w:lineRule="auto"/>
        <w:rPr>
          <w:b/>
          <w:bCs/>
        </w:rPr>
      </w:pPr>
    </w:p>
    <w:p w14:paraId="1CD02323" w14:textId="40066007" w:rsidR="002957D3" w:rsidRPr="000440AB" w:rsidRDefault="002957D3" w:rsidP="002957D3">
      <w:pPr>
        <w:pStyle w:val="T4"/>
      </w:pPr>
      <w:bookmarkStart w:id="160" w:name="_Toc159010521"/>
      <w:r w:rsidRPr="000440AB">
        <w:lastRenderedPageBreak/>
        <w:t>6.1.5 PLAN DE CONTENIDO ENERO 2024</w:t>
      </w:r>
      <w:bookmarkEnd w:id="160"/>
    </w:p>
    <w:p w14:paraId="54B8BC58" w14:textId="13F0F633" w:rsidR="00E570BC" w:rsidRPr="000440AB" w:rsidRDefault="00E568C4" w:rsidP="00527772">
      <w:pPr>
        <w:pStyle w:val="TABLA"/>
      </w:pPr>
      <w:bookmarkStart w:id="161" w:name="_Toc153971249"/>
      <w:r w:rsidRPr="000440AB">
        <w:t>Tabla</w:t>
      </w:r>
      <w:r w:rsidR="00B6227F" w:rsidRPr="000440AB">
        <w:t xml:space="preserve"> </w:t>
      </w:r>
      <w:r w:rsidR="00527772" w:rsidRPr="000440AB">
        <w:t>7</w:t>
      </w:r>
      <w:r w:rsidRPr="000440AB">
        <w:t xml:space="preserve">. </w:t>
      </w:r>
      <w:r w:rsidR="00B96154" w:rsidRPr="000440AB">
        <w:t>Plan de Contenido Enero</w:t>
      </w:r>
      <w:bookmarkEnd w:id="161"/>
      <w:r w:rsidR="00B96154" w:rsidRPr="000440AB">
        <w:t xml:space="preserve"> </w:t>
      </w:r>
    </w:p>
    <w:tbl>
      <w:tblPr>
        <w:tblW w:w="9493" w:type="dxa"/>
        <w:jc w:val="center"/>
        <w:tblCellMar>
          <w:left w:w="70" w:type="dxa"/>
          <w:right w:w="70" w:type="dxa"/>
        </w:tblCellMar>
        <w:tblLook w:val="04A0" w:firstRow="1" w:lastRow="0" w:firstColumn="1" w:lastColumn="0" w:noHBand="0" w:noVBand="1"/>
      </w:tblPr>
      <w:tblGrid>
        <w:gridCol w:w="1226"/>
        <w:gridCol w:w="1726"/>
        <w:gridCol w:w="1497"/>
        <w:gridCol w:w="2498"/>
        <w:gridCol w:w="2546"/>
      </w:tblGrid>
      <w:tr w:rsidR="000440AB" w:rsidRPr="000440AB" w14:paraId="4AD753D9" w14:textId="77777777" w:rsidTr="00915B71">
        <w:trPr>
          <w:trHeight w:val="258"/>
          <w:jc w:val="center"/>
        </w:trPr>
        <w:tc>
          <w:tcPr>
            <w:tcW w:w="9493" w:type="dxa"/>
            <w:gridSpan w:val="5"/>
            <w:tcBorders>
              <w:top w:val="single" w:sz="4" w:space="0" w:color="auto"/>
              <w:left w:val="single" w:sz="4" w:space="0" w:color="auto"/>
              <w:bottom w:val="single" w:sz="4" w:space="0" w:color="auto"/>
              <w:right w:val="single" w:sz="4" w:space="0" w:color="auto"/>
            </w:tcBorders>
            <w:shd w:val="clear" w:color="000000" w:fill="7030A0"/>
            <w:noWrap/>
            <w:vAlign w:val="bottom"/>
            <w:hideMark/>
          </w:tcPr>
          <w:p w14:paraId="046FA9F2" w14:textId="77777777" w:rsidR="00E570BC" w:rsidRPr="00FC0799" w:rsidRDefault="00E570BC" w:rsidP="00ED184E">
            <w:pPr>
              <w:jc w:val="center"/>
              <w:rPr>
                <w:rFonts w:cstheme="minorHAnsi"/>
                <w:b/>
                <w:bCs/>
                <w:color w:val="FFFFFF" w:themeColor="background1"/>
                <w:lang w:val="es-MX" w:eastAsia="es-MX"/>
              </w:rPr>
            </w:pPr>
            <w:r w:rsidRPr="00FC0799">
              <w:rPr>
                <w:rFonts w:cstheme="minorHAnsi"/>
                <w:b/>
                <w:bCs/>
                <w:color w:val="FFFFFF" w:themeColor="background1"/>
                <w:lang w:val="es-MX" w:eastAsia="es-MX"/>
              </w:rPr>
              <w:t>Plan de Contenido Enero Isabellas Honduras</w:t>
            </w:r>
          </w:p>
        </w:tc>
      </w:tr>
      <w:tr w:rsidR="000440AB" w:rsidRPr="000440AB" w14:paraId="56A59C46" w14:textId="77777777" w:rsidTr="00915B71">
        <w:trPr>
          <w:trHeight w:val="258"/>
          <w:jc w:val="center"/>
        </w:trPr>
        <w:tc>
          <w:tcPr>
            <w:tcW w:w="1226" w:type="dxa"/>
            <w:tcBorders>
              <w:top w:val="nil"/>
              <w:left w:val="single" w:sz="4" w:space="0" w:color="auto"/>
              <w:bottom w:val="single" w:sz="4" w:space="0" w:color="auto"/>
              <w:right w:val="single" w:sz="4" w:space="0" w:color="auto"/>
            </w:tcBorders>
            <w:shd w:val="clear" w:color="000000" w:fill="7030A0"/>
            <w:vAlign w:val="bottom"/>
            <w:hideMark/>
          </w:tcPr>
          <w:p w14:paraId="41B888BE" w14:textId="77777777" w:rsidR="00E570BC" w:rsidRPr="00FC0799" w:rsidRDefault="00E570BC" w:rsidP="00ED184E">
            <w:pPr>
              <w:jc w:val="center"/>
              <w:rPr>
                <w:rFonts w:ascii="Segoe UI" w:hAnsi="Segoe UI" w:cs="Segoe UI"/>
                <w:b/>
                <w:bCs/>
                <w:color w:val="FFFFFF" w:themeColor="background1"/>
                <w:sz w:val="19"/>
                <w:szCs w:val="19"/>
                <w:lang w:val="es-MX" w:eastAsia="es-MX"/>
              </w:rPr>
            </w:pPr>
            <w:r w:rsidRPr="00FC0799">
              <w:rPr>
                <w:rFonts w:ascii="Segoe UI" w:hAnsi="Segoe UI" w:cs="Segoe UI"/>
                <w:b/>
                <w:bCs/>
                <w:color w:val="FFFFFF" w:themeColor="background1"/>
                <w:sz w:val="19"/>
                <w:szCs w:val="19"/>
                <w:lang w:val="es-MX" w:eastAsia="es-MX"/>
              </w:rPr>
              <w:t>Día</w:t>
            </w:r>
          </w:p>
        </w:tc>
        <w:tc>
          <w:tcPr>
            <w:tcW w:w="1726" w:type="dxa"/>
            <w:tcBorders>
              <w:top w:val="nil"/>
              <w:left w:val="nil"/>
              <w:bottom w:val="single" w:sz="4" w:space="0" w:color="auto"/>
              <w:right w:val="single" w:sz="4" w:space="0" w:color="auto"/>
            </w:tcBorders>
            <w:shd w:val="clear" w:color="000000" w:fill="7030A0"/>
            <w:vAlign w:val="bottom"/>
            <w:hideMark/>
          </w:tcPr>
          <w:p w14:paraId="5F62C3DA" w14:textId="77777777" w:rsidR="00E570BC" w:rsidRPr="00FC0799" w:rsidRDefault="00E570BC" w:rsidP="00ED184E">
            <w:pPr>
              <w:jc w:val="center"/>
              <w:rPr>
                <w:rFonts w:cstheme="minorHAnsi"/>
                <w:b/>
                <w:bCs/>
                <w:color w:val="FFFFFF" w:themeColor="background1"/>
                <w:sz w:val="19"/>
                <w:szCs w:val="19"/>
                <w:lang w:val="es-MX" w:eastAsia="es-MX"/>
              </w:rPr>
            </w:pPr>
            <w:r w:rsidRPr="00FC0799">
              <w:rPr>
                <w:rFonts w:cstheme="minorHAnsi"/>
                <w:b/>
                <w:bCs/>
                <w:color w:val="FFFFFF" w:themeColor="background1"/>
                <w:sz w:val="19"/>
                <w:szCs w:val="19"/>
                <w:lang w:val="es-MX" w:eastAsia="es-MX"/>
              </w:rPr>
              <w:t>Pilar de contenido</w:t>
            </w:r>
          </w:p>
        </w:tc>
        <w:tc>
          <w:tcPr>
            <w:tcW w:w="1497" w:type="dxa"/>
            <w:tcBorders>
              <w:top w:val="nil"/>
              <w:left w:val="nil"/>
              <w:bottom w:val="single" w:sz="4" w:space="0" w:color="auto"/>
              <w:right w:val="single" w:sz="4" w:space="0" w:color="auto"/>
            </w:tcBorders>
            <w:shd w:val="clear" w:color="000000" w:fill="7030A0"/>
            <w:vAlign w:val="bottom"/>
            <w:hideMark/>
          </w:tcPr>
          <w:p w14:paraId="6B007270" w14:textId="77777777" w:rsidR="00E570BC" w:rsidRPr="00FC0799" w:rsidRDefault="00E570BC" w:rsidP="00ED184E">
            <w:pPr>
              <w:jc w:val="center"/>
              <w:rPr>
                <w:rFonts w:cstheme="minorHAnsi"/>
                <w:b/>
                <w:bCs/>
                <w:color w:val="FFFFFF" w:themeColor="background1"/>
                <w:sz w:val="19"/>
                <w:szCs w:val="19"/>
                <w:lang w:val="es-MX" w:eastAsia="es-MX"/>
              </w:rPr>
            </w:pPr>
            <w:r w:rsidRPr="00FC0799">
              <w:rPr>
                <w:rFonts w:cstheme="minorHAnsi"/>
                <w:b/>
                <w:bCs/>
                <w:color w:val="FFFFFF" w:themeColor="background1"/>
                <w:sz w:val="19"/>
                <w:szCs w:val="19"/>
                <w:lang w:val="es-MX" w:eastAsia="es-MX"/>
              </w:rPr>
              <w:t>Formato</w:t>
            </w:r>
          </w:p>
        </w:tc>
        <w:tc>
          <w:tcPr>
            <w:tcW w:w="2498" w:type="dxa"/>
            <w:tcBorders>
              <w:top w:val="nil"/>
              <w:left w:val="nil"/>
              <w:bottom w:val="single" w:sz="4" w:space="0" w:color="auto"/>
              <w:right w:val="single" w:sz="4" w:space="0" w:color="auto"/>
            </w:tcBorders>
            <w:shd w:val="clear" w:color="000000" w:fill="7030A0"/>
            <w:vAlign w:val="bottom"/>
            <w:hideMark/>
          </w:tcPr>
          <w:p w14:paraId="0B331047" w14:textId="77777777" w:rsidR="00E570BC" w:rsidRPr="00FC0799" w:rsidRDefault="00E570BC" w:rsidP="00ED184E">
            <w:pPr>
              <w:jc w:val="center"/>
              <w:rPr>
                <w:rFonts w:cstheme="minorHAnsi"/>
                <w:b/>
                <w:bCs/>
                <w:color w:val="FFFFFF" w:themeColor="background1"/>
                <w:sz w:val="19"/>
                <w:szCs w:val="19"/>
                <w:lang w:val="es-MX" w:eastAsia="es-MX"/>
              </w:rPr>
            </w:pPr>
            <w:r w:rsidRPr="00FC0799">
              <w:rPr>
                <w:rFonts w:cstheme="minorHAnsi"/>
                <w:b/>
                <w:bCs/>
                <w:color w:val="FFFFFF" w:themeColor="background1"/>
                <w:sz w:val="19"/>
                <w:szCs w:val="19"/>
                <w:lang w:val="es-MX" w:eastAsia="es-MX"/>
              </w:rPr>
              <w:t>Concepto/Idea</w:t>
            </w:r>
          </w:p>
        </w:tc>
        <w:tc>
          <w:tcPr>
            <w:tcW w:w="2546" w:type="dxa"/>
            <w:tcBorders>
              <w:top w:val="nil"/>
              <w:left w:val="nil"/>
              <w:bottom w:val="single" w:sz="4" w:space="0" w:color="auto"/>
              <w:right w:val="single" w:sz="4" w:space="0" w:color="auto"/>
            </w:tcBorders>
            <w:shd w:val="clear" w:color="000000" w:fill="7030A0"/>
            <w:vAlign w:val="bottom"/>
            <w:hideMark/>
          </w:tcPr>
          <w:p w14:paraId="41042253" w14:textId="4C7B9E0C" w:rsidR="00E570BC" w:rsidRPr="00FC0799" w:rsidRDefault="00175E3C" w:rsidP="00ED184E">
            <w:pPr>
              <w:jc w:val="center"/>
              <w:rPr>
                <w:rFonts w:cstheme="minorHAnsi"/>
                <w:b/>
                <w:bCs/>
                <w:color w:val="FFFFFF" w:themeColor="background1"/>
                <w:sz w:val="19"/>
                <w:szCs w:val="19"/>
                <w:lang w:val="es-MX" w:eastAsia="es-MX"/>
              </w:rPr>
            </w:pPr>
            <w:proofErr w:type="spellStart"/>
            <w:r w:rsidRPr="00FC0799">
              <w:rPr>
                <w:rFonts w:cstheme="minorHAnsi"/>
                <w:b/>
                <w:bCs/>
                <w:i/>
                <w:color w:val="FFFFFF" w:themeColor="background1"/>
                <w:sz w:val="19"/>
                <w:szCs w:val="19"/>
                <w:lang w:val="es-MX" w:eastAsia="es-MX"/>
              </w:rPr>
              <w:t>Copys</w:t>
            </w:r>
            <w:proofErr w:type="spellEnd"/>
            <w:r w:rsidR="00E570BC" w:rsidRPr="00FC0799">
              <w:rPr>
                <w:rFonts w:cstheme="minorHAnsi"/>
                <w:b/>
                <w:bCs/>
                <w:color w:val="FFFFFF" w:themeColor="background1"/>
                <w:sz w:val="19"/>
                <w:szCs w:val="19"/>
                <w:lang w:val="es-MX" w:eastAsia="es-MX"/>
              </w:rPr>
              <w:t>/Descripción</w:t>
            </w:r>
          </w:p>
        </w:tc>
      </w:tr>
      <w:tr w:rsidR="000440AB" w:rsidRPr="000440AB" w14:paraId="4CDB1C24" w14:textId="77777777" w:rsidTr="00915B71">
        <w:trPr>
          <w:trHeight w:val="1295"/>
          <w:jc w:val="center"/>
        </w:trPr>
        <w:tc>
          <w:tcPr>
            <w:tcW w:w="1226" w:type="dxa"/>
            <w:tcBorders>
              <w:top w:val="nil"/>
              <w:left w:val="single" w:sz="4" w:space="0" w:color="auto"/>
              <w:bottom w:val="single" w:sz="4" w:space="0" w:color="auto"/>
              <w:right w:val="single" w:sz="4" w:space="0" w:color="auto"/>
            </w:tcBorders>
            <w:shd w:val="clear" w:color="auto" w:fill="auto"/>
            <w:vAlign w:val="center"/>
            <w:hideMark/>
          </w:tcPr>
          <w:p w14:paraId="2A690644" w14:textId="77777777" w:rsidR="00E570BC" w:rsidRPr="000440AB" w:rsidRDefault="00E570BC" w:rsidP="00ED184E">
            <w:pPr>
              <w:rPr>
                <w:sz w:val="20"/>
                <w:szCs w:val="20"/>
                <w:lang w:val="es-MX" w:eastAsia="es-MX"/>
              </w:rPr>
            </w:pPr>
            <w:r w:rsidRPr="000440AB">
              <w:rPr>
                <w:sz w:val="20"/>
                <w:szCs w:val="20"/>
                <w:lang w:val="es-MX" w:eastAsia="es-MX"/>
              </w:rPr>
              <w:t>03 de enero</w:t>
            </w:r>
          </w:p>
        </w:tc>
        <w:tc>
          <w:tcPr>
            <w:tcW w:w="1726" w:type="dxa"/>
            <w:tcBorders>
              <w:top w:val="nil"/>
              <w:left w:val="nil"/>
              <w:bottom w:val="single" w:sz="4" w:space="0" w:color="auto"/>
              <w:right w:val="single" w:sz="4" w:space="0" w:color="auto"/>
            </w:tcBorders>
            <w:shd w:val="clear" w:color="auto" w:fill="auto"/>
            <w:vAlign w:val="center"/>
            <w:hideMark/>
          </w:tcPr>
          <w:p w14:paraId="1A223A91" w14:textId="48D41217" w:rsidR="00E570BC" w:rsidRPr="000440AB" w:rsidRDefault="00E570BC" w:rsidP="00ED184E">
            <w:pPr>
              <w:rPr>
                <w:sz w:val="20"/>
                <w:szCs w:val="20"/>
                <w:lang w:val="es-MX" w:eastAsia="es-MX"/>
              </w:rPr>
            </w:pPr>
            <w:r w:rsidRPr="000440AB">
              <w:rPr>
                <w:sz w:val="20"/>
                <w:szCs w:val="20"/>
                <w:lang w:val="es-MX" w:eastAsia="es-MX"/>
              </w:rPr>
              <w:t>Promocional/</w:t>
            </w:r>
            <w:r w:rsidR="00C07C2D" w:rsidRPr="000440AB">
              <w:rPr>
                <w:i/>
                <w:sz w:val="20"/>
                <w:szCs w:val="20"/>
                <w:lang w:val="es-MX" w:eastAsia="es-MX"/>
              </w:rPr>
              <w:t>UGC</w:t>
            </w:r>
          </w:p>
        </w:tc>
        <w:tc>
          <w:tcPr>
            <w:tcW w:w="1497" w:type="dxa"/>
            <w:tcBorders>
              <w:top w:val="nil"/>
              <w:left w:val="nil"/>
              <w:bottom w:val="single" w:sz="4" w:space="0" w:color="auto"/>
              <w:right w:val="single" w:sz="4" w:space="0" w:color="auto"/>
            </w:tcBorders>
            <w:shd w:val="clear" w:color="auto" w:fill="auto"/>
            <w:vAlign w:val="bottom"/>
            <w:hideMark/>
          </w:tcPr>
          <w:p w14:paraId="2E2D9AAD" w14:textId="07E07BAD" w:rsidR="00E570BC" w:rsidRPr="000440AB" w:rsidRDefault="00E570BC" w:rsidP="00ED184E">
            <w:pPr>
              <w:rPr>
                <w:sz w:val="20"/>
                <w:szCs w:val="20"/>
                <w:lang w:val="es-MX" w:eastAsia="es-MX"/>
              </w:rPr>
            </w:pPr>
            <w:r w:rsidRPr="000440AB">
              <w:rPr>
                <w:sz w:val="20"/>
                <w:szCs w:val="20"/>
                <w:lang w:val="es-MX" w:eastAsia="es-MX"/>
              </w:rPr>
              <w:t xml:space="preserve">Historias </w:t>
            </w:r>
            <w:r w:rsidR="00C07C2D" w:rsidRPr="000440AB">
              <w:rPr>
                <w:i/>
                <w:sz w:val="20"/>
                <w:szCs w:val="20"/>
                <w:lang w:val="es-MX" w:eastAsia="es-MX"/>
              </w:rPr>
              <w:t>UGC</w:t>
            </w:r>
          </w:p>
        </w:tc>
        <w:tc>
          <w:tcPr>
            <w:tcW w:w="2498" w:type="dxa"/>
            <w:tcBorders>
              <w:top w:val="nil"/>
              <w:left w:val="nil"/>
              <w:bottom w:val="single" w:sz="4" w:space="0" w:color="auto"/>
              <w:right w:val="single" w:sz="4" w:space="0" w:color="auto"/>
            </w:tcBorders>
            <w:shd w:val="clear" w:color="auto" w:fill="auto"/>
            <w:vAlign w:val="center"/>
            <w:hideMark/>
          </w:tcPr>
          <w:p w14:paraId="2693BC0F" w14:textId="65B6F4E1" w:rsidR="00E570BC" w:rsidRPr="000440AB" w:rsidRDefault="00C07C2D" w:rsidP="00ED184E">
            <w:pPr>
              <w:rPr>
                <w:sz w:val="20"/>
                <w:szCs w:val="20"/>
                <w:lang w:val="es-MX" w:eastAsia="es-MX"/>
              </w:rPr>
            </w:pPr>
            <w:r w:rsidRPr="000440AB">
              <w:rPr>
                <w:i/>
                <w:sz w:val="20"/>
                <w:szCs w:val="20"/>
                <w:lang w:val="es-MX" w:eastAsia="es-MX"/>
              </w:rPr>
              <w:t>UGC</w:t>
            </w:r>
            <w:r w:rsidR="00E570BC" w:rsidRPr="000440AB">
              <w:rPr>
                <w:sz w:val="20"/>
                <w:szCs w:val="20"/>
                <w:lang w:val="es-MX" w:eastAsia="es-MX"/>
              </w:rPr>
              <w:t xml:space="preserve"> (Contenido Generado por el usuario) -Invitar a las clientas a compartir fotos usando zapatos Isabellas.</w:t>
            </w:r>
          </w:p>
        </w:tc>
        <w:tc>
          <w:tcPr>
            <w:tcW w:w="2546" w:type="dxa"/>
            <w:tcBorders>
              <w:top w:val="nil"/>
              <w:left w:val="nil"/>
              <w:bottom w:val="single" w:sz="4" w:space="0" w:color="auto"/>
              <w:right w:val="single" w:sz="4" w:space="0" w:color="auto"/>
            </w:tcBorders>
            <w:shd w:val="clear" w:color="auto" w:fill="auto"/>
            <w:vAlign w:val="bottom"/>
            <w:hideMark/>
          </w:tcPr>
          <w:p w14:paraId="0CA263CB" w14:textId="77777777" w:rsidR="00E570BC" w:rsidRPr="000440AB" w:rsidRDefault="00E570BC" w:rsidP="00ED184E">
            <w:pPr>
              <w:rPr>
                <w:sz w:val="20"/>
                <w:szCs w:val="20"/>
                <w:lang w:val="es-MX" w:eastAsia="es-MX"/>
              </w:rPr>
            </w:pPr>
            <w:r w:rsidRPr="000440AB">
              <w:rPr>
                <w:sz w:val="20"/>
                <w:szCs w:val="20"/>
                <w:lang w:val="es-MX" w:eastAsia="es-MX"/>
              </w:rPr>
              <w:t xml:space="preserve">"¡Mira cómo nuestras clientas lucen radiantes con sus zapatos de Isabellas Honduras! ¿Tienes tus propios favoritos? ¡Etiquétanos para destacar tu estilo! </w:t>
            </w:r>
            <w:r w:rsidRPr="000440AB">
              <w:rPr>
                <w:rFonts w:ascii="Segoe UI Emoji" w:hAnsi="Segoe UI Emoji" w:cs="Segoe UI Emoji"/>
                <w:sz w:val="20"/>
                <w:szCs w:val="20"/>
                <w:lang w:val="es-MX" w:eastAsia="es-MX"/>
              </w:rPr>
              <w:t>👠💃</w:t>
            </w:r>
            <w:r w:rsidRPr="000440AB">
              <w:rPr>
                <w:sz w:val="20"/>
                <w:szCs w:val="20"/>
                <w:lang w:val="es-MX" w:eastAsia="es-MX"/>
              </w:rPr>
              <w:t>"</w:t>
            </w:r>
          </w:p>
        </w:tc>
      </w:tr>
      <w:tr w:rsidR="000440AB" w:rsidRPr="000440AB" w14:paraId="224ADB7B" w14:textId="77777777" w:rsidTr="00915B71">
        <w:trPr>
          <w:trHeight w:val="993"/>
          <w:jc w:val="center"/>
        </w:trPr>
        <w:tc>
          <w:tcPr>
            <w:tcW w:w="1226" w:type="dxa"/>
            <w:tcBorders>
              <w:top w:val="nil"/>
              <w:left w:val="single" w:sz="4" w:space="0" w:color="auto"/>
              <w:bottom w:val="single" w:sz="4" w:space="0" w:color="auto"/>
              <w:right w:val="single" w:sz="4" w:space="0" w:color="auto"/>
            </w:tcBorders>
            <w:shd w:val="clear" w:color="auto" w:fill="auto"/>
            <w:vAlign w:val="center"/>
            <w:hideMark/>
          </w:tcPr>
          <w:p w14:paraId="0CD3702A" w14:textId="77777777" w:rsidR="00E570BC" w:rsidRPr="000440AB" w:rsidRDefault="00E570BC" w:rsidP="00ED184E">
            <w:pPr>
              <w:rPr>
                <w:sz w:val="20"/>
                <w:szCs w:val="20"/>
                <w:lang w:val="es-MX" w:eastAsia="es-MX"/>
              </w:rPr>
            </w:pPr>
            <w:r w:rsidRPr="000440AB">
              <w:rPr>
                <w:sz w:val="20"/>
                <w:szCs w:val="20"/>
                <w:lang w:val="es-MX" w:eastAsia="es-MX"/>
              </w:rPr>
              <w:t>6 de enero</w:t>
            </w:r>
          </w:p>
        </w:tc>
        <w:tc>
          <w:tcPr>
            <w:tcW w:w="1726" w:type="dxa"/>
            <w:tcBorders>
              <w:top w:val="nil"/>
              <w:left w:val="nil"/>
              <w:bottom w:val="single" w:sz="4" w:space="0" w:color="auto"/>
              <w:right w:val="single" w:sz="4" w:space="0" w:color="auto"/>
            </w:tcBorders>
            <w:shd w:val="clear" w:color="auto" w:fill="auto"/>
            <w:vAlign w:val="center"/>
            <w:hideMark/>
          </w:tcPr>
          <w:p w14:paraId="2682C1FE" w14:textId="77777777" w:rsidR="00E570BC" w:rsidRPr="000440AB" w:rsidRDefault="00E570BC" w:rsidP="00ED184E">
            <w:pPr>
              <w:rPr>
                <w:sz w:val="20"/>
                <w:szCs w:val="20"/>
                <w:lang w:val="es-MX" w:eastAsia="es-MX"/>
              </w:rPr>
            </w:pPr>
            <w:r w:rsidRPr="000440AB">
              <w:rPr>
                <w:sz w:val="20"/>
                <w:szCs w:val="20"/>
                <w:lang w:val="es-MX" w:eastAsia="es-MX"/>
              </w:rPr>
              <w:t>Informativo</w:t>
            </w:r>
          </w:p>
        </w:tc>
        <w:tc>
          <w:tcPr>
            <w:tcW w:w="1497" w:type="dxa"/>
            <w:tcBorders>
              <w:top w:val="nil"/>
              <w:left w:val="nil"/>
              <w:bottom w:val="single" w:sz="4" w:space="0" w:color="auto"/>
              <w:right w:val="single" w:sz="4" w:space="0" w:color="auto"/>
            </w:tcBorders>
            <w:shd w:val="clear" w:color="auto" w:fill="auto"/>
            <w:vAlign w:val="center"/>
            <w:hideMark/>
          </w:tcPr>
          <w:p w14:paraId="0158F2BC" w14:textId="77777777" w:rsidR="00E570BC" w:rsidRPr="000440AB" w:rsidRDefault="00E570BC" w:rsidP="00ED184E">
            <w:pPr>
              <w:rPr>
                <w:sz w:val="20"/>
                <w:szCs w:val="20"/>
                <w:lang w:val="es-MX" w:eastAsia="es-MX"/>
              </w:rPr>
            </w:pPr>
            <w:r w:rsidRPr="000440AB">
              <w:rPr>
                <w:sz w:val="20"/>
                <w:szCs w:val="20"/>
                <w:lang w:val="es-MX" w:eastAsia="es-MX"/>
              </w:rPr>
              <w:t>Historia Interactiva</w:t>
            </w:r>
          </w:p>
        </w:tc>
        <w:tc>
          <w:tcPr>
            <w:tcW w:w="2498" w:type="dxa"/>
            <w:tcBorders>
              <w:top w:val="nil"/>
              <w:left w:val="nil"/>
              <w:bottom w:val="single" w:sz="4" w:space="0" w:color="auto"/>
              <w:right w:val="single" w:sz="4" w:space="0" w:color="auto"/>
            </w:tcBorders>
            <w:shd w:val="clear" w:color="auto" w:fill="auto"/>
            <w:vAlign w:val="center"/>
            <w:hideMark/>
          </w:tcPr>
          <w:p w14:paraId="4C64D862" w14:textId="77777777" w:rsidR="00E570BC" w:rsidRPr="000440AB" w:rsidRDefault="00E570BC" w:rsidP="00ED184E">
            <w:pPr>
              <w:rPr>
                <w:b/>
                <w:bCs/>
                <w:sz w:val="20"/>
                <w:szCs w:val="20"/>
                <w:lang w:val="es-MX" w:eastAsia="es-MX"/>
              </w:rPr>
            </w:pPr>
            <w:r w:rsidRPr="000440AB">
              <w:rPr>
                <w:b/>
                <w:bCs/>
                <w:sz w:val="20"/>
                <w:szCs w:val="20"/>
                <w:lang w:val="es-MX" w:eastAsia="es-MX"/>
              </w:rPr>
              <w:t>Encuesta de Colores: Adivina el Color en Tendencia para este 2024</w:t>
            </w:r>
          </w:p>
        </w:tc>
        <w:tc>
          <w:tcPr>
            <w:tcW w:w="2546" w:type="dxa"/>
            <w:tcBorders>
              <w:top w:val="nil"/>
              <w:left w:val="nil"/>
              <w:bottom w:val="single" w:sz="4" w:space="0" w:color="auto"/>
              <w:right w:val="single" w:sz="4" w:space="0" w:color="auto"/>
            </w:tcBorders>
            <w:shd w:val="clear" w:color="auto" w:fill="auto"/>
            <w:vAlign w:val="center"/>
            <w:hideMark/>
          </w:tcPr>
          <w:p w14:paraId="53CE0962" w14:textId="77777777" w:rsidR="00E570BC" w:rsidRPr="000440AB" w:rsidRDefault="00E570BC" w:rsidP="00ED184E">
            <w:pPr>
              <w:rPr>
                <w:sz w:val="20"/>
                <w:szCs w:val="20"/>
                <w:lang w:val="es-MX" w:eastAsia="es-MX"/>
              </w:rPr>
            </w:pPr>
            <w:r w:rsidRPr="000440AB">
              <w:rPr>
                <w:sz w:val="20"/>
                <w:szCs w:val="20"/>
                <w:lang w:val="es-MX" w:eastAsia="es-MX"/>
              </w:rPr>
              <w:t>Publicar una encuesta con fotos del producto con 4 colores rosa, azul cielo, morado, verde (Marca como correcto el Azul cielo como correcto).</w:t>
            </w:r>
          </w:p>
        </w:tc>
      </w:tr>
      <w:tr w:rsidR="000440AB" w:rsidRPr="000440AB" w14:paraId="41AC9C28" w14:textId="77777777" w:rsidTr="00915B71">
        <w:trPr>
          <w:trHeight w:val="745"/>
          <w:jc w:val="center"/>
        </w:trPr>
        <w:tc>
          <w:tcPr>
            <w:tcW w:w="1226" w:type="dxa"/>
            <w:tcBorders>
              <w:top w:val="nil"/>
              <w:left w:val="single" w:sz="4" w:space="0" w:color="auto"/>
              <w:bottom w:val="single" w:sz="4" w:space="0" w:color="auto"/>
              <w:right w:val="single" w:sz="4" w:space="0" w:color="auto"/>
            </w:tcBorders>
            <w:shd w:val="clear" w:color="auto" w:fill="auto"/>
            <w:vAlign w:val="center"/>
            <w:hideMark/>
          </w:tcPr>
          <w:p w14:paraId="2CD2C039" w14:textId="77777777" w:rsidR="00E570BC" w:rsidRPr="000440AB" w:rsidRDefault="00E570BC" w:rsidP="00ED184E">
            <w:pPr>
              <w:rPr>
                <w:sz w:val="20"/>
                <w:szCs w:val="20"/>
                <w:lang w:val="es-MX" w:eastAsia="es-MX"/>
              </w:rPr>
            </w:pPr>
            <w:r w:rsidRPr="000440AB">
              <w:rPr>
                <w:sz w:val="20"/>
                <w:szCs w:val="20"/>
                <w:lang w:val="es-MX" w:eastAsia="es-MX"/>
              </w:rPr>
              <w:t>09 de enero</w:t>
            </w:r>
          </w:p>
        </w:tc>
        <w:tc>
          <w:tcPr>
            <w:tcW w:w="1726" w:type="dxa"/>
            <w:tcBorders>
              <w:top w:val="nil"/>
              <w:left w:val="nil"/>
              <w:bottom w:val="single" w:sz="4" w:space="0" w:color="auto"/>
              <w:right w:val="single" w:sz="4" w:space="0" w:color="auto"/>
            </w:tcBorders>
            <w:shd w:val="clear" w:color="auto" w:fill="auto"/>
            <w:vAlign w:val="center"/>
            <w:hideMark/>
          </w:tcPr>
          <w:p w14:paraId="2C250993" w14:textId="77777777" w:rsidR="00E570BC" w:rsidRPr="000440AB" w:rsidRDefault="00E570BC" w:rsidP="00ED184E">
            <w:pPr>
              <w:rPr>
                <w:sz w:val="20"/>
                <w:szCs w:val="20"/>
                <w:lang w:val="es-MX" w:eastAsia="es-MX"/>
              </w:rPr>
            </w:pPr>
            <w:r w:rsidRPr="000440AB">
              <w:rPr>
                <w:sz w:val="20"/>
                <w:szCs w:val="20"/>
                <w:lang w:val="es-MX" w:eastAsia="es-MX"/>
              </w:rPr>
              <w:t>Promocional</w:t>
            </w:r>
          </w:p>
        </w:tc>
        <w:tc>
          <w:tcPr>
            <w:tcW w:w="1497" w:type="dxa"/>
            <w:tcBorders>
              <w:top w:val="nil"/>
              <w:left w:val="nil"/>
              <w:bottom w:val="single" w:sz="4" w:space="0" w:color="auto"/>
              <w:right w:val="single" w:sz="4" w:space="0" w:color="auto"/>
            </w:tcBorders>
            <w:shd w:val="clear" w:color="auto" w:fill="auto"/>
            <w:vAlign w:val="center"/>
            <w:hideMark/>
          </w:tcPr>
          <w:p w14:paraId="23ED0F17" w14:textId="77777777" w:rsidR="00E570BC" w:rsidRPr="000440AB" w:rsidRDefault="00E570BC" w:rsidP="00ED184E">
            <w:pPr>
              <w:rPr>
                <w:sz w:val="20"/>
                <w:szCs w:val="20"/>
                <w:lang w:val="es-MX" w:eastAsia="es-MX"/>
              </w:rPr>
            </w:pPr>
            <w:r w:rsidRPr="000440AB">
              <w:rPr>
                <w:sz w:val="20"/>
                <w:szCs w:val="20"/>
                <w:lang w:val="es-MX" w:eastAsia="es-MX"/>
              </w:rPr>
              <w:t>Post, Historias</w:t>
            </w:r>
          </w:p>
        </w:tc>
        <w:tc>
          <w:tcPr>
            <w:tcW w:w="2498" w:type="dxa"/>
            <w:tcBorders>
              <w:top w:val="nil"/>
              <w:left w:val="nil"/>
              <w:bottom w:val="single" w:sz="4" w:space="0" w:color="auto"/>
              <w:right w:val="single" w:sz="4" w:space="0" w:color="auto"/>
            </w:tcBorders>
            <w:shd w:val="clear" w:color="auto" w:fill="auto"/>
            <w:vAlign w:val="center"/>
            <w:hideMark/>
          </w:tcPr>
          <w:p w14:paraId="5868B228" w14:textId="56F0471F" w:rsidR="00E570BC" w:rsidRPr="000440AB" w:rsidRDefault="00E570BC" w:rsidP="00ED184E">
            <w:pPr>
              <w:rPr>
                <w:sz w:val="20"/>
                <w:szCs w:val="20"/>
                <w:lang w:val="es-MX" w:eastAsia="es-MX"/>
              </w:rPr>
            </w:pPr>
            <w:proofErr w:type="gramStart"/>
            <w:r w:rsidRPr="000440AB">
              <w:rPr>
                <w:sz w:val="20"/>
                <w:szCs w:val="20"/>
                <w:lang w:val="es-MX" w:eastAsia="es-MX"/>
              </w:rPr>
              <w:t>Destacar</w:t>
            </w:r>
            <w:proofErr w:type="gramEnd"/>
            <w:r w:rsidRPr="000440AB">
              <w:rPr>
                <w:sz w:val="20"/>
                <w:szCs w:val="20"/>
                <w:lang w:val="es-MX" w:eastAsia="es-MX"/>
              </w:rPr>
              <w:t xml:space="preserve"> Nueva colección de </w:t>
            </w:r>
            <w:r w:rsidR="00006B29" w:rsidRPr="000440AB">
              <w:rPr>
                <w:i/>
                <w:sz w:val="20"/>
                <w:szCs w:val="20"/>
                <w:lang w:val="es-MX" w:eastAsia="es-MX"/>
              </w:rPr>
              <w:t>Flats</w:t>
            </w:r>
            <w:r w:rsidRPr="000440AB">
              <w:rPr>
                <w:sz w:val="20"/>
                <w:szCs w:val="20"/>
                <w:lang w:val="es-MX" w:eastAsia="es-MX"/>
              </w:rPr>
              <w:t xml:space="preserve"> (o El producto que corresponda)</w:t>
            </w:r>
          </w:p>
        </w:tc>
        <w:tc>
          <w:tcPr>
            <w:tcW w:w="2546" w:type="dxa"/>
            <w:tcBorders>
              <w:top w:val="nil"/>
              <w:left w:val="nil"/>
              <w:bottom w:val="single" w:sz="4" w:space="0" w:color="auto"/>
              <w:right w:val="single" w:sz="4" w:space="0" w:color="auto"/>
            </w:tcBorders>
            <w:shd w:val="clear" w:color="auto" w:fill="auto"/>
            <w:vAlign w:val="center"/>
            <w:hideMark/>
          </w:tcPr>
          <w:p w14:paraId="43878957" w14:textId="2C8BD443" w:rsidR="00E570BC" w:rsidRPr="000440AB" w:rsidRDefault="00E570BC" w:rsidP="00ED184E">
            <w:pPr>
              <w:rPr>
                <w:sz w:val="20"/>
                <w:szCs w:val="20"/>
                <w:lang w:val="es-MX" w:eastAsia="es-MX"/>
              </w:rPr>
            </w:pPr>
            <w:r w:rsidRPr="000440AB">
              <w:rPr>
                <w:sz w:val="20"/>
                <w:szCs w:val="20"/>
                <w:lang w:val="es-MX" w:eastAsia="es-MX"/>
              </w:rPr>
              <w:t xml:space="preserve">"¡Inicia el año con estilo! Descubre nuestras nueva Colección de </w:t>
            </w:r>
            <w:r w:rsidR="00006B29" w:rsidRPr="000440AB">
              <w:rPr>
                <w:i/>
                <w:sz w:val="20"/>
                <w:szCs w:val="20"/>
                <w:lang w:val="es-MX" w:eastAsia="es-MX"/>
              </w:rPr>
              <w:t>Flats</w:t>
            </w:r>
            <w:r w:rsidRPr="000440AB">
              <w:rPr>
                <w:sz w:val="20"/>
                <w:szCs w:val="20"/>
                <w:lang w:val="es-MX" w:eastAsia="es-MX"/>
              </w:rPr>
              <w:t xml:space="preserve"> ¡Perfectas para lucir radiante en este 2024! </w:t>
            </w:r>
            <w:r w:rsidRPr="000440AB">
              <w:rPr>
                <w:rFonts w:ascii="Segoe UI Emoji" w:hAnsi="Segoe UI Emoji" w:cs="Segoe UI Emoji"/>
                <w:sz w:val="20"/>
                <w:szCs w:val="20"/>
                <w:lang w:val="es-MX" w:eastAsia="es-MX"/>
              </w:rPr>
              <w:t>☀️👡</w:t>
            </w:r>
            <w:r w:rsidRPr="000440AB">
              <w:rPr>
                <w:sz w:val="20"/>
                <w:szCs w:val="20"/>
                <w:lang w:val="es-MX" w:eastAsia="es-MX"/>
              </w:rPr>
              <w:t>"</w:t>
            </w:r>
          </w:p>
        </w:tc>
      </w:tr>
      <w:tr w:rsidR="000440AB" w:rsidRPr="000440AB" w14:paraId="607B0232" w14:textId="77777777" w:rsidTr="00915B71">
        <w:trPr>
          <w:trHeight w:val="2160"/>
          <w:jc w:val="center"/>
        </w:trPr>
        <w:tc>
          <w:tcPr>
            <w:tcW w:w="1226" w:type="dxa"/>
            <w:tcBorders>
              <w:top w:val="nil"/>
              <w:left w:val="single" w:sz="4" w:space="0" w:color="auto"/>
              <w:bottom w:val="single" w:sz="4" w:space="0" w:color="auto"/>
              <w:right w:val="single" w:sz="4" w:space="0" w:color="auto"/>
            </w:tcBorders>
            <w:shd w:val="clear" w:color="auto" w:fill="auto"/>
            <w:vAlign w:val="center"/>
            <w:hideMark/>
          </w:tcPr>
          <w:p w14:paraId="15EF844C" w14:textId="0A065F3D" w:rsidR="00E570BC" w:rsidRPr="000440AB" w:rsidRDefault="00E570BC" w:rsidP="00ED184E">
            <w:pPr>
              <w:rPr>
                <w:sz w:val="20"/>
                <w:szCs w:val="20"/>
                <w:lang w:val="es-MX" w:eastAsia="es-MX"/>
              </w:rPr>
            </w:pPr>
            <w:r w:rsidRPr="000440AB">
              <w:rPr>
                <w:sz w:val="20"/>
                <w:szCs w:val="20"/>
                <w:lang w:val="es-MX" w:eastAsia="es-MX"/>
              </w:rPr>
              <w:t>11 de enero</w:t>
            </w:r>
          </w:p>
        </w:tc>
        <w:tc>
          <w:tcPr>
            <w:tcW w:w="1726" w:type="dxa"/>
            <w:tcBorders>
              <w:top w:val="nil"/>
              <w:left w:val="nil"/>
              <w:bottom w:val="single" w:sz="4" w:space="0" w:color="auto"/>
              <w:right w:val="single" w:sz="4" w:space="0" w:color="auto"/>
            </w:tcBorders>
            <w:shd w:val="clear" w:color="auto" w:fill="auto"/>
            <w:vAlign w:val="center"/>
            <w:hideMark/>
          </w:tcPr>
          <w:p w14:paraId="20B32251" w14:textId="77777777" w:rsidR="00E570BC" w:rsidRPr="000440AB" w:rsidRDefault="00E570BC" w:rsidP="00ED184E">
            <w:pPr>
              <w:rPr>
                <w:sz w:val="20"/>
                <w:szCs w:val="20"/>
                <w:lang w:val="es-MX" w:eastAsia="es-MX"/>
              </w:rPr>
            </w:pPr>
            <w:r w:rsidRPr="000440AB">
              <w:rPr>
                <w:sz w:val="20"/>
                <w:szCs w:val="20"/>
                <w:lang w:val="es-MX" w:eastAsia="es-MX"/>
              </w:rPr>
              <w:t>Motivacional</w:t>
            </w:r>
          </w:p>
        </w:tc>
        <w:tc>
          <w:tcPr>
            <w:tcW w:w="1497" w:type="dxa"/>
            <w:tcBorders>
              <w:top w:val="nil"/>
              <w:left w:val="nil"/>
              <w:bottom w:val="single" w:sz="4" w:space="0" w:color="auto"/>
              <w:right w:val="single" w:sz="4" w:space="0" w:color="auto"/>
            </w:tcBorders>
            <w:shd w:val="clear" w:color="auto" w:fill="auto"/>
            <w:vAlign w:val="center"/>
            <w:hideMark/>
          </w:tcPr>
          <w:p w14:paraId="13383493" w14:textId="77777777" w:rsidR="00E570BC" w:rsidRPr="000440AB" w:rsidRDefault="00E570BC" w:rsidP="00ED184E">
            <w:pPr>
              <w:rPr>
                <w:sz w:val="20"/>
                <w:szCs w:val="20"/>
                <w:lang w:val="es-MX" w:eastAsia="es-MX"/>
              </w:rPr>
            </w:pPr>
            <w:r w:rsidRPr="000440AB">
              <w:rPr>
                <w:sz w:val="20"/>
                <w:szCs w:val="20"/>
                <w:lang w:val="es-MX" w:eastAsia="es-MX"/>
              </w:rPr>
              <w:t>Carrusel, Historias</w:t>
            </w:r>
          </w:p>
        </w:tc>
        <w:tc>
          <w:tcPr>
            <w:tcW w:w="2498" w:type="dxa"/>
            <w:tcBorders>
              <w:top w:val="nil"/>
              <w:left w:val="nil"/>
              <w:bottom w:val="single" w:sz="4" w:space="0" w:color="auto"/>
              <w:right w:val="single" w:sz="4" w:space="0" w:color="auto"/>
            </w:tcBorders>
            <w:shd w:val="clear" w:color="auto" w:fill="auto"/>
            <w:hideMark/>
          </w:tcPr>
          <w:p w14:paraId="6E45B940" w14:textId="77777777" w:rsidR="00E570BC" w:rsidRPr="000440AB" w:rsidRDefault="00E570BC" w:rsidP="00ED184E">
            <w:pPr>
              <w:rPr>
                <w:sz w:val="20"/>
                <w:szCs w:val="20"/>
                <w:lang w:val="es-MX" w:eastAsia="es-MX"/>
              </w:rPr>
            </w:pPr>
            <w:r w:rsidRPr="000440AB">
              <w:rPr>
                <w:sz w:val="20"/>
                <w:szCs w:val="20"/>
                <w:lang w:val="es-MX" w:eastAsia="es-MX"/>
              </w:rPr>
              <w:t>La vida es muy corta (Cómprate esos Zapatos) Mostrar en tipo carrusel diferentes estilos tendencia disponibles en Isabellas Honduras.</w:t>
            </w:r>
          </w:p>
        </w:tc>
        <w:tc>
          <w:tcPr>
            <w:tcW w:w="2546" w:type="dxa"/>
            <w:tcBorders>
              <w:top w:val="nil"/>
              <w:left w:val="nil"/>
              <w:bottom w:val="nil"/>
              <w:right w:val="single" w:sz="4" w:space="0" w:color="auto"/>
            </w:tcBorders>
            <w:shd w:val="clear" w:color="auto" w:fill="auto"/>
            <w:vAlign w:val="bottom"/>
            <w:hideMark/>
          </w:tcPr>
          <w:p w14:paraId="03E0C1E4" w14:textId="77777777" w:rsidR="00E570BC" w:rsidRPr="000440AB" w:rsidRDefault="00E570BC" w:rsidP="00ED184E">
            <w:pPr>
              <w:rPr>
                <w:sz w:val="20"/>
                <w:szCs w:val="20"/>
                <w:lang w:val="es-MX" w:eastAsia="es-MX"/>
              </w:rPr>
            </w:pPr>
            <w:r w:rsidRPr="000440AB">
              <w:rPr>
                <w:sz w:val="20"/>
                <w:szCs w:val="20"/>
                <w:lang w:val="es-MX" w:eastAsia="es-MX"/>
              </w:rPr>
              <w:t xml:space="preserve">"La vida es muy corta para no usar los zapatos que amas. </w:t>
            </w:r>
            <w:r w:rsidRPr="000440AB">
              <w:rPr>
                <w:rFonts w:ascii="Segoe UI Emoji" w:hAnsi="Segoe UI Emoji" w:cs="Segoe UI Emoji"/>
                <w:sz w:val="20"/>
                <w:szCs w:val="20"/>
                <w:lang w:val="es-MX" w:eastAsia="es-MX"/>
              </w:rPr>
              <w:t>👠💫</w:t>
            </w:r>
            <w:r w:rsidRPr="000440AB">
              <w:rPr>
                <w:sz w:val="20"/>
                <w:szCs w:val="20"/>
                <w:lang w:val="es-MX" w:eastAsia="es-MX"/>
              </w:rPr>
              <w:t xml:space="preserve"> Descubre nuestra amplia gama de estilos a la moda que están esperando por ti en Isabellas Honduras. ¡Hazte feliz, hazte sentir hermosa, hazte sentir tú misma con nuestra colección! </w:t>
            </w:r>
            <w:r w:rsidRPr="000440AB">
              <w:rPr>
                <w:rFonts w:ascii="Segoe UI Emoji" w:hAnsi="Segoe UI Emoji" w:cs="Segoe UI Emoji"/>
                <w:sz w:val="20"/>
                <w:szCs w:val="20"/>
                <w:lang w:val="es-MX" w:eastAsia="es-MX"/>
              </w:rPr>
              <w:t>🌟✨</w:t>
            </w:r>
            <w:r w:rsidRPr="000440AB">
              <w:rPr>
                <w:sz w:val="20"/>
                <w:szCs w:val="20"/>
                <w:lang w:val="es-MX" w:eastAsia="es-MX"/>
              </w:rPr>
              <w:t xml:space="preserve"> #IsabellasTrendyStyles #EligeLaFelicidad"</w:t>
            </w:r>
          </w:p>
        </w:tc>
      </w:tr>
      <w:tr w:rsidR="000440AB" w:rsidRPr="000440AB" w14:paraId="77000112" w14:textId="77777777" w:rsidTr="00915B71">
        <w:trPr>
          <w:trHeight w:val="1241"/>
          <w:jc w:val="center"/>
        </w:trPr>
        <w:tc>
          <w:tcPr>
            <w:tcW w:w="1226" w:type="dxa"/>
            <w:tcBorders>
              <w:top w:val="nil"/>
              <w:left w:val="single" w:sz="4" w:space="0" w:color="auto"/>
              <w:bottom w:val="single" w:sz="4" w:space="0" w:color="auto"/>
              <w:right w:val="single" w:sz="4" w:space="0" w:color="auto"/>
            </w:tcBorders>
            <w:shd w:val="clear" w:color="auto" w:fill="auto"/>
            <w:vAlign w:val="center"/>
            <w:hideMark/>
          </w:tcPr>
          <w:p w14:paraId="6A10251C" w14:textId="77777777" w:rsidR="00E570BC" w:rsidRPr="000440AB" w:rsidRDefault="00E570BC" w:rsidP="00ED184E">
            <w:pPr>
              <w:rPr>
                <w:sz w:val="20"/>
                <w:szCs w:val="20"/>
                <w:lang w:val="es-MX" w:eastAsia="es-MX"/>
              </w:rPr>
            </w:pPr>
            <w:r w:rsidRPr="000440AB">
              <w:rPr>
                <w:sz w:val="20"/>
                <w:szCs w:val="20"/>
                <w:lang w:val="es-MX" w:eastAsia="es-MX"/>
              </w:rPr>
              <w:t>15 de enero</w:t>
            </w:r>
          </w:p>
        </w:tc>
        <w:tc>
          <w:tcPr>
            <w:tcW w:w="1726" w:type="dxa"/>
            <w:tcBorders>
              <w:top w:val="nil"/>
              <w:left w:val="nil"/>
              <w:bottom w:val="single" w:sz="4" w:space="0" w:color="auto"/>
              <w:right w:val="single" w:sz="4" w:space="0" w:color="auto"/>
            </w:tcBorders>
            <w:shd w:val="clear" w:color="auto" w:fill="auto"/>
            <w:vAlign w:val="center"/>
            <w:hideMark/>
          </w:tcPr>
          <w:p w14:paraId="086C8110" w14:textId="77777777" w:rsidR="00E570BC" w:rsidRPr="000440AB" w:rsidRDefault="00E570BC" w:rsidP="00ED184E">
            <w:pPr>
              <w:rPr>
                <w:sz w:val="20"/>
                <w:szCs w:val="20"/>
                <w:lang w:val="es-MX" w:eastAsia="es-MX"/>
              </w:rPr>
            </w:pPr>
            <w:r w:rsidRPr="000440AB">
              <w:rPr>
                <w:sz w:val="20"/>
                <w:szCs w:val="20"/>
                <w:lang w:val="es-MX" w:eastAsia="es-MX"/>
              </w:rPr>
              <w:t>Educativo</w:t>
            </w:r>
          </w:p>
        </w:tc>
        <w:tc>
          <w:tcPr>
            <w:tcW w:w="1497" w:type="dxa"/>
            <w:tcBorders>
              <w:top w:val="nil"/>
              <w:left w:val="nil"/>
              <w:bottom w:val="single" w:sz="4" w:space="0" w:color="auto"/>
              <w:right w:val="single" w:sz="4" w:space="0" w:color="auto"/>
            </w:tcBorders>
            <w:shd w:val="clear" w:color="auto" w:fill="auto"/>
            <w:vAlign w:val="center"/>
            <w:hideMark/>
          </w:tcPr>
          <w:p w14:paraId="459FE6C7" w14:textId="77777777" w:rsidR="00E570BC" w:rsidRPr="000440AB" w:rsidRDefault="00E570BC" w:rsidP="00ED184E">
            <w:pPr>
              <w:rPr>
                <w:sz w:val="20"/>
                <w:szCs w:val="20"/>
                <w:lang w:val="es-MX" w:eastAsia="es-MX"/>
              </w:rPr>
            </w:pPr>
            <w:r w:rsidRPr="000440AB">
              <w:rPr>
                <w:sz w:val="20"/>
                <w:szCs w:val="20"/>
                <w:lang w:val="es-MX" w:eastAsia="es-MX"/>
              </w:rPr>
              <w:t>Historia Interactiva</w:t>
            </w:r>
          </w:p>
        </w:tc>
        <w:tc>
          <w:tcPr>
            <w:tcW w:w="2498" w:type="dxa"/>
            <w:tcBorders>
              <w:top w:val="nil"/>
              <w:left w:val="nil"/>
              <w:bottom w:val="single" w:sz="4" w:space="0" w:color="auto"/>
              <w:right w:val="single" w:sz="4" w:space="0" w:color="auto"/>
            </w:tcBorders>
            <w:shd w:val="clear" w:color="auto" w:fill="auto"/>
            <w:hideMark/>
          </w:tcPr>
          <w:p w14:paraId="22654154" w14:textId="77777777" w:rsidR="00E570BC" w:rsidRPr="000440AB" w:rsidRDefault="00E570BC" w:rsidP="00ED184E">
            <w:pPr>
              <w:rPr>
                <w:b/>
                <w:bCs/>
                <w:sz w:val="20"/>
                <w:szCs w:val="20"/>
                <w:lang w:val="es-MX" w:eastAsia="es-MX"/>
              </w:rPr>
            </w:pPr>
            <w:r w:rsidRPr="000440AB">
              <w:rPr>
                <w:b/>
                <w:bCs/>
                <w:sz w:val="20"/>
                <w:szCs w:val="20"/>
                <w:lang w:val="es-MX" w:eastAsia="es-MX"/>
              </w:rPr>
              <w:t>Sección Pregunta del Día" Formato Caja de preguntas.</w:t>
            </w:r>
          </w:p>
        </w:tc>
        <w:tc>
          <w:tcPr>
            <w:tcW w:w="2546" w:type="dxa"/>
            <w:tcBorders>
              <w:top w:val="single" w:sz="4" w:space="0" w:color="auto"/>
              <w:left w:val="nil"/>
              <w:bottom w:val="single" w:sz="4" w:space="0" w:color="auto"/>
              <w:right w:val="single" w:sz="4" w:space="0" w:color="auto"/>
            </w:tcBorders>
            <w:shd w:val="clear" w:color="auto" w:fill="auto"/>
            <w:vAlign w:val="center"/>
            <w:hideMark/>
          </w:tcPr>
          <w:p w14:paraId="2187EF9C" w14:textId="77777777" w:rsidR="00E570BC" w:rsidRPr="000440AB" w:rsidRDefault="00E570BC" w:rsidP="00ED184E">
            <w:pPr>
              <w:rPr>
                <w:sz w:val="20"/>
                <w:szCs w:val="20"/>
                <w:lang w:val="es-MX" w:eastAsia="es-MX"/>
              </w:rPr>
            </w:pPr>
            <w:r w:rsidRPr="000440AB">
              <w:rPr>
                <w:sz w:val="20"/>
                <w:szCs w:val="20"/>
                <w:lang w:val="es-MX" w:eastAsia="es-MX"/>
              </w:rPr>
              <w:t xml:space="preserve">Publica una pregunta mensualmente y responde a través de historias para interactuar con la audiencia. Pregunta, por ejemplo, para Enero: </w:t>
            </w:r>
            <w:r w:rsidRPr="000440AB">
              <w:rPr>
                <w:b/>
                <w:bCs/>
                <w:sz w:val="20"/>
                <w:szCs w:val="20"/>
                <w:lang w:val="es-MX" w:eastAsia="es-MX"/>
              </w:rPr>
              <w:t>"¿Quién es la mujer que más te inspira y descríbela en 3 palabras? Y luego publica la repuesta.</w:t>
            </w:r>
          </w:p>
        </w:tc>
      </w:tr>
      <w:tr w:rsidR="000440AB" w:rsidRPr="000440AB" w14:paraId="2109781D" w14:textId="77777777" w:rsidTr="00915B71">
        <w:trPr>
          <w:trHeight w:val="745"/>
          <w:jc w:val="center"/>
        </w:trPr>
        <w:tc>
          <w:tcPr>
            <w:tcW w:w="1226" w:type="dxa"/>
            <w:tcBorders>
              <w:top w:val="nil"/>
              <w:left w:val="single" w:sz="4" w:space="0" w:color="auto"/>
              <w:bottom w:val="single" w:sz="4" w:space="0" w:color="auto"/>
              <w:right w:val="single" w:sz="4" w:space="0" w:color="auto"/>
            </w:tcBorders>
            <w:shd w:val="clear" w:color="auto" w:fill="auto"/>
            <w:vAlign w:val="center"/>
            <w:hideMark/>
          </w:tcPr>
          <w:p w14:paraId="563601BB" w14:textId="77777777" w:rsidR="00E570BC" w:rsidRPr="000440AB" w:rsidRDefault="00E570BC" w:rsidP="00ED184E">
            <w:pPr>
              <w:rPr>
                <w:sz w:val="20"/>
                <w:szCs w:val="20"/>
                <w:lang w:val="es-MX" w:eastAsia="es-MX"/>
              </w:rPr>
            </w:pPr>
            <w:r w:rsidRPr="000440AB">
              <w:rPr>
                <w:sz w:val="20"/>
                <w:szCs w:val="20"/>
                <w:lang w:val="es-MX" w:eastAsia="es-MX"/>
              </w:rPr>
              <w:t>18 de enero</w:t>
            </w:r>
          </w:p>
        </w:tc>
        <w:tc>
          <w:tcPr>
            <w:tcW w:w="1726" w:type="dxa"/>
            <w:tcBorders>
              <w:top w:val="nil"/>
              <w:left w:val="nil"/>
              <w:bottom w:val="single" w:sz="4" w:space="0" w:color="auto"/>
              <w:right w:val="single" w:sz="4" w:space="0" w:color="auto"/>
            </w:tcBorders>
            <w:shd w:val="clear" w:color="auto" w:fill="auto"/>
            <w:vAlign w:val="center"/>
            <w:hideMark/>
          </w:tcPr>
          <w:p w14:paraId="70ED35E0" w14:textId="77777777" w:rsidR="00E570BC" w:rsidRPr="000440AB" w:rsidRDefault="00E570BC" w:rsidP="00ED184E">
            <w:pPr>
              <w:rPr>
                <w:sz w:val="20"/>
                <w:szCs w:val="20"/>
                <w:lang w:val="es-MX" w:eastAsia="es-MX"/>
              </w:rPr>
            </w:pPr>
            <w:r w:rsidRPr="000440AB">
              <w:rPr>
                <w:sz w:val="20"/>
                <w:szCs w:val="20"/>
                <w:lang w:val="es-MX" w:eastAsia="es-MX"/>
              </w:rPr>
              <w:t>Promocional</w:t>
            </w:r>
          </w:p>
        </w:tc>
        <w:tc>
          <w:tcPr>
            <w:tcW w:w="1497" w:type="dxa"/>
            <w:tcBorders>
              <w:top w:val="nil"/>
              <w:left w:val="nil"/>
              <w:bottom w:val="single" w:sz="4" w:space="0" w:color="auto"/>
              <w:right w:val="single" w:sz="4" w:space="0" w:color="auto"/>
            </w:tcBorders>
            <w:shd w:val="clear" w:color="auto" w:fill="auto"/>
            <w:vAlign w:val="center"/>
            <w:hideMark/>
          </w:tcPr>
          <w:p w14:paraId="5738D580" w14:textId="40D7BB8F" w:rsidR="00E570BC" w:rsidRPr="000440AB" w:rsidRDefault="00175E3C" w:rsidP="00ED184E">
            <w:pPr>
              <w:rPr>
                <w:i/>
                <w:iCs/>
                <w:sz w:val="20"/>
                <w:szCs w:val="20"/>
                <w:lang w:val="es-MX" w:eastAsia="es-MX"/>
              </w:rPr>
            </w:pPr>
            <w:proofErr w:type="spellStart"/>
            <w:r w:rsidRPr="000440AB">
              <w:rPr>
                <w:i/>
                <w:iCs/>
                <w:sz w:val="20"/>
                <w:szCs w:val="20"/>
                <w:lang w:val="es-MX" w:eastAsia="es-MX"/>
              </w:rPr>
              <w:t>Reel</w:t>
            </w:r>
            <w:proofErr w:type="spellEnd"/>
          </w:p>
        </w:tc>
        <w:tc>
          <w:tcPr>
            <w:tcW w:w="2498" w:type="dxa"/>
            <w:tcBorders>
              <w:top w:val="nil"/>
              <w:left w:val="nil"/>
              <w:bottom w:val="single" w:sz="4" w:space="0" w:color="auto"/>
              <w:right w:val="single" w:sz="4" w:space="0" w:color="auto"/>
            </w:tcBorders>
            <w:shd w:val="clear" w:color="auto" w:fill="auto"/>
            <w:vAlign w:val="center"/>
            <w:hideMark/>
          </w:tcPr>
          <w:p w14:paraId="3A63648B" w14:textId="77777777" w:rsidR="00E570BC" w:rsidRPr="000440AB" w:rsidRDefault="00E570BC" w:rsidP="00ED184E">
            <w:pPr>
              <w:rPr>
                <w:sz w:val="20"/>
                <w:szCs w:val="20"/>
                <w:lang w:val="es-MX" w:eastAsia="es-MX"/>
              </w:rPr>
            </w:pPr>
            <w:r w:rsidRPr="000440AB">
              <w:rPr>
                <w:sz w:val="20"/>
                <w:szCs w:val="20"/>
                <w:lang w:val="es-MX" w:eastAsia="es-MX"/>
              </w:rPr>
              <w:t xml:space="preserve">Promocionar diferentes modelos de calzado para lucir este día de la mujer </w:t>
            </w:r>
          </w:p>
          <w:p w14:paraId="1215088F" w14:textId="77777777" w:rsidR="00E570BC" w:rsidRPr="000440AB" w:rsidRDefault="00E570BC" w:rsidP="00ED184E">
            <w:pPr>
              <w:rPr>
                <w:sz w:val="20"/>
                <w:szCs w:val="20"/>
                <w:lang w:val="es-MX" w:eastAsia="es-MX"/>
              </w:rPr>
            </w:pPr>
            <w:r w:rsidRPr="000440AB">
              <w:rPr>
                <w:sz w:val="20"/>
                <w:szCs w:val="20"/>
                <w:lang w:val="es-MX" w:eastAsia="es-MX"/>
              </w:rPr>
              <w:t>Presentar todos los estilos más vendidos de sandalias, flat, tacones con un audio tendencia.</w:t>
            </w:r>
          </w:p>
        </w:tc>
        <w:tc>
          <w:tcPr>
            <w:tcW w:w="2546" w:type="dxa"/>
            <w:tcBorders>
              <w:top w:val="nil"/>
              <w:left w:val="nil"/>
              <w:bottom w:val="single" w:sz="4" w:space="0" w:color="auto"/>
              <w:right w:val="single" w:sz="4" w:space="0" w:color="auto"/>
            </w:tcBorders>
            <w:shd w:val="clear" w:color="auto" w:fill="auto"/>
            <w:vAlign w:val="center"/>
            <w:hideMark/>
          </w:tcPr>
          <w:p w14:paraId="4BF6042E" w14:textId="35EF47E6" w:rsidR="00E570BC" w:rsidRPr="000440AB" w:rsidRDefault="00E570BC" w:rsidP="00ED184E">
            <w:pPr>
              <w:rPr>
                <w:sz w:val="20"/>
                <w:szCs w:val="20"/>
              </w:rPr>
            </w:pPr>
            <w:r w:rsidRPr="000440AB">
              <w:rPr>
                <w:rFonts w:ascii="Segoe UI Emoji" w:hAnsi="Segoe UI Emoji" w:cs="Segoe UI Emoji"/>
                <w:sz w:val="20"/>
                <w:szCs w:val="20"/>
              </w:rPr>
              <w:t>👠✨</w:t>
            </w:r>
            <w:r w:rsidRPr="000440AB">
              <w:rPr>
                <w:sz w:val="20"/>
                <w:szCs w:val="20"/>
              </w:rPr>
              <w:t xml:space="preserve"> Este Día de la Mujer, encuentra tu par de zapatos en Isabellas Honduras. Desde las elegantes sandalias hasta los cómodos </w:t>
            </w:r>
            <w:r w:rsidR="00006B29" w:rsidRPr="000440AB">
              <w:rPr>
                <w:i/>
                <w:sz w:val="20"/>
                <w:szCs w:val="20"/>
              </w:rPr>
              <w:t>flats</w:t>
            </w:r>
            <w:r w:rsidRPr="000440AB">
              <w:rPr>
                <w:sz w:val="20"/>
                <w:szCs w:val="20"/>
              </w:rPr>
              <w:t xml:space="preserve"> y los irresistibles tacones, descubre los estilos </w:t>
            </w:r>
            <w:r w:rsidR="002D1D0D" w:rsidRPr="000440AB">
              <w:rPr>
                <w:sz w:val="20"/>
                <w:szCs w:val="20"/>
              </w:rPr>
              <w:t>más</w:t>
            </w:r>
            <w:r w:rsidRPr="000440AB">
              <w:rPr>
                <w:sz w:val="20"/>
                <w:szCs w:val="20"/>
              </w:rPr>
              <w:t xml:space="preserve"> pedidos que te harán sentir única en cada paso. </w:t>
            </w:r>
            <w:r w:rsidRPr="000440AB">
              <w:rPr>
                <w:rFonts w:ascii="Segoe UI Emoji" w:hAnsi="Segoe UI Emoji" w:cs="Segoe UI Emoji"/>
                <w:sz w:val="20"/>
                <w:szCs w:val="20"/>
              </w:rPr>
              <w:t>🌟💃</w:t>
            </w:r>
          </w:p>
          <w:p w14:paraId="380B3553" w14:textId="77777777" w:rsidR="00E570BC" w:rsidRPr="000440AB" w:rsidRDefault="00E570BC" w:rsidP="00ED184E">
            <w:r w:rsidRPr="000440AB">
              <w:rPr>
                <w:sz w:val="20"/>
                <w:szCs w:val="20"/>
              </w:rPr>
              <w:lastRenderedPageBreak/>
              <w:t xml:space="preserve"> ¡Encuentra tu estilo, celebra tu esencia! #DíaDeLaMujer #IsabellasHonduras #ZapatosQueInspiran"</w:t>
            </w:r>
          </w:p>
        </w:tc>
      </w:tr>
      <w:tr w:rsidR="000440AB" w:rsidRPr="000440AB" w14:paraId="48F03A73" w14:textId="77777777" w:rsidTr="00915B71">
        <w:trPr>
          <w:trHeight w:val="745"/>
          <w:jc w:val="center"/>
        </w:trPr>
        <w:tc>
          <w:tcPr>
            <w:tcW w:w="1226" w:type="dxa"/>
            <w:tcBorders>
              <w:top w:val="nil"/>
              <w:left w:val="single" w:sz="4" w:space="0" w:color="auto"/>
              <w:bottom w:val="single" w:sz="4" w:space="0" w:color="auto"/>
              <w:right w:val="single" w:sz="4" w:space="0" w:color="auto"/>
            </w:tcBorders>
            <w:shd w:val="clear" w:color="auto" w:fill="auto"/>
            <w:vAlign w:val="center"/>
            <w:hideMark/>
          </w:tcPr>
          <w:p w14:paraId="0351A48A" w14:textId="77777777" w:rsidR="00E570BC" w:rsidRPr="000440AB" w:rsidRDefault="00E570BC" w:rsidP="00ED184E">
            <w:pPr>
              <w:rPr>
                <w:sz w:val="20"/>
                <w:szCs w:val="20"/>
                <w:lang w:val="es-MX" w:eastAsia="es-MX"/>
              </w:rPr>
            </w:pPr>
            <w:r w:rsidRPr="000440AB">
              <w:rPr>
                <w:sz w:val="20"/>
                <w:szCs w:val="20"/>
                <w:lang w:val="es-MX" w:eastAsia="es-MX"/>
              </w:rPr>
              <w:lastRenderedPageBreak/>
              <w:t>23 de enero</w:t>
            </w:r>
          </w:p>
        </w:tc>
        <w:tc>
          <w:tcPr>
            <w:tcW w:w="1726" w:type="dxa"/>
            <w:tcBorders>
              <w:top w:val="nil"/>
              <w:left w:val="nil"/>
              <w:bottom w:val="single" w:sz="4" w:space="0" w:color="auto"/>
              <w:right w:val="single" w:sz="4" w:space="0" w:color="auto"/>
            </w:tcBorders>
            <w:shd w:val="clear" w:color="auto" w:fill="auto"/>
            <w:vAlign w:val="center"/>
            <w:hideMark/>
          </w:tcPr>
          <w:p w14:paraId="6E21F7DB" w14:textId="77777777" w:rsidR="00E570BC" w:rsidRPr="000440AB" w:rsidRDefault="00E570BC" w:rsidP="00ED184E">
            <w:pPr>
              <w:rPr>
                <w:sz w:val="20"/>
                <w:szCs w:val="20"/>
                <w:lang w:val="es-MX" w:eastAsia="es-MX"/>
              </w:rPr>
            </w:pPr>
            <w:r w:rsidRPr="000440AB">
              <w:rPr>
                <w:sz w:val="20"/>
                <w:szCs w:val="20"/>
                <w:lang w:val="es-MX" w:eastAsia="es-MX"/>
              </w:rPr>
              <w:t>Informativo</w:t>
            </w:r>
          </w:p>
        </w:tc>
        <w:tc>
          <w:tcPr>
            <w:tcW w:w="1497" w:type="dxa"/>
            <w:tcBorders>
              <w:top w:val="nil"/>
              <w:left w:val="nil"/>
              <w:bottom w:val="single" w:sz="4" w:space="0" w:color="auto"/>
              <w:right w:val="single" w:sz="4" w:space="0" w:color="auto"/>
            </w:tcBorders>
            <w:shd w:val="clear" w:color="auto" w:fill="auto"/>
            <w:vAlign w:val="center"/>
            <w:hideMark/>
          </w:tcPr>
          <w:p w14:paraId="282E6F78" w14:textId="424EA166" w:rsidR="00E570BC" w:rsidRPr="000440AB" w:rsidRDefault="00175E3C" w:rsidP="00ED184E">
            <w:pPr>
              <w:rPr>
                <w:sz w:val="20"/>
                <w:szCs w:val="20"/>
                <w:lang w:val="es-MX" w:eastAsia="es-MX"/>
              </w:rPr>
            </w:pPr>
            <w:proofErr w:type="spellStart"/>
            <w:r w:rsidRPr="000440AB">
              <w:rPr>
                <w:i/>
                <w:sz w:val="20"/>
                <w:szCs w:val="20"/>
                <w:lang w:val="es-MX" w:eastAsia="es-MX"/>
              </w:rPr>
              <w:t>Reel</w:t>
            </w:r>
            <w:proofErr w:type="spellEnd"/>
          </w:p>
        </w:tc>
        <w:tc>
          <w:tcPr>
            <w:tcW w:w="2498" w:type="dxa"/>
            <w:tcBorders>
              <w:top w:val="nil"/>
              <w:left w:val="nil"/>
              <w:bottom w:val="single" w:sz="4" w:space="0" w:color="auto"/>
              <w:right w:val="single" w:sz="4" w:space="0" w:color="auto"/>
            </w:tcBorders>
            <w:shd w:val="clear" w:color="auto" w:fill="auto"/>
            <w:vAlign w:val="center"/>
            <w:hideMark/>
          </w:tcPr>
          <w:p w14:paraId="18771029" w14:textId="5B18BC5D" w:rsidR="00E570BC" w:rsidRPr="000440AB" w:rsidRDefault="00175E3C" w:rsidP="00ED184E">
            <w:pPr>
              <w:rPr>
                <w:sz w:val="20"/>
                <w:szCs w:val="20"/>
                <w:lang w:val="es-MX" w:eastAsia="es-MX"/>
              </w:rPr>
            </w:pPr>
            <w:proofErr w:type="spellStart"/>
            <w:r w:rsidRPr="000440AB">
              <w:rPr>
                <w:i/>
                <w:sz w:val="20"/>
                <w:szCs w:val="20"/>
                <w:lang w:val="es-MX" w:eastAsia="es-MX"/>
              </w:rPr>
              <w:t>Reel</w:t>
            </w:r>
            <w:proofErr w:type="spellEnd"/>
            <w:r w:rsidR="00E570BC" w:rsidRPr="000440AB">
              <w:rPr>
                <w:sz w:val="20"/>
                <w:szCs w:val="20"/>
                <w:lang w:val="es-MX" w:eastAsia="es-MX"/>
              </w:rPr>
              <w:t xml:space="preserve"> mostrando el proceso de diseño y elaboración de </w:t>
            </w:r>
            <w:r w:rsidR="00006B29" w:rsidRPr="000440AB">
              <w:rPr>
                <w:i/>
                <w:sz w:val="20"/>
                <w:szCs w:val="20"/>
                <w:lang w:val="es-MX" w:eastAsia="es-MX"/>
              </w:rPr>
              <w:t>flats</w:t>
            </w:r>
            <w:r w:rsidR="00E570BC" w:rsidRPr="000440AB">
              <w:rPr>
                <w:sz w:val="20"/>
                <w:szCs w:val="20"/>
                <w:lang w:val="es-MX" w:eastAsia="es-MX"/>
              </w:rPr>
              <w:t>.</w:t>
            </w:r>
          </w:p>
        </w:tc>
        <w:tc>
          <w:tcPr>
            <w:tcW w:w="2546" w:type="dxa"/>
            <w:tcBorders>
              <w:top w:val="nil"/>
              <w:left w:val="nil"/>
              <w:bottom w:val="single" w:sz="4" w:space="0" w:color="auto"/>
              <w:right w:val="single" w:sz="4" w:space="0" w:color="auto"/>
            </w:tcBorders>
            <w:shd w:val="clear" w:color="auto" w:fill="auto"/>
            <w:vAlign w:val="center"/>
            <w:hideMark/>
          </w:tcPr>
          <w:p w14:paraId="2AB3A5E6" w14:textId="5810CAC6" w:rsidR="00E570BC" w:rsidRPr="000440AB" w:rsidRDefault="00E570BC" w:rsidP="00ED184E">
            <w:pPr>
              <w:rPr>
                <w:sz w:val="20"/>
                <w:szCs w:val="20"/>
                <w:lang w:val="es-MX" w:eastAsia="es-MX"/>
              </w:rPr>
            </w:pPr>
            <w:r w:rsidRPr="000440AB">
              <w:rPr>
                <w:sz w:val="20"/>
                <w:szCs w:val="20"/>
                <w:lang w:val="es-MX" w:eastAsia="es-MX"/>
              </w:rPr>
              <w:t xml:space="preserve">"¿Quieres algo único? Descubre el proceso detrás de nuestras </w:t>
            </w:r>
            <w:r w:rsidR="00006B29" w:rsidRPr="000440AB">
              <w:rPr>
                <w:i/>
                <w:sz w:val="20"/>
                <w:szCs w:val="20"/>
                <w:lang w:val="es-MX" w:eastAsia="es-MX"/>
              </w:rPr>
              <w:t>flats</w:t>
            </w:r>
            <w:r w:rsidRPr="000440AB">
              <w:rPr>
                <w:sz w:val="20"/>
                <w:szCs w:val="20"/>
                <w:lang w:val="es-MX" w:eastAsia="es-MX"/>
              </w:rPr>
              <w:t xml:space="preserve"> personalizadas. ¡Haz que tus pies hablen de tu estilo! </w:t>
            </w:r>
            <w:r w:rsidRPr="000440AB">
              <w:rPr>
                <w:rFonts w:ascii="Segoe UI Emoji" w:hAnsi="Segoe UI Emoji" w:cs="Segoe UI Emoji"/>
                <w:sz w:val="20"/>
                <w:szCs w:val="20"/>
                <w:lang w:val="es-MX" w:eastAsia="es-MX"/>
              </w:rPr>
              <w:t>👡🎨</w:t>
            </w:r>
            <w:r w:rsidRPr="000440AB">
              <w:rPr>
                <w:sz w:val="20"/>
                <w:szCs w:val="20"/>
                <w:lang w:val="es-MX" w:eastAsia="es-MX"/>
              </w:rPr>
              <w:t>"</w:t>
            </w:r>
          </w:p>
        </w:tc>
      </w:tr>
      <w:tr w:rsidR="000440AB" w:rsidRPr="000440AB" w14:paraId="051D03BE" w14:textId="77777777" w:rsidTr="00915B71">
        <w:trPr>
          <w:trHeight w:val="993"/>
          <w:jc w:val="center"/>
        </w:trPr>
        <w:tc>
          <w:tcPr>
            <w:tcW w:w="1226" w:type="dxa"/>
            <w:tcBorders>
              <w:top w:val="nil"/>
              <w:left w:val="single" w:sz="4" w:space="0" w:color="auto"/>
              <w:bottom w:val="single" w:sz="4" w:space="0" w:color="auto"/>
              <w:right w:val="single" w:sz="4" w:space="0" w:color="auto"/>
            </w:tcBorders>
            <w:shd w:val="clear" w:color="auto" w:fill="auto"/>
            <w:vAlign w:val="center"/>
            <w:hideMark/>
          </w:tcPr>
          <w:p w14:paraId="42FF3C12" w14:textId="77777777" w:rsidR="00E570BC" w:rsidRPr="000440AB" w:rsidRDefault="00E570BC" w:rsidP="00ED184E">
            <w:pPr>
              <w:rPr>
                <w:sz w:val="20"/>
                <w:szCs w:val="20"/>
                <w:lang w:val="es-MX" w:eastAsia="es-MX"/>
              </w:rPr>
            </w:pPr>
            <w:r w:rsidRPr="000440AB">
              <w:rPr>
                <w:sz w:val="20"/>
                <w:szCs w:val="20"/>
                <w:lang w:val="es-MX" w:eastAsia="es-MX"/>
              </w:rPr>
              <w:t>25 de enero</w:t>
            </w:r>
          </w:p>
        </w:tc>
        <w:tc>
          <w:tcPr>
            <w:tcW w:w="1726" w:type="dxa"/>
            <w:tcBorders>
              <w:top w:val="nil"/>
              <w:left w:val="nil"/>
              <w:bottom w:val="single" w:sz="4" w:space="0" w:color="auto"/>
              <w:right w:val="single" w:sz="4" w:space="0" w:color="auto"/>
            </w:tcBorders>
            <w:shd w:val="clear" w:color="auto" w:fill="auto"/>
            <w:vAlign w:val="center"/>
            <w:hideMark/>
          </w:tcPr>
          <w:p w14:paraId="54B066C3" w14:textId="77777777" w:rsidR="00E570BC" w:rsidRPr="000440AB" w:rsidRDefault="00E570BC" w:rsidP="00ED184E">
            <w:pPr>
              <w:rPr>
                <w:sz w:val="20"/>
                <w:szCs w:val="20"/>
                <w:lang w:val="es-MX" w:eastAsia="es-MX"/>
              </w:rPr>
            </w:pPr>
            <w:r w:rsidRPr="000440AB">
              <w:rPr>
                <w:sz w:val="20"/>
                <w:szCs w:val="20"/>
                <w:lang w:val="es-MX" w:eastAsia="es-MX"/>
              </w:rPr>
              <w:t>Informativo</w:t>
            </w:r>
          </w:p>
        </w:tc>
        <w:tc>
          <w:tcPr>
            <w:tcW w:w="1497" w:type="dxa"/>
            <w:tcBorders>
              <w:top w:val="nil"/>
              <w:left w:val="nil"/>
              <w:bottom w:val="single" w:sz="4" w:space="0" w:color="auto"/>
              <w:right w:val="single" w:sz="4" w:space="0" w:color="auto"/>
            </w:tcBorders>
            <w:shd w:val="clear" w:color="auto" w:fill="auto"/>
            <w:vAlign w:val="center"/>
            <w:hideMark/>
          </w:tcPr>
          <w:p w14:paraId="0E633A15" w14:textId="77777777" w:rsidR="00E570BC" w:rsidRPr="000440AB" w:rsidRDefault="00E570BC" w:rsidP="00ED184E">
            <w:pPr>
              <w:rPr>
                <w:sz w:val="20"/>
                <w:szCs w:val="20"/>
                <w:lang w:val="es-MX" w:eastAsia="es-MX"/>
              </w:rPr>
            </w:pPr>
            <w:r w:rsidRPr="000440AB">
              <w:rPr>
                <w:sz w:val="20"/>
                <w:szCs w:val="20"/>
                <w:lang w:val="es-MX" w:eastAsia="es-MX"/>
              </w:rPr>
              <w:t>Post, Historias</w:t>
            </w:r>
          </w:p>
        </w:tc>
        <w:tc>
          <w:tcPr>
            <w:tcW w:w="2498" w:type="dxa"/>
            <w:tcBorders>
              <w:top w:val="nil"/>
              <w:left w:val="nil"/>
              <w:bottom w:val="single" w:sz="4" w:space="0" w:color="auto"/>
              <w:right w:val="single" w:sz="4" w:space="0" w:color="auto"/>
            </w:tcBorders>
            <w:shd w:val="clear" w:color="auto" w:fill="auto"/>
            <w:vAlign w:val="center"/>
            <w:hideMark/>
          </w:tcPr>
          <w:p w14:paraId="0FB7F90B" w14:textId="77777777" w:rsidR="00E570BC" w:rsidRPr="000440AB" w:rsidRDefault="00E570BC" w:rsidP="00ED184E">
            <w:pPr>
              <w:rPr>
                <w:sz w:val="20"/>
                <w:szCs w:val="20"/>
                <w:lang w:val="es-MX" w:eastAsia="es-MX"/>
              </w:rPr>
            </w:pPr>
            <w:r w:rsidRPr="000440AB">
              <w:rPr>
                <w:sz w:val="20"/>
                <w:szCs w:val="20"/>
                <w:lang w:val="es-MX" w:eastAsia="es-MX"/>
              </w:rPr>
              <w:t>Celebración del Día de la Mujer Hondureña y mensajes de apoyo.</w:t>
            </w:r>
          </w:p>
        </w:tc>
        <w:tc>
          <w:tcPr>
            <w:tcW w:w="2546" w:type="dxa"/>
            <w:tcBorders>
              <w:top w:val="nil"/>
              <w:left w:val="nil"/>
              <w:bottom w:val="single" w:sz="4" w:space="0" w:color="auto"/>
              <w:right w:val="single" w:sz="4" w:space="0" w:color="auto"/>
            </w:tcBorders>
            <w:shd w:val="clear" w:color="auto" w:fill="auto"/>
            <w:vAlign w:val="center"/>
            <w:hideMark/>
          </w:tcPr>
          <w:p w14:paraId="1FD9E46E" w14:textId="77777777" w:rsidR="00E570BC" w:rsidRPr="000440AB" w:rsidRDefault="00E570BC" w:rsidP="00ED184E">
            <w:pPr>
              <w:rPr>
                <w:sz w:val="20"/>
                <w:szCs w:val="20"/>
                <w:lang w:val="es-MX" w:eastAsia="es-MX"/>
              </w:rPr>
            </w:pPr>
            <w:r w:rsidRPr="000440AB">
              <w:rPr>
                <w:sz w:val="20"/>
                <w:szCs w:val="20"/>
                <w:lang w:val="es-MX" w:eastAsia="es-MX"/>
              </w:rPr>
              <w:t xml:space="preserve">"¡Feliz Día de la Mujer Hondureña! En Isabellas, celebramos la fuerza y el valor de todas las mujeres. ¡Gracias por inspirarnos! </w:t>
            </w:r>
            <w:r w:rsidRPr="000440AB">
              <w:rPr>
                <w:rFonts w:ascii="Segoe UI Emoji" w:hAnsi="Segoe UI Emoji" w:cs="Segoe UI Emoji"/>
                <w:sz w:val="20"/>
                <w:szCs w:val="20"/>
                <w:lang w:val="es-MX" w:eastAsia="es-MX"/>
              </w:rPr>
              <w:t>💪💃</w:t>
            </w:r>
            <w:r w:rsidRPr="000440AB">
              <w:rPr>
                <w:sz w:val="20"/>
                <w:szCs w:val="20"/>
                <w:lang w:val="es-MX" w:eastAsia="es-MX"/>
              </w:rPr>
              <w:t>"</w:t>
            </w:r>
          </w:p>
        </w:tc>
      </w:tr>
      <w:tr w:rsidR="000440AB" w:rsidRPr="000440AB" w14:paraId="33F65ECD" w14:textId="77777777" w:rsidTr="00915B71">
        <w:trPr>
          <w:trHeight w:val="1350"/>
          <w:jc w:val="center"/>
        </w:trPr>
        <w:tc>
          <w:tcPr>
            <w:tcW w:w="1226" w:type="dxa"/>
            <w:tcBorders>
              <w:top w:val="nil"/>
              <w:left w:val="single" w:sz="4" w:space="0" w:color="auto"/>
              <w:bottom w:val="single" w:sz="4" w:space="0" w:color="auto"/>
              <w:right w:val="single" w:sz="4" w:space="0" w:color="auto"/>
            </w:tcBorders>
            <w:shd w:val="clear" w:color="auto" w:fill="auto"/>
            <w:vAlign w:val="center"/>
            <w:hideMark/>
          </w:tcPr>
          <w:p w14:paraId="452530D8" w14:textId="77777777" w:rsidR="00E570BC" w:rsidRPr="000440AB" w:rsidRDefault="00E570BC" w:rsidP="00ED184E">
            <w:pPr>
              <w:rPr>
                <w:sz w:val="20"/>
                <w:szCs w:val="20"/>
                <w:lang w:val="es-MX" w:eastAsia="es-MX"/>
              </w:rPr>
            </w:pPr>
            <w:r w:rsidRPr="000440AB">
              <w:rPr>
                <w:sz w:val="20"/>
                <w:szCs w:val="20"/>
                <w:lang w:val="es-MX" w:eastAsia="es-MX"/>
              </w:rPr>
              <w:t>27 de enero</w:t>
            </w:r>
          </w:p>
        </w:tc>
        <w:tc>
          <w:tcPr>
            <w:tcW w:w="1726" w:type="dxa"/>
            <w:tcBorders>
              <w:top w:val="nil"/>
              <w:left w:val="nil"/>
              <w:bottom w:val="single" w:sz="4" w:space="0" w:color="auto"/>
              <w:right w:val="single" w:sz="4" w:space="0" w:color="auto"/>
            </w:tcBorders>
            <w:shd w:val="clear" w:color="auto" w:fill="auto"/>
            <w:vAlign w:val="center"/>
            <w:hideMark/>
          </w:tcPr>
          <w:p w14:paraId="3ECF9760" w14:textId="77777777" w:rsidR="00E570BC" w:rsidRPr="000440AB" w:rsidRDefault="00E570BC" w:rsidP="00ED184E">
            <w:pPr>
              <w:rPr>
                <w:sz w:val="20"/>
                <w:szCs w:val="20"/>
                <w:lang w:val="es-MX" w:eastAsia="es-MX"/>
              </w:rPr>
            </w:pPr>
            <w:r w:rsidRPr="000440AB">
              <w:rPr>
                <w:sz w:val="20"/>
                <w:szCs w:val="20"/>
                <w:lang w:val="es-MX" w:eastAsia="es-MX"/>
              </w:rPr>
              <w:t>Informativo</w:t>
            </w:r>
          </w:p>
        </w:tc>
        <w:tc>
          <w:tcPr>
            <w:tcW w:w="1497" w:type="dxa"/>
            <w:tcBorders>
              <w:top w:val="nil"/>
              <w:left w:val="nil"/>
              <w:bottom w:val="single" w:sz="4" w:space="0" w:color="auto"/>
              <w:right w:val="single" w:sz="4" w:space="0" w:color="auto"/>
            </w:tcBorders>
            <w:shd w:val="clear" w:color="auto" w:fill="auto"/>
            <w:vAlign w:val="center"/>
            <w:hideMark/>
          </w:tcPr>
          <w:p w14:paraId="3CEF0D99" w14:textId="77777777" w:rsidR="00E570BC" w:rsidRPr="000440AB" w:rsidRDefault="00E570BC" w:rsidP="00ED184E">
            <w:pPr>
              <w:rPr>
                <w:sz w:val="20"/>
                <w:szCs w:val="20"/>
                <w:lang w:val="es-MX" w:eastAsia="es-MX"/>
              </w:rPr>
            </w:pPr>
            <w:r w:rsidRPr="000440AB">
              <w:rPr>
                <w:sz w:val="20"/>
                <w:szCs w:val="20"/>
                <w:lang w:val="es-MX" w:eastAsia="es-MX"/>
              </w:rPr>
              <w:t>Historias Interactivas</w:t>
            </w:r>
          </w:p>
        </w:tc>
        <w:tc>
          <w:tcPr>
            <w:tcW w:w="2498" w:type="dxa"/>
            <w:tcBorders>
              <w:top w:val="nil"/>
              <w:left w:val="nil"/>
              <w:bottom w:val="single" w:sz="4" w:space="0" w:color="auto"/>
              <w:right w:val="single" w:sz="4" w:space="0" w:color="auto"/>
            </w:tcBorders>
            <w:shd w:val="clear" w:color="auto" w:fill="auto"/>
            <w:vAlign w:val="center"/>
            <w:hideMark/>
          </w:tcPr>
          <w:p w14:paraId="39E98A9D" w14:textId="7E66D22A" w:rsidR="00E570BC" w:rsidRPr="000440AB" w:rsidRDefault="00E570BC" w:rsidP="00ED184E">
            <w:pPr>
              <w:rPr>
                <w:b/>
                <w:bCs/>
                <w:sz w:val="20"/>
                <w:szCs w:val="20"/>
                <w:lang w:val="es-MX" w:eastAsia="es-MX"/>
              </w:rPr>
            </w:pPr>
            <w:r w:rsidRPr="000440AB">
              <w:rPr>
                <w:b/>
                <w:bCs/>
                <w:sz w:val="20"/>
                <w:szCs w:val="20"/>
                <w:lang w:val="es-MX" w:eastAsia="es-MX"/>
              </w:rPr>
              <w:t>Encuesta de Preferencia de Estilos</w:t>
            </w:r>
          </w:p>
        </w:tc>
        <w:tc>
          <w:tcPr>
            <w:tcW w:w="2546" w:type="dxa"/>
            <w:tcBorders>
              <w:top w:val="nil"/>
              <w:left w:val="nil"/>
              <w:bottom w:val="single" w:sz="4" w:space="0" w:color="auto"/>
              <w:right w:val="single" w:sz="4" w:space="0" w:color="auto"/>
            </w:tcBorders>
            <w:shd w:val="clear" w:color="auto" w:fill="auto"/>
            <w:vAlign w:val="bottom"/>
            <w:hideMark/>
          </w:tcPr>
          <w:p w14:paraId="4F776F51" w14:textId="77777777" w:rsidR="00E570BC" w:rsidRPr="000440AB" w:rsidRDefault="00E570BC" w:rsidP="00ED184E">
            <w:pPr>
              <w:rPr>
                <w:sz w:val="20"/>
                <w:szCs w:val="20"/>
                <w:lang w:val="es-MX" w:eastAsia="es-MX"/>
              </w:rPr>
            </w:pPr>
            <w:r w:rsidRPr="000440AB">
              <w:rPr>
                <w:sz w:val="20"/>
                <w:szCs w:val="20"/>
                <w:lang w:val="es-MX" w:eastAsia="es-MX"/>
              </w:rPr>
              <w:t>Presenta dos estilos de zapatos diferentes y pregunta: "</w:t>
            </w:r>
            <w:r w:rsidRPr="000440AB">
              <w:rPr>
                <w:b/>
                <w:bCs/>
                <w:sz w:val="20"/>
                <w:szCs w:val="20"/>
                <w:lang w:val="es-MX" w:eastAsia="es-MX"/>
              </w:rPr>
              <w:t>¿Prefieres un estilo casual o un estilo más formal para tu día a día?</w:t>
            </w:r>
            <w:r w:rsidRPr="000440AB">
              <w:rPr>
                <w:sz w:val="20"/>
                <w:szCs w:val="20"/>
                <w:lang w:val="es-MX" w:eastAsia="es-MX"/>
              </w:rPr>
              <w:t xml:space="preserve"> ¡Vota y descubre lo que prefieren nuestras seguidoras!".</w:t>
            </w:r>
          </w:p>
        </w:tc>
      </w:tr>
      <w:tr w:rsidR="000440AB" w:rsidRPr="000440AB" w14:paraId="4388DA1C" w14:textId="77777777" w:rsidTr="00915B71">
        <w:trPr>
          <w:trHeight w:val="247"/>
          <w:jc w:val="center"/>
        </w:trPr>
        <w:tc>
          <w:tcPr>
            <w:tcW w:w="1226" w:type="dxa"/>
            <w:tcBorders>
              <w:top w:val="nil"/>
              <w:left w:val="single" w:sz="4" w:space="0" w:color="auto"/>
              <w:bottom w:val="single" w:sz="4" w:space="0" w:color="auto"/>
              <w:right w:val="single" w:sz="4" w:space="0" w:color="auto"/>
            </w:tcBorders>
            <w:shd w:val="clear" w:color="auto" w:fill="auto"/>
            <w:vAlign w:val="center"/>
            <w:hideMark/>
          </w:tcPr>
          <w:p w14:paraId="0D9FB94A" w14:textId="77777777" w:rsidR="00E570BC" w:rsidRPr="000440AB" w:rsidRDefault="00E570BC" w:rsidP="00ED184E">
            <w:pPr>
              <w:rPr>
                <w:sz w:val="20"/>
                <w:szCs w:val="20"/>
                <w:lang w:val="es-MX" w:eastAsia="es-MX"/>
              </w:rPr>
            </w:pPr>
            <w:r w:rsidRPr="000440AB">
              <w:rPr>
                <w:sz w:val="20"/>
                <w:szCs w:val="20"/>
                <w:lang w:val="es-MX" w:eastAsia="es-MX"/>
              </w:rPr>
              <w:t>29 de enero</w:t>
            </w:r>
          </w:p>
        </w:tc>
        <w:tc>
          <w:tcPr>
            <w:tcW w:w="1726" w:type="dxa"/>
            <w:tcBorders>
              <w:top w:val="nil"/>
              <w:left w:val="nil"/>
              <w:bottom w:val="single" w:sz="4" w:space="0" w:color="auto"/>
              <w:right w:val="single" w:sz="4" w:space="0" w:color="auto"/>
            </w:tcBorders>
            <w:shd w:val="clear" w:color="auto" w:fill="auto"/>
            <w:vAlign w:val="center"/>
            <w:hideMark/>
          </w:tcPr>
          <w:p w14:paraId="4394050E" w14:textId="0BF88D92" w:rsidR="00E570BC" w:rsidRPr="000440AB" w:rsidRDefault="00E570BC" w:rsidP="00ED184E">
            <w:pPr>
              <w:rPr>
                <w:sz w:val="20"/>
                <w:szCs w:val="20"/>
                <w:lang w:val="es-MX" w:eastAsia="es-MX"/>
              </w:rPr>
            </w:pPr>
            <w:r w:rsidRPr="000440AB">
              <w:rPr>
                <w:sz w:val="20"/>
                <w:szCs w:val="20"/>
                <w:lang w:val="es-MX" w:eastAsia="es-MX"/>
              </w:rPr>
              <w:t>Educativo</w:t>
            </w:r>
          </w:p>
        </w:tc>
        <w:tc>
          <w:tcPr>
            <w:tcW w:w="1497" w:type="dxa"/>
            <w:tcBorders>
              <w:top w:val="nil"/>
              <w:left w:val="nil"/>
              <w:bottom w:val="single" w:sz="4" w:space="0" w:color="auto"/>
              <w:right w:val="single" w:sz="4" w:space="0" w:color="auto"/>
            </w:tcBorders>
            <w:shd w:val="clear" w:color="auto" w:fill="auto"/>
            <w:vAlign w:val="center"/>
            <w:hideMark/>
          </w:tcPr>
          <w:p w14:paraId="2092B444" w14:textId="7ED5BFCA" w:rsidR="00E570BC" w:rsidRPr="000440AB" w:rsidRDefault="00175E3C" w:rsidP="00ED184E">
            <w:pPr>
              <w:rPr>
                <w:sz w:val="20"/>
                <w:szCs w:val="20"/>
                <w:lang w:val="es-MX" w:eastAsia="es-MX"/>
              </w:rPr>
            </w:pPr>
            <w:proofErr w:type="spellStart"/>
            <w:r w:rsidRPr="000440AB">
              <w:rPr>
                <w:i/>
                <w:sz w:val="20"/>
                <w:szCs w:val="20"/>
                <w:lang w:val="es-MX" w:eastAsia="es-MX"/>
              </w:rPr>
              <w:t>Reel</w:t>
            </w:r>
            <w:proofErr w:type="spellEnd"/>
          </w:p>
        </w:tc>
        <w:tc>
          <w:tcPr>
            <w:tcW w:w="2498" w:type="dxa"/>
            <w:tcBorders>
              <w:top w:val="nil"/>
              <w:left w:val="nil"/>
              <w:bottom w:val="single" w:sz="4" w:space="0" w:color="auto"/>
              <w:right w:val="single" w:sz="4" w:space="0" w:color="auto"/>
            </w:tcBorders>
            <w:shd w:val="clear" w:color="auto" w:fill="auto"/>
            <w:vAlign w:val="center"/>
            <w:hideMark/>
          </w:tcPr>
          <w:p w14:paraId="371A67CD" w14:textId="1D56B441" w:rsidR="00E570BC" w:rsidRPr="000440AB" w:rsidRDefault="00E570BC" w:rsidP="00ED184E">
            <w:pPr>
              <w:rPr>
                <w:sz w:val="20"/>
                <w:szCs w:val="20"/>
                <w:lang w:val="es-MX" w:eastAsia="es-MX"/>
              </w:rPr>
            </w:pPr>
            <w:r w:rsidRPr="000440AB">
              <w:rPr>
                <w:sz w:val="20"/>
                <w:szCs w:val="20"/>
                <w:lang w:val="es-MX" w:eastAsia="es-MX"/>
              </w:rPr>
              <w:t>Presentar 3 outfits casuales que pueden complementarse con diferentes calzados de Isabellas Honduras para este día de la Mujer.</w:t>
            </w:r>
          </w:p>
        </w:tc>
        <w:tc>
          <w:tcPr>
            <w:tcW w:w="2546" w:type="dxa"/>
            <w:tcBorders>
              <w:top w:val="nil"/>
              <w:left w:val="nil"/>
              <w:bottom w:val="single" w:sz="4" w:space="0" w:color="auto"/>
              <w:right w:val="single" w:sz="4" w:space="0" w:color="auto"/>
            </w:tcBorders>
            <w:shd w:val="clear" w:color="auto" w:fill="auto"/>
            <w:vAlign w:val="center"/>
            <w:hideMark/>
          </w:tcPr>
          <w:p w14:paraId="0B0CE7D0" w14:textId="5D0717DF" w:rsidR="00E570BC" w:rsidRPr="000440AB" w:rsidRDefault="00E570BC" w:rsidP="00ED184E">
            <w:pPr>
              <w:rPr>
                <w:sz w:val="20"/>
                <w:szCs w:val="20"/>
              </w:rPr>
            </w:pPr>
            <w:r w:rsidRPr="000440AB">
              <w:t>¿</w:t>
            </w:r>
            <w:r w:rsidRPr="000440AB">
              <w:rPr>
                <w:sz w:val="20"/>
                <w:szCs w:val="20"/>
              </w:rPr>
              <w:t xml:space="preserve">Quieres resaltar </w:t>
            </w:r>
            <w:r w:rsidR="00B96154" w:rsidRPr="000440AB">
              <w:rPr>
                <w:sz w:val="20"/>
                <w:szCs w:val="20"/>
              </w:rPr>
              <w:t>tus outfits</w:t>
            </w:r>
            <w:r w:rsidRPr="000440AB">
              <w:rPr>
                <w:sz w:val="20"/>
                <w:szCs w:val="20"/>
              </w:rPr>
              <w:t xml:space="preserve"> en cada ocasión? </w:t>
            </w:r>
            <w:r w:rsidRPr="000440AB">
              <w:rPr>
                <w:rFonts w:ascii="Segoe UI Emoji" w:hAnsi="Segoe UI Emoji" w:cs="Segoe UI Emoji"/>
                <w:sz w:val="20"/>
                <w:szCs w:val="20"/>
              </w:rPr>
              <w:t>✨💁</w:t>
            </w:r>
            <w:r w:rsidRPr="000440AB">
              <w:rPr>
                <w:sz w:val="20"/>
                <w:szCs w:val="20"/>
              </w:rPr>
              <w:t>‍♀️</w:t>
            </w:r>
          </w:p>
          <w:p w14:paraId="0925BCDB" w14:textId="7A7742EC" w:rsidR="00E570BC" w:rsidRPr="000440AB" w:rsidRDefault="00B96154" w:rsidP="00ED184E">
            <w:pPr>
              <w:rPr>
                <w:sz w:val="20"/>
                <w:szCs w:val="20"/>
              </w:rPr>
            </w:pPr>
            <w:r w:rsidRPr="000440AB">
              <w:rPr>
                <w:sz w:val="20"/>
                <w:szCs w:val="20"/>
              </w:rPr>
              <w:t>¡Te presentamos tres diferentes outfits para combinar tus zapatos Isabellas Honduras para que brilles este día de la mujer!</w:t>
            </w:r>
          </w:p>
          <w:p w14:paraId="07CACA12" w14:textId="77777777" w:rsidR="00E570BC" w:rsidRPr="000440AB" w:rsidRDefault="00E570BC" w:rsidP="00ED184E">
            <w:pPr>
              <w:rPr>
                <w:sz w:val="20"/>
                <w:szCs w:val="20"/>
              </w:rPr>
            </w:pPr>
          </w:p>
          <w:p w14:paraId="09B6C3F9" w14:textId="77777777" w:rsidR="00E570BC" w:rsidRPr="000440AB" w:rsidRDefault="00E570BC" w:rsidP="00ED184E">
            <w:pPr>
              <w:rPr>
                <w:sz w:val="20"/>
                <w:szCs w:val="20"/>
              </w:rPr>
            </w:pPr>
            <w:r w:rsidRPr="000440AB">
              <w:rPr>
                <w:sz w:val="20"/>
                <w:szCs w:val="20"/>
              </w:rPr>
              <w:t xml:space="preserve"> #Zapatosdemujer #outfits #IsabellasHonduras"</w:t>
            </w:r>
          </w:p>
        </w:tc>
      </w:tr>
    </w:tbl>
    <w:p w14:paraId="5944ED54" w14:textId="5F216B5D" w:rsidR="00B96154" w:rsidRPr="000440AB" w:rsidRDefault="00FC0799" w:rsidP="005437AC">
      <w:pPr>
        <w:spacing w:line="259" w:lineRule="auto"/>
        <w:ind w:left="655"/>
      </w:pPr>
      <w:r>
        <w:rPr>
          <w:noProof/>
        </w:rPr>
        <mc:AlternateContent>
          <mc:Choice Requires="wps">
            <w:drawing>
              <wp:anchor distT="0" distB="0" distL="114300" distR="114300" simplePos="0" relativeHeight="252007424" behindDoc="0" locked="0" layoutInCell="1" allowOverlap="1" wp14:anchorId="2020AF5F" wp14:editId="06AF7946">
                <wp:simplePos x="0" y="0"/>
                <wp:positionH relativeFrom="column">
                  <wp:posOffset>-69850</wp:posOffset>
                </wp:positionH>
                <wp:positionV relativeFrom="paragraph">
                  <wp:posOffset>-4813521</wp:posOffset>
                </wp:positionV>
                <wp:extent cx="6062870" cy="0"/>
                <wp:effectExtent l="0" t="0" r="0" b="0"/>
                <wp:wrapNone/>
                <wp:docPr id="31590636" name="Conector recto 11"/>
                <wp:cNvGraphicFramePr/>
                <a:graphic xmlns:a="http://schemas.openxmlformats.org/drawingml/2006/main">
                  <a:graphicData uri="http://schemas.microsoft.com/office/word/2010/wordprocessingShape">
                    <wps:wsp>
                      <wps:cNvCnPr/>
                      <wps:spPr>
                        <a:xfrm>
                          <a:off x="0" y="0"/>
                          <a:ext cx="606287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F39F4EE" id="Conector recto 11" o:spid="_x0000_s1026" style="position:absolute;z-index:25200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5pt,-379pt" to="471.9pt,-3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" strokecolor="black [3200]" strokeweight=".5pt">
                <v:stroke joinstyle="miter"/>
              </v:line>
            </w:pict>
          </mc:Fallback>
        </mc:AlternateContent>
      </w:r>
      <w:r w:rsidR="00982E2E" w:rsidRPr="000440AB">
        <w:rPr>
          <w:noProof/>
        </w:rPr>
        <mc:AlternateContent>
          <mc:Choice Requires="wps">
            <w:drawing>
              <wp:anchor distT="0" distB="0" distL="114300" distR="114300" simplePos="0" relativeHeight="251976704" behindDoc="0" locked="0" layoutInCell="1" allowOverlap="1" wp14:anchorId="571B4C52" wp14:editId="3DB4E576">
                <wp:simplePos x="0" y="0"/>
                <wp:positionH relativeFrom="column">
                  <wp:posOffset>-55825</wp:posOffset>
                </wp:positionH>
                <wp:positionV relativeFrom="paragraph">
                  <wp:posOffset>-5109900</wp:posOffset>
                </wp:positionV>
                <wp:extent cx="3230089" cy="296883"/>
                <wp:effectExtent l="0" t="0" r="8890" b="8255"/>
                <wp:wrapNone/>
                <wp:docPr id="1580480050" name="Cuadro de texto 2"/>
                <wp:cNvGraphicFramePr/>
                <a:graphic xmlns:a="http://schemas.openxmlformats.org/drawingml/2006/main">
                  <a:graphicData uri="http://schemas.microsoft.com/office/word/2010/wordprocessingShape">
                    <wps:wsp>
                      <wps:cNvSpPr txBox="1"/>
                      <wps:spPr>
                        <a:xfrm>
                          <a:off x="0" y="0"/>
                          <a:ext cx="3230089" cy="296883"/>
                        </a:xfrm>
                        <a:prstGeom prst="rect">
                          <a:avLst/>
                        </a:prstGeom>
                        <a:solidFill>
                          <a:schemeClr val="lt1"/>
                        </a:solidFill>
                        <a:ln w="6350">
                          <a:noFill/>
                        </a:ln>
                      </wps:spPr>
                      <wps:txbx>
                        <w:txbxContent>
                          <w:p w14:paraId="7CAD185F" w14:textId="77777777" w:rsidR="00982E2E" w:rsidRPr="00E568C4" w:rsidRDefault="00982E2E" w:rsidP="00982E2E">
                            <w:pPr>
                              <w:pStyle w:val="TABLA"/>
                            </w:pPr>
                            <w:bookmarkStart w:id="162" w:name="_Toc153971250"/>
                            <w:r>
                              <w:t xml:space="preserve">Continua </w:t>
                            </w:r>
                            <w:r w:rsidRPr="00E568C4">
                              <w:t>Tabla</w:t>
                            </w:r>
                            <w:r>
                              <w:t xml:space="preserve"> 7</w:t>
                            </w:r>
                            <w:r w:rsidRPr="00E568C4">
                              <w:t xml:space="preserve">. </w:t>
                            </w:r>
                            <w:r>
                              <w:t>Plan de Contenido Enero</w:t>
                            </w:r>
                            <w:bookmarkEnd w:id="162"/>
                            <w:r>
                              <w:t xml:space="preserve"> </w:t>
                            </w:r>
                          </w:p>
                          <w:p w14:paraId="60E259F9" w14:textId="178CFA7C" w:rsidR="00982E2E" w:rsidRDefault="00982E2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1B4C52" id="Cuadro de texto 2" o:spid="_x0000_s1029" type="#_x0000_t202" style="position:absolute;left:0;text-align:left;margin-left:-4.4pt;margin-top:-402.35pt;width:254.35pt;height:23.4pt;z-index:25197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" fillcolor="white [3201]" stroked="f" strokeweight=".5pt">
                <v:textbox>
                  <w:txbxContent>
                    <w:p w14:paraId="7CAD185F" w14:textId="77777777" w:rsidR="00982E2E" w:rsidRPr="00E568C4" w:rsidRDefault="00982E2E" w:rsidP="00982E2E">
                      <w:pPr>
                        <w:pStyle w:val="TABLA"/>
                      </w:pPr>
                      <w:bookmarkStart w:id="163" w:name="_Toc153971250"/>
                      <w:r>
                        <w:t xml:space="preserve">Continua </w:t>
                      </w:r>
                      <w:r w:rsidRPr="00E568C4">
                        <w:t>Tabla</w:t>
                      </w:r>
                      <w:r>
                        <w:t xml:space="preserve"> 7</w:t>
                      </w:r>
                      <w:r w:rsidRPr="00E568C4">
                        <w:t xml:space="preserve">. </w:t>
                      </w:r>
                      <w:r>
                        <w:t>Plan de Contenido Enero</w:t>
                      </w:r>
                      <w:bookmarkEnd w:id="163"/>
                      <w:r>
                        <w:t xml:space="preserve"> </w:t>
                      </w:r>
                    </w:p>
                    <w:p w14:paraId="60E259F9" w14:textId="178CFA7C" w:rsidR="00982E2E" w:rsidRDefault="00982E2E"/>
                  </w:txbxContent>
                </v:textbox>
              </v:shape>
            </w:pict>
          </mc:Fallback>
        </mc:AlternateContent>
      </w:r>
    </w:p>
    <w:p w14:paraId="626EAD40" w14:textId="5F5B6BFA" w:rsidR="007E2996" w:rsidRPr="000440AB" w:rsidRDefault="007E2996" w:rsidP="007E2996">
      <w:pPr>
        <w:jc w:val="both"/>
      </w:pPr>
      <w:r w:rsidRPr="000440AB">
        <w:t xml:space="preserve">Fuente: </w:t>
      </w:r>
      <w:r w:rsidR="003C7C30" w:rsidRPr="003C7C30">
        <w:t xml:space="preserve">(Desafíos de las MIPYMES de moda, para potenciar la compra en línea entre </w:t>
      </w:r>
      <w:r w:rsidR="003C7C30" w:rsidRPr="003C7C30">
        <w:rPr>
          <w:i/>
        </w:rPr>
        <w:t>millennials</w:t>
      </w:r>
      <w:r w:rsidR="003C7C30" w:rsidRPr="003C7C30">
        <w:t xml:space="preserve"> del Distrito Central, Honduras en el 2023)</w:t>
      </w:r>
    </w:p>
    <w:p w14:paraId="1D19F2B7" w14:textId="4E9263FF" w:rsidR="00F213CB" w:rsidRPr="000440AB" w:rsidRDefault="00F213CB" w:rsidP="005437AC">
      <w:pPr>
        <w:spacing w:line="259" w:lineRule="auto"/>
        <w:ind w:left="655"/>
      </w:pPr>
    </w:p>
    <w:p w14:paraId="7DAF7EEE" w14:textId="286F46AD" w:rsidR="00F213CB" w:rsidRPr="000440AB" w:rsidRDefault="00F213CB" w:rsidP="005437AC">
      <w:pPr>
        <w:spacing w:line="259" w:lineRule="auto"/>
        <w:ind w:left="655"/>
      </w:pPr>
    </w:p>
    <w:p w14:paraId="74648C93" w14:textId="36E9DB3B" w:rsidR="00F213CB" w:rsidRPr="000440AB" w:rsidRDefault="00F213CB" w:rsidP="005437AC">
      <w:pPr>
        <w:spacing w:line="259" w:lineRule="auto"/>
        <w:ind w:left="655"/>
      </w:pPr>
    </w:p>
    <w:p w14:paraId="6665358A" w14:textId="77777777" w:rsidR="005455FA" w:rsidRPr="000440AB" w:rsidRDefault="005455FA" w:rsidP="005437AC">
      <w:pPr>
        <w:spacing w:line="259" w:lineRule="auto"/>
        <w:ind w:left="655"/>
      </w:pPr>
    </w:p>
    <w:p w14:paraId="1DA4F4B8" w14:textId="77777777" w:rsidR="005455FA" w:rsidRPr="000440AB" w:rsidRDefault="005455FA" w:rsidP="005437AC">
      <w:pPr>
        <w:spacing w:line="259" w:lineRule="auto"/>
        <w:ind w:left="655"/>
      </w:pPr>
    </w:p>
    <w:p w14:paraId="115B1436" w14:textId="77777777" w:rsidR="005455FA" w:rsidRPr="000440AB" w:rsidRDefault="005455FA" w:rsidP="005437AC">
      <w:pPr>
        <w:spacing w:line="259" w:lineRule="auto"/>
        <w:ind w:left="655"/>
      </w:pPr>
    </w:p>
    <w:p w14:paraId="506BCFE2" w14:textId="77777777" w:rsidR="005455FA" w:rsidRPr="000440AB" w:rsidRDefault="005455FA" w:rsidP="005437AC">
      <w:pPr>
        <w:spacing w:line="259" w:lineRule="auto"/>
        <w:ind w:left="655"/>
      </w:pPr>
    </w:p>
    <w:p w14:paraId="19D159F2" w14:textId="77777777" w:rsidR="005455FA" w:rsidRPr="000440AB" w:rsidRDefault="005455FA" w:rsidP="005437AC">
      <w:pPr>
        <w:spacing w:line="259" w:lineRule="auto"/>
        <w:ind w:left="655"/>
      </w:pPr>
    </w:p>
    <w:p w14:paraId="7F637ECD" w14:textId="77777777" w:rsidR="005455FA" w:rsidRPr="000440AB" w:rsidRDefault="005455FA" w:rsidP="005437AC">
      <w:pPr>
        <w:spacing w:line="259" w:lineRule="auto"/>
        <w:ind w:left="655"/>
      </w:pPr>
    </w:p>
    <w:p w14:paraId="731D7D59" w14:textId="77777777" w:rsidR="005455FA" w:rsidRPr="000440AB" w:rsidRDefault="005455FA" w:rsidP="005437AC">
      <w:pPr>
        <w:spacing w:line="259" w:lineRule="auto"/>
        <w:ind w:left="655"/>
      </w:pPr>
    </w:p>
    <w:p w14:paraId="47C9D260" w14:textId="77777777" w:rsidR="005455FA" w:rsidRPr="000440AB" w:rsidRDefault="005455FA" w:rsidP="005437AC">
      <w:pPr>
        <w:spacing w:line="259" w:lineRule="auto"/>
        <w:ind w:left="655"/>
      </w:pPr>
    </w:p>
    <w:p w14:paraId="09AE9514" w14:textId="77777777" w:rsidR="005455FA" w:rsidRPr="000440AB" w:rsidRDefault="005455FA" w:rsidP="005437AC">
      <w:pPr>
        <w:spacing w:line="259" w:lineRule="auto"/>
        <w:ind w:left="655"/>
      </w:pPr>
    </w:p>
    <w:p w14:paraId="37DBCB60" w14:textId="77777777" w:rsidR="005455FA" w:rsidRPr="000440AB" w:rsidRDefault="005455FA" w:rsidP="005455FA">
      <w:pPr>
        <w:spacing w:line="259" w:lineRule="auto"/>
      </w:pPr>
    </w:p>
    <w:p w14:paraId="7B50A0A6" w14:textId="77777777" w:rsidR="005455FA" w:rsidRPr="000440AB" w:rsidRDefault="005455FA" w:rsidP="005455FA">
      <w:pPr>
        <w:spacing w:line="259" w:lineRule="auto"/>
      </w:pPr>
    </w:p>
    <w:p w14:paraId="2D8CFCFD" w14:textId="45441F73" w:rsidR="005437AC" w:rsidRPr="000440AB" w:rsidRDefault="00797E6D" w:rsidP="00797E6D">
      <w:pPr>
        <w:pStyle w:val="T4"/>
      </w:pPr>
      <w:bookmarkStart w:id="163" w:name="_Toc159010522"/>
      <w:r w:rsidRPr="000440AB">
        <w:lastRenderedPageBreak/>
        <w:t>6.1.</w:t>
      </w:r>
      <w:r w:rsidR="002957D3" w:rsidRPr="000440AB">
        <w:t>5</w:t>
      </w:r>
      <w:r w:rsidRPr="000440AB">
        <w:t>.1 REFERENCIAS GRÁFICAS DE CONTENIDO ENERO 2024:</w:t>
      </w:r>
      <w:bookmarkEnd w:id="163"/>
    </w:p>
    <w:p w14:paraId="14D235C1" w14:textId="427F993A" w:rsidR="005437AC" w:rsidRPr="000440AB" w:rsidRDefault="005455FA" w:rsidP="005437AC">
      <w:pPr>
        <w:spacing w:line="259" w:lineRule="auto"/>
        <w:ind w:left="655"/>
      </w:pPr>
      <w:r w:rsidRPr="000440AB">
        <w:rPr>
          <w:noProof/>
        </w:rPr>
        <mc:AlternateContent>
          <mc:Choice Requires="wpg">
            <w:drawing>
              <wp:anchor distT="0" distB="0" distL="114300" distR="114300" simplePos="0" relativeHeight="251756544" behindDoc="0" locked="0" layoutInCell="1" allowOverlap="1" wp14:anchorId="46C6D2E9" wp14:editId="34261B0A">
                <wp:simplePos x="0" y="0"/>
                <wp:positionH relativeFrom="margin">
                  <wp:align>center</wp:align>
                </wp:positionH>
                <wp:positionV relativeFrom="paragraph">
                  <wp:posOffset>176530</wp:posOffset>
                </wp:positionV>
                <wp:extent cx="4595495" cy="2724785"/>
                <wp:effectExtent l="0" t="0" r="0" b="0"/>
                <wp:wrapSquare wrapText="bothSides"/>
                <wp:docPr id="1623622820" name="Grupo 3"/>
                <wp:cNvGraphicFramePr/>
                <a:graphic xmlns:a="http://schemas.openxmlformats.org/drawingml/2006/main">
                  <a:graphicData uri="http://schemas.microsoft.com/office/word/2010/wordprocessingGroup">
                    <wpg:wgp>
                      <wpg:cNvGrpSpPr/>
                      <wpg:grpSpPr>
                        <a:xfrm>
                          <a:off x="0" y="0"/>
                          <a:ext cx="4595495" cy="2724785"/>
                          <a:chOff x="0" y="0"/>
                          <a:chExt cx="4595495" cy="2724785"/>
                        </a:xfrm>
                      </wpg:grpSpPr>
                      <pic:pic xmlns:pic="http://schemas.openxmlformats.org/drawingml/2006/picture">
                        <pic:nvPicPr>
                          <pic:cNvPr id="1705682152" name="Imagen 15" descr="Imagen que contiene Interfaz de usuario gráfica&#10;&#10;Descripción generada automáticamente"/>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99060"/>
                            <a:ext cx="1469390" cy="2612390"/>
                          </a:xfrm>
                          <a:prstGeom prst="rect">
                            <a:avLst/>
                          </a:prstGeom>
                        </pic:spPr>
                      </pic:pic>
                      <pic:pic xmlns:pic="http://schemas.openxmlformats.org/drawingml/2006/picture">
                        <pic:nvPicPr>
                          <pic:cNvPr id="2079286958" name="Imagen 16" descr="Imagen que contiene Forma&#10;&#10;Descripción generada automáticamente"/>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1554480" y="99060"/>
                            <a:ext cx="1469390" cy="2613660"/>
                          </a:xfrm>
                          <a:prstGeom prst="rect">
                            <a:avLst/>
                          </a:prstGeom>
                        </pic:spPr>
                      </pic:pic>
                      <pic:pic xmlns:pic="http://schemas.openxmlformats.org/drawingml/2006/picture">
                        <pic:nvPicPr>
                          <pic:cNvPr id="1361607976" name="Imagen 20"/>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3063240" y="0"/>
                            <a:ext cx="1532255" cy="2724785"/>
                          </a:xfrm>
                          <a:prstGeom prst="rect">
                            <a:avLst/>
                          </a:prstGeom>
                        </pic:spPr>
                      </pic:pic>
                    </wpg:wgp>
                  </a:graphicData>
                </a:graphic>
              </wp:anchor>
            </w:drawing>
          </mc:Choice>
          <mc:Fallback>
            <w:pict>
              <v:group w14:anchorId="7FC336D2" id="Grupo 3" o:spid="_x0000_s1026" style="position:absolute;margin-left:0;margin-top:13.9pt;width:361.85pt;height:214.55pt;z-index:251756544;mso-position-horizontal:center;mso-position-horizontal-relative:margin" coordsize="45954,272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">
                <v:shape id="Imagen 15" o:spid="_x0000_s1027" type="#_x0000_t75" alt="Imagen que contiene Interfaz de usuario gráfica&#10;&#10;Descripción generada automáticamente" style="position:absolute;top:990;width:14693;height:261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">
                  <v:imagedata r:id="rId48" o:title="Imagen que contiene Interfaz de usuario gráfica&#10;&#10;Descripción generada automáticamente"/>
                </v:shape>
                <v:shape id="Imagen 16" o:spid="_x0000_s1028" type="#_x0000_t75" alt="Imagen que contiene Forma&#10;&#10;Descripción generada automáticamente" style="position:absolute;left:15544;top:990;width:14694;height:261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">
                  <v:imagedata r:id="rId49" o:title="Imagen que contiene Forma&#10;&#10;Descripción generada automáticamente"/>
                </v:shape>
                <v:shape id="Imagen 20" o:spid="_x0000_s1029" type="#_x0000_t75" style="position:absolute;left:30632;width:15322;height:272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">
                  <v:imagedata r:id="rId50" o:title=""/>
                </v:shape>
                <w10:wrap type="square" anchorx="margin"/>
              </v:group>
            </w:pict>
          </mc:Fallback>
        </mc:AlternateContent>
      </w:r>
    </w:p>
    <w:p w14:paraId="3AA46290" w14:textId="2A4209D2" w:rsidR="005437AC" w:rsidRPr="000440AB" w:rsidRDefault="005437AC" w:rsidP="005437AC">
      <w:pPr>
        <w:spacing w:line="259" w:lineRule="auto"/>
        <w:ind w:left="655"/>
      </w:pPr>
    </w:p>
    <w:p w14:paraId="4F6613FD" w14:textId="0E6E907C" w:rsidR="005437AC" w:rsidRPr="000440AB" w:rsidRDefault="005437AC" w:rsidP="005437AC">
      <w:pPr>
        <w:spacing w:line="259" w:lineRule="auto"/>
        <w:ind w:left="655"/>
      </w:pPr>
    </w:p>
    <w:p w14:paraId="1A19BD69" w14:textId="782647F1" w:rsidR="005437AC" w:rsidRPr="000440AB" w:rsidRDefault="005437AC" w:rsidP="005437AC">
      <w:pPr>
        <w:spacing w:line="259" w:lineRule="auto"/>
        <w:ind w:left="655"/>
      </w:pPr>
    </w:p>
    <w:p w14:paraId="68841938" w14:textId="7E565A36" w:rsidR="005437AC" w:rsidRPr="000440AB" w:rsidRDefault="005437AC" w:rsidP="005437AC">
      <w:pPr>
        <w:spacing w:line="259" w:lineRule="auto"/>
        <w:ind w:left="655"/>
      </w:pPr>
    </w:p>
    <w:p w14:paraId="2EC85C66" w14:textId="6C0A26BB" w:rsidR="005437AC" w:rsidRPr="000440AB" w:rsidRDefault="005437AC" w:rsidP="005437AC">
      <w:pPr>
        <w:spacing w:line="259" w:lineRule="auto"/>
        <w:ind w:left="655"/>
      </w:pPr>
    </w:p>
    <w:p w14:paraId="578D93D6" w14:textId="32C11966" w:rsidR="005437AC" w:rsidRPr="000440AB" w:rsidRDefault="005437AC" w:rsidP="005437AC">
      <w:pPr>
        <w:spacing w:line="259" w:lineRule="auto"/>
        <w:ind w:left="655"/>
      </w:pPr>
    </w:p>
    <w:p w14:paraId="6D6D7053" w14:textId="681EAEE3" w:rsidR="005437AC" w:rsidRPr="000440AB" w:rsidRDefault="005437AC" w:rsidP="005437AC">
      <w:pPr>
        <w:spacing w:line="259" w:lineRule="auto"/>
        <w:ind w:left="655"/>
      </w:pPr>
    </w:p>
    <w:p w14:paraId="1A7B1C76" w14:textId="1C9DCF6F" w:rsidR="005437AC" w:rsidRPr="000440AB" w:rsidRDefault="005437AC" w:rsidP="005437AC">
      <w:pPr>
        <w:spacing w:line="259" w:lineRule="auto"/>
        <w:ind w:left="655"/>
      </w:pPr>
    </w:p>
    <w:p w14:paraId="7FFF9B87" w14:textId="40934B13" w:rsidR="005437AC" w:rsidRPr="000440AB" w:rsidRDefault="005437AC" w:rsidP="005437AC">
      <w:pPr>
        <w:spacing w:line="259" w:lineRule="auto"/>
        <w:ind w:left="655"/>
      </w:pPr>
    </w:p>
    <w:p w14:paraId="0BFE80E2" w14:textId="090BDFAD" w:rsidR="005437AC" w:rsidRPr="000440AB" w:rsidRDefault="005437AC" w:rsidP="005437AC">
      <w:pPr>
        <w:spacing w:line="259" w:lineRule="auto"/>
        <w:ind w:left="655"/>
      </w:pPr>
    </w:p>
    <w:p w14:paraId="3DA314E0" w14:textId="7208F8B3" w:rsidR="005437AC" w:rsidRPr="000440AB" w:rsidRDefault="005437AC" w:rsidP="005437AC">
      <w:pPr>
        <w:spacing w:line="259" w:lineRule="auto"/>
        <w:ind w:left="655"/>
      </w:pPr>
    </w:p>
    <w:p w14:paraId="3464A6C0" w14:textId="714CC96B" w:rsidR="005437AC" w:rsidRPr="000440AB" w:rsidRDefault="005437AC" w:rsidP="005437AC">
      <w:pPr>
        <w:spacing w:line="259" w:lineRule="auto"/>
        <w:ind w:left="655"/>
      </w:pPr>
    </w:p>
    <w:p w14:paraId="145DD145" w14:textId="2CA5BC22" w:rsidR="005437AC" w:rsidRPr="000440AB" w:rsidRDefault="005437AC" w:rsidP="005437AC">
      <w:pPr>
        <w:spacing w:line="259" w:lineRule="auto"/>
        <w:ind w:left="655"/>
      </w:pPr>
    </w:p>
    <w:p w14:paraId="6E31FC69" w14:textId="07D01255" w:rsidR="005437AC" w:rsidRPr="000440AB" w:rsidRDefault="005437AC" w:rsidP="005437AC">
      <w:pPr>
        <w:spacing w:line="259" w:lineRule="auto"/>
        <w:ind w:left="655"/>
      </w:pPr>
    </w:p>
    <w:p w14:paraId="5514FF53" w14:textId="6C75AC7E" w:rsidR="00831E5D" w:rsidRPr="000440AB" w:rsidRDefault="00831E5D" w:rsidP="005437AC">
      <w:pPr>
        <w:spacing w:line="259" w:lineRule="auto"/>
        <w:ind w:left="655"/>
      </w:pPr>
    </w:p>
    <w:p w14:paraId="04DC1F48" w14:textId="61FB024E" w:rsidR="00F213CB" w:rsidRPr="000440AB" w:rsidRDefault="00FD594B" w:rsidP="00FD594B">
      <w:pPr>
        <w:pStyle w:val="ILUSTRACIONES"/>
      </w:pPr>
      <w:bookmarkStart w:id="164" w:name="_Toc153970911"/>
      <w:r w:rsidRPr="000440AB">
        <w:t>Ilustración 1</w:t>
      </w:r>
      <w:r w:rsidR="00F213CB" w:rsidRPr="000440AB">
        <w:t xml:space="preserve">. Historias Contenido </w:t>
      </w:r>
      <w:r w:rsidR="00C07C2D" w:rsidRPr="000440AB">
        <w:rPr>
          <w:i/>
        </w:rPr>
        <w:t>UGC</w:t>
      </w:r>
      <w:r w:rsidR="00F213CB" w:rsidRPr="000440AB">
        <w:t xml:space="preserve"> (Contenido Generado por el Usuario)</w:t>
      </w:r>
      <w:bookmarkEnd w:id="164"/>
    </w:p>
    <w:p w14:paraId="63D4571F" w14:textId="29D90C9D" w:rsidR="007E2996" w:rsidRPr="000440AB" w:rsidRDefault="007E2996" w:rsidP="007E2996">
      <w:pPr>
        <w:jc w:val="both"/>
      </w:pPr>
      <w:r w:rsidRPr="000440AB">
        <w:t xml:space="preserve">Fuente: </w:t>
      </w:r>
      <w:r w:rsidR="003C7C30" w:rsidRPr="003C7C30">
        <w:t xml:space="preserve">(Desafíos de las MIPYMES de moda, para potenciar la compra en línea entre </w:t>
      </w:r>
      <w:r w:rsidR="003C7C30" w:rsidRPr="003C7C30">
        <w:rPr>
          <w:i/>
        </w:rPr>
        <w:t>millennials</w:t>
      </w:r>
      <w:r w:rsidR="003C7C30" w:rsidRPr="003C7C30">
        <w:t xml:space="preserve"> del Distrito Central, Honduras en el 2023)</w:t>
      </w:r>
    </w:p>
    <w:p w14:paraId="078598A2" w14:textId="0CCD8DD2" w:rsidR="00F213CB" w:rsidRPr="000440AB" w:rsidRDefault="00F213CB" w:rsidP="005437AC">
      <w:pPr>
        <w:spacing w:line="259" w:lineRule="auto"/>
        <w:ind w:left="655"/>
      </w:pPr>
    </w:p>
    <w:p w14:paraId="67B4BBAF" w14:textId="16DFD553" w:rsidR="00F213CB" w:rsidRPr="000440AB" w:rsidRDefault="005455FA" w:rsidP="005437AC">
      <w:pPr>
        <w:spacing w:line="259" w:lineRule="auto"/>
        <w:ind w:left="655"/>
      </w:pPr>
      <w:r w:rsidRPr="000440AB">
        <w:rPr>
          <w:rFonts w:ascii="Segoe UI" w:hAnsi="Segoe UI" w:cs="Segoe UI"/>
          <w:b/>
          <w:bCs/>
          <w:noProof/>
        </w:rPr>
        <w:drawing>
          <wp:anchor distT="0" distB="0" distL="114300" distR="114300" simplePos="0" relativeHeight="251752448" behindDoc="0" locked="0" layoutInCell="1" allowOverlap="1" wp14:anchorId="3A66F6C7" wp14:editId="58F6A8AD">
            <wp:simplePos x="0" y="0"/>
            <wp:positionH relativeFrom="margin">
              <wp:posOffset>1577340</wp:posOffset>
            </wp:positionH>
            <wp:positionV relativeFrom="margin">
              <wp:posOffset>4335780</wp:posOffset>
            </wp:positionV>
            <wp:extent cx="2559050" cy="2559050"/>
            <wp:effectExtent l="0" t="0" r="0" b="0"/>
            <wp:wrapSquare wrapText="bothSides"/>
            <wp:docPr id="168611054" name="Imagen 17" descr="Diagram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611054" name="Imagen 17" descr="Diagrama&#10;&#10;Descripción generada automáticamente con confianza baja"/>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559050" cy="2559050"/>
                    </a:xfrm>
                    <a:prstGeom prst="rect">
                      <a:avLst/>
                    </a:prstGeom>
                  </pic:spPr>
                </pic:pic>
              </a:graphicData>
            </a:graphic>
            <wp14:sizeRelH relativeFrom="margin">
              <wp14:pctWidth>0</wp14:pctWidth>
            </wp14:sizeRelH>
            <wp14:sizeRelV relativeFrom="margin">
              <wp14:pctHeight>0</wp14:pctHeight>
            </wp14:sizeRelV>
          </wp:anchor>
        </w:drawing>
      </w:r>
    </w:p>
    <w:p w14:paraId="0A632AA1" w14:textId="444B8C9A" w:rsidR="00F213CB" w:rsidRPr="000440AB" w:rsidRDefault="00F213CB" w:rsidP="005437AC">
      <w:pPr>
        <w:spacing w:line="259" w:lineRule="auto"/>
        <w:ind w:left="655"/>
      </w:pPr>
    </w:p>
    <w:p w14:paraId="33F20A5E" w14:textId="2C641755" w:rsidR="00F213CB" w:rsidRPr="000440AB" w:rsidRDefault="00F213CB" w:rsidP="005437AC">
      <w:pPr>
        <w:spacing w:line="259" w:lineRule="auto"/>
        <w:ind w:left="655"/>
      </w:pPr>
    </w:p>
    <w:p w14:paraId="603E127B" w14:textId="3BE78F8A" w:rsidR="00F213CB" w:rsidRPr="000440AB" w:rsidRDefault="00F213CB" w:rsidP="005437AC">
      <w:pPr>
        <w:spacing w:line="259" w:lineRule="auto"/>
        <w:ind w:left="655"/>
      </w:pPr>
    </w:p>
    <w:p w14:paraId="70C33BD8" w14:textId="68B4AFC3" w:rsidR="00F213CB" w:rsidRPr="000440AB" w:rsidRDefault="00F213CB" w:rsidP="005437AC">
      <w:pPr>
        <w:spacing w:line="259" w:lineRule="auto"/>
        <w:ind w:left="655"/>
      </w:pPr>
    </w:p>
    <w:p w14:paraId="63D63A9D" w14:textId="2CE33E67" w:rsidR="00F213CB" w:rsidRPr="000440AB" w:rsidRDefault="00F213CB" w:rsidP="005437AC">
      <w:pPr>
        <w:spacing w:line="259" w:lineRule="auto"/>
        <w:ind w:left="655"/>
      </w:pPr>
    </w:p>
    <w:p w14:paraId="34FE06A6" w14:textId="4BC4D662" w:rsidR="00F213CB" w:rsidRPr="000440AB" w:rsidRDefault="00F213CB" w:rsidP="005437AC">
      <w:pPr>
        <w:spacing w:line="259" w:lineRule="auto"/>
        <w:ind w:left="655"/>
      </w:pPr>
    </w:p>
    <w:p w14:paraId="304C703D" w14:textId="5AB6827B" w:rsidR="00F213CB" w:rsidRPr="000440AB" w:rsidRDefault="00F213CB" w:rsidP="005437AC">
      <w:pPr>
        <w:spacing w:line="259" w:lineRule="auto"/>
        <w:ind w:left="655"/>
      </w:pPr>
    </w:p>
    <w:p w14:paraId="1BFFBAE3" w14:textId="654A9832" w:rsidR="00F213CB" w:rsidRPr="000440AB" w:rsidRDefault="00F213CB" w:rsidP="005437AC">
      <w:pPr>
        <w:spacing w:line="259" w:lineRule="auto"/>
        <w:ind w:left="655"/>
      </w:pPr>
    </w:p>
    <w:p w14:paraId="7B7C510B" w14:textId="70636FBD" w:rsidR="00F213CB" w:rsidRPr="000440AB" w:rsidRDefault="00F213CB" w:rsidP="005437AC">
      <w:pPr>
        <w:spacing w:line="259" w:lineRule="auto"/>
        <w:ind w:left="655"/>
      </w:pPr>
    </w:p>
    <w:p w14:paraId="46202C89" w14:textId="2848C178" w:rsidR="00F213CB" w:rsidRPr="000440AB" w:rsidRDefault="00F213CB" w:rsidP="005437AC">
      <w:pPr>
        <w:spacing w:line="259" w:lineRule="auto"/>
        <w:ind w:left="655"/>
      </w:pPr>
    </w:p>
    <w:p w14:paraId="0D88C56F" w14:textId="084EE737" w:rsidR="00F213CB" w:rsidRPr="000440AB" w:rsidRDefault="00F213CB" w:rsidP="005437AC">
      <w:pPr>
        <w:spacing w:line="259" w:lineRule="auto"/>
        <w:ind w:left="655"/>
      </w:pPr>
    </w:p>
    <w:p w14:paraId="66617FD4" w14:textId="5AFA6FFD" w:rsidR="00F213CB" w:rsidRPr="000440AB" w:rsidRDefault="00F213CB" w:rsidP="005437AC">
      <w:pPr>
        <w:spacing w:line="259" w:lineRule="auto"/>
        <w:ind w:left="655"/>
      </w:pPr>
    </w:p>
    <w:p w14:paraId="03990411" w14:textId="77777777" w:rsidR="00F213CB" w:rsidRPr="000440AB" w:rsidRDefault="00F213CB" w:rsidP="005437AC">
      <w:pPr>
        <w:spacing w:line="259" w:lineRule="auto"/>
        <w:ind w:left="655"/>
      </w:pPr>
    </w:p>
    <w:p w14:paraId="21C030F0" w14:textId="5D0184B2" w:rsidR="00B96154" w:rsidRPr="000440AB" w:rsidRDefault="00B96154" w:rsidP="005437AC">
      <w:pPr>
        <w:spacing w:line="259" w:lineRule="auto"/>
        <w:ind w:left="655"/>
      </w:pPr>
    </w:p>
    <w:p w14:paraId="6D9B816C" w14:textId="3B8C3D6B" w:rsidR="00B96154" w:rsidRPr="000440AB" w:rsidRDefault="00B96154" w:rsidP="005437AC">
      <w:pPr>
        <w:spacing w:line="259" w:lineRule="auto"/>
        <w:ind w:left="655"/>
      </w:pPr>
    </w:p>
    <w:p w14:paraId="43EE8172" w14:textId="08F06AA6" w:rsidR="00831E5D" w:rsidRPr="000440AB" w:rsidRDefault="00FD594B" w:rsidP="00FD594B">
      <w:pPr>
        <w:pStyle w:val="ILUSTRACIONES"/>
      </w:pPr>
      <w:bookmarkStart w:id="165" w:name="_Toc153970912"/>
      <w:r w:rsidRPr="000440AB">
        <w:t>Ilustración 2</w:t>
      </w:r>
      <w:r w:rsidR="00831E5D" w:rsidRPr="000440AB">
        <w:t xml:space="preserve">. Post Nueva Colección </w:t>
      </w:r>
      <w:r w:rsidR="00006B29" w:rsidRPr="000440AB">
        <w:rPr>
          <w:i/>
        </w:rPr>
        <w:t>Flats</w:t>
      </w:r>
      <w:r w:rsidR="00831E5D" w:rsidRPr="000440AB">
        <w:t xml:space="preserve"> Isabellas</w:t>
      </w:r>
      <w:bookmarkEnd w:id="165"/>
    </w:p>
    <w:p w14:paraId="4A6647C8" w14:textId="6A507607" w:rsidR="007E2996" w:rsidRPr="000440AB" w:rsidRDefault="007E2996" w:rsidP="007E2996">
      <w:pPr>
        <w:jc w:val="both"/>
      </w:pPr>
      <w:r w:rsidRPr="000440AB">
        <w:t xml:space="preserve">Fuente: </w:t>
      </w:r>
      <w:r w:rsidR="003C7C30" w:rsidRPr="003C7C30">
        <w:t xml:space="preserve">(Desafíos de las MIPYMES de moda, para potenciar la compra en línea entre </w:t>
      </w:r>
      <w:r w:rsidR="003C7C30" w:rsidRPr="003C7C30">
        <w:rPr>
          <w:i/>
        </w:rPr>
        <w:t>millennials</w:t>
      </w:r>
      <w:r w:rsidR="003C7C30" w:rsidRPr="003C7C30">
        <w:t xml:space="preserve"> del Distrito Central, Honduras en el 2023)</w:t>
      </w:r>
    </w:p>
    <w:p w14:paraId="3066CBCA" w14:textId="73E5B7B1" w:rsidR="00B96154" w:rsidRPr="000440AB" w:rsidRDefault="00B96154" w:rsidP="005437AC">
      <w:pPr>
        <w:spacing w:line="259" w:lineRule="auto"/>
        <w:ind w:left="655"/>
      </w:pPr>
    </w:p>
    <w:p w14:paraId="238D7056" w14:textId="381CAABA" w:rsidR="005437AC" w:rsidRPr="000440AB" w:rsidRDefault="005455FA" w:rsidP="00F213CB">
      <w:pPr>
        <w:spacing w:line="259" w:lineRule="auto"/>
      </w:pPr>
      <w:r w:rsidRPr="000440AB">
        <w:rPr>
          <w:noProof/>
        </w:rPr>
        <w:lastRenderedPageBreak/>
        <w:drawing>
          <wp:anchor distT="0" distB="0" distL="114300" distR="114300" simplePos="0" relativeHeight="251753472" behindDoc="0" locked="0" layoutInCell="1" allowOverlap="1" wp14:anchorId="348C135C" wp14:editId="112ACAC9">
            <wp:simplePos x="0" y="0"/>
            <wp:positionH relativeFrom="margin">
              <wp:posOffset>95885</wp:posOffset>
            </wp:positionH>
            <wp:positionV relativeFrom="margin">
              <wp:posOffset>-165100</wp:posOffset>
            </wp:positionV>
            <wp:extent cx="5542915" cy="1816100"/>
            <wp:effectExtent l="0" t="0" r="635" b="0"/>
            <wp:wrapSquare wrapText="bothSides"/>
            <wp:docPr id="1212525249" name="Imagen 1" descr="Imagen que contiene frut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2525249" name="Imagen 1" descr="Imagen que contiene fruta&#10;&#10;Descripción generada automáticamente"/>
                    <pic:cNvPicPr/>
                  </pic:nvPicPr>
                  <pic:blipFill>
                    <a:blip r:embed="rId52">
                      <a:extLst>
                        <a:ext uri="{28A0092B-C50C-407E-A947-70E740481C1C}">
                          <a14:useLocalDpi xmlns:a14="http://schemas.microsoft.com/office/drawing/2010/main" val="0"/>
                        </a:ext>
                      </a:extLst>
                    </a:blip>
                    <a:stretch>
                      <a:fillRect/>
                    </a:stretch>
                  </pic:blipFill>
                  <pic:spPr>
                    <a:xfrm>
                      <a:off x="0" y="0"/>
                      <a:ext cx="5542915" cy="1816100"/>
                    </a:xfrm>
                    <a:prstGeom prst="rect">
                      <a:avLst/>
                    </a:prstGeom>
                  </pic:spPr>
                </pic:pic>
              </a:graphicData>
            </a:graphic>
          </wp:anchor>
        </w:drawing>
      </w:r>
    </w:p>
    <w:p w14:paraId="14FED227" w14:textId="1D8C249D" w:rsidR="005437AC" w:rsidRPr="000440AB" w:rsidRDefault="00FD594B" w:rsidP="00FD594B">
      <w:pPr>
        <w:pStyle w:val="ILUSTRACIONES"/>
      </w:pPr>
      <w:bookmarkStart w:id="166" w:name="_Toc153970913"/>
      <w:r w:rsidRPr="000440AB">
        <w:t>Ilustración 3</w:t>
      </w:r>
      <w:r w:rsidR="00995ADF" w:rsidRPr="000440AB">
        <w:t xml:space="preserve">. </w:t>
      </w:r>
      <w:r w:rsidR="005437AC" w:rsidRPr="000440AB">
        <w:t>Carrusel Frase + producto</w:t>
      </w:r>
      <w:bookmarkEnd w:id="166"/>
    </w:p>
    <w:p w14:paraId="3A0CFB49" w14:textId="6E200106" w:rsidR="007E2996" w:rsidRPr="000440AB" w:rsidRDefault="007E2996" w:rsidP="007E2996">
      <w:pPr>
        <w:jc w:val="both"/>
      </w:pPr>
      <w:r w:rsidRPr="000440AB">
        <w:t xml:space="preserve">Fuente: </w:t>
      </w:r>
      <w:r w:rsidR="003C7C30" w:rsidRPr="003C7C30">
        <w:t xml:space="preserve">(Desafíos de las MIPYMES de moda, para potenciar la compra en línea entre </w:t>
      </w:r>
      <w:r w:rsidR="003C7C30" w:rsidRPr="003C7C30">
        <w:rPr>
          <w:i/>
        </w:rPr>
        <w:t>millennials</w:t>
      </w:r>
      <w:r w:rsidR="003C7C30" w:rsidRPr="003C7C30">
        <w:t xml:space="preserve"> del Distrito Central, Honduras en el 2023)</w:t>
      </w:r>
    </w:p>
    <w:p w14:paraId="71220EE7" w14:textId="3069E8A0" w:rsidR="005437AC" w:rsidRPr="000440AB" w:rsidRDefault="005437AC" w:rsidP="00995ADF">
      <w:pPr>
        <w:spacing w:line="259" w:lineRule="auto"/>
      </w:pPr>
    </w:p>
    <w:p w14:paraId="65DFBFBE" w14:textId="1C09FFD4" w:rsidR="00995ADF" w:rsidRPr="000440AB" w:rsidRDefault="00995ADF" w:rsidP="00995ADF">
      <w:pPr>
        <w:spacing w:line="259" w:lineRule="auto"/>
      </w:pPr>
    </w:p>
    <w:p w14:paraId="2B033F8E" w14:textId="512BA3F4" w:rsidR="005437AC" w:rsidRPr="000440AB" w:rsidRDefault="005455FA" w:rsidP="00A4365B">
      <w:pPr>
        <w:spacing w:line="259" w:lineRule="auto"/>
        <w:ind w:left="655"/>
      </w:pPr>
      <w:r w:rsidRPr="000440AB">
        <w:rPr>
          <w:noProof/>
        </w:rPr>
        <mc:AlternateContent>
          <mc:Choice Requires="wpg">
            <w:drawing>
              <wp:anchor distT="0" distB="0" distL="114300" distR="114300" simplePos="0" relativeHeight="251764736" behindDoc="0" locked="0" layoutInCell="1" allowOverlap="1" wp14:anchorId="0488D4D6" wp14:editId="123DAFDE">
                <wp:simplePos x="0" y="0"/>
                <wp:positionH relativeFrom="margin">
                  <wp:align>center</wp:align>
                </wp:positionH>
                <wp:positionV relativeFrom="paragraph">
                  <wp:posOffset>5715</wp:posOffset>
                </wp:positionV>
                <wp:extent cx="5029200" cy="3113405"/>
                <wp:effectExtent l="0" t="0" r="0" b="0"/>
                <wp:wrapSquare wrapText="bothSides"/>
                <wp:docPr id="846414094" name="Grupo 2"/>
                <wp:cNvGraphicFramePr/>
                <a:graphic xmlns:a="http://schemas.openxmlformats.org/drawingml/2006/main">
                  <a:graphicData uri="http://schemas.microsoft.com/office/word/2010/wordprocessingGroup">
                    <wpg:wgp>
                      <wpg:cNvGrpSpPr/>
                      <wpg:grpSpPr>
                        <a:xfrm>
                          <a:off x="0" y="0"/>
                          <a:ext cx="5029200" cy="3113405"/>
                          <a:chOff x="0" y="0"/>
                          <a:chExt cx="5029200" cy="3113405"/>
                        </a:xfrm>
                      </wpg:grpSpPr>
                      <pic:pic xmlns:pic="http://schemas.openxmlformats.org/drawingml/2006/picture">
                        <pic:nvPicPr>
                          <pic:cNvPr id="1806893839" name="Imagen 22" descr="Interfaz de usuario gráfica, Texto, Aplicación, Chat o mensaje de texto&#10;&#10;Descripción generada automáticamente"/>
                          <pic:cNvPicPr>
                            <a:picLocks noChangeAspect="1"/>
                          </pic:cNvPicPr>
                        </pic:nvPicPr>
                        <pic:blipFill>
                          <a:blip r:embed="rId53" cstate="print">
                            <a:extLst>
                              <a:ext uri="{28A0092B-C50C-407E-A947-70E740481C1C}">
                                <a14:useLocalDpi xmlns:a14="http://schemas.microsoft.com/office/drawing/2010/main" val="0"/>
                              </a:ext>
                            </a:extLst>
                          </a:blip>
                          <a:stretch>
                            <a:fillRect/>
                          </a:stretch>
                        </pic:blipFill>
                        <pic:spPr>
                          <a:xfrm>
                            <a:off x="1615440" y="7620"/>
                            <a:ext cx="1725930" cy="3070860"/>
                          </a:xfrm>
                          <a:prstGeom prst="rect">
                            <a:avLst/>
                          </a:prstGeom>
                        </pic:spPr>
                      </pic:pic>
                      <pic:pic xmlns:pic="http://schemas.openxmlformats.org/drawingml/2006/picture">
                        <pic:nvPicPr>
                          <pic:cNvPr id="1222138843" name="Imagen 21" descr="Una captura de pantalla de un celular&#10;&#10;Descripción generada automáticamente con confianza baja"/>
                          <pic:cNvPicPr>
                            <a:picLocks noChangeAspect="1"/>
                          </pic:cNvPicPr>
                        </pic:nvPicPr>
                        <pic:blipFill>
                          <a:blip r:embed="rId54" cstate="print">
                            <a:extLst>
                              <a:ext uri="{28A0092B-C50C-407E-A947-70E740481C1C}">
                                <a14:useLocalDpi xmlns:a14="http://schemas.microsoft.com/office/drawing/2010/main" val="0"/>
                              </a:ext>
                            </a:extLst>
                          </a:blip>
                          <a:stretch>
                            <a:fillRect/>
                          </a:stretch>
                        </pic:blipFill>
                        <pic:spPr>
                          <a:xfrm>
                            <a:off x="0" y="0"/>
                            <a:ext cx="1737360" cy="3090545"/>
                          </a:xfrm>
                          <a:prstGeom prst="rect">
                            <a:avLst/>
                          </a:prstGeom>
                        </pic:spPr>
                      </pic:pic>
                      <pic:pic xmlns:pic="http://schemas.openxmlformats.org/drawingml/2006/picture">
                        <pic:nvPicPr>
                          <pic:cNvPr id="235804893" name="Imagen 1" descr="Interfaz de usuario gráfica, Aplicación&#10;&#10;Descripción generada automáticamente"/>
                          <pic:cNvPicPr>
                            <a:picLocks noChangeAspect="1"/>
                          </pic:cNvPicPr>
                        </pic:nvPicPr>
                        <pic:blipFill>
                          <a:blip r:embed="rId55">
                            <a:extLst>
                              <a:ext uri="{28A0092B-C50C-407E-A947-70E740481C1C}">
                                <a14:useLocalDpi xmlns:a14="http://schemas.microsoft.com/office/drawing/2010/main" val="0"/>
                              </a:ext>
                            </a:extLst>
                          </a:blip>
                          <a:srcRect/>
                          <a:stretch>
                            <a:fillRect/>
                          </a:stretch>
                        </pic:blipFill>
                        <pic:spPr bwMode="auto">
                          <a:xfrm>
                            <a:off x="3284220" y="15240"/>
                            <a:ext cx="1744980" cy="3098165"/>
                          </a:xfrm>
                          <a:prstGeom prst="rect">
                            <a:avLst/>
                          </a:prstGeom>
                          <a:noFill/>
                        </pic:spPr>
                      </pic:pic>
                    </wpg:wgp>
                  </a:graphicData>
                </a:graphic>
              </wp:anchor>
            </w:drawing>
          </mc:Choice>
          <mc:Fallback>
            <w:pict>
              <v:group w14:anchorId="3D416C4C" id="Grupo 2" o:spid="_x0000_s1026" style="position:absolute;margin-left:0;margin-top:.45pt;width:396pt;height:245.15pt;z-index:251764736;mso-position-horizontal:center;mso-position-horizontal-relative:margin" coordsize="50292,311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">
                <v:shape id="Imagen 22" o:spid="_x0000_s1027" type="#_x0000_t75" alt="Interfaz de usuario gráfica, Texto, Aplicación, Chat o mensaje de texto&#10;&#10;Descripción generada automáticamente" style="position:absolute;left:16154;top:76;width:17259;height:307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">
                  <v:imagedata r:id="rId56" o:title="Interfaz de usuario gráfica, Texto, Aplicación, Chat o mensaje de texto&#10;&#10;Descripción generada automáticamente"/>
                </v:shape>
                <v:shape id="Imagen 21" o:spid="_x0000_s1028" type="#_x0000_t75" alt="Una captura de pantalla de un celular&#10;&#10;Descripción generada automáticamente con confianza baja" style="position:absolute;width:17373;height:309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">
                  <v:imagedata r:id="rId57" o:title="Una captura de pantalla de un celular&#10;&#10;Descripción generada automáticamente con confianza baja"/>
                </v:shape>
                <v:shape id="Imagen 1" o:spid="_x0000_s1029" type="#_x0000_t75" alt="Interfaz de usuario gráfica, Aplicación&#10;&#10;Descripción generada automáticamente" style="position:absolute;left:32842;top:152;width:17450;height:309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">
                  <v:imagedata r:id="rId58" o:title="Interfaz de usuario gráfica, Aplicación&#10;&#10;Descripción generada automáticamente"/>
                </v:shape>
                <w10:wrap type="square" anchorx="margin"/>
              </v:group>
            </w:pict>
          </mc:Fallback>
        </mc:AlternateContent>
      </w:r>
    </w:p>
    <w:p w14:paraId="1B6C0642" w14:textId="216EEA09" w:rsidR="00995ADF" w:rsidRPr="000440AB" w:rsidRDefault="00995ADF" w:rsidP="00995ADF">
      <w:pPr>
        <w:spacing w:line="259" w:lineRule="auto"/>
      </w:pPr>
    </w:p>
    <w:p w14:paraId="112F2B78" w14:textId="1A7A3CCE" w:rsidR="00995ADF" w:rsidRPr="000440AB" w:rsidRDefault="00995ADF" w:rsidP="00995ADF">
      <w:pPr>
        <w:spacing w:line="259" w:lineRule="auto"/>
      </w:pPr>
    </w:p>
    <w:p w14:paraId="68951E9B" w14:textId="265E6E5B" w:rsidR="00995ADF" w:rsidRPr="000440AB" w:rsidRDefault="00995ADF" w:rsidP="00995ADF">
      <w:pPr>
        <w:spacing w:line="259" w:lineRule="auto"/>
      </w:pPr>
    </w:p>
    <w:p w14:paraId="6C0F2B0E" w14:textId="5576908C" w:rsidR="00995ADF" w:rsidRPr="000440AB" w:rsidRDefault="00995ADF" w:rsidP="00995ADF">
      <w:pPr>
        <w:spacing w:line="259" w:lineRule="auto"/>
      </w:pPr>
    </w:p>
    <w:p w14:paraId="4B8790ED" w14:textId="77777777" w:rsidR="00995ADF" w:rsidRPr="000440AB" w:rsidRDefault="00995ADF" w:rsidP="00995ADF">
      <w:pPr>
        <w:spacing w:line="259" w:lineRule="auto"/>
      </w:pPr>
    </w:p>
    <w:p w14:paraId="7A9E9562" w14:textId="0AA7D487" w:rsidR="00995ADF" w:rsidRPr="000440AB" w:rsidRDefault="00995ADF" w:rsidP="00995ADF">
      <w:pPr>
        <w:spacing w:line="259" w:lineRule="auto"/>
      </w:pPr>
    </w:p>
    <w:p w14:paraId="16EBD2D3" w14:textId="0B032DE4" w:rsidR="00995ADF" w:rsidRPr="000440AB" w:rsidRDefault="00995ADF" w:rsidP="00995ADF">
      <w:pPr>
        <w:spacing w:line="259" w:lineRule="auto"/>
      </w:pPr>
    </w:p>
    <w:p w14:paraId="54B7991A" w14:textId="75D2E1EC" w:rsidR="00995ADF" w:rsidRPr="000440AB" w:rsidRDefault="00995ADF" w:rsidP="00995ADF">
      <w:pPr>
        <w:spacing w:line="259" w:lineRule="auto"/>
      </w:pPr>
    </w:p>
    <w:p w14:paraId="22AC1151" w14:textId="5C052EEF" w:rsidR="00995ADF" w:rsidRPr="000440AB" w:rsidRDefault="00995ADF" w:rsidP="00995ADF">
      <w:pPr>
        <w:spacing w:line="259" w:lineRule="auto"/>
      </w:pPr>
    </w:p>
    <w:p w14:paraId="25DA8993" w14:textId="50AB40A6" w:rsidR="00E568C4" w:rsidRPr="000440AB" w:rsidRDefault="00E568C4" w:rsidP="00995ADF">
      <w:pPr>
        <w:spacing w:line="259" w:lineRule="auto"/>
      </w:pPr>
    </w:p>
    <w:p w14:paraId="6661BE0E" w14:textId="77777777" w:rsidR="00E568C4" w:rsidRPr="000440AB" w:rsidRDefault="00E568C4" w:rsidP="00995ADF">
      <w:pPr>
        <w:spacing w:line="259" w:lineRule="auto"/>
      </w:pPr>
    </w:p>
    <w:p w14:paraId="75ED4980" w14:textId="1B64251F" w:rsidR="00E568C4" w:rsidRPr="000440AB" w:rsidRDefault="00E568C4" w:rsidP="00995ADF">
      <w:pPr>
        <w:spacing w:line="259" w:lineRule="auto"/>
      </w:pPr>
    </w:p>
    <w:p w14:paraId="76AC9711" w14:textId="1F088A64" w:rsidR="00E568C4" w:rsidRPr="000440AB" w:rsidRDefault="00E568C4" w:rsidP="00995ADF">
      <w:pPr>
        <w:spacing w:line="259" w:lineRule="auto"/>
      </w:pPr>
    </w:p>
    <w:p w14:paraId="0055E843" w14:textId="59796CDA" w:rsidR="00E568C4" w:rsidRPr="000440AB" w:rsidRDefault="00E568C4" w:rsidP="00995ADF">
      <w:pPr>
        <w:spacing w:line="259" w:lineRule="auto"/>
      </w:pPr>
    </w:p>
    <w:p w14:paraId="1B3D88D5" w14:textId="5F426631" w:rsidR="00E568C4" w:rsidRPr="000440AB" w:rsidRDefault="00E568C4" w:rsidP="00995ADF">
      <w:pPr>
        <w:spacing w:line="259" w:lineRule="auto"/>
      </w:pPr>
    </w:p>
    <w:p w14:paraId="65F2EA2C" w14:textId="3C2BAA79" w:rsidR="00E568C4" w:rsidRPr="000440AB" w:rsidRDefault="00E568C4" w:rsidP="00995ADF">
      <w:pPr>
        <w:spacing w:line="259" w:lineRule="auto"/>
      </w:pPr>
    </w:p>
    <w:p w14:paraId="1FA45499" w14:textId="48AAAE5D" w:rsidR="005437AC" w:rsidRPr="000440AB" w:rsidRDefault="00FD594B" w:rsidP="00FD594B">
      <w:pPr>
        <w:pStyle w:val="ILUSTRACIONES"/>
      </w:pPr>
      <w:bookmarkStart w:id="167" w:name="_Toc153970914"/>
      <w:r w:rsidRPr="000440AB">
        <w:t>Ilustración 4</w:t>
      </w:r>
      <w:r w:rsidR="00995ADF" w:rsidRPr="000440AB">
        <w:t>.</w:t>
      </w:r>
      <w:r w:rsidR="00DA04B6" w:rsidRPr="000440AB">
        <w:t xml:space="preserve"> </w:t>
      </w:r>
      <w:r w:rsidR="00175E3C" w:rsidRPr="000440AB">
        <w:rPr>
          <w:i/>
        </w:rPr>
        <w:t>Reel</w:t>
      </w:r>
      <w:r w:rsidR="00C07C2D" w:rsidRPr="000440AB">
        <w:rPr>
          <w:i/>
        </w:rPr>
        <w:t>s</w:t>
      </w:r>
      <w:r w:rsidR="00DA04B6" w:rsidRPr="000440AB">
        <w:t xml:space="preserve"> Promocionar diferentes diseños para Dia de la Mujer</w:t>
      </w:r>
      <w:bookmarkEnd w:id="167"/>
      <w:r w:rsidR="00831E5D" w:rsidRPr="000440AB">
        <w:t xml:space="preserve"> </w:t>
      </w:r>
    </w:p>
    <w:p w14:paraId="6B30B558" w14:textId="53CE3382" w:rsidR="007E2996" w:rsidRPr="000440AB" w:rsidRDefault="007E2996" w:rsidP="007E2996">
      <w:pPr>
        <w:jc w:val="both"/>
      </w:pPr>
      <w:r w:rsidRPr="000440AB">
        <w:t xml:space="preserve">Fuente: </w:t>
      </w:r>
      <w:r w:rsidR="003C7C30" w:rsidRPr="003C7C30">
        <w:t xml:space="preserve">(Desafíos de las MIPYMES de moda, para potenciar la compra en línea entre </w:t>
      </w:r>
      <w:r w:rsidR="003C7C30" w:rsidRPr="003C7C30">
        <w:rPr>
          <w:i/>
        </w:rPr>
        <w:t>millennials</w:t>
      </w:r>
      <w:r w:rsidR="003C7C30" w:rsidRPr="003C7C30">
        <w:t xml:space="preserve"> del Distrito Central, Honduras en el 2023)</w:t>
      </w:r>
    </w:p>
    <w:p w14:paraId="19D1F9AD" w14:textId="06BAE20B" w:rsidR="00DA04B6" w:rsidRPr="000440AB" w:rsidRDefault="00DA04B6" w:rsidP="00995ADF">
      <w:pPr>
        <w:ind w:right="11"/>
      </w:pPr>
    </w:p>
    <w:p w14:paraId="19D06104" w14:textId="1DB72ACD" w:rsidR="005437AC" w:rsidRPr="000440AB" w:rsidRDefault="005437AC" w:rsidP="001E5883">
      <w:pPr>
        <w:ind w:right="11"/>
      </w:pPr>
    </w:p>
    <w:p w14:paraId="665AA08A" w14:textId="4B147E1A" w:rsidR="005437AC" w:rsidRPr="000440AB" w:rsidRDefault="005437AC" w:rsidP="001E5883">
      <w:pPr>
        <w:ind w:right="11"/>
      </w:pPr>
    </w:p>
    <w:p w14:paraId="1AF8D059" w14:textId="31B20AA8" w:rsidR="005437AC" w:rsidRPr="000440AB" w:rsidRDefault="005437AC" w:rsidP="001E5883">
      <w:pPr>
        <w:ind w:right="11"/>
      </w:pPr>
    </w:p>
    <w:p w14:paraId="62C24AC3" w14:textId="2704487C" w:rsidR="005437AC" w:rsidRPr="000440AB" w:rsidRDefault="005437AC" w:rsidP="001E5883">
      <w:pPr>
        <w:ind w:right="11"/>
      </w:pPr>
    </w:p>
    <w:p w14:paraId="6C18288D" w14:textId="197BAEB9" w:rsidR="005437AC" w:rsidRPr="000440AB" w:rsidRDefault="005437AC" w:rsidP="001E5883">
      <w:pPr>
        <w:ind w:right="11"/>
      </w:pPr>
    </w:p>
    <w:p w14:paraId="0EEC45C5" w14:textId="385FF327" w:rsidR="005437AC" w:rsidRPr="000440AB" w:rsidRDefault="005437AC" w:rsidP="001E5883">
      <w:pPr>
        <w:ind w:right="11"/>
      </w:pPr>
    </w:p>
    <w:p w14:paraId="5E8AE276" w14:textId="4EB0E53F" w:rsidR="005437AC" w:rsidRPr="000440AB" w:rsidRDefault="005437AC" w:rsidP="001E5883">
      <w:pPr>
        <w:ind w:right="11"/>
      </w:pPr>
    </w:p>
    <w:p w14:paraId="6103F806" w14:textId="1E565572" w:rsidR="005437AC" w:rsidRPr="000440AB" w:rsidRDefault="005437AC" w:rsidP="001E5883">
      <w:pPr>
        <w:ind w:right="11"/>
      </w:pPr>
    </w:p>
    <w:p w14:paraId="20C9CF8D" w14:textId="53FFEBBE" w:rsidR="005437AC" w:rsidRPr="000440AB" w:rsidRDefault="00B812E0" w:rsidP="001E5883">
      <w:pPr>
        <w:ind w:right="11"/>
      </w:pPr>
      <w:r w:rsidRPr="000440AB">
        <w:rPr>
          <w:noProof/>
        </w:rPr>
        <w:lastRenderedPageBreak/>
        <w:drawing>
          <wp:anchor distT="0" distB="0" distL="114300" distR="114300" simplePos="0" relativeHeight="251975680" behindDoc="0" locked="0" layoutInCell="1" allowOverlap="1" wp14:anchorId="02C3B1C6" wp14:editId="1C03CA4B">
            <wp:simplePos x="0" y="0"/>
            <wp:positionH relativeFrom="margin">
              <wp:align>center</wp:align>
            </wp:positionH>
            <wp:positionV relativeFrom="margin">
              <wp:posOffset>-347228</wp:posOffset>
            </wp:positionV>
            <wp:extent cx="1614805" cy="2872740"/>
            <wp:effectExtent l="0" t="0" r="4445" b="3810"/>
            <wp:wrapSquare wrapText="bothSides"/>
            <wp:docPr id="275420253" name="Imagen 3" descr="Interfaz de usuario gráfica, Texto, Aplicación, Chat o mensaje de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420253" name="Imagen 3" descr="Interfaz de usuario gráfica, Texto, Aplicación, Chat o mensaje de texto&#10;&#10;Descripción generada automáticamente"/>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614805" cy="2872740"/>
                    </a:xfrm>
                    <a:prstGeom prst="rect">
                      <a:avLst/>
                    </a:prstGeom>
                    <a:noFill/>
                  </pic:spPr>
                </pic:pic>
              </a:graphicData>
            </a:graphic>
            <wp14:sizeRelH relativeFrom="margin">
              <wp14:pctWidth>0</wp14:pctWidth>
            </wp14:sizeRelH>
            <wp14:sizeRelV relativeFrom="margin">
              <wp14:pctHeight>0</wp14:pctHeight>
            </wp14:sizeRelV>
          </wp:anchor>
        </w:drawing>
      </w:r>
    </w:p>
    <w:p w14:paraId="2E2C7648" w14:textId="37C13650" w:rsidR="005437AC" w:rsidRPr="000440AB" w:rsidRDefault="005437AC" w:rsidP="001E5883">
      <w:pPr>
        <w:ind w:right="11"/>
      </w:pPr>
    </w:p>
    <w:p w14:paraId="0EF713DF" w14:textId="2EB8D44A" w:rsidR="005437AC" w:rsidRPr="000440AB" w:rsidRDefault="005437AC" w:rsidP="001E5883">
      <w:pPr>
        <w:ind w:right="11"/>
      </w:pPr>
    </w:p>
    <w:p w14:paraId="276AF454" w14:textId="69FA468B" w:rsidR="005437AC" w:rsidRPr="000440AB" w:rsidRDefault="005437AC" w:rsidP="001E5883">
      <w:pPr>
        <w:ind w:right="11"/>
      </w:pPr>
    </w:p>
    <w:p w14:paraId="6950153D" w14:textId="4E632056" w:rsidR="00E568C4" w:rsidRPr="000440AB" w:rsidRDefault="00E568C4" w:rsidP="001E5883">
      <w:pPr>
        <w:ind w:right="11"/>
      </w:pPr>
    </w:p>
    <w:p w14:paraId="3220AD8D" w14:textId="5C87EBF9" w:rsidR="00E568C4" w:rsidRPr="000440AB" w:rsidRDefault="00E568C4" w:rsidP="001E5883">
      <w:pPr>
        <w:ind w:right="11"/>
      </w:pPr>
    </w:p>
    <w:p w14:paraId="0E720DDA" w14:textId="286DDDC7" w:rsidR="00E568C4" w:rsidRPr="000440AB" w:rsidRDefault="00E568C4" w:rsidP="001E5883">
      <w:pPr>
        <w:ind w:right="11"/>
      </w:pPr>
    </w:p>
    <w:p w14:paraId="2C021C2B" w14:textId="06717D88" w:rsidR="005437AC" w:rsidRPr="000440AB" w:rsidRDefault="005437AC" w:rsidP="001E5883">
      <w:pPr>
        <w:ind w:right="11"/>
      </w:pPr>
    </w:p>
    <w:p w14:paraId="4B43E1D2" w14:textId="5F571917" w:rsidR="005437AC" w:rsidRPr="000440AB" w:rsidRDefault="005437AC" w:rsidP="001E5883">
      <w:pPr>
        <w:ind w:right="11"/>
      </w:pPr>
    </w:p>
    <w:p w14:paraId="2698BA13" w14:textId="5BD02CB9" w:rsidR="000E1D00" w:rsidRPr="000440AB" w:rsidRDefault="000E1D00" w:rsidP="000E1D00">
      <w:pPr>
        <w:spacing w:line="259" w:lineRule="auto"/>
      </w:pPr>
    </w:p>
    <w:p w14:paraId="0A8BED0E" w14:textId="62563E4B" w:rsidR="00915B71" w:rsidRPr="000440AB" w:rsidRDefault="00915B71" w:rsidP="00831E5D">
      <w:pPr>
        <w:ind w:right="11"/>
        <w:rPr>
          <w:b/>
          <w:bCs/>
        </w:rPr>
      </w:pPr>
    </w:p>
    <w:p w14:paraId="0D6F36A8" w14:textId="4BFB6110" w:rsidR="00915B71" w:rsidRPr="000440AB" w:rsidRDefault="00915B71" w:rsidP="00831E5D">
      <w:pPr>
        <w:ind w:right="11"/>
        <w:rPr>
          <w:b/>
          <w:bCs/>
        </w:rPr>
      </w:pPr>
    </w:p>
    <w:p w14:paraId="3D8CC7FC" w14:textId="498B7747" w:rsidR="0057359A" w:rsidRDefault="0057359A" w:rsidP="00FD594B">
      <w:pPr>
        <w:pStyle w:val="ILUSTRACIONES"/>
      </w:pPr>
      <w:bookmarkStart w:id="168" w:name="_Toc153970915"/>
    </w:p>
    <w:p w14:paraId="6428BD46" w14:textId="77777777" w:rsidR="0057359A" w:rsidRDefault="0057359A" w:rsidP="00FD594B">
      <w:pPr>
        <w:pStyle w:val="ILUSTRACIONES"/>
      </w:pPr>
    </w:p>
    <w:p w14:paraId="019934C1" w14:textId="77777777" w:rsidR="00B812E0" w:rsidRDefault="00B812E0" w:rsidP="00FD594B">
      <w:pPr>
        <w:pStyle w:val="ILUSTRACIONES"/>
      </w:pPr>
    </w:p>
    <w:p w14:paraId="4EDAB16B" w14:textId="77777777" w:rsidR="00B812E0" w:rsidRDefault="00B812E0" w:rsidP="00FD594B">
      <w:pPr>
        <w:pStyle w:val="ILUSTRACIONES"/>
      </w:pPr>
    </w:p>
    <w:p w14:paraId="35086A31" w14:textId="1449FEE8" w:rsidR="00831E5D" w:rsidRPr="000440AB" w:rsidRDefault="00FD594B" w:rsidP="00FD594B">
      <w:pPr>
        <w:pStyle w:val="ILUSTRACIONES"/>
      </w:pPr>
      <w:r w:rsidRPr="000440AB">
        <w:t>Ilustración 5</w:t>
      </w:r>
      <w:r w:rsidR="00831E5D" w:rsidRPr="000440AB">
        <w:t>. Historia interactiva: Encuesta Preferencia de estilos</w:t>
      </w:r>
      <w:bookmarkEnd w:id="168"/>
    </w:p>
    <w:p w14:paraId="5C947C68" w14:textId="62BA7149" w:rsidR="007E2996" w:rsidRPr="000440AB" w:rsidRDefault="007E2996" w:rsidP="007E2996">
      <w:pPr>
        <w:jc w:val="both"/>
      </w:pPr>
      <w:r w:rsidRPr="000440AB">
        <w:t xml:space="preserve">Fuente: </w:t>
      </w:r>
      <w:r w:rsidR="003C7C30" w:rsidRPr="003C7C30">
        <w:t xml:space="preserve">(Desafíos de las MIPYMES de moda, para potenciar la compra en línea entre </w:t>
      </w:r>
      <w:r w:rsidR="003C7C30" w:rsidRPr="003C7C30">
        <w:rPr>
          <w:i/>
        </w:rPr>
        <w:t>millennials</w:t>
      </w:r>
      <w:r w:rsidR="003C7C30" w:rsidRPr="003C7C30">
        <w:t xml:space="preserve"> del Distrito Central, Honduras en el 2023)</w:t>
      </w:r>
    </w:p>
    <w:p w14:paraId="328ED8F1" w14:textId="6DAADD2E" w:rsidR="005437AC" w:rsidRPr="000440AB" w:rsidRDefault="005437AC" w:rsidP="001E5883">
      <w:pPr>
        <w:ind w:right="11"/>
      </w:pPr>
    </w:p>
    <w:p w14:paraId="0EA272DA" w14:textId="04FC0643" w:rsidR="005437AC" w:rsidRPr="000440AB" w:rsidRDefault="005437AC" w:rsidP="001E5883">
      <w:pPr>
        <w:ind w:right="11"/>
      </w:pPr>
    </w:p>
    <w:p w14:paraId="2F374C93" w14:textId="6E5C7B46" w:rsidR="005437AC" w:rsidRPr="000440AB" w:rsidRDefault="00B812E0" w:rsidP="001E5883">
      <w:pPr>
        <w:ind w:right="11"/>
      </w:pPr>
      <w:r w:rsidRPr="000440AB">
        <w:rPr>
          <w:noProof/>
        </w:rPr>
        <mc:AlternateContent>
          <mc:Choice Requires="wpg">
            <w:drawing>
              <wp:anchor distT="0" distB="0" distL="114300" distR="114300" simplePos="0" relativeHeight="251730944" behindDoc="0" locked="0" layoutInCell="1" allowOverlap="1" wp14:anchorId="5AED5DE6" wp14:editId="6CF22FDA">
                <wp:simplePos x="0" y="0"/>
                <wp:positionH relativeFrom="margin">
                  <wp:align>center</wp:align>
                </wp:positionH>
                <wp:positionV relativeFrom="margin">
                  <wp:posOffset>3871658</wp:posOffset>
                </wp:positionV>
                <wp:extent cx="3462655" cy="2598420"/>
                <wp:effectExtent l="0" t="0" r="4445" b="0"/>
                <wp:wrapSquare wrapText="bothSides"/>
                <wp:docPr id="1412527177" name="Grupo 1"/>
                <wp:cNvGraphicFramePr/>
                <a:graphic xmlns:a="http://schemas.openxmlformats.org/drawingml/2006/main">
                  <a:graphicData uri="http://schemas.microsoft.com/office/word/2010/wordprocessingGroup">
                    <wpg:wgp>
                      <wpg:cNvGrpSpPr/>
                      <wpg:grpSpPr>
                        <a:xfrm>
                          <a:off x="0" y="0"/>
                          <a:ext cx="3462655" cy="2598420"/>
                          <a:chOff x="0" y="0"/>
                          <a:chExt cx="3837306" cy="2825750"/>
                        </a:xfrm>
                      </wpg:grpSpPr>
                      <pic:pic xmlns:pic="http://schemas.openxmlformats.org/drawingml/2006/picture">
                        <pic:nvPicPr>
                          <pic:cNvPr id="465448834" name="Imagen 23" descr="Imagen que contiene persona, mujer, firmar, sostener&#10;&#10;Descripción generada automáticamente"/>
                          <pic:cNvPicPr>
                            <a:picLocks noChangeAspect="1"/>
                          </pic:cNvPicPr>
                        </pic:nvPicPr>
                        <pic:blipFill>
                          <a:blip r:embed="rId60" cstate="print">
                            <a:extLst>
                              <a:ext uri="{28A0092B-C50C-407E-A947-70E740481C1C}">
                                <a14:useLocalDpi xmlns:a14="http://schemas.microsoft.com/office/drawing/2010/main" val="0"/>
                              </a:ext>
                            </a:extLst>
                          </a:blip>
                          <a:stretch>
                            <a:fillRect/>
                          </a:stretch>
                        </pic:blipFill>
                        <pic:spPr>
                          <a:xfrm>
                            <a:off x="0" y="640080"/>
                            <a:ext cx="2069466" cy="2069466"/>
                          </a:xfrm>
                          <a:prstGeom prst="rect">
                            <a:avLst/>
                          </a:prstGeom>
                        </pic:spPr>
                      </pic:pic>
                      <pic:pic xmlns:pic="http://schemas.openxmlformats.org/drawingml/2006/picture">
                        <pic:nvPicPr>
                          <pic:cNvPr id="2086910320" name="Imagen 24" descr="Una caricatura de una persona&#10;&#10;Descripción generada automáticamente con confianza baja"/>
                          <pic:cNvPicPr>
                            <a:picLocks noChangeAspect="1"/>
                          </pic:cNvPicPr>
                        </pic:nvPicPr>
                        <pic:blipFill>
                          <a:blip r:embed="rId61" cstate="print">
                            <a:extLst>
                              <a:ext uri="{28A0092B-C50C-407E-A947-70E740481C1C}">
                                <a14:useLocalDpi xmlns:a14="http://schemas.microsoft.com/office/drawing/2010/main" val="0"/>
                              </a:ext>
                            </a:extLst>
                          </a:blip>
                          <a:stretch>
                            <a:fillRect/>
                          </a:stretch>
                        </pic:blipFill>
                        <pic:spPr>
                          <a:xfrm>
                            <a:off x="2247900" y="0"/>
                            <a:ext cx="1589406" cy="282575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EF42EC2" id="Grupo 1" o:spid="_x0000_s1026" style="position:absolute;margin-left:0;margin-top:304.85pt;width:272.65pt;height:204.6pt;z-index:251730944;mso-position-horizontal:center;mso-position-horizontal-relative:margin;mso-position-vertical-relative:margin;mso-width-relative:margin;mso-height-relative:margin" coordsize="38373,282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23" o:spid="_x0000_s1027" type="#_x0000_t75" alt="Imagen que contiene persona, mujer, firmar, sostener&#10;&#10;Descripción generada automáticamente" style="position:absolute;top:6400;width:20694;height:206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">
                  <v:imagedata r:id="rId62" o:title="Imagen que contiene persona, mujer, firmar, sostener&#10;&#10;Descripción generada automáticamente"/>
                </v:shape>
                <v:shape id="Imagen 24" o:spid="_x0000_s1028" type="#_x0000_t75" alt="Una caricatura de una persona&#10;&#10;Descripción generada automáticamente con confianza baja" style="position:absolute;left:22479;width:15894;height:282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">
                  <v:imagedata r:id="rId63" o:title="Una caricatura de una persona&#10;&#10;Descripción generada automáticamente con confianza baja"/>
                </v:shape>
                <w10:wrap type="square" anchorx="margin" anchory="margin"/>
              </v:group>
            </w:pict>
          </mc:Fallback>
        </mc:AlternateContent>
      </w:r>
    </w:p>
    <w:p w14:paraId="39A9737F" w14:textId="00CA9A57" w:rsidR="005437AC" w:rsidRPr="000440AB" w:rsidRDefault="005437AC" w:rsidP="001E5883">
      <w:pPr>
        <w:ind w:right="11"/>
      </w:pPr>
    </w:p>
    <w:p w14:paraId="5AEEF538" w14:textId="0DC8E93A" w:rsidR="005437AC" w:rsidRPr="000440AB" w:rsidRDefault="005437AC" w:rsidP="001E5883">
      <w:pPr>
        <w:ind w:right="11"/>
      </w:pPr>
    </w:p>
    <w:p w14:paraId="3758DEE6" w14:textId="32F0B0BE" w:rsidR="005437AC" w:rsidRPr="000440AB" w:rsidRDefault="005437AC" w:rsidP="001E5883">
      <w:pPr>
        <w:ind w:right="11"/>
      </w:pPr>
    </w:p>
    <w:p w14:paraId="3249C306" w14:textId="77777777" w:rsidR="005437AC" w:rsidRPr="000440AB" w:rsidRDefault="005437AC" w:rsidP="001E5883">
      <w:pPr>
        <w:ind w:right="11"/>
      </w:pPr>
    </w:p>
    <w:p w14:paraId="637F59C0" w14:textId="77777777" w:rsidR="005437AC" w:rsidRPr="000440AB" w:rsidRDefault="005437AC" w:rsidP="001E5883">
      <w:pPr>
        <w:ind w:right="11"/>
      </w:pPr>
    </w:p>
    <w:p w14:paraId="34EC6FBB" w14:textId="77777777" w:rsidR="005437AC" w:rsidRPr="000440AB" w:rsidRDefault="005437AC" w:rsidP="001E5883">
      <w:pPr>
        <w:ind w:right="11"/>
      </w:pPr>
    </w:p>
    <w:p w14:paraId="7554F760" w14:textId="64850CD2" w:rsidR="005437AC" w:rsidRPr="000440AB" w:rsidRDefault="005437AC" w:rsidP="001E5883">
      <w:pPr>
        <w:ind w:right="11"/>
      </w:pPr>
    </w:p>
    <w:p w14:paraId="284FB0CE" w14:textId="77777777" w:rsidR="005437AC" w:rsidRPr="000440AB" w:rsidRDefault="005437AC" w:rsidP="001E5883">
      <w:pPr>
        <w:ind w:right="11"/>
      </w:pPr>
    </w:p>
    <w:p w14:paraId="42EDE59D" w14:textId="36459A79" w:rsidR="005437AC" w:rsidRPr="000440AB" w:rsidRDefault="005437AC" w:rsidP="001E5883">
      <w:pPr>
        <w:ind w:right="11"/>
      </w:pPr>
    </w:p>
    <w:p w14:paraId="68DAE065" w14:textId="3760BD41" w:rsidR="005437AC" w:rsidRPr="000440AB" w:rsidRDefault="005437AC" w:rsidP="001E5883">
      <w:pPr>
        <w:ind w:right="11"/>
      </w:pPr>
    </w:p>
    <w:p w14:paraId="2C9EFD83" w14:textId="489702D0" w:rsidR="005437AC" w:rsidRPr="000440AB" w:rsidRDefault="005437AC" w:rsidP="001E5883">
      <w:pPr>
        <w:ind w:right="11"/>
      </w:pPr>
    </w:p>
    <w:p w14:paraId="52503098" w14:textId="77777777" w:rsidR="0099756D" w:rsidRPr="000440AB" w:rsidRDefault="0099756D" w:rsidP="001E5883">
      <w:pPr>
        <w:ind w:right="11"/>
      </w:pPr>
    </w:p>
    <w:p w14:paraId="7ED4D83E" w14:textId="59B6170D" w:rsidR="00995ADF" w:rsidRPr="000440AB" w:rsidRDefault="00995ADF" w:rsidP="005953B1">
      <w:pPr>
        <w:ind w:right="11"/>
      </w:pPr>
    </w:p>
    <w:p w14:paraId="0D9E7CAD" w14:textId="77777777" w:rsidR="00F31CF5" w:rsidRPr="000440AB" w:rsidRDefault="00F31CF5" w:rsidP="005953B1">
      <w:pPr>
        <w:ind w:right="11"/>
      </w:pPr>
    </w:p>
    <w:p w14:paraId="5C5671BC" w14:textId="77777777" w:rsidR="00915B71" w:rsidRPr="000440AB" w:rsidRDefault="00915B71" w:rsidP="005953B1">
      <w:pPr>
        <w:ind w:right="11"/>
        <w:rPr>
          <w:b/>
          <w:bCs/>
        </w:rPr>
      </w:pPr>
    </w:p>
    <w:p w14:paraId="2AAE3523" w14:textId="77777777" w:rsidR="00B812E0" w:rsidRDefault="00B812E0" w:rsidP="00FD594B">
      <w:pPr>
        <w:pStyle w:val="ILUSTRACIONES"/>
      </w:pPr>
      <w:bookmarkStart w:id="169" w:name="_Toc153970916"/>
    </w:p>
    <w:p w14:paraId="48C649EF" w14:textId="77777777" w:rsidR="00B812E0" w:rsidRDefault="00B812E0" w:rsidP="00FD594B">
      <w:pPr>
        <w:pStyle w:val="ILUSTRACIONES"/>
      </w:pPr>
    </w:p>
    <w:p w14:paraId="12A0512B" w14:textId="78394984" w:rsidR="005953B1" w:rsidRPr="000440AB" w:rsidRDefault="00FD594B" w:rsidP="00FD594B">
      <w:pPr>
        <w:pStyle w:val="ILUSTRACIONES"/>
      </w:pPr>
      <w:r w:rsidRPr="000440AB">
        <w:t>Ilustración 6</w:t>
      </w:r>
      <w:r w:rsidR="00995ADF" w:rsidRPr="000440AB">
        <w:t xml:space="preserve">. </w:t>
      </w:r>
      <w:r w:rsidR="005953B1" w:rsidRPr="000440AB">
        <w:t>Post, Historia Saludo Dia de la Mujer Hondureña</w:t>
      </w:r>
      <w:bookmarkEnd w:id="169"/>
    </w:p>
    <w:p w14:paraId="52B84073" w14:textId="00B443C0" w:rsidR="007E2996" w:rsidRPr="000440AB" w:rsidRDefault="007E2996" w:rsidP="007E2996">
      <w:pPr>
        <w:jc w:val="both"/>
      </w:pPr>
      <w:r w:rsidRPr="000440AB">
        <w:t xml:space="preserve">Fuente: </w:t>
      </w:r>
      <w:r w:rsidR="003C7C30" w:rsidRPr="003C7C30">
        <w:t xml:space="preserve">(Desafíos de las MIPYMES de moda, para potenciar la compra en línea entre </w:t>
      </w:r>
      <w:r w:rsidR="003C7C30" w:rsidRPr="003C7C30">
        <w:rPr>
          <w:i/>
        </w:rPr>
        <w:t>millennials</w:t>
      </w:r>
      <w:r w:rsidR="003C7C30" w:rsidRPr="003C7C30">
        <w:t xml:space="preserve"> del Distrito Central, Honduras en el 2023)</w:t>
      </w:r>
    </w:p>
    <w:p w14:paraId="54C06D6D" w14:textId="75690895" w:rsidR="005953B1" w:rsidRDefault="005953B1" w:rsidP="005953B1">
      <w:pPr>
        <w:ind w:right="11"/>
      </w:pPr>
    </w:p>
    <w:p w14:paraId="1229F926" w14:textId="77777777" w:rsidR="0057359A" w:rsidRDefault="0057359A" w:rsidP="005953B1">
      <w:pPr>
        <w:ind w:right="11"/>
      </w:pPr>
    </w:p>
    <w:p w14:paraId="457602D1" w14:textId="77777777" w:rsidR="0057359A" w:rsidRPr="000440AB" w:rsidRDefault="0057359A" w:rsidP="005953B1">
      <w:pPr>
        <w:ind w:right="11"/>
      </w:pPr>
    </w:p>
    <w:p w14:paraId="140AB2F7" w14:textId="77777777" w:rsidR="00B557EC" w:rsidRDefault="00B557EC" w:rsidP="002957D3">
      <w:pPr>
        <w:pStyle w:val="T4"/>
      </w:pPr>
    </w:p>
    <w:p w14:paraId="06CC6333" w14:textId="5737D59C" w:rsidR="002957D3" w:rsidRPr="000440AB" w:rsidRDefault="002957D3" w:rsidP="002957D3">
      <w:pPr>
        <w:pStyle w:val="T4"/>
      </w:pPr>
      <w:bookmarkStart w:id="170" w:name="_Toc159010523"/>
      <w:r w:rsidRPr="000440AB">
        <w:lastRenderedPageBreak/>
        <w:t>6.1.6 PLAN DE CONTENIDO FEBRERO 2024</w:t>
      </w:r>
      <w:bookmarkEnd w:id="170"/>
    </w:p>
    <w:p w14:paraId="7A9746B0" w14:textId="311B599D" w:rsidR="00801F95" w:rsidRPr="000440AB" w:rsidRDefault="00E568C4" w:rsidP="00982E2E">
      <w:pPr>
        <w:pStyle w:val="TABLA"/>
      </w:pPr>
      <w:bookmarkStart w:id="171" w:name="_Toc153971251"/>
      <w:r w:rsidRPr="000440AB">
        <w:t>Tabla</w:t>
      </w:r>
      <w:r w:rsidR="00B6227F" w:rsidRPr="000440AB">
        <w:t xml:space="preserve"> </w:t>
      </w:r>
      <w:r w:rsidR="00982E2E" w:rsidRPr="000440AB">
        <w:t>8</w:t>
      </w:r>
      <w:r w:rsidRPr="000440AB">
        <w:t xml:space="preserve">. </w:t>
      </w:r>
      <w:r w:rsidR="00801F95" w:rsidRPr="000440AB">
        <w:t>Plan de Contenido febrero 2024</w:t>
      </w:r>
      <w:bookmarkEnd w:id="171"/>
    </w:p>
    <w:tbl>
      <w:tblPr>
        <w:tblW w:w="10264" w:type="dxa"/>
        <w:tblCellMar>
          <w:left w:w="70" w:type="dxa"/>
          <w:right w:w="70" w:type="dxa"/>
        </w:tblCellMar>
        <w:tblLook w:val="04A0" w:firstRow="1" w:lastRow="0" w:firstColumn="1" w:lastColumn="0" w:noHBand="0" w:noVBand="1"/>
      </w:tblPr>
      <w:tblGrid>
        <w:gridCol w:w="1391"/>
        <w:gridCol w:w="1298"/>
        <w:gridCol w:w="1275"/>
        <w:gridCol w:w="2835"/>
        <w:gridCol w:w="3465"/>
      </w:tblGrid>
      <w:tr w:rsidR="000440AB" w:rsidRPr="000440AB" w14:paraId="1F8D77D3" w14:textId="77777777" w:rsidTr="00DE441C">
        <w:trPr>
          <w:trHeight w:val="275"/>
        </w:trPr>
        <w:tc>
          <w:tcPr>
            <w:tcW w:w="10264" w:type="dxa"/>
            <w:gridSpan w:val="5"/>
            <w:tcBorders>
              <w:top w:val="single" w:sz="4" w:space="0" w:color="auto"/>
              <w:left w:val="single" w:sz="4" w:space="0" w:color="auto"/>
              <w:bottom w:val="single" w:sz="4" w:space="0" w:color="auto"/>
              <w:right w:val="single" w:sz="4" w:space="0" w:color="auto"/>
            </w:tcBorders>
            <w:shd w:val="clear" w:color="000000" w:fill="7030A0"/>
            <w:noWrap/>
            <w:vAlign w:val="bottom"/>
            <w:hideMark/>
          </w:tcPr>
          <w:p w14:paraId="163C3A18" w14:textId="77777777" w:rsidR="00801F95" w:rsidRPr="00FC0799" w:rsidRDefault="00801F95" w:rsidP="00DE441C">
            <w:pPr>
              <w:jc w:val="center"/>
              <w:rPr>
                <w:b/>
                <w:bCs/>
                <w:color w:val="FFFFFF" w:themeColor="background1"/>
                <w:sz w:val="20"/>
                <w:szCs w:val="20"/>
                <w:lang w:val="es-MX" w:eastAsia="es-MX"/>
              </w:rPr>
            </w:pPr>
            <w:r w:rsidRPr="00FC0799">
              <w:rPr>
                <w:b/>
                <w:bCs/>
                <w:color w:val="FFFFFF" w:themeColor="background1"/>
                <w:sz w:val="20"/>
                <w:szCs w:val="20"/>
                <w:lang w:val="es-MX" w:eastAsia="es-MX"/>
              </w:rPr>
              <w:t>Plan de Contenido Febrero Isabellas Honduras</w:t>
            </w:r>
          </w:p>
        </w:tc>
      </w:tr>
      <w:tr w:rsidR="000440AB" w:rsidRPr="000440AB" w14:paraId="52DC8FF4" w14:textId="77777777" w:rsidTr="007B763F">
        <w:trPr>
          <w:trHeight w:val="275"/>
        </w:trPr>
        <w:tc>
          <w:tcPr>
            <w:tcW w:w="1391" w:type="dxa"/>
            <w:tcBorders>
              <w:top w:val="nil"/>
              <w:left w:val="single" w:sz="4" w:space="0" w:color="auto"/>
              <w:bottom w:val="single" w:sz="4" w:space="0" w:color="auto"/>
              <w:right w:val="single" w:sz="4" w:space="0" w:color="auto"/>
            </w:tcBorders>
            <w:shd w:val="clear" w:color="000000" w:fill="7030A0"/>
            <w:vAlign w:val="bottom"/>
            <w:hideMark/>
          </w:tcPr>
          <w:p w14:paraId="113A899C" w14:textId="77777777" w:rsidR="00801F95" w:rsidRPr="00FC0799" w:rsidRDefault="00801F95" w:rsidP="00DE441C">
            <w:pPr>
              <w:jc w:val="center"/>
              <w:rPr>
                <w:b/>
                <w:bCs/>
                <w:color w:val="FFFFFF" w:themeColor="background1"/>
                <w:sz w:val="20"/>
                <w:szCs w:val="20"/>
                <w:lang w:val="es-MX" w:eastAsia="es-MX"/>
              </w:rPr>
            </w:pPr>
            <w:r w:rsidRPr="00FC0799">
              <w:rPr>
                <w:b/>
                <w:bCs/>
                <w:color w:val="FFFFFF" w:themeColor="background1"/>
                <w:sz w:val="20"/>
                <w:szCs w:val="20"/>
                <w:lang w:val="es-MX" w:eastAsia="es-MX"/>
              </w:rPr>
              <w:t>Día</w:t>
            </w:r>
          </w:p>
        </w:tc>
        <w:tc>
          <w:tcPr>
            <w:tcW w:w="1298" w:type="dxa"/>
            <w:tcBorders>
              <w:top w:val="nil"/>
              <w:left w:val="nil"/>
              <w:bottom w:val="single" w:sz="4" w:space="0" w:color="auto"/>
              <w:right w:val="single" w:sz="4" w:space="0" w:color="auto"/>
            </w:tcBorders>
            <w:shd w:val="clear" w:color="000000" w:fill="7030A0"/>
            <w:vAlign w:val="bottom"/>
            <w:hideMark/>
          </w:tcPr>
          <w:p w14:paraId="0DBDE2BE" w14:textId="77777777" w:rsidR="00801F95" w:rsidRPr="00FC0799" w:rsidRDefault="00801F95" w:rsidP="00DE441C">
            <w:pPr>
              <w:jc w:val="center"/>
              <w:rPr>
                <w:b/>
                <w:bCs/>
                <w:color w:val="FFFFFF" w:themeColor="background1"/>
                <w:sz w:val="20"/>
                <w:szCs w:val="20"/>
                <w:lang w:val="es-MX" w:eastAsia="es-MX"/>
              </w:rPr>
            </w:pPr>
            <w:r w:rsidRPr="00FC0799">
              <w:rPr>
                <w:b/>
                <w:bCs/>
                <w:color w:val="FFFFFF" w:themeColor="background1"/>
                <w:sz w:val="20"/>
                <w:szCs w:val="20"/>
                <w:lang w:val="es-MX" w:eastAsia="es-MX"/>
              </w:rPr>
              <w:t>Tipo de Publicación</w:t>
            </w:r>
          </w:p>
        </w:tc>
        <w:tc>
          <w:tcPr>
            <w:tcW w:w="1275" w:type="dxa"/>
            <w:tcBorders>
              <w:top w:val="nil"/>
              <w:left w:val="nil"/>
              <w:bottom w:val="single" w:sz="4" w:space="0" w:color="auto"/>
              <w:right w:val="single" w:sz="4" w:space="0" w:color="auto"/>
            </w:tcBorders>
            <w:shd w:val="clear" w:color="000000" w:fill="7030A0"/>
            <w:vAlign w:val="bottom"/>
            <w:hideMark/>
          </w:tcPr>
          <w:p w14:paraId="48B047EC" w14:textId="77777777" w:rsidR="00801F95" w:rsidRPr="00FC0799" w:rsidRDefault="00801F95" w:rsidP="00DE441C">
            <w:pPr>
              <w:jc w:val="center"/>
              <w:rPr>
                <w:b/>
                <w:bCs/>
                <w:color w:val="FFFFFF" w:themeColor="background1"/>
                <w:sz w:val="20"/>
                <w:szCs w:val="20"/>
                <w:lang w:val="es-MX" w:eastAsia="es-MX"/>
              </w:rPr>
            </w:pPr>
            <w:r w:rsidRPr="00FC0799">
              <w:rPr>
                <w:b/>
                <w:bCs/>
                <w:color w:val="FFFFFF" w:themeColor="background1"/>
                <w:sz w:val="20"/>
                <w:szCs w:val="20"/>
                <w:lang w:val="es-MX" w:eastAsia="es-MX"/>
              </w:rPr>
              <w:t>Formato</w:t>
            </w:r>
          </w:p>
        </w:tc>
        <w:tc>
          <w:tcPr>
            <w:tcW w:w="2835" w:type="dxa"/>
            <w:tcBorders>
              <w:top w:val="nil"/>
              <w:left w:val="nil"/>
              <w:bottom w:val="single" w:sz="4" w:space="0" w:color="auto"/>
              <w:right w:val="single" w:sz="4" w:space="0" w:color="auto"/>
            </w:tcBorders>
            <w:shd w:val="clear" w:color="000000" w:fill="7030A0"/>
            <w:vAlign w:val="bottom"/>
            <w:hideMark/>
          </w:tcPr>
          <w:p w14:paraId="2DC40BB7" w14:textId="77777777" w:rsidR="00801F95" w:rsidRPr="00FC0799" w:rsidRDefault="00801F95" w:rsidP="00DE441C">
            <w:pPr>
              <w:jc w:val="center"/>
              <w:rPr>
                <w:b/>
                <w:bCs/>
                <w:color w:val="FFFFFF" w:themeColor="background1"/>
                <w:sz w:val="20"/>
                <w:szCs w:val="20"/>
                <w:lang w:val="es-MX" w:eastAsia="es-MX"/>
              </w:rPr>
            </w:pPr>
            <w:r w:rsidRPr="00FC0799">
              <w:rPr>
                <w:b/>
                <w:bCs/>
                <w:color w:val="FFFFFF" w:themeColor="background1"/>
                <w:sz w:val="20"/>
                <w:szCs w:val="20"/>
                <w:lang w:val="es-MX" w:eastAsia="es-MX"/>
              </w:rPr>
              <w:t>Concepto/Idea</w:t>
            </w:r>
          </w:p>
        </w:tc>
        <w:tc>
          <w:tcPr>
            <w:tcW w:w="3465" w:type="dxa"/>
            <w:tcBorders>
              <w:top w:val="nil"/>
              <w:left w:val="nil"/>
              <w:bottom w:val="single" w:sz="4" w:space="0" w:color="auto"/>
              <w:right w:val="single" w:sz="4" w:space="0" w:color="auto"/>
            </w:tcBorders>
            <w:shd w:val="clear" w:color="000000" w:fill="7030A0"/>
            <w:vAlign w:val="bottom"/>
            <w:hideMark/>
          </w:tcPr>
          <w:p w14:paraId="5502434C" w14:textId="4DFC5AFE" w:rsidR="00801F95" w:rsidRPr="00FC0799" w:rsidRDefault="00175E3C" w:rsidP="00DE441C">
            <w:pPr>
              <w:jc w:val="center"/>
              <w:rPr>
                <w:b/>
                <w:bCs/>
                <w:color w:val="FFFFFF" w:themeColor="background1"/>
                <w:sz w:val="20"/>
                <w:szCs w:val="20"/>
                <w:lang w:val="es-MX" w:eastAsia="es-MX"/>
              </w:rPr>
            </w:pPr>
            <w:proofErr w:type="spellStart"/>
            <w:r w:rsidRPr="00FC0799">
              <w:rPr>
                <w:b/>
                <w:bCs/>
                <w:i/>
                <w:color w:val="FFFFFF" w:themeColor="background1"/>
                <w:sz w:val="20"/>
                <w:szCs w:val="20"/>
                <w:lang w:val="es-MX" w:eastAsia="es-MX"/>
              </w:rPr>
              <w:t>Copys</w:t>
            </w:r>
            <w:proofErr w:type="spellEnd"/>
            <w:r w:rsidR="00801F95" w:rsidRPr="00FC0799">
              <w:rPr>
                <w:b/>
                <w:bCs/>
                <w:color w:val="FFFFFF" w:themeColor="background1"/>
                <w:sz w:val="20"/>
                <w:szCs w:val="20"/>
                <w:lang w:val="es-MX" w:eastAsia="es-MX"/>
              </w:rPr>
              <w:t>/Descripción</w:t>
            </w:r>
          </w:p>
        </w:tc>
      </w:tr>
      <w:tr w:rsidR="000440AB" w:rsidRPr="000440AB" w14:paraId="6A293E69" w14:textId="77777777" w:rsidTr="007B763F">
        <w:trPr>
          <w:trHeight w:val="1105"/>
        </w:trPr>
        <w:tc>
          <w:tcPr>
            <w:tcW w:w="1391" w:type="dxa"/>
            <w:tcBorders>
              <w:top w:val="nil"/>
              <w:left w:val="single" w:sz="4" w:space="0" w:color="auto"/>
              <w:bottom w:val="single" w:sz="4" w:space="0" w:color="auto"/>
              <w:right w:val="single" w:sz="4" w:space="0" w:color="auto"/>
            </w:tcBorders>
            <w:shd w:val="clear" w:color="auto" w:fill="auto"/>
            <w:vAlign w:val="center"/>
            <w:hideMark/>
          </w:tcPr>
          <w:p w14:paraId="728B5935" w14:textId="77777777" w:rsidR="00801F95" w:rsidRPr="000440AB" w:rsidRDefault="00801F95" w:rsidP="00DE441C">
            <w:pPr>
              <w:rPr>
                <w:sz w:val="20"/>
                <w:szCs w:val="20"/>
                <w:lang w:val="es-MX" w:eastAsia="es-MX"/>
              </w:rPr>
            </w:pPr>
            <w:r w:rsidRPr="000440AB">
              <w:rPr>
                <w:sz w:val="20"/>
                <w:szCs w:val="20"/>
                <w:lang w:val="es-MX" w:eastAsia="es-MX"/>
              </w:rPr>
              <w:t>1 de febrero</w:t>
            </w:r>
          </w:p>
        </w:tc>
        <w:tc>
          <w:tcPr>
            <w:tcW w:w="1298" w:type="dxa"/>
            <w:tcBorders>
              <w:top w:val="nil"/>
              <w:left w:val="nil"/>
              <w:bottom w:val="single" w:sz="4" w:space="0" w:color="auto"/>
              <w:right w:val="single" w:sz="4" w:space="0" w:color="auto"/>
            </w:tcBorders>
            <w:shd w:val="clear" w:color="auto" w:fill="auto"/>
            <w:vAlign w:val="center"/>
            <w:hideMark/>
          </w:tcPr>
          <w:p w14:paraId="66EA30BA" w14:textId="77777777" w:rsidR="00801F95" w:rsidRPr="000440AB" w:rsidRDefault="00801F95" w:rsidP="00DE441C">
            <w:pPr>
              <w:rPr>
                <w:sz w:val="20"/>
                <w:szCs w:val="20"/>
                <w:lang w:val="es-MX" w:eastAsia="es-MX"/>
              </w:rPr>
            </w:pPr>
            <w:r w:rsidRPr="000440AB">
              <w:rPr>
                <w:sz w:val="20"/>
                <w:szCs w:val="20"/>
                <w:lang w:val="es-MX" w:eastAsia="es-MX"/>
              </w:rPr>
              <w:t>Promocional</w:t>
            </w:r>
          </w:p>
        </w:tc>
        <w:tc>
          <w:tcPr>
            <w:tcW w:w="1275" w:type="dxa"/>
            <w:tcBorders>
              <w:top w:val="nil"/>
              <w:left w:val="nil"/>
              <w:bottom w:val="single" w:sz="4" w:space="0" w:color="auto"/>
              <w:right w:val="single" w:sz="4" w:space="0" w:color="auto"/>
            </w:tcBorders>
            <w:shd w:val="clear" w:color="auto" w:fill="auto"/>
            <w:vAlign w:val="center"/>
            <w:hideMark/>
          </w:tcPr>
          <w:p w14:paraId="415C2DC1" w14:textId="77777777" w:rsidR="00801F95" w:rsidRPr="000440AB" w:rsidRDefault="00801F95" w:rsidP="00DE441C">
            <w:pPr>
              <w:rPr>
                <w:sz w:val="20"/>
                <w:szCs w:val="20"/>
                <w:lang w:val="es-MX" w:eastAsia="es-MX"/>
              </w:rPr>
            </w:pPr>
            <w:r w:rsidRPr="000440AB">
              <w:rPr>
                <w:sz w:val="20"/>
                <w:szCs w:val="20"/>
                <w:lang w:val="es-MX" w:eastAsia="es-MX"/>
              </w:rPr>
              <w:t>Carrusel</w:t>
            </w:r>
          </w:p>
        </w:tc>
        <w:tc>
          <w:tcPr>
            <w:tcW w:w="2835" w:type="dxa"/>
            <w:tcBorders>
              <w:top w:val="nil"/>
              <w:left w:val="nil"/>
              <w:bottom w:val="single" w:sz="4" w:space="0" w:color="auto"/>
              <w:right w:val="single" w:sz="4" w:space="0" w:color="auto"/>
            </w:tcBorders>
            <w:shd w:val="clear" w:color="auto" w:fill="auto"/>
            <w:vAlign w:val="center"/>
            <w:hideMark/>
          </w:tcPr>
          <w:p w14:paraId="08542B52" w14:textId="77777777" w:rsidR="00801F95" w:rsidRPr="000440AB" w:rsidRDefault="00801F95" w:rsidP="00DE441C">
            <w:pPr>
              <w:rPr>
                <w:sz w:val="20"/>
                <w:szCs w:val="20"/>
                <w:lang w:val="es-MX" w:eastAsia="es-MX"/>
              </w:rPr>
            </w:pPr>
            <w:r w:rsidRPr="000440AB">
              <w:rPr>
                <w:sz w:val="20"/>
                <w:szCs w:val="20"/>
                <w:lang w:val="es-MX" w:eastAsia="es-MX"/>
              </w:rPr>
              <w:t>Lanzamiento de colección de zapatos de tacón para San Valentín.</w:t>
            </w:r>
          </w:p>
        </w:tc>
        <w:tc>
          <w:tcPr>
            <w:tcW w:w="3465" w:type="dxa"/>
            <w:tcBorders>
              <w:top w:val="nil"/>
              <w:left w:val="nil"/>
              <w:bottom w:val="single" w:sz="4" w:space="0" w:color="auto"/>
              <w:right w:val="single" w:sz="4" w:space="0" w:color="auto"/>
            </w:tcBorders>
            <w:shd w:val="clear" w:color="auto" w:fill="auto"/>
            <w:vAlign w:val="center"/>
            <w:hideMark/>
          </w:tcPr>
          <w:p w14:paraId="200E92FA" w14:textId="77777777" w:rsidR="00801F95" w:rsidRPr="000440AB" w:rsidRDefault="00801F95" w:rsidP="00DE441C">
            <w:pPr>
              <w:rPr>
                <w:sz w:val="20"/>
                <w:szCs w:val="20"/>
                <w:lang w:val="es-MX" w:eastAsia="es-MX"/>
              </w:rPr>
            </w:pPr>
            <w:r w:rsidRPr="000440AB">
              <w:rPr>
                <w:sz w:val="20"/>
                <w:szCs w:val="20"/>
                <w:lang w:val="es-MX" w:eastAsia="es-MX"/>
              </w:rPr>
              <w:t xml:space="preserve">"¡Prepárate para el amor y la moda! Descubre nuestra colección de San Valentín para lucir radiante en este mes de amor. </w:t>
            </w:r>
            <w:r w:rsidRPr="000440AB">
              <w:rPr>
                <w:rFonts w:ascii="Segoe UI Emoji" w:hAnsi="Segoe UI Emoji" w:cs="Segoe UI Emoji"/>
                <w:sz w:val="20"/>
                <w:szCs w:val="20"/>
                <w:lang w:val="es-MX" w:eastAsia="es-MX"/>
              </w:rPr>
              <w:t>💖👡</w:t>
            </w:r>
            <w:r w:rsidRPr="000440AB">
              <w:rPr>
                <w:sz w:val="20"/>
                <w:szCs w:val="20"/>
                <w:lang w:val="es-MX" w:eastAsia="es-MX"/>
              </w:rPr>
              <w:t>"</w:t>
            </w:r>
          </w:p>
        </w:tc>
      </w:tr>
      <w:tr w:rsidR="000440AB" w:rsidRPr="000440AB" w14:paraId="27C44F86" w14:textId="77777777" w:rsidTr="007B763F">
        <w:trPr>
          <w:trHeight w:val="2211"/>
        </w:trPr>
        <w:tc>
          <w:tcPr>
            <w:tcW w:w="1391" w:type="dxa"/>
            <w:tcBorders>
              <w:top w:val="nil"/>
              <w:left w:val="single" w:sz="4" w:space="0" w:color="auto"/>
              <w:bottom w:val="single" w:sz="4" w:space="0" w:color="auto"/>
              <w:right w:val="single" w:sz="4" w:space="0" w:color="auto"/>
            </w:tcBorders>
            <w:shd w:val="clear" w:color="auto" w:fill="auto"/>
            <w:vAlign w:val="center"/>
            <w:hideMark/>
          </w:tcPr>
          <w:p w14:paraId="4B4C27D2" w14:textId="77777777" w:rsidR="00801F95" w:rsidRPr="000440AB" w:rsidRDefault="00801F95" w:rsidP="00DE441C">
            <w:pPr>
              <w:rPr>
                <w:sz w:val="20"/>
                <w:szCs w:val="20"/>
                <w:lang w:val="es-MX" w:eastAsia="es-MX"/>
              </w:rPr>
            </w:pPr>
            <w:r w:rsidRPr="000440AB">
              <w:rPr>
                <w:sz w:val="20"/>
                <w:szCs w:val="20"/>
                <w:lang w:val="es-MX" w:eastAsia="es-MX"/>
              </w:rPr>
              <w:t>5 de febrero</w:t>
            </w:r>
          </w:p>
        </w:tc>
        <w:tc>
          <w:tcPr>
            <w:tcW w:w="1298" w:type="dxa"/>
            <w:tcBorders>
              <w:top w:val="nil"/>
              <w:left w:val="nil"/>
              <w:bottom w:val="single" w:sz="4" w:space="0" w:color="auto"/>
              <w:right w:val="single" w:sz="4" w:space="0" w:color="auto"/>
            </w:tcBorders>
            <w:shd w:val="clear" w:color="auto" w:fill="auto"/>
            <w:vAlign w:val="center"/>
            <w:hideMark/>
          </w:tcPr>
          <w:p w14:paraId="43A08FC9" w14:textId="77777777" w:rsidR="00801F95" w:rsidRPr="000440AB" w:rsidRDefault="00801F95" w:rsidP="00DE441C">
            <w:pPr>
              <w:rPr>
                <w:sz w:val="20"/>
                <w:szCs w:val="20"/>
                <w:lang w:val="es-MX" w:eastAsia="es-MX"/>
              </w:rPr>
            </w:pPr>
            <w:r w:rsidRPr="000440AB">
              <w:rPr>
                <w:sz w:val="20"/>
                <w:szCs w:val="20"/>
                <w:lang w:val="es-MX" w:eastAsia="es-MX"/>
              </w:rPr>
              <w:t>Motivacional</w:t>
            </w:r>
          </w:p>
        </w:tc>
        <w:tc>
          <w:tcPr>
            <w:tcW w:w="1275" w:type="dxa"/>
            <w:tcBorders>
              <w:top w:val="nil"/>
              <w:left w:val="nil"/>
              <w:bottom w:val="single" w:sz="4" w:space="0" w:color="auto"/>
              <w:right w:val="single" w:sz="4" w:space="0" w:color="auto"/>
            </w:tcBorders>
            <w:shd w:val="clear" w:color="auto" w:fill="auto"/>
            <w:vAlign w:val="center"/>
            <w:hideMark/>
          </w:tcPr>
          <w:p w14:paraId="01B8EC76" w14:textId="77777777" w:rsidR="00801F95" w:rsidRPr="000440AB" w:rsidRDefault="00801F95" w:rsidP="00DE441C">
            <w:pPr>
              <w:rPr>
                <w:sz w:val="20"/>
                <w:szCs w:val="20"/>
                <w:lang w:val="es-MX" w:eastAsia="es-MX"/>
              </w:rPr>
            </w:pPr>
            <w:r w:rsidRPr="000440AB">
              <w:rPr>
                <w:sz w:val="20"/>
                <w:szCs w:val="20"/>
                <w:lang w:val="es-MX" w:eastAsia="es-MX"/>
              </w:rPr>
              <w:t xml:space="preserve">Post </w:t>
            </w:r>
          </w:p>
        </w:tc>
        <w:tc>
          <w:tcPr>
            <w:tcW w:w="2835" w:type="dxa"/>
            <w:tcBorders>
              <w:top w:val="nil"/>
              <w:left w:val="nil"/>
              <w:bottom w:val="single" w:sz="4" w:space="0" w:color="auto"/>
              <w:right w:val="single" w:sz="4" w:space="0" w:color="auto"/>
            </w:tcBorders>
            <w:shd w:val="clear" w:color="auto" w:fill="auto"/>
            <w:vAlign w:val="center"/>
            <w:hideMark/>
          </w:tcPr>
          <w:p w14:paraId="2E54278F" w14:textId="77777777" w:rsidR="00801F95" w:rsidRPr="000440AB" w:rsidRDefault="00801F95" w:rsidP="00DE441C">
            <w:pPr>
              <w:rPr>
                <w:sz w:val="20"/>
                <w:szCs w:val="20"/>
                <w:lang w:val="es-MX" w:eastAsia="es-MX"/>
              </w:rPr>
            </w:pPr>
            <w:r w:rsidRPr="000440AB">
              <w:rPr>
                <w:sz w:val="20"/>
                <w:szCs w:val="20"/>
                <w:lang w:val="es-MX" w:eastAsia="es-MX"/>
              </w:rPr>
              <w:t>Estas a un par de zapatos de ser Feliz (Promociona el modelo más vendido).</w:t>
            </w:r>
          </w:p>
        </w:tc>
        <w:tc>
          <w:tcPr>
            <w:tcW w:w="3465" w:type="dxa"/>
            <w:tcBorders>
              <w:top w:val="nil"/>
              <w:left w:val="nil"/>
              <w:bottom w:val="single" w:sz="4" w:space="0" w:color="auto"/>
              <w:right w:val="single" w:sz="4" w:space="0" w:color="auto"/>
            </w:tcBorders>
            <w:shd w:val="clear" w:color="auto" w:fill="auto"/>
            <w:vAlign w:val="center"/>
            <w:hideMark/>
          </w:tcPr>
          <w:p w14:paraId="6D7E77BC" w14:textId="77777777" w:rsidR="00801F95" w:rsidRPr="000440AB" w:rsidRDefault="00801F95" w:rsidP="00DE441C">
            <w:pPr>
              <w:rPr>
                <w:sz w:val="20"/>
                <w:szCs w:val="20"/>
                <w:lang w:val="es-MX" w:eastAsia="es-MX"/>
              </w:rPr>
            </w:pPr>
            <w:r w:rsidRPr="000440AB">
              <w:rPr>
                <w:sz w:val="20"/>
                <w:szCs w:val="20"/>
                <w:lang w:val="es-MX" w:eastAsia="es-MX"/>
              </w:rPr>
              <w:t xml:space="preserve">"Porque a veces, la felicidad está a solo un par de zapatos de distancia. </w:t>
            </w:r>
            <w:r w:rsidRPr="000440AB">
              <w:rPr>
                <w:rFonts w:ascii="Segoe UI Emoji" w:hAnsi="Segoe UI Emoji" w:cs="Segoe UI Emoji"/>
                <w:sz w:val="20"/>
                <w:szCs w:val="20"/>
                <w:lang w:val="es-MX" w:eastAsia="es-MX"/>
              </w:rPr>
              <w:t>💫👠</w:t>
            </w:r>
            <w:r w:rsidRPr="000440AB">
              <w:rPr>
                <w:sz w:val="20"/>
                <w:szCs w:val="20"/>
                <w:lang w:val="es-MX" w:eastAsia="es-MX"/>
              </w:rPr>
              <w:t xml:space="preserve"> Descubre cómo un paso en la dirección correcta puede iluminar tu día y llenarlo de confianza y alegría. ¡Siéntete bien, siéntete tú con nuestros zapatos Isabellas! </w:t>
            </w:r>
            <w:r w:rsidRPr="000440AB">
              <w:rPr>
                <w:rFonts w:ascii="Segoe UI Emoji" w:hAnsi="Segoe UI Emoji" w:cs="Segoe UI Emoji"/>
                <w:sz w:val="20"/>
                <w:szCs w:val="20"/>
                <w:lang w:val="es-MX" w:eastAsia="es-MX"/>
              </w:rPr>
              <w:t>✨</w:t>
            </w:r>
            <w:r w:rsidRPr="000440AB">
              <w:rPr>
                <w:sz w:val="20"/>
                <w:szCs w:val="20"/>
                <w:lang w:val="es-MX" w:eastAsia="es-MX"/>
              </w:rPr>
              <w:t xml:space="preserve"> #PasosHaciaLaFelicidad #IsabellasFootwear"</w:t>
            </w:r>
          </w:p>
        </w:tc>
      </w:tr>
      <w:tr w:rsidR="000440AB" w:rsidRPr="000440AB" w14:paraId="00F520EA" w14:textId="77777777" w:rsidTr="007B763F">
        <w:trPr>
          <w:trHeight w:val="1105"/>
        </w:trPr>
        <w:tc>
          <w:tcPr>
            <w:tcW w:w="1391" w:type="dxa"/>
            <w:tcBorders>
              <w:top w:val="nil"/>
              <w:left w:val="single" w:sz="4" w:space="0" w:color="auto"/>
              <w:bottom w:val="single" w:sz="4" w:space="0" w:color="auto"/>
              <w:right w:val="single" w:sz="4" w:space="0" w:color="auto"/>
            </w:tcBorders>
            <w:shd w:val="clear" w:color="auto" w:fill="auto"/>
            <w:vAlign w:val="center"/>
            <w:hideMark/>
          </w:tcPr>
          <w:p w14:paraId="312B94A2" w14:textId="77777777" w:rsidR="00801F95" w:rsidRPr="000440AB" w:rsidRDefault="00801F95" w:rsidP="00DE441C">
            <w:pPr>
              <w:rPr>
                <w:sz w:val="20"/>
                <w:szCs w:val="20"/>
                <w:lang w:val="es-MX" w:eastAsia="es-MX"/>
              </w:rPr>
            </w:pPr>
            <w:r w:rsidRPr="000440AB">
              <w:rPr>
                <w:sz w:val="20"/>
                <w:szCs w:val="20"/>
                <w:lang w:val="es-MX" w:eastAsia="es-MX"/>
              </w:rPr>
              <w:t>9 de febrero</w:t>
            </w:r>
          </w:p>
        </w:tc>
        <w:tc>
          <w:tcPr>
            <w:tcW w:w="1298" w:type="dxa"/>
            <w:tcBorders>
              <w:top w:val="nil"/>
              <w:left w:val="nil"/>
              <w:bottom w:val="single" w:sz="4" w:space="0" w:color="auto"/>
              <w:right w:val="single" w:sz="4" w:space="0" w:color="auto"/>
            </w:tcBorders>
            <w:shd w:val="clear" w:color="auto" w:fill="auto"/>
            <w:vAlign w:val="center"/>
            <w:hideMark/>
          </w:tcPr>
          <w:p w14:paraId="6FF1D33B" w14:textId="77777777" w:rsidR="00801F95" w:rsidRPr="000440AB" w:rsidRDefault="00801F95" w:rsidP="00DE441C">
            <w:pPr>
              <w:rPr>
                <w:sz w:val="20"/>
                <w:szCs w:val="20"/>
                <w:lang w:val="es-MX" w:eastAsia="es-MX"/>
              </w:rPr>
            </w:pPr>
            <w:r w:rsidRPr="000440AB">
              <w:rPr>
                <w:sz w:val="20"/>
                <w:szCs w:val="20"/>
                <w:lang w:val="es-MX" w:eastAsia="es-MX"/>
              </w:rPr>
              <w:t>Informativo</w:t>
            </w:r>
          </w:p>
        </w:tc>
        <w:tc>
          <w:tcPr>
            <w:tcW w:w="1275" w:type="dxa"/>
            <w:tcBorders>
              <w:top w:val="nil"/>
              <w:left w:val="nil"/>
              <w:bottom w:val="single" w:sz="4" w:space="0" w:color="auto"/>
              <w:right w:val="single" w:sz="4" w:space="0" w:color="auto"/>
            </w:tcBorders>
            <w:shd w:val="clear" w:color="auto" w:fill="auto"/>
            <w:vAlign w:val="center"/>
            <w:hideMark/>
          </w:tcPr>
          <w:p w14:paraId="2B416A1B" w14:textId="77777777" w:rsidR="00801F95" w:rsidRPr="000440AB" w:rsidRDefault="00801F95" w:rsidP="00DE441C">
            <w:pPr>
              <w:rPr>
                <w:sz w:val="20"/>
                <w:szCs w:val="20"/>
                <w:lang w:val="es-MX" w:eastAsia="es-MX"/>
              </w:rPr>
            </w:pPr>
            <w:r w:rsidRPr="000440AB">
              <w:rPr>
                <w:sz w:val="20"/>
                <w:szCs w:val="20"/>
                <w:lang w:val="es-MX" w:eastAsia="es-MX"/>
              </w:rPr>
              <w:t xml:space="preserve">Post </w:t>
            </w:r>
          </w:p>
        </w:tc>
        <w:tc>
          <w:tcPr>
            <w:tcW w:w="2835" w:type="dxa"/>
            <w:tcBorders>
              <w:top w:val="nil"/>
              <w:left w:val="nil"/>
              <w:bottom w:val="single" w:sz="4" w:space="0" w:color="auto"/>
              <w:right w:val="single" w:sz="4" w:space="0" w:color="auto"/>
            </w:tcBorders>
            <w:shd w:val="clear" w:color="auto" w:fill="auto"/>
            <w:vAlign w:val="center"/>
            <w:hideMark/>
          </w:tcPr>
          <w:p w14:paraId="07906867" w14:textId="77777777" w:rsidR="00801F95" w:rsidRPr="000440AB" w:rsidRDefault="00801F95" w:rsidP="00DE441C">
            <w:pPr>
              <w:rPr>
                <w:sz w:val="20"/>
                <w:szCs w:val="20"/>
                <w:lang w:val="es-MX" w:eastAsia="es-MX"/>
              </w:rPr>
            </w:pPr>
          </w:p>
          <w:p w14:paraId="4A01DBAF" w14:textId="6FD084F5" w:rsidR="00801F95" w:rsidRPr="000440AB" w:rsidRDefault="00801F95" w:rsidP="00DE441C">
            <w:pPr>
              <w:rPr>
                <w:sz w:val="20"/>
                <w:szCs w:val="20"/>
              </w:rPr>
            </w:pPr>
            <w:r w:rsidRPr="000440AB">
              <w:rPr>
                <w:sz w:val="20"/>
                <w:szCs w:val="20"/>
              </w:rPr>
              <w:t xml:space="preserve">3 </w:t>
            </w:r>
            <w:r w:rsidR="00727F2C" w:rsidRPr="000440AB">
              <w:rPr>
                <w:i/>
                <w:sz w:val="20"/>
                <w:szCs w:val="20"/>
              </w:rPr>
              <w:t>Tips</w:t>
            </w:r>
            <w:r w:rsidRPr="000440AB">
              <w:rPr>
                <w:sz w:val="20"/>
                <w:szCs w:val="20"/>
              </w:rPr>
              <w:t xml:space="preserve"> para cuidar tus zapatos favoritos</w:t>
            </w:r>
          </w:p>
          <w:p w14:paraId="44559F1E" w14:textId="77777777" w:rsidR="00801F95" w:rsidRPr="000440AB" w:rsidRDefault="00801F95" w:rsidP="00DE441C">
            <w:pPr>
              <w:rPr>
                <w:sz w:val="20"/>
                <w:szCs w:val="20"/>
                <w:lang w:val="es-MX" w:eastAsia="es-MX"/>
              </w:rPr>
            </w:pPr>
          </w:p>
        </w:tc>
        <w:tc>
          <w:tcPr>
            <w:tcW w:w="3465" w:type="dxa"/>
            <w:tcBorders>
              <w:top w:val="nil"/>
              <w:left w:val="nil"/>
              <w:bottom w:val="single" w:sz="4" w:space="0" w:color="auto"/>
              <w:right w:val="single" w:sz="4" w:space="0" w:color="auto"/>
            </w:tcBorders>
            <w:shd w:val="clear" w:color="auto" w:fill="auto"/>
            <w:vAlign w:val="center"/>
            <w:hideMark/>
          </w:tcPr>
          <w:p w14:paraId="23C613DF" w14:textId="0B4933DB" w:rsidR="00801F95" w:rsidRPr="000440AB" w:rsidRDefault="00801F95" w:rsidP="00DE441C">
            <w:pPr>
              <w:rPr>
                <w:sz w:val="20"/>
                <w:szCs w:val="20"/>
                <w:lang w:val="es-MX" w:eastAsia="es-MX"/>
              </w:rPr>
            </w:pPr>
            <w:r w:rsidRPr="000440AB">
              <w:rPr>
                <w:sz w:val="20"/>
                <w:szCs w:val="20"/>
              </w:rPr>
              <w:t>"¿Quieres que tus zapatos favoritos luzcan como nuevos por más tiempo? ¡</w:t>
            </w:r>
            <w:r w:rsidR="00F31CF5" w:rsidRPr="000440AB">
              <w:rPr>
                <w:sz w:val="20"/>
                <w:szCs w:val="20"/>
              </w:rPr>
              <w:t>Desliza</w:t>
            </w:r>
            <w:r w:rsidRPr="000440AB">
              <w:rPr>
                <w:sz w:val="20"/>
                <w:szCs w:val="20"/>
              </w:rPr>
              <w:t xml:space="preserve"> para conocer los 3 </w:t>
            </w:r>
            <w:r w:rsidR="00727F2C" w:rsidRPr="000440AB">
              <w:rPr>
                <w:i/>
                <w:sz w:val="20"/>
                <w:szCs w:val="20"/>
              </w:rPr>
              <w:t>Tips</w:t>
            </w:r>
            <w:r w:rsidRPr="000440AB">
              <w:rPr>
                <w:sz w:val="20"/>
                <w:szCs w:val="20"/>
              </w:rPr>
              <w:t xml:space="preserve"> </w:t>
            </w:r>
            <w:r w:rsidR="00F31CF5" w:rsidRPr="000440AB">
              <w:rPr>
                <w:sz w:val="20"/>
                <w:szCs w:val="20"/>
              </w:rPr>
              <w:t>más</w:t>
            </w:r>
            <w:r w:rsidRPr="000440AB">
              <w:rPr>
                <w:sz w:val="20"/>
                <w:szCs w:val="20"/>
              </w:rPr>
              <w:t xml:space="preserve"> importantes para el cuidado ideal de tus zapatos! </w:t>
            </w:r>
            <w:r w:rsidRPr="000440AB">
              <w:rPr>
                <w:rFonts w:ascii="Segoe UI Emoji" w:hAnsi="Segoe UI Emoji" w:cs="Segoe UI Emoji"/>
                <w:sz w:val="20"/>
                <w:szCs w:val="20"/>
              </w:rPr>
              <w:t>✨👠</w:t>
            </w:r>
            <w:r w:rsidRPr="000440AB">
              <w:rPr>
                <w:sz w:val="20"/>
                <w:szCs w:val="20"/>
              </w:rPr>
              <w:t xml:space="preserve"> #CuidadoDeZapatos  #IsabellasHonduras"</w:t>
            </w:r>
          </w:p>
        </w:tc>
      </w:tr>
      <w:tr w:rsidR="000440AB" w:rsidRPr="000440AB" w14:paraId="14C524FA" w14:textId="77777777" w:rsidTr="007B763F">
        <w:trPr>
          <w:trHeight w:val="1105"/>
        </w:trPr>
        <w:tc>
          <w:tcPr>
            <w:tcW w:w="1391" w:type="dxa"/>
            <w:tcBorders>
              <w:top w:val="nil"/>
              <w:left w:val="single" w:sz="4" w:space="0" w:color="auto"/>
              <w:bottom w:val="single" w:sz="4" w:space="0" w:color="auto"/>
              <w:right w:val="single" w:sz="4" w:space="0" w:color="auto"/>
            </w:tcBorders>
            <w:shd w:val="clear" w:color="auto" w:fill="auto"/>
            <w:vAlign w:val="center"/>
            <w:hideMark/>
          </w:tcPr>
          <w:p w14:paraId="56FC6EBF" w14:textId="77777777" w:rsidR="00801F95" w:rsidRPr="000440AB" w:rsidRDefault="00801F95" w:rsidP="00DE441C">
            <w:pPr>
              <w:rPr>
                <w:sz w:val="20"/>
                <w:szCs w:val="20"/>
                <w:lang w:val="es-MX" w:eastAsia="es-MX"/>
              </w:rPr>
            </w:pPr>
            <w:r w:rsidRPr="000440AB">
              <w:rPr>
                <w:sz w:val="20"/>
                <w:szCs w:val="20"/>
                <w:lang w:val="es-MX" w:eastAsia="es-MX"/>
              </w:rPr>
              <w:t>12 de febrero</w:t>
            </w:r>
          </w:p>
        </w:tc>
        <w:tc>
          <w:tcPr>
            <w:tcW w:w="1298" w:type="dxa"/>
            <w:tcBorders>
              <w:top w:val="nil"/>
              <w:left w:val="nil"/>
              <w:bottom w:val="single" w:sz="4" w:space="0" w:color="auto"/>
              <w:right w:val="single" w:sz="4" w:space="0" w:color="auto"/>
            </w:tcBorders>
            <w:shd w:val="clear" w:color="auto" w:fill="auto"/>
            <w:vAlign w:val="center"/>
            <w:hideMark/>
          </w:tcPr>
          <w:p w14:paraId="2D318901" w14:textId="77777777" w:rsidR="00801F95" w:rsidRPr="000440AB" w:rsidRDefault="00801F95" w:rsidP="00DE441C">
            <w:pPr>
              <w:rPr>
                <w:sz w:val="20"/>
                <w:szCs w:val="20"/>
                <w:lang w:val="es-MX" w:eastAsia="es-MX"/>
              </w:rPr>
            </w:pPr>
            <w:r w:rsidRPr="000440AB">
              <w:rPr>
                <w:sz w:val="20"/>
                <w:szCs w:val="20"/>
                <w:lang w:val="es-MX" w:eastAsia="es-MX"/>
              </w:rPr>
              <w:t>Educativo</w:t>
            </w:r>
          </w:p>
        </w:tc>
        <w:tc>
          <w:tcPr>
            <w:tcW w:w="1275" w:type="dxa"/>
            <w:tcBorders>
              <w:top w:val="nil"/>
              <w:left w:val="nil"/>
              <w:bottom w:val="single" w:sz="4" w:space="0" w:color="auto"/>
              <w:right w:val="single" w:sz="4" w:space="0" w:color="auto"/>
            </w:tcBorders>
            <w:shd w:val="clear" w:color="auto" w:fill="auto"/>
            <w:vAlign w:val="center"/>
            <w:hideMark/>
          </w:tcPr>
          <w:p w14:paraId="6061B4B7" w14:textId="77777777" w:rsidR="00801F95" w:rsidRPr="000440AB" w:rsidRDefault="00801F95" w:rsidP="00DE441C">
            <w:pPr>
              <w:rPr>
                <w:sz w:val="20"/>
                <w:szCs w:val="20"/>
                <w:lang w:val="es-MX" w:eastAsia="es-MX"/>
              </w:rPr>
            </w:pPr>
            <w:r w:rsidRPr="000440AB">
              <w:rPr>
                <w:sz w:val="20"/>
                <w:szCs w:val="20"/>
                <w:lang w:val="es-MX" w:eastAsia="es-MX"/>
              </w:rPr>
              <w:t>Historia Interactiva</w:t>
            </w:r>
          </w:p>
        </w:tc>
        <w:tc>
          <w:tcPr>
            <w:tcW w:w="2835" w:type="dxa"/>
            <w:tcBorders>
              <w:top w:val="nil"/>
              <w:left w:val="nil"/>
              <w:bottom w:val="single" w:sz="4" w:space="0" w:color="auto"/>
              <w:right w:val="single" w:sz="4" w:space="0" w:color="auto"/>
            </w:tcBorders>
            <w:shd w:val="clear" w:color="auto" w:fill="auto"/>
            <w:vAlign w:val="center"/>
            <w:hideMark/>
          </w:tcPr>
          <w:p w14:paraId="1F5ECA04" w14:textId="77777777" w:rsidR="00801F95" w:rsidRPr="000440AB" w:rsidRDefault="00801F95" w:rsidP="00DE441C">
            <w:pPr>
              <w:rPr>
                <w:b/>
                <w:bCs/>
                <w:sz w:val="20"/>
                <w:szCs w:val="20"/>
                <w:lang w:val="es-MX" w:eastAsia="es-MX"/>
              </w:rPr>
            </w:pPr>
            <w:r w:rsidRPr="000440AB">
              <w:rPr>
                <w:b/>
                <w:bCs/>
                <w:sz w:val="20"/>
                <w:szCs w:val="20"/>
                <w:lang w:val="es-MX" w:eastAsia="es-MX"/>
              </w:rPr>
              <w:t>Sección</w:t>
            </w:r>
          </w:p>
          <w:p w14:paraId="1278C6C2" w14:textId="77777777" w:rsidR="00801F95" w:rsidRPr="000440AB" w:rsidRDefault="00801F95" w:rsidP="00DE441C">
            <w:pPr>
              <w:rPr>
                <w:b/>
                <w:bCs/>
                <w:sz w:val="20"/>
                <w:szCs w:val="20"/>
                <w:lang w:val="es-MX" w:eastAsia="es-MX"/>
              </w:rPr>
            </w:pPr>
            <w:r w:rsidRPr="000440AB">
              <w:rPr>
                <w:b/>
                <w:bCs/>
                <w:sz w:val="20"/>
                <w:szCs w:val="20"/>
                <w:lang w:val="es-MX" w:eastAsia="es-MX"/>
              </w:rPr>
              <w:t>Elige el outfit:</w:t>
            </w:r>
          </w:p>
        </w:tc>
        <w:tc>
          <w:tcPr>
            <w:tcW w:w="3465" w:type="dxa"/>
            <w:tcBorders>
              <w:top w:val="nil"/>
              <w:left w:val="nil"/>
              <w:bottom w:val="single" w:sz="4" w:space="0" w:color="auto"/>
              <w:right w:val="single" w:sz="4" w:space="0" w:color="auto"/>
            </w:tcBorders>
            <w:shd w:val="clear" w:color="auto" w:fill="auto"/>
            <w:vAlign w:val="bottom"/>
            <w:hideMark/>
          </w:tcPr>
          <w:p w14:paraId="3E6DC902" w14:textId="77777777" w:rsidR="00801F95" w:rsidRPr="000440AB" w:rsidRDefault="00801F95" w:rsidP="00DE441C">
            <w:pPr>
              <w:rPr>
                <w:sz w:val="20"/>
                <w:szCs w:val="20"/>
                <w:lang w:val="es-MX" w:eastAsia="es-MX"/>
              </w:rPr>
            </w:pPr>
            <w:r w:rsidRPr="000440AB">
              <w:rPr>
                <w:b/>
                <w:bCs/>
                <w:sz w:val="20"/>
                <w:szCs w:val="20"/>
                <w:lang w:val="es-MX" w:eastAsia="es-MX"/>
              </w:rPr>
              <w:t>"Elige el outfit"</w:t>
            </w:r>
            <w:r w:rsidRPr="000440AB">
              <w:rPr>
                <w:sz w:val="20"/>
                <w:szCs w:val="20"/>
                <w:lang w:val="es-MX" w:eastAsia="es-MX"/>
              </w:rPr>
              <w:t>: Presenta dos opciones de outfits y pide a la audiencia que elija cuál combina mejor con un par de tacones Isabellas.</w:t>
            </w:r>
          </w:p>
        </w:tc>
      </w:tr>
      <w:tr w:rsidR="000440AB" w:rsidRPr="000440AB" w14:paraId="45AD0BF7" w14:textId="77777777" w:rsidTr="007B763F">
        <w:trPr>
          <w:trHeight w:val="1105"/>
        </w:trPr>
        <w:tc>
          <w:tcPr>
            <w:tcW w:w="1391" w:type="dxa"/>
            <w:tcBorders>
              <w:top w:val="nil"/>
              <w:left w:val="single" w:sz="4" w:space="0" w:color="auto"/>
              <w:bottom w:val="single" w:sz="4" w:space="0" w:color="auto"/>
              <w:right w:val="single" w:sz="4" w:space="0" w:color="auto"/>
            </w:tcBorders>
            <w:shd w:val="clear" w:color="auto" w:fill="auto"/>
            <w:vAlign w:val="center"/>
            <w:hideMark/>
          </w:tcPr>
          <w:p w14:paraId="6A2836BA" w14:textId="77777777" w:rsidR="00801F95" w:rsidRPr="000440AB" w:rsidRDefault="00801F95" w:rsidP="00DE441C">
            <w:pPr>
              <w:rPr>
                <w:sz w:val="20"/>
                <w:szCs w:val="20"/>
                <w:lang w:val="es-MX" w:eastAsia="es-MX"/>
              </w:rPr>
            </w:pPr>
            <w:r w:rsidRPr="000440AB">
              <w:rPr>
                <w:sz w:val="20"/>
                <w:szCs w:val="20"/>
                <w:lang w:val="es-MX" w:eastAsia="es-MX"/>
              </w:rPr>
              <w:t>14 de febrero</w:t>
            </w:r>
          </w:p>
        </w:tc>
        <w:tc>
          <w:tcPr>
            <w:tcW w:w="1298" w:type="dxa"/>
            <w:tcBorders>
              <w:top w:val="nil"/>
              <w:left w:val="nil"/>
              <w:bottom w:val="single" w:sz="4" w:space="0" w:color="auto"/>
              <w:right w:val="single" w:sz="4" w:space="0" w:color="auto"/>
            </w:tcBorders>
            <w:shd w:val="clear" w:color="auto" w:fill="auto"/>
            <w:vAlign w:val="center"/>
            <w:hideMark/>
          </w:tcPr>
          <w:p w14:paraId="23C86858" w14:textId="77777777" w:rsidR="00801F95" w:rsidRPr="000440AB" w:rsidRDefault="00801F95" w:rsidP="00DE441C">
            <w:pPr>
              <w:rPr>
                <w:sz w:val="20"/>
                <w:szCs w:val="20"/>
                <w:lang w:val="es-MX" w:eastAsia="es-MX"/>
              </w:rPr>
            </w:pPr>
            <w:r w:rsidRPr="000440AB">
              <w:rPr>
                <w:sz w:val="20"/>
                <w:szCs w:val="20"/>
                <w:lang w:val="es-MX" w:eastAsia="es-MX"/>
              </w:rPr>
              <w:t>Motivacional</w:t>
            </w:r>
          </w:p>
        </w:tc>
        <w:tc>
          <w:tcPr>
            <w:tcW w:w="1275" w:type="dxa"/>
            <w:tcBorders>
              <w:top w:val="nil"/>
              <w:left w:val="nil"/>
              <w:bottom w:val="single" w:sz="4" w:space="0" w:color="auto"/>
              <w:right w:val="single" w:sz="4" w:space="0" w:color="auto"/>
            </w:tcBorders>
            <w:shd w:val="clear" w:color="auto" w:fill="auto"/>
            <w:vAlign w:val="center"/>
            <w:hideMark/>
          </w:tcPr>
          <w:p w14:paraId="5A57CB96" w14:textId="77777777" w:rsidR="00801F95" w:rsidRPr="000440AB" w:rsidRDefault="00801F95" w:rsidP="00DE441C">
            <w:pPr>
              <w:rPr>
                <w:sz w:val="20"/>
                <w:szCs w:val="20"/>
                <w:lang w:val="es-MX" w:eastAsia="es-MX"/>
              </w:rPr>
            </w:pPr>
            <w:r w:rsidRPr="000440AB">
              <w:rPr>
                <w:sz w:val="20"/>
                <w:szCs w:val="20"/>
                <w:lang w:val="es-MX" w:eastAsia="es-MX"/>
              </w:rPr>
              <w:t>Post</w:t>
            </w:r>
          </w:p>
        </w:tc>
        <w:tc>
          <w:tcPr>
            <w:tcW w:w="2835" w:type="dxa"/>
            <w:tcBorders>
              <w:top w:val="nil"/>
              <w:left w:val="nil"/>
              <w:bottom w:val="single" w:sz="4" w:space="0" w:color="auto"/>
              <w:right w:val="single" w:sz="4" w:space="0" w:color="auto"/>
            </w:tcBorders>
            <w:shd w:val="clear" w:color="auto" w:fill="auto"/>
            <w:vAlign w:val="center"/>
            <w:hideMark/>
          </w:tcPr>
          <w:p w14:paraId="752A2E9A" w14:textId="77777777" w:rsidR="00801F95" w:rsidRPr="000440AB" w:rsidRDefault="00801F95" w:rsidP="00DE441C">
            <w:pPr>
              <w:rPr>
                <w:sz w:val="20"/>
                <w:szCs w:val="20"/>
                <w:lang w:val="es-MX" w:eastAsia="es-MX"/>
              </w:rPr>
            </w:pPr>
            <w:r w:rsidRPr="000440AB">
              <w:rPr>
                <w:sz w:val="20"/>
                <w:szCs w:val="20"/>
                <w:lang w:val="es-MX" w:eastAsia="es-MX"/>
              </w:rPr>
              <w:t>Todo lo que necesitas es amor y más zapatos… (Promocionar diferentes modelos)</w:t>
            </w:r>
          </w:p>
        </w:tc>
        <w:tc>
          <w:tcPr>
            <w:tcW w:w="3465" w:type="dxa"/>
            <w:tcBorders>
              <w:top w:val="nil"/>
              <w:left w:val="nil"/>
              <w:bottom w:val="single" w:sz="4" w:space="0" w:color="auto"/>
              <w:right w:val="single" w:sz="4" w:space="0" w:color="auto"/>
            </w:tcBorders>
            <w:shd w:val="clear" w:color="auto" w:fill="auto"/>
            <w:vAlign w:val="center"/>
            <w:hideMark/>
          </w:tcPr>
          <w:p w14:paraId="6E4AC679" w14:textId="77777777" w:rsidR="00801F95" w:rsidRPr="000440AB" w:rsidRDefault="00801F95" w:rsidP="00DE441C">
            <w:pPr>
              <w:rPr>
                <w:sz w:val="20"/>
                <w:szCs w:val="20"/>
                <w:lang w:val="es-MX" w:eastAsia="es-MX"/>
              </w:rPr>
            </w:pPr>
            <w:r w:rsidRPr="000440AB">
              <w:rPr>
                <w:rFonts w:ascii="Segoe UI Emoji" w:hAnsi="Segoe UI Emoji" w:cs="Segoe UI Emoji"/>
                <w:sz w:val="20"/>
                <w:szCs w:val="20"/>
                <w:lang w:val="es-MX" w:eastAsia="es-MX"/>
              </w:rPr>
              <w:t>❤️👠</w:t>
            </w:r>
            <w:r w:rsidRPr="000440AB">
              <w:rPr>
                <w:sz w:val="20"/>
                <w:szCs w:val="20"/>
                <w:lang w:val="es-MX" w:eastAsia="es-MX"/>
              </w:rPr>
              <w:t xml:space="preserve"> En este Día de San Valentín, encuentra el par perfecto que complemente tu corazón y tu outfit. Descubre nuestra colección de zapatos que enamoran. Porque todo lo que necesitas es amor... ¡y más zapatos! </w:t>
            </w:r>
            <w:r w:rsidRPr="000440AB">
              <w:rPr>
                <w:rFonts w:ascii="Segoe UI Emoji" w:hAnsi="Segoe UI Emoji" w:cs="Segoe UI Emoji"/>
                <w:sz w:val="20"/>
                <w:szCs w:val="20"/>
                <w:lang w:val="es-MX" w:eastAsia="es-MX"/>
              </w:rPr>
              <w:t>💕✨</w:t>
            </w:r>
            <w:r w:rsidRPr="000440AB">
              <w:rPr>
                <w:sz w:val="20"/>
                <w:szCs w:val="20"/>
                <w:lang w:val="es-MX" w:eastAsia="es-MX"/>
              </w:rPr>
              <w:t xml:space="preserve"> #SanValentín #AmorPorLosZapatos #IsabellasHonduras"</w:t>
            </w:r>
          </w:p>
        </w:tc>
      </w:tr>
      <w:tr w:rsidR="000440AB" w:rsidRPr="000440AB" w14:paraId="04042683" w14:textId="77777777" w:rsidTr="007B763F">
        <w:trPr>
          <w:trHeight w:val="1105"/>
        </w:trPr>
        <w:tc>
          <w:tcPr>
            <w:tcW w:w="1391" w:type="dxa"/>
            <w:tcBorders>
              <w:top w:val="nil"/>
              <w:left w:val="single" w:sz="4" w:space="0" w:color="auto"/>
              <w:bottom w:val="single" w:sz="4" w:space="0" w:color="auto"/>
              <w:right w:val="single" w:sz="4" w:space="0" w:color="auto"/>
            </w:tcBorders>
            <w:shd w:val="clear" w:color="auto" w:fill="auto"/>
            <w:vAlign w:val="center"/>
            <w:hideMark/>
          </w:tcPr>
          <w:p w14:paraId="1AB0CDE3" w14:textId="77777777" w:rsidR="00801F95" w:rsidRPr="000440AB" w:rsidRDefault="00801F95" w:rsidP="00DE441C">
            <w:pPr>
              <w:rPr>
                <w:sz w:val="20"/>
                <w:szCs w:val="20"/>
                <w:lang w:val="es-MX" w:eastAsia="es-MX"/>
              </w:rPr>
            </w:pPr>
            <w:r w:rsidRPr="000440AB">
              <w:rPr>
                <w:sz w:val="20"/>
                <w:szCs w:val="20"/>
                <w:lang w:val="es-MX" w:eastAsia="es-MX"/>
              </w:rPr>
              <w:t>17 de febrero</w:t>
            </w:r>
          </w:p>
        </w:tc>
        <w:tc>
          <w:tcPr>
            <w:tcW w:w="1298" w:type="dxa"/>
            <w:tcBorders>
              <w:top w:val="nil"/>
              <w:left w:val="nil"/>
              <w:bottom w:val="single" w:sz="4" w:space="0" w:color="auto"/>
              <w:right w:val="single" w:sz="4" w:space="0" w:color="auto"/>
            </w:tcBorders>
            <w:shd w:val="clear" w:color="auto" w:fill="auto"/>
            <w:vAlign w:val="center"/>
            <w:hideMark/>
          </w:tcPr>
          <w:p w14:paraId="0BD73810" w14:textId="341CED77" w:rsidR="00801F95" w:rsidRPr="000440AB" w:rsidRDefault="00C07C2D" w:rsidP="00DE441C">
            <w:pPr>
              <w:rPr>
                <w:sz w:val="20"/>
                <w:szCs w:val="20"/>
                <w:lang w:val="es-MX" w:eastAsia="es-MX"/>
              </w:rPr>
            </w:pPr>
            <w:r w:rsidRPr="000440AB">
              <w:rPr>
                <w:i/>
                <w:sz w:val="20"/>
                <w:szCs w:val="20"/>
                <w:lang w:val="es-MX" w:eastAsia="es-MX"/>
              </w:rPr>
              <w:t>UGC</w:t>
            </w:r>
          </w:p>
        </w:tc>
        <w:tc>
          <w:tcPr>
            <w:tcW w:w="1275" w:type="dxa"/>
            <w:tcBorders>
              <w:top w:val="nil"/>
              <w:left w:val="nil"/>
              <w:bottom w:val="single" w:sz="4" w:space="0" w:color="auto"/>
              <w:right w:val="single" w:sz="4" w:space="0" w:color="auto"/>
            </w:tcBorders>
            <w:shd w:val="clear" w:color="auto" w:fill="auto"/>
            <w:vAlign w:val="center"/>
            <w:hideMark/>
          </w:tcPr>
          <w:p w14:paraId="5A8E72EF" w14:textId="18FB6D73" w:rsidR="00801F95" w:rsidRPr="000440AB" w:rsidRDefault="00801F95" w:rsidP="00DE441C">
            <w:pPr>
              <w:rPr>
                <w:sz w:val="20"/>
                <w:szCs w:val="20"/>
                <w:lang w:val="es-MX" w:eastAsia="es-MX"/>
              </w:rPr>
            </w:pPr>
            <w:r w:rsidRPr="000440AB">
              <w:rPr>
                <w:sz w:val="20"/>
                <w:szCs w:val="20"/>
                <w:lang w:val="es-MX" w:eastAsia="es-MX"/>
              </w:rPr>
              <w:t xml:space="preserve">Historias </w:t>
            </w:r>
            <w:r w:rsidR="00C07C2D" w:rsidRPr="000440AB">
              <w:rPr>
                <w:i/>
                <w:sz w:val="20"/>
                <w:szCs w:val="20"/>
                <w:lang w:val="es-MX" w:eastAsia="es-MX"/>
              </w:rPr>
              <w:t>UGC</w:t>
            </w:r>
          </w:p>
        </w:tc>
        <w:tc>
          <w:tcPr>
            <w:tcW w:w="2835" w:type="dxa"/>
            <w:tcBorders>
              <w:top w:val="nil"/>
              <w:left w:val="nil"/>
              <w:bottom w:val="single" w:sz="4" w:space="0" w:color="auto"/>
              <w:right w:val="single" w:sz="4" w:space="0" w:color="auto"/>
            </w:tcBorders>
            <w:shd w:val="clear" w:color="auto" w:fill="auto"/>
            <w:vAlign w:val="center"/>
            <w:hideMark/>
          </w:tcPr>
          <w:p w14:paraId="25DC32B6" w14:textId="77777777" w:rsidR="00801F95" w:rsidRPr="000440AB" w:rsidRDefault="00801F95" w:rsidP="00DE441C">
            <w:pPr>
              <w:rPr>
                <w:sz w:val="20"/>
                <w:szCs w:val="20"/>
                <w:lang w:val="es-MX" w:eastAsia="es-MX"/>
              </w:rPr>
            </w:pPr>
            <w:r w:rsidRPr="000440AB">
              <w:rPr>
                <w:sz w:val="20"/>
                <w:szCs w:val="20"/>
                <w:lang w:val="es-MX" w:eastAsia="es-MX"/>
              </w:rPr>
              <w:t>Fotos de clientes usando zapatos de tacón de Isabellas.</w:t>
            </w:r>
          </w:p>
        </w:tc>
        <w:tc>
          <w:tcPr>
            <w:tcW w:w="3465" w:type="dxa"/>
            <w:tcBorders>
              <w:top w:val="nil"/>
              <w:left w:val="nil"/>
              <w:bottom w:val="single" w:sz="4" w:space="0" w:color="auto"/>
              <w:right w:val="single" w:sz="4" w:space="0" w:color="auto"/>
            </w:tcBorders>
            <w:shd w:val="clear" w:color="auto" w:fill="auto"/>
            <w:vAlign w:val="center"/>
            <w:hideMark/>
          </w:tcPr>
          <w:p w14:paraId="0B923B93" w14:textId="77777777" w:rsidR="00801F95" w:rsidRPr="000440AB" w:rsidRDefault="00801F95" w:rsidP="00DE441C">
            <w:pPr>
              <w:rPr>
                <w:sz w:val="20"/>
                <w:szCs w:val="20"/>
                <w:lang w:val="es-MX" w:eastAsia="es-MX"/>
              </w:rPr>
            </w:pPr>
            <w:r w:rsidRPr="000440AB">
              <w:rPr>
                <w:sz w:val="20"/>
                <w:szCs w:val="20"/>
                <w:lang w:val="es-MX" w:eastAsia="es-MX"/>
              </w:rPr>
              <w:t xml:space="preserve">"¡Nuestra comunidad tiene estilo! Mira cómo nuestras clientas lucen sus tacones Isabellas y etiquétanos para destacar tu look en nuestra página. </w:t>
            </w:r>
            <w:r w:rsidRPr="000440AB">
              <w:rPr>
                <w:rFonts w:ascii="Segoe UI Emoji" w:hAnsi="Segoe UI Emoji" w:cs="Segoe UI Emoji"/>
                <w:sz w:val="20"/>
                <w:szCs w:val="20"/>
                <w:lang w:val="es-MX" w:eastAsia="es-MX"/>
              </w:rPr>
              <w:t>📸✨</w:t>
            </w:r>
            <w:r w:rsidRPr="000440AB">
              <w:rPr>
                <w:sz w:val="20"/>
                <w:szCs w:val="20"/>
                <w:lang w:val="es-MX" w:eastAsia="es-MX"/>
              </w:rPr>
              <w:t>"</w:t>
            </w:r>
          </w:p>
        </w:tc>
      </w:tr>
      <w:tr w:rsidR="000440AB" w:rsidRPr="000440AB" w14:paraId="5D812844" w14:textId="77777777" w:rsidTr="007B763F">
        <w:trPr>
          <w:trHeight w:val="1105"/>
        </w:trPr>
        <w:tc>
          <w:tcPr>
            <w:tcW w:w="1391" w:type="dxa"/>
            <w:tcBorders>
              <w:top w:val="nil"/>
              <w:left w:val="single" w:sz="4" w:space="0" w:color="auto"/>
              <w:bottom w:val="single" w:sz="4" w:space="0" w:color="auto"/>
              <w:right w:val="single" w:sz="4" w:space="0" w:color="auto"/>
            </w:tcBorders>
            <w:shd w:val="clear" w:color="auto" w:fill="auto"/>
            <w:vAlign w:val="center"/>
            <w:hideMark/>
          </w:tcPr>
          <w:p w14:paraId="2E46143B" w14:textId="77777777" w:rsidR="00801F95" w:rsidRPr="000440AB" w:rsidRDefault="00801F95" w:rsidP="00DE441C">
            <w:pPr>
              <w:rPr>
                <w:sz w:val="20"/>
                <w:szCs w:val="20"/>
                <w:lang w:val="es-MX" w:eastAsia="es-MX"/>
              </w:rPr>
            </w:pPr>
            <w:r w:rsidRPr="000440AB">
              <w:rPr>
                <w:sz w:val="20"/>
                <w:szCs w:val="20"/>
                <w:lang w:val="es-MX" w:eastAsia="es-MX"/>
              </w:rPr>
              <w:t>19 de febrero</w:t>
            </w:r>
          </w:p>
        </w:tc>
        <w:tc>
          <w:tcPr>
            <w:tcW w:w="1298" w:type="dxa"/>
            <w:tcBorders>
              <w:top w:val="nil"/>
              <w:left w:val="nil"/>
              <w:bottom w:val="single" w:sz="4" w:space="0" w:color="auto"/>
              <w:right w:val="single" w:sz="4" w:space="0" w:color="auto"/>
            </w:tcBorders>
            <w:shd w:val="clear" w:color="auto" w:fill="auto"/>
            <w:vAlign w:val="center"/>
            <w:hideMark/>
          </w:tcPr>
          <w:p w14:paraId="5182EE74" w14:textId="77777777" w:rsidR="00801F95" w:rsidRPr="000440AB" w:rsidRDefault="00801F95" w:rsidP="00DE441C">
            <w:pPr>
              <w:rPr>
                <w:sz w:val="20"/>
                <w:szCs w:val="20"/>
                <w:lang w:val="es-MX" w:eastAsia="es-MX"/>
              </w:rPr>
            </w:pPr>
            <w:r w:rsidRPr="000440AB">
              <w:rPr>
                <w:sz w:val="20"/>
                <w:szCs w:val="20"/>
                <w:lang w:val="es-MX" w:eastAsia="es-MX"/>
              </w:rPr>
              <w:t>Educativo</w:t>
            </w:r>
          </w:p>
        </w:tc>
        <w:tc>
          <w:tcPr>
            <w:tcW w:w="1275" w:type="dxa"/>
            <w:tcBorders>
              <w:top w:val="nil"/>
              <w:left w:val="nil"/>
              <w:bottom w:val="single" w:sz="4" w:space="0" w:color="auto"/>
              <w:right w:val="single" w:sz="4" w:space="0" w:color="auto"/>
            </w:tcBorders>
            <w:shd w:val="clear" w:color="auto" w:fill="auto"/>
            <w:vAlign w:val="center"/>
            <w:hideMark/>
          </w:tcPr>
          <w:p w14:paraId="2702BBDF" w14:textId="77777777" w:rsidR="00801F95" w:rsidRPr="000440AB" w:rsidRDefault="00801F95" w:rsidP="00DE441C">
            <w:pPr>
              <w:rPr>
                <w:sz w:val="20"/>
                <w:szCs w:val="20"/>
                <w:lang w:val="es-MX" w:eastAsia="es-MX"/>
              </w:rPr>
            </w:pPr>
            <w:r w:rsidRPr="000440AB">
              <w:rPr>
                <w:sz w:val="20"/>
                <w:szCs w:val="20"/>
                <w:lang w:val="es-MX" w:eastAsia="es-MX"/>
              </w:rPr>
              <w:t>Historia Interactiva</w:t>
            </w:r>
          </w:p>
        </w:tc>
        <w:tc>
          <w:tcPr>
            <w:tcW w:w="2835" w:type="dxa"/>
            <w:tcBorders>
              <w:top w:val="nil"/>
              <w:left w:val="nil"/>
              <w:bottom w:val="single" w:sz="4" w:space="0" w:color="auto"/>
              <w:right w:val="single" w:sz="4" w:space="0" w:color="auto"/>
            </w:tcBorders>
            <w:shd w:val="clear" w:color="auto" w:fill="auto"/>
            <w:vAlign w:val="center"/>
            <w:hideMark/>
          </w:tcPr>
          <w:p w14:paraId="2EEE2AC9" w14:textId="77777777" w:rsidR="00801F95" w:rsidRPr="000440AB" w:rsidRDefault="00801F95" w:rsidP="00DE441C">
            <w:pPr>
              <w:rPr>
                <w:b/>
                <w:bCs/>
                <w:sz w:val="20"/>
                <w:szCs w:val="20"/>
                <w:lang w:val="es-MX" w:eastAsia="es-MX"/>
              </w:rPr>
            </w:pPr>
            <w:r w:rsidRPr="000440AB">
              <w:rPr>
                <w:b/>
                <w:bCs/>
                <w:sz w:val="20"/>
                <w:szCs w:val="20"/>
                <w:lang w:val="es-MX" w:eastAsia="es-MX"/>
              </w:rPr>
              <w:t>"Trivia cuanto sabes del cuidado de tus zapatos "</w:t>
            </w:r>
          </w:p>
        </w:tc>
        <w:tc>
          <w:tcPr>
            <w:tcW w:w="3465" w:type="dxa"/>
            <w:tcBorders>
              <w:top w:val="nil"/>
              <w:left w:val="nil"/>
              <w:bottom w:val="single" w:sz="4" w:space="0" w:color="auto"/>
              <w:right w:val="single" w:sz="4" w:space="0" w:color="auto"/>
            </w:tcBorders>
            <w:shd w:val="clear" w:color="auto" w:fill="auto"/>
            <w:hideMark/>
          </w:tcPr>
          <w:p w14:paraId="01EC3385" w14:textId="77777777" w:rsidR="00801F95" w:rsidRPr="000440AB" w:rsidRDefault="00801F95" w:rsidP="00DE441C">
            <w:pPr>
              <w:rPr>
                <w:sz w:val="20"/>
                <w:szCs w:val="20"/>
                <w:lang w:val="es-MX" w:eastAsia="es-MX"/>
              </w:rPr>
            </w:pPr>
            <w:r w:rsidRPr="000440AB">
              <w:rPr>
                <w:sz w:val="20"/>
                <w:szCs w:val="20"/>
                <w:lang w:val="es-MX" w:eastAsia="es-MX"/>
              </w:rPr>
              <w:t>Se publicarán 3 preguntas sobre el cuidado de los zapatos.</w:t>
            </w:r>
          </w:p>
        </w:tc>
      </w:tr>
      <w:tr w:rsidR="000440AB" w:rsidRPr="000440AB" w14:paraId="495CF945" w14:textId="77777777" w:rsidTr="007B763F">
        <w:trPr>
          <w:trHeight w:val="828"/>
        </w:trPr>
        <w:tc>
          <w:tcPr>
            <w:tcW w:w="1391" w:type="dxa"/>
            <w:tcBorders>
              <w:top w:val="nil"/>
              <w:left w:val="single" w:sz="4" w:space="0" w:color="auto"/>
              <w:bottom w:val="single" w:sz="4" w:space="0" w:color="auto"/>
              <w:right w:val="single" w:sz="4" w:space="0" w:color="auto"/>
            </w:tcBorders>
            <w:shd w:val="clear" w:color="auto" w:fill="auto"/>
            <w:vAlign w:val="center"/>
            <w:hideMark/>
          </w:tcPr>
          <w:p w14:paraId="3EF2A653" w14:textId="77777777" w:rsidR="00801F95" w:rsidRPr="000440AB" w:rsidRDefault="00801F95" w:rsidP="00DE441C">
            <w:pPr>
              <w:rPr>
                <w:sz w:val="20"/>
                <w:szCs w:val="20"/>
                <w:lang w:val="es-MX" w:eastAsia="es-MX"/>
              </w:rPr>
            </w:pPr>
            <w:r w:rsidRPr="000440AB">
              <w:rPr>
                <w:sz w:val="20"/>
                <w:szCs w:val="20"/>
                <w:lang w:val="es-MX" w:eastAsia="es-MX"/>
              </w:rPr>
              <w:t>21 de febrero</w:t>
            </w:r>
          </w:p>
        </w:tc>
        <w:tc>
          <w:tcPr>
            <w:tcW w:w="1298" w:type="dxa"/>
            <w:tcBorders>
              <w:top w:val="nil"/>
              <w:left w:val="nil"/>
              <w:bottom w:val="single" w:sz="4" w:space="0" w:color="auto"/>
              <w:right w:val="single" w:sz="4" w:space="0" w:color="auto"/>
            </w:tcBorders>
            <w:shd w:val="clear" w:color="auto" w:fill="auto"/>
            <w:vAlign w:val="center"/>
            <w:hideMark/>
          </w:tcPr>
          <w:p w14:paraId="7DE3A507" w14:textId="3205029A" w:rsidR="00801F95" w:rsidRPr="000440AB" w:rsidRDefault="00175E3C" w:rsidP="00DE441C">
            <w:pPr>
              <w:rPr>
                <w:sz w:val="20"/>
                <w:szCs w:val="20"/>
                <w:lang w:val="es-MX" w:eastAsia="es-MX"/>
              </w:rPr>
            </w:pPr>
            <w:r w:rsidRPr="000440AB">
              <w:rPr>
                <w:i/>
                <w:sz w:val="20"/>
                <w:szCs w:val="20"/>
                <w:lang w:val="es-MX" w:eastAsia="es-MX"/>
              </w:rPr>
              <w:t>Reel</w:t>
            </w:r>
            <w:r w:rsidR="00C07C2D" w:rsidRPr="000440AB">
              <w:rPr>
                <w:i/>
                <w:sz w:val="20"/>
                <w:szCs w:val="20"/>
                <w:lang w:val="es-MX" w:eastAsia="es-MX"/>
              </w:rPr>
              <w:t>s</w:t>
            </w:r>
          </w:p>
        </w:tc>
        <w:tc>
          <w:tcPr>
            <w:tcW w:w="1275" w:type="dxa"/>
            <w:tcBorders>
              <w:top w:val="nil"/>
              <w:left w:val="nil"/>
              <w:bottom w:val="single" w:sz="4" w:space="0" w:color="auto"/>
              <w:right w:val="single" w:sz="4" w:space="0" w:color="auto"/>
            </w:tcBorders>
            <w:shd w:val="clear" w:color="auto" w:fill="auto"/>
            <w:vAlign w:val="center"/>
            <w:hideMark/>
          </w:tcPr>
          <w:p w14:paraId="213EE672" w14:textId="40A6B486" w:rsidR="00801F95" w:rsidRPr="000440AB" w:rsidRDefault="00175E3C" w:rsidP="00DE441C">
            <w:pPr>
              <w:rPr>
                <w:sz w:val="20"/>
                <w:szCs w:val="20"/>
                <w:lang w:val="es-MX" w:eastAsia="es-MX"/>
              </w:rPr>
            </w:pPr>
            <w:proofErr w:type="spellStart"/>
            <w:r w:rsidRPr="000440AB">
              <w:rPr>
                <w:i/>
                <w:sz w:val="20"/>
                <w:szCs w:val="20"/>
                <w:lang w:val="es-MX" w:eastAsia="es-MX"/>
              </w:rPr>
              <w:t>Reel</w:t>
            </w:r>
            <w:proofErr w:type="spellEnd"/>
          </w:p>
        </w:tc>
        <w:tc>
          <w:tcPr>
            <w:tcW w:w="2835" w:type="dxa"/>
            <w:tcBorders>
              <w:top w:val="nil"/>
              <w:left w:val="nil"/>
              <w:bottom w:val="single" w:sz="4" w:space="0" w:color="auto"/>
              <w:right w:val="single" w:sz="4" w:space="0" w:color="auto"/>
            </w:tcBorders>
            <w:shd w:val="clear" w:color="auto" w:fill="auto"/>
            <w:vAlign w:val="center"/>
            <w:hideMark/>
          </w:tcPr>
          <w:p w14:paraId="051B6248" w14:textId="78F96397" w:rsidR="00801F95" w:rsidRPr="000440AB" w:rsidRDefault="00175E3C" w:rsidP="00DE441C">
            <w:pPr>
              <w:rPr>
                <w:sz w:val="20"/>
                <w:szCs w:val="20"/>
                <w:lang w:val="es-MX" w:eastAsia="es-MX"/>
              </w:rPr>
            </w:pPr>
            <w:proofErr w:type="spellStart"/>
            <w:r w:rsidRPr="000440AB">
              <w:rPr>
                <w:i/>
                <w:sz w:val="20"/>
                <w:szCs w:val="20"/>
                <w:lang w:val="es-MX" w:eastAsia="es-MX"/>
              </w:rPr>
              <w:t>Reel</w:t>
            </w:r>
            <w:proofErr w:type="spellEnd"/>
            <w:r w:rsidR="00801F95" w:rsidRPr="000440AB">
              <w:rPr>
                <w:sz w:val="20"/>
                <w:szCs w:val="20"/>
                <w:lang w:val="es-MX" w:eastAsia="es-MX"/>
              </w:rPr>
              <w:t xml:space="preserve"> mostrando el proceso de diseño y producción de zapatos de tacón. </w:t>
            </w:r>
          </w:p>
        </w:tc>
        <w:tc>
          <w:tcPr>
            <w:tcW w:w="3465" w:type="dxa"/>
            <w:tcBorders>
              <w:top w:val="nil"/>
              <w:left w:val="nil"/>
              <w:bottom w:val="single" w:sz="4" w:space="0" w:color="auto"/>
              <w:right w:val="single" w:sz="4" w:space="0" w:color="auto"/>
            </w:tcBorders>
            <w:shd w:val="clear" w:color="auto" w:fill="auto"/>
            <w:vAlign w:val="center"/>
            <w:hideMark/>
          </w:tcPr>
          <w:p w14:paraId="069626D9" w14:textId="77777777" w:rsidR="00801F95" w:rsidRPr="000440AB" w:rsidRDefault="00801F95" w:rsidP="00DE441C">
            <w:pPr>
              <w:rPr>
                <w:sz w:val="20"/>
                <w:szCs w:val="20"/>
                <w:lang w:val="es-MX" w:eastAsia="es-MX"/>
              </w:rPr>
            </w:pPr>
            <w:r w:rsidRPr="000440AB">
              <w:rPr>
                <w:sz w:val="20"/>
                <w:szCs w:val="20"/>
                <w:lang w:val="es-MX" w:eastAsia="es-MX"/>
              </w:rPr>
              <w:t xml:space="preserve">"¿Quieres algo único? Descubre el proceso detrás de nuestros zapatos de tacón ¡Haz que tus pies hablen de tu estilo! </w:t>
            </w:r>
            <w:r w:rsidRPr="000440AB">
              <w:rPr>
                <w:rFonts w:ascii="Segoe UI Emoji" w:hAnsi="Segoe UI Emoji" w:cs="Segoe UI Emoji"/>
                <w:sz w:val="20"/>
                <w:szCs w:val="20"/>
                <w:lang w:val="es-MX" w:eastAsia="es-MX"/>
              </w:rPr>
              <w:t>👡🎨</w:t>
            </w:r>
            <w:r w:rsidRPr="000440AB">
              <w:rPr>
                <w:sz w:val="20"/>
                <w:szCs w:val="20"/>
                <w:lang w:val="es-MX" w:eastAsia="es-MX"/>
              </w:rPr>
              <w:t>"</w:t>
            </w:r>
          </w:p>
        </w:tc>
      </w:tr>
      <w:tr w:rsidR="000440AB" w:rsidRPr="000440AB" w14:paraId="7DF93B15" w14:textId="77777777" w:rsidTr="007B763F">
        <w:trPr>
          <w:trHeight w:val="1105"/>
        </w:trPr>
        <w:tc>
          <w:tcPr>
            <w:tcW w:w="1391" w:type="dxa"/>
            <w:tcBorders>
              <w:top w:val="nil"/>
              <w:left w:val="single" w:sz="4" w:space="0" w:color="auto"/>
              <w:bottom w:val="single" w:sz="4" w:space="0" w:color="auto"/>
              <w:right w:val="single" w:sz="4" w:space="0" w:color="auto"/>
            </w:tcBorders>
            <w:shd w:val="clear" w:color="auto" w:fill="auto"/>
            <w:vAlign w:val="center"/>
            <w:hideMark/>
          </w:tcPr>
          <w:p w14:paraId="0ED3ACE1" w14:textId="13BFC87C" w:rsidR="00801F95" w:rsidRPr="000440AB" w:rsidRDefault="00982E2E" w:rsidP="00DE441C">
            <w:pPr>
              <w:rPr>
                <w:sz w:val="20"/>
                <w:szCs w:val="20"/>
                <w:lang w:val="es-MX" w:eastAsia="es-MX"/>
              </w:rPr>
            </w:pPr>
            <w:r w:rsidRPr="000440AB">
              <w:rPr>
                <w:noProof/>
              </w:rPr>
              <w:lastRenderedPageBreak/>
              <mc:AlternateContent>
                <mc:Choice Requires="wps">
                  <w:drawing>
                    <wp:anchor distT="0" distB="0" distL="114300" distR="114300" simplePos="0" relativeHeight="251978752" behindDoc="0" locked="0" layoutInCell="1" allowOverlap="1" wp14:anchorId="10B02D20" wp14:editId="6ADE803F">
                      <wp:simplePos x="0" y="0"/>
                      <wp:positionH relativeFrom="column">
                        <wp:posOffset>-172720</wp:posOffset>
                      </wp:positionH>
                      <wp:positionV relativeFrom="paragraph">
                        <wp:posOffset>-836930</wp:posOffset>
                      </wp:positionV>
                      <wp:extent cx="3229610" cy="296545"/>
                      <wp:effectExtent l="0" t="0" r="8890" b="8255"/>
                      <wp:wrapNone/>
                      <wp:docPr id="913425231" name="Cuadro de texto 2"/>
                      <wp:cNvGraphicFramePr/>
                      <a:graphic xmlns:a="http://schemas.openxmlformats.org/drawingml/2006/main">
                        <a:graphicData uri="http://schemas.microsoft.com/office/word/2010/wordprocessingShape">
                          <wps:wsp>
                            <wps:cNvSpPr txBox="1"/>
                            <wps:spPr>
                              <a:xfrm>
                                <a:off x="0" y="0"/>
                                <a:ext cx="3229610" cy="296545"/>
                              </a:xfrm>
                              <a:prstGeom prst="rect">
                                <a:avLst/>
                              </a:prstGeom>
                              <a:solidFill>
                                <a:schemeClr val="lt1"/>
                              </a:solidFill>
                              <a:ln w="6350">
                                <a:noFill/>
                              </a:ln>
                            </wps:spPr>
                            <wps:txbx>
                              <w:txbxContent>
                                <w:p w14:paraId="1D379347" w14:textId="04F5B8F3" w:rsidR="00982E2E" w:rsidRPr="00E568C4" w:rsidRDefault="00982E2E" w:rsidP="00982E2E">
                                  <w:pPr>
                                    <w:pStyle w:val="TABLA"/>
                                  </w:pPr>
                                  <w:bookmarkStart w:id="172" w:name="_Toc153971252"/>
                                  <w:r>
                                    <w:t>Continua Tabla 8</w:t>
                                  </w:r>
                                  <w:r w:rsidRPr="00E568C4">
                                    <w:t>. Plan de Contenido febrero 2024</w:t>
                                  </w:r>
                                  <w:bookmarkEnd w:id="172"/>
                                </w:p>
                                <w:p w14:paraId="7819D6C4" w14:textId="77777777" w:rsidR="00982E2E" w:rsidRDefault="00982E2E" w:rsidP="00982E2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B02D20" id="_x0000_s1030" type="#_x0000_t202" style="position:absolute;margin-left:-13.6pt;margin-top:-65.9pt;width:254.3pt;height:23.35pt;z-index:25197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" fillcolor="white [3201]" stroked="f" strokeweight=".5pt">
                      <v:textbox>
                        <w:txbxContent>
                          <w:p w14:paraId="1D379347" w14:textId="04F5B8F3" w:rsidR="00982E2E" w:rsidRPr="00E568C4" w:rsidRDefault="00982E2E" w:rsidP="00982E2E">
                            <w:pPr>
                              <w:pStyle w:val="TABLA"/>
                            </w:pPr>
                            <w:bookmarkStart w:id="174" w:name="_Toc153971252"/>
                            <w:r>
                              <w:t>Continua Tabla 8</w:t>
                            </w:r>
                            <w:r w:rsidRPr="00E568C4">
                              <w:t>. Plan de Contenido febrero 2024</w:t>
                            </w:r>
                            <w:bookmarkEnd w:id="174"/>
                          </w:p>
                          <w:p w14:paraId="7819D6C4" w14:textId="77777777" w:rsidR="00982E2E" w:rsidRDefault="00982E2E" w:rsidP="00982E2E"/>
                        </w:txbxContent>
                      </v:textbox>
                    </v:shape>
                  </w:pict>
                </mc:Fallback>
              </mc:AlternateContent>
            </w:r>
            <w:r w:rsidR="00801F95" w:rsidRPr="000440AB">
              <w:rPr>
                <w:sz w:val="20"/>
                <w:szCs w:val="20"/>
                <w:lang w:val="es-MX" w:eastAsia="es-MX"/>
              </w:rPr>
              <w:t>27 de febrero</w:t>
            </w:r>
          </w:p>
        </w:tc>
        <w:tc>
          <w:tcPr>
            <w:tcW w:w="1298" w:type="dxa"/>
            <w:tcBorders>
              <w:top w:val="nil"/>
              <w:left w:val="nil"/>
              <w:bottom w:val="single" w:sz="4" w:space="0" w:color="auto"/>
              <w:right w:val="single" w:sz="4" w:space="0" w:color="auto"/>
            </w:tcBorders>
            <w:shd w:val="clear" w:color="auto" w:fill="auto"/>
            <w:vAlign w:val="center"/>
            <w:hideMark/>
          </w:tcPr>
          <w:p w14:paraId="699BDAEC" w14:textId="3947B820" w:rsidR="00801F95" w:rsidRPr="000440AB" w:rsidRDefault="00175E3C" w:rsidP="00DE441C">
            <w:pPr>
              <w:rPr>
                <w:sz w:val="20"/>
                <w:szCs w:val="20"/>
                <w:lang w:val="es-MX" w:eastAsia="es-MX"/>
              </w:rPr>
            </w:pPr>
            <w:r w:rsidRPr="000440AB">
              <w:rPr>
                <w:i/>
                <w:sz w:val="20"/>
                <w:szCs w:val="20"/>
                <w:lang w:val="es-MX" w:eastAsia="es-MX"/>
              </w:rPr>
              <w:t>Reel</w:t>
            </w:r>
            <w:r w:rsidR="00C07C2D" w:rsidRPr="000440AB">
              <w:rPr>
                <w:i/>
                <w:sz w:val="20"/>
                <w:szCs w:val="20"/>
                <w:lang w:val="es-MX" w:eastAsia="es-MX"/>
              </w:rPr>
              <w:t>s</w:t>
            </w:r>
          </w:p>
        </w:tc>
        <w:tc>
          <w:tcPr>
            <w:tcW w:w="1275" w:type="dxa"/>
            <w:tcBorders>
              <w:top w:val="nil"/>
              <w:left w:val="nil"/>
              <w:bottom w:val="single" w:sz="4" w:space="0" w:color="auto"/>
              <w:right w:val="single" w:sz="4" w:space="0" w:color="auto"/>
            </w:tcBorders>
            <w:shd w:val="clear" w:color="auto" w:fill="auto"/>
            <w:vAlign w:val="center"/>
            <w:hideMark/>
          </w:tcPr>
          <w:p w14:paraId="1B2A8FDD" w14:textId="431EB08D" w:rsidR="00801F95" w:rsidRPr="000440AB" w:rsidRDefault="00175E3C" w:rsidP="00DE441C">
            <w:pPr>
              <w:rPr>
                <w:sz w:val="20"/>
                <w:szCs w:val="20"/>
                <w:lang w:val="es-MX" w:eastAsia="es-MX"/>
              </w:rPr>
            </w:pPr>
            <w:proofErr w:type="spellStart"/>
            <w:r w:rsidRPr="000440AB">
              <w:rPr>
                <w:i/>
                <w:sz w:val="20"/>
                <w:szCs w:val="20"/>
                <w:lang w:val="es-MX" w:eastAsia="es-MX"/>
              </w:rPr>
              <w:t>Reel</w:t>
            </w:r>
            <w:proofErr w:type="spellEnd"/>
          </w:p>
        </w:tc>
        <w:tc>
          <w:tcPr>
            <w:tcW w:w="2835" w:type="dxa"/>
            <w:tcBorders>
              <w:top w:val="nil"/>
              <w:left w:val="nil"/>
              <w:bottom w:val="single" w:sz="4" w:space="0" w:color="auto"/>
              <w:right w:val="single" w:sz="4" w:space="0" w:color="auto"/>
            </w:tcBorders>
            <w:shd w:val="clear" w:color="auto" w:fill="auto"/>
            <w:vAlign w:val="center"/>
            <w:hideMark/>
          </w:tcPr>
          <w:p w14:paraId="4ADDDBFD" w14:textId="74C4D3A6" w:rsidR="00801F95" w:rsidRPr="000440AB" w:rsidRDefault="00175E3C" w:rsidP="00DE441C">
            <w:pPr>
              <w:rPr>
                <w:sz w:val="20"/>
                <w:szCs w:val="20"/>
                <w:lang w:val="es-MX" w:eastAsia="es-MX"/>
              </w:rPr>
            </w:pPr>
            <w:proofErr w:type="spellStart"/>
            <w:r w:rsidRPr="000440AB">
              <w:rPr>
                <w:i/>
                <w:sz w:val="20"/>
                <w:szCs w:val="20"/>
                <w:lang w:val="es-MX" w:eastAsia="es-MX"/>
              </w:rPr>
              <w:t>Reel</w:t>
            </w:r>
            <w:proofErr w:type="spellEnd"/>
            <w:r w:rsidR="00801F95" w:rsidRPr="000440AB">
              <w:rPr>
                <w:sz w:val="20"/>
                <w:szCs w:val="20"/>
                <w:lang w:val="es-MX" w:eastAsia="es-MX"/>
              </w:rPr>
              <w:t xml:space="preserve"> mostrando diferentes diseños de tacones Isabellas Honduras para lucir este San </w:t>
            </w:r>
            <w:r w:rsidR="008D6E1E" w:rsidRPr="000440AB">
              <w:rPr>
                <w:sz w:val="20"/>
                <w:szCs w:val="20"/>
                <w:lang w:val="es-MX" w:eastAsia="es-MX"/>
              </w:rPr>
              <w:t>Valentín</w:t>
            </w:r>
            <w:r w:rsidR="00801F95" w:rsidRPr="000440AB">
              <w:rPr>
                <w:sz w:val="20"/>
                <w:szCs w:val="20"/>
                <w:lang w:val="es-MX" w:eastAsia="es-MX"/>
              </w:rPr>
              <w:t>.</w:t>
            </w:r>
          </w:p>
        </w:tc>
        <w:tc>
          <w:tcPr>
            <w:tcW w:w="3465" w:type="dxa"/>
            <w:tcBorders>
              <w:top w:val="nil"/>
              <w:left w:val="nil"/>
              <w:bottom w:val="single" w:sz="4" w:space="0" w:color="auto"/>
              <w:right w:val="single" w:sz="4" w:space="0" w:color="auto"/>
            </w:tcBorders>
            <w:shd w:val="clear" w:color="auto" w:fill="auto"/>
            <w:vAlign w:val="center"/>
            <w:hideMark/>
          </w:tcPr>
          <w:p w14:paraId="3C4D566C" w14:textId="77777777" w:rsidR="00801F95" w:rsidRPr="000440AB" w:rsidRDefault="00801F95" w:rsidP="00DE441C">
            <w:pPr>
              <w:rPr>
                <w:sz w:val="20"/>
                <w:szCs w:val="20"/>
                <w:lang w:val="es-MX" w:eastAsia="es-MX"/>
              </w:rPr>
            </w:pPr>
            <w:r w:rsidRPr="000440AB">
              <w:rPr>
                <w:sz w:val="20"/>
                <w:szCs w:val="20"/>
              </w:rPr>
              <w:t xml:space="preserve">Descubre la elegancia y el encanto en cada paso con nuestros diseños exclusivos. Desde lo clásico hasta lo atrevido, encuentra el par perfecto para tu cita especial. ¡Haz que tu amor por el estilo brille en cada paso! </w:t>
            </w:r>
            <w:r w:rsidRPr="000440AB">
              <w:rPr>
                <w:rFonts w:ascii="Segoe UI Emoji" w:hAnsi="Segoe UI Emoji" w:cs="Segoe UI Emoji"/>
                <w:sz w:val="20"/>
                <w:szCs w:val="20"/>
              </w:rPr>
              <w:t>✨💕</w:t>
            </w:r>
            <w:r w:rsidRPr="000440AB">
              <w:rPr>
                <w:sz w:val="20"/>
                <w:szCs w:val="20"/>
              </w:rPr>
              <w:t xml:space="preserve"> #SanValentín #AmorEnCadaPaso #TaconesIsabellas"</w:t>
            </w:r>
          </w:p>
        </w:tc>
      </w:tr>
      <w:tr w:rsidR="000440AB" w:rsidRPr="000440AB" w14:paraId="4618BAF9" w14:textId="77777777" w:rsidTr="007B763F">
        <w:trPr>
          <w:trHeight w:val="1658"/>
        </w:trPr>
        <w:tc>
          <w:tcPr>
            <w:tcW w:w="1391" w:type="dxa"/>
            <w:tcBorders>
              <w:top w:val="nil"/>
              <w:left w:val="single" w:sz="4" w:space="0" w:color="auto"/>
              <w:bottom w:val="single" w:sz="4" w:space="0" w:color="auto"/>
              <w:right w:val="single" w:sz="4" w:space="0" w:color="auto"/>
            </w:tcBorders>
            <w:shd w:val="clear" w:color="auto" w:fill="auto"/>
            <w:vAlign w:val="center"/>
            <w:hideMark/>
          </w:tcPr>
          <w:p w14:paraId="5D5C8A44" w14:textId="77777777" w:rsidR="00801F95" w:rsidRPr="000440AB" w:rsidRDefault="00801F95" w:rsidP="00DE441C">
            <w:pPr>
              <w:rPr>
                <w:sz w:val="20"/>
                <w:szCs w:val="20"/>
                <w:lang w:val="es-MX" w:eastAsia="es-MX"/>
              </w:rPr>
            </w:pPr>
            <w:r w:rsidRPr="000440AB">
              <w:rPr>
                <w:sz w:val="20"/>
                <w:szCs w:val="20"/>
                <w:lang w:val="es-MX" w:eastAsia="es-MX"/>
              </w:rPr>
              <w:t>29 de febrero</w:t>
            </w:r>
          </w:p>
        </w:tc>
        <w:tc>
          <w:tcPr>
            <w:tcW w:w="1298" w:type="dxa"/>
            <w:tcBorders>
              <w:top w:val="nil"/>
              <w:left w:val="nil"/>
              <w:bottom w:val="single" w:sz="4" w:space="0" w:color="auto"/>
              <w:right w:val="single" w:sz="4" w:space="0" w:color="auto"/>
            </w:tcBorders>
            <w:shd w:val="clear" w:color="auto" w:fill="auto"/>
            <w:vAlign w:val="center"/>
            <w:hideMark/>
          </w:tcPr>
          <w:p w14:paraId="42313370" w14:textId="79BEAFD6" w:rsidR="00801F95" w:rsidRPr="000440AB" w:rsidRDefault="00C07C2D" w:rsidP="00DE441C">
            <w:pPr>
              <w:rPr>
                <w:sz w:val="20"/>
                <w:szCs w:val="20"/>
                <w:lang w:val="es-MX" w:eastAsia="es-MX"/>
              </w:rPr>
            </w:pPr>
            <w:r w:rsidRPr="000440AB">
              <w:rPr>
                <w:i/>
                <w:sz w:val="20"/>
                <w:szCs w:val="20"/>
                <w:lang w:val="es-MX" w:eastAsia="es-MX"/>
              </w:rPr>
              <w:t>UGC</w:t>
            </w:r>
          </w:p>
        </w:tc>
        <w:tc>
          <w:tcPr>
            <w:tcW w:w="1275" w:type="dxa"/>
            <w:tcBorders>
              <w:top w:val="nil"/>
              <w:left w:val="nil"/>
              <w:bottom w:val="single" w:sz="4" w:space="0" w:color="auto"/>
              <w:right w:val="single" w:sz="4" w:space="0" w:color="auto"/>
            </w:tcBorders>
            <w:shd w:val="clear" w:color="auto" w:fill="auto"/>
            <w:vAlign w:val="center"/>
            <w:hideMark/>
          </w:tcPr>
          <w:p w14:paraId="748F1644" w14:textId="4C1EFAC8" w:rsidR="00801F95" w:rsidRPr="000440AB" w:rsidRDefault="00801F95" w:rsidP="00DE441C">
            <w:pPr>
              <w:rPr>
                <w:sz w:val="20"/>
                <w:szCs w:val="20"/>
                <w:lang w:val="es-MX" w:eastAsia="es-MX"/>
              </w:rPr>
            </w:pPr>
            <w:r w:rsidRPr="000440AB">
              <w:rPr>
                <w:sz w:val="20"/>
                <w:szCs w:val="20"/>
                <w:lang w:val="es-MX" w:eastAsia="es-MX"/>
              </w:rPr>
              <w:t xml:space="preserve">Historia Interactiva </w:t>
            </w:r>
          </w:p>
        </w:tc>
        <w:tc>
          <w:tcPr>
            <w:tcW w:w="2835" w:type="dxa"/>
            <w:tcBorders>
              <w:top w:val="nil"/>
              <w:left w:val="nil"/>
              <w:bottom w:val="single" w:sz="4" w:space="0" w:color="auto"/>
              <w:right w:val="single" w:sz="4" w:space="0" w:color="auto"/>
            </w:tcBorders>
            <w:shd w:val="clear" w:color="auto" w:fill="auto"/>
            <w:noWrap/>
            <w:vAlign w:val="center"/>
            <w:hideMark/>
          </w:tcPr>
          <w:p w14:paraId="305632F4" w14:textId="77777777" w:rsidR="00801F95" w:rsidRPr="000440AB" w:rsidRDefault="00801F95" w:rsidP="00DE441C">
            <w:pPr>
              <w:rPr>
                <w:b/>
                <w:bCs/>
                <w:sz w:val="20"/>
                <w:szCs w:val="20"/>
                <w:lang w:val="es-MX" w:eastAsia="es-MX"/>
              </w:rPr>
            </w:pPr>
            <w:r w:rsidRPr="000440AB">
              <w:rPr>
                <w:b/>
                <w:bCs/>
                <w:sz w:val="20"/>
                <w:szCs w:val="20"/>
                <w:lang w:val="es-MX" w:eastAsia="es-MX"/>
              </w:rPr>
              <w:t>Encuesta ¿Cuál es tu estilo?</w:t>
            </w:r>
          </w:p>
        </w:tc>
        <w:tc>
          <w:tcPr>
            <w:tcW w:w="3465" w:type="dxa"/>
            <w:tcBorders>
              <w:top w:val="nil"/>
              <w:left w:val="nil"/>
              <w:bottom w:val="single" w:sz="4" w:space="0" w:color="auto"/>
              <w:right w:val="single" w:sz="4" w:space="0" w:color="auto"/>
            </w:tcBorders>
            <w:shd w:val="clear" w:color="auto" w:fill="auto"/>
            <w:vAlign w:val="center"/>
            <w:hideMark/>
          </w:tcPr>
          <w:p w14:paraId="75ED850B" w14:textId="77777777" w:rsidR="00801F95" w:rsidRPr="000440AB" w:rsidRDefault="00801F95" w:rsidP="00DE441C">
            <w:pPr>
              <w:rPr>
                <w:b/>
                <w:bCs/>
                <w:sz w:val="20"/>
                <w:szCs w:val="20"/>
                <w:lang w:val="es-MX" w:eastAsia="es-MX"/>
              </w:rPr>
            </w:pPr>
            <w:r w:rsidRPr="000440AB">
              <w:rPr>
                <w:b/>
                <w:bCs/>
                <w:sz w:val="20"/>
                <w:szCs w:val="20"/>
                <w:lang w:val="es-MX" w:eastAsia="es-MX"/>
              </w:rPr>
              <w:t>Encuesta:</w:t>
            </w:r>
            <w:r w:rsidRPr="000440AB">
              <w:rPr>
                <w:sz w:val="20"/>
                <w:szCs w:val="20"/>
                <w:lang w:val="es-MX" w:eastAsia="es-MX"/>
              </w:rPr>
              <w:t xml:space="preserve"> </w:t>
            </w:r>
            <w:r w:rsidRPr="000440AB">
              <w:rPr>
                <w:b/>
                <w:bCs/>
                <w:sz w:val="20"/>
                <w:szCs w:val="20"/>
                <w:lang w:val="es-MX" w:eastAsia="es-MX"/>
              </w:rPr>
              <w:t xml:space="preserve">¿Cuál es tu estilo? </w:t>
            </w:r>
          </w:p>
          <w:p w14:paraId="3415DEFF" w14:textId="77777777" w:rsidR="00801F95" w:rsidRPr="000440AB" w:rsidRDefault="00801F95" w:rsidP="00DE441C">
            <w:pPr>
              <w:rPr>
                <w:sz w:val="20"/>
                <w:szCs w:val="20"/>
                <w:lang w:val="es-MX" w:eastAsia="es-MX"/>
              </w:rPr>
            </w:pPr>
            <w:r w:rsidRPr="000440AB">
              <w:rPr>
                <w:sz w:val="20"/>
                <w:szCs w:val="20"/>
                <w:lang w:val="es-MX" w:eastAsia="es-MX"/>
              </w:rPr>
              <w:t>Presentar 2 pares de tacones la audiencia tendrá que elegir entre tacones neutros o coloridos.</w:t>
            </w:r>
          </w:p>
        </w:tc>
      </w:tr>
    </w:tbl>
    <w:p w14:paraId="7B97AC51" w14:textId="435DD8C0" w:rsidR="007E2996" w:rsidRPr="000440AB" w:rsidRDefault="00FC0799" w:rsidP="007E2996">
      <w:pPr>
        <w:jc w:val="both"/>
      </w:pPr>
      <w:r>
        <w:rPr>
          <w:noProof/>
        </w:rPr>
        <mc:AlternateContent>
          <mc:Choice Requires="wps">
            <w:drawing>
              <wp:anchor distT="0" distB="0" distL="114300" distR="114300" simplePos="0" relativeHeight="252008448" behindDoc="0" locked="0" layoutInCell="1" allowOverlap="1" wp14:anchorId="2C160C15" wp14:editId="54DD2AC1">
                <wp:simplePos x="0" y="0"/>
                <wp:positionH relativeFrom="column">
                  <wp:posOffset>-9525</wp:posOffset>
                </wp:positionH>
                <wp:positionV relativeFrom="paragraph">
                  <wp:posOffset>-2277910</wp:posOffset>
                </wp:positionV>
                <wp:extent cx="6549887" cy="0"/>
                <wp:effectExtent l="0" t="0" r="0" b="0"/>
                <wp:wrapNone/>
                <wp:docPr id="1795995890" name="Conector recto 12"/>
                <wp:cNvGraphicFramePr/>
                <a:graphic xmlns:a="http://schemas.openxmlformats.org/drawingml/2006/main">
                  <a:graphicData uri="http://schemas.microsoft.com/office/word/2010/wordprocessingShape">
                    <wps:wsp>
                      <wps:cNvCnPr/>
                      <wps:spPr>
                        <a:xfrm>
                          <a:off x="0" y="0"/>
                          <a:ext cx="6549887"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2272CDA" id="Conector recto 12" o:spid="_x0000_s1026" style="position:absolute;z-index:252008448;visibility:visible;mso-wrap-style:square;mso-wrap-distance-left:9pt;mso-wrap-distance-top:0;mso-wrap-distance-right:9pt;mso-wrap-distance-bottom:0;mso-position-horizontal:absolute;mso-position-horizontal-relative:text;mso-position-vertical:absolute;mso-position-vertical-relative:text" from="-.75pt,-179.35pt" to="515pt,-17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" strokecolor="black [3200]" strokeweight=".5pt">
                <v:stroke joinstyle="miter"/>
              </v:line>
            </w:pict>
          </mc:Fallback>
        </mc:AlternateContent>
      </w:r>
      <w:r w:rsidR="007E2996" w:rsidRPr="000440AB">
        <w:t xml:space="preserve">Fuente: </w:t>
      </w:r>
      <w:r w:rsidR="003C7C30" w:rsidRPr="003C7C30">
        <w:t xml:space="preserve">(Desafíos de las MIPYMES de moda, para potenciar la compra en línea entre </w:t>
      </w:r>
      <w:r w:rsidR="003C7C30" w:rsidRPr="003C7C30">
        <w:rPr>
          <w:i/>
        </w:rPr>
        <w:t>millennials</w:t>
      </w:r>
      <w:r w:rsidR="003C7C30" w:rsidRPr="003C7C30">
        <w:t xml:space="preserve"> del Distrito Central, Honduras en el 2023)</w:t>
      </w:r>
    </w:p>
    <w:p w14:paraId="34877564" w14:textId="3CC56D58" w:rsidR="000E1D00" w:rsidRPr="000440AB" w:rsidRDefault="000E1D00" w:rsidP="00801F95">
      <w:pPr>
        <w:ind w:right="11"/>
      </w:pPr>
    </w:p>
    <w:p w14:paraId="1CA22CFB" w14:textId="5EE19873" w:rsidR="000E1D00" w:rsidRPr="000440AB" w:rsidRDefault="000E1D00" w:rsidP="00801F95">
      <w:pPr>
        <w:ind w:right="11"/>
      </w:pPr>
    </w:p>
    <w:p w14:paraId="2EEBADA1" w14:textId="11DFCB83" w:rsidR="00801F95" w:rsidRPr="000440AB" w:rsidRDefault="00797E6D" w:rsidP="00797E6D">
      <w:pPr>
        <w:pStyle w:val="T4"/>
      </w:pPr>
      <w:bookmarkStart w:id="173" w:name="_Toc159010524"/>
      <w:r w:rsidRPr="000440AB">
        <w:t>6.1.</w:t>
      </w:r>
      <w:r w:rsidR="002957D3" w:rsidRPr="000440AB">
        <w:t>6</w:t>
      </w:r>
      <w:r w:rsidRPr="000440AB">
        <w:t>.</w:t>
      </w:r>
      <w:r w:rsidR="002957D3" w:rsidRPr="000440AB">
        <w:t>1</w:t>
      </w:r>
      <w:r w:rsidRPr="000440AB">
        <w:t xml:space="preserve"> REFERENCIAS GRÁFICAS DE CONTENIDO FEBRERO 2024:</w:t>
      </w:r>
      <w:bookmarkEnd w:id="173"/>
    </w:p>
    <w:p w14:paraId="7C4863E7" w14:textId="7438DBDD" w:rsidR="003D6407" w:rsidRPr="000440AB" w:rsidRDefault="007B763F" w:rsidP="00801F95">
      <w:pPr>
        <w:ind w:right="11"/>
        <w:rPr>
          <w:b/>
          <w:bCs/>
        </w:rPr>
      </w:pPr>
      <w:r w:rsidRPr="000440AB">
        <w:rPr>
          <w:noProof/>
        </w:rPr>
        <w:drawing>
          <wp:anchor distT="0" distB="0" distL="114300" distR="114300" simplePos="0" relativeHeight="251765760" behindDoc="0" locked="0" layoutInCell="1" allowOverlap="1" wp14:anchorId="32E147A1" wp14:editId="731A60FB">
            <wp:simplePos x="0" y="0"/>
            <wp:positionH relativeFrom="margin">
              <wp:posOffset>-74295</wp:posOffset>
            </wp:positionH>
            <wp:positionV relativeFrom="margin">
              <wp:posOffset>3911600</wp:posOffset>
            </wp:positionV>
            <wp:extent cx="5542915" cy="2226945"/>
            <wp:effectExtent l="0" t="0" r="635" b="1905"/>
            <wp:wrapSquare wrapText="bothSides"/>
            <wp:docPr id="1805779641" name="Imagen 1" descr="Interfaz de usuario gráfic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5779641" name="Imagen 1" descr="Interfaz de usuario gráfica&#10;&#10;Descripción generada automáticamente con confianza media"/>
                    <pic:cNvPicPr/>
                  </pic:nvPicPr>
                  <pic:blipFill>
                    <a:blip r:embed="rId64">
                      <a:extLst>
                        <a:ext uri="{28A0092B-C50C-407E-A947-70E740481C1C}">
                          <a14:useLocalDpi xmlns:a14="http://schemas.microsoft.com/office/drawing/2010/main" val="0"/>
                        </a:ext>
                      </a:extLst>
                    </a:blip>
                    <a:stretch>
                      <a:fillRect/>
                    </a:stretch>
                  </pic:blipFill>
                  <pic:spPr>
                    <a:xfrm>
                      <a:off x="0" y="0"/>
                      <a:ext cx="5542915" cy="2226945"/>
                    </a:xfrm>
                    <a:prstGeom prst="rect">
                      <a:avLst/>
                    </a:prstGeom>
                  </pic:spPr>
                </pic:pic>
              </a:graphicData>
            </a:graphic>
            <wp14:sizeRelH relativeFrom="margin">
              <wp14:pctWidth>0</wp14:pctWidth>
            </wp14:sizeRelH>
            <wp14:sizeRelV relativeFrom="margin">
              <wp14:pctHeight>0</wp14:pctHeight>
            </wp14:sizeRelV>
          </wp:anchor>
        </w:drawing>
      </w:r>
    </w:p>
    <w:p w14:paraId="02876E3F" w14:textId="6A5760DC" w:rsidR="000E1D00" w:rsidRPr="000440AB" w:rsidRDefault="000E1D00" w:rsidP="00801F95">
      <w:pPr>
        <w:ind w:right="11"/>
      </w:pPr>
    </w:p>
    <w:p w14:paraId="678BAFB0" w14:textId="40BB51AB" w:rsidR="00801F95" w:rsidRPr="000440AB" w:rsidRDefault="00FD594B" w:rsidP="00FD594B">
      <w:pPr>
        <w:pStyle w:val="ILUSTRACIONES"/>
      </w:pPr>
      <w:bookmarkStart w:id="174" w:name="_Toc153970917"/>
      <w:r w:rsidRPr="000440AB">
        <w:t>Ilustración 7</w:t>
      </w:r>
      <w:r w:rsidR="000E1D00" w:rsidRPr="000440AB">
        <w:t xml:space="preserve">. </w:t>
      </w:r>
      <w:r w:rsidR="00801F95" w:rsidRPr="000440AB">
        <w:t>Carrusel Colección de Zapatos de Tacón</w:t>
      </w:r>
      <w:bookmarkEnd w:id="174"/>
    </w:p>
    <w:p w14:paraId="10587379" w14:textId="7A43D199" w:rsidR="007E2996" w:rsidRPr="000440AB" w:rsidRDefault="007E2996" w:rsidP="007E2996">
      <w:pPr>
        <w:jc w:val="both"/>
      </w:pPr>
      <w:r w:rsidRPr="000440AB">
        <w:t xml:space="preserve">Fuente: </w:t>
      </w:r>
      <w:r w:rsidR="003C7C30" w:rsidRPr="003C7C30">
        <w:t xml:space="preserve">(Desafíos de las MIPYMES de moda, para potenciar la compra en línea entre </w:t>
      </w:r>
      <w:r w:rsidR="003C7C30" w:rsidRPr="003C7C30">
        <w:rPr>
          <w:i/>
        </w:rPr>
        <w:t>millennials</w:t>
      </w:r>
      <w:r w:rsidR="003C7C30" w:rsidRPr="003C7C30">
        <w:t xml:space="preserve"> del Distrito Central, Honduras en el 2023)</w:t>
      </w:r>
    </w:p>
    <w:p w14:paraId="7DC84FAF" w14:textId="61339017" w:rsidR="00801F95" w:rsidRPr="000440AB" w:rsidRDefault="00801F95" w:rsidP="00801F95">
      <w:pPr>
        <w:ind w:right="11"/>
      </w:pPr>
    </w:p>
    <w:p w14:paraId="4AE3B854" w14:textId="309CCCBD" w:rsidR="00801F95" w:rsidRPr="000440AB" w:rsidRDefault="00801F95" w:rsidP="00801F95">
      <w:pPr>
        <w:ind w:right="11"/>
      </w:pPr>
    </w:p>
    <w:p w14:paraId="6FE0429B" w14:textId="7B0F187D" w:rsidR="00801F95" w:rsidRPr="000440AB" w:rsidRDefault="00801F95" w:rsidP="00801F95">
      <w:pPr>
        <w:ind w:right="11"/>
      </w:pPr>
    </w:p>
    <w:p w14:paraId="7F354F7C" w14:textId="402FD98E" w:rsidR="00801F95" w:rsidRPr="000440AB" w:rsidRDefault="00801F95" w:rsidP="00801F95">
      <w:pPr>
        <w:ind w:right="11"/>
      </w:pPr>
    </w:p>
    <w:p w14:paraId="524057FB" w14:textId="09E709E0" w:rsidR="00801F95" w:rsidRPr="000440AB" w:rsidRDefault="00801F95" w:rsidP="00801F95">
      <w:pPr>
        <w:ind w:right="11"/>
      </w:pPr>
    </w:p>
    <w:p w14:paraId="77A123CA" w14:textId="77777777" w:rsidR="00801F95" w:rsidRPr="000440AB" w:rsidRDefault="00801F95" w:rsidP="00801F95">
      <w:pPr>
        <w:ind w:right="11"/>
      </w:pPr>
    </w:p>
    <w:p w14:paraId="652792D3" w14:textId="10C87772" w:rsidR="00801F95" w:rsidRPr="000440AB" w:rsidRDefault="00801F95" w:rsidP="00801F95">
      <w:pPr>
        <w:ind w:right="11"/>
      </w:pPr>
    </w:p>
    <w:p w14:paraId="271AD49E" w14:textId="0A673C24" w:rsidR="00801F95" w:rsidRPr="000440AB" w:rsidRDefault="007B763F" w:rsidP="00801F95">
      <w:pPr>
        <w:ind w:right="11"/>
      </w:pPr>
      <w:r w:rsidRPr="000440AB">
        <w:rPr>
          <w:noProof/>
        </w:rPr>
        <w:lastRenderedPageBreak/>
        <w:drawing>
          <wp:anchor distT="0" distB="0" distL="114300" distR="114300" simplePos="0" relativeHeight="251766784" behindDoc="0" locked="0" layoutInCell="1" allowOverlap="1" wp14:anchorId="3E284BEB" wp14:editId="43BCA8EA">
            <wp:simplePos x="0" y="0"/>
            <wp:positionH relativeFrom="margin">
              <wp:posOffset>1522730</wp:posOffset>
            </wp:positionH>
            <wp:positionV relativeFrom="topMargin">
              <wp:posOffset>579120</wp:posOffset>
            </wp:positionV>
            <wp:extent cx="2517775" cy="2512060"/>
            <wp:effectExtent l="0" t="0" r="0" b="2540"/>
            <wp:wrapSquare wrapText="bothSides"/>
            <wp:docPr id="863249362" name="Imagen 3" descr="Texto, Pizarr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3249362" name="Imagen 3" descr="Texto, Pizarra&#10;&#10;Descripción generada automáticamente"/>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517775" cy="2512060"/>
                    </a:xfrm>
                    <a:prstGeom prst="rect">
                      <a:avLst/>
                    </a:prstGeom>
                    <a:noFill/>
                  </pic:spPr>
                </pic:pic>
              </a:graphicData>
            </a:graphic>
          </wp:anchor>
        </w:drawing>
      </w:r>
    </w:p>
    <w:p w14:paraId="0E505EFF" w14:textId="0089FDAC" w:rsidR="00801F95" w:rsidRPr="000440AB" w:rsidRDefault="00801F95" w:rsidP="00801F95">
      <w:pPr>
        <w:ind w:right="11"/>
      </w:pPr>
    </w:p>
    <w:p w14:paraId="3FD779B1" w14:textId="77777777" w:rsidR="00801F95" w:rsidRPr="000440AB" w:rsidRDefault="00801F95" w:rsidP="00801F95">
      <w:pPr>
        <w:ind w:right="11"/>
      </w:pPr>
    </w:p>
    <w:p w14:paraId="499974FA" w14:textId="77777777" w:rsidR="00801F95" w:rsidRPr="000440AB" w:rsidRDefault="00801F95" w:rsidP="00801F95">
      <w:pPr>
        <w:ind w:right="11"/>
      </w:pPr>
    </w:p>
    <w:p w14:paraId="15F4377B" w14:textId="77777777" w:rsidR="00801F95" w:rsidRPr="000440AB" w:rsidRDefault="00801F95" w:rsidP="00801F95">
      <w:pPr>
        <w:ind w:right="11"/>
      </w:pPr>
    </w:p>
    <w:p w14:paraId="28F6267B" w14:textId="77777777" w:rsidR="00801F95" w:rsidRPr="000440AB" w:rsidRDefault="00801F95" w:rsidP="00801F95">
      <w:pPr>
        <w:ind w:right="11"/>
      </w:pPr>
    </w:p>
    <w:p w14:paraId="529A9CBD" w14:textId="77777777" w:rsidR="00801F95" w:rsidRPr="000440AB" w:rsidRDefault="00801F95" w:rsidP="00801F95">
      <w:pPr>
        <w:ind w:right="11"/>
      </w:pPr>
    </w:p>
    <w:p w14:paraId="792AC3CF" w14:textId="1D089B6A" w:rsidR="00801F95" w:rsidRPr="000440AB" w:rsidRDefault="00801F95" w:rsidP="00801F95">
      <w:pPr>
        <w:ind w:right="11"/>
      </w:pPr>
    </w:p>
    <w:p w14:paraId="73733B0B" w14:textId="107C02D3" w:rsidR="000E1D00" w:rsidRPr="000440AB" w:rsidRDefault="000E1D00" w:rsidP="00801F95">
      <w:pPr>
        <w:ind w:right="11"/>
      </w:pPr>
    </w:p>
    <w:p w14:paraId="5986121A" w14:textId="2B3790F9" w:rsidR="000E1D00" w:rsidRPr="000440AB" w:rsidRDefault="000E1D00" w:rsidP="00801F95">
      <w:pPr>
        <w:ind w:right="11"/>
      </w:pPr>
    </w:p>
    <w:p w14:paraId="4BC35F4F" w14:textId="77777777" w:rsidR="007B763F" w:rsidRPr="000440AB" w:rsidRDefault="007B763F" w:rsidP="00801F95">
      <w:pPr>
        <w:ind w:right="11"/>
      </w:pPr>
    </w:p>
    <w:p w14:paraId="52FAE11E" w14:textId="77777777" w:rsidR="007B763F" w:rsidRPr="000440AB" w:rsidRDefault="007B763F" w:rsidP="00801F95">
      <w:pPr>
        <w:ind w:right="11"/>
      </w:pPr>
    </w:p>
    <w:p w14:paraId="6A2B2399" w14:textId="77777777" w:rsidR="007B763F" w:rsidRPr="000440AB" w:rsidRDefault="007B763F" w:rsidP="00801F95">
      <w:pPr>
        <w:ind w:right="11"/>
        <w:rPr>
          <w:b/>
          <w:bCs/>
        </w:rPr>
      </w:pPr>
    </w:p>
    <w:p w14:paraId="670365CE" w14:textId="77777777" w:rsidR="007B763F" w:rsidRPr="000440AB" w:rsidRDefault="007B763F" w:rsidP="00801F95">
      <w:pPr>
        <w:ind w:right="11"/>
        <w:rPr>
          <w:b/>
          <w:bCs/>
        </w:rPr>
      </w:pPr>
    </w:p>
    <w:p w14:paraId="326843ED" w14:textId="021C60C5" w:rsidR="00801F95" w:rsidRPr="000440AB" w:rsidRDefault="00FD594B" w:rsidP="00FD594B">
      <w:pPr>
        <w:pStyle w:val="ILUSTRACIONES"/>
      </w:pPr>
      <w:bookmarkStart w:id="175" w:name="_Toc153970918"/>
      <w:r w:rsidRPr="000440AB">
        <w:t>Ilustración 8</w:t>
      </w:r>
      <w:r w:rsidR="000E1D00" w:rsidRPr="000440AB">
        <w:t xml:space="preserve">. </w:t>
      </w:r>
      <w:r w:rsidR="00801F95" w:rsidRPr="000440AB">
        <w:t>Post Frase + Producto</w:t>
      </w:r>
      <w:bookmarkEnd w:id="175"/>
    </w:p>
    <w:p w14:paraId="6EC380B5" w14:textId="49A7D414" w:rsidR="007E2996" w:rsidRPr="000440AB" w:rsidRDefault="007E2996" w:rsidP="007E2996">
      <w:pPr>
        <w:jc w:val="both"/>
      </w:pPr>
      <w:r w:rsidRPr="000440AB">
        <w:t xml:space="preserve">Fuente: </w:t>
      </w:r>
      <w:r w:rsidR="003C7C30" w:rsidRPr="003C7C30">
        <w:t xml:space="preserve">(Desafíos de las MIPYMES de moda, para potenciar la compra en línea entre </w:t>
      </w:r>
      <w:r w:rsidR="003C7C30" w:rsidRPr="003C7C30">
        <w:rPr>
          <w:i/>
        </w:rPr>
        <w:t>millennials</w:t>
      </w:r>
      <w:r w:rsidR="003C7C30" w:rsidRPr="003C7C30">
        <w:t xml:space="preserve"> del Distrito Central, Honduras en el 2023)</w:t>
      </w:r>
    </w:p>
    <w:p w14:paraId="12E61EE2" w14:textId="0512F5F9" w:rsidR="005437AC" w:rsidRPr="000440AB" w:rsidRDefault="005437AC" w:rsidP="001E5883">
      <w:pPr>
        <w:ind w:right="11"/>
      </w:pPr>
    </w:p>
    <w:p w14:paraId="4CA12E9A" w14:textId="6B745890" w:rsidR="000E1D00" w:rsidRPr="000440AB" w:rsidRDefault="000E1D00" w:rsidP="001E5883">
      <w:pPr>
        <w:ind w:right="11"/>
      </w:pPr>
    </w:p>
    <w:p w14:paraId="4AB2079E" w14:textId="69767E6D" w:rsidR="000E1D00" w:rsidRPr="000440AB" w:rsidRDefault="008902C3" w:rsidP="001E5883">
      <w:pPr>
        <w:ind w:right="11"/>
      </w:pPr>
      <w:r w:rsidRPr="000440AB">
        <w:rPr>
          <w:noProof/>
        </w:rPr>
        <w:drawing>
          <wp:anchor distT="0" distB="0" distL="114300" distR="114300" simplePos="0" relativeHeight="251767808" behindDoc="0" locked="0" layoutInCell="1" allowOverlap="1" wp14:anchorId="76B8746A" wp14:editId="66412687">
            <wp:simplePos x="0" y="0"/>
            <wp:positionH relativeFrom="margin">
              <wp:posOffset>868680</wp:posOffset>
            </wp:positionH>
            <wp:positionV relativeFrom="margin">
              <wp:posOffset>3337560</wp:posOffset>
            </wp:positionV>
            <wp:extent cx="3459480" cy="3459480"/>
            <wp:effectExtent l="0" t="0" r="7620" b="7620"/>
            <wp:wrapSquare wrapText="bothSides"/>
            <wp:docPr id="181947344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459480" cy="3459480"/>
                    </a:xfrm>
                    <a:prstGeom prst="rect">
                      <a:avLst/>
                    </a:prstGeom>
                    <a:noFill/>
                  </pic:spPr>
                </pic:pic>
              </a:graphicData>
            </a:graphic>
            <wp14:sizeRelH relativeFrom="margin">
              <wp14:pctWidth>0</wp14:pctWidth>
            </wp14:sizeRelH>
            <wp14:sizeRelV relativeFrom="margin">
              <wp14:pctHeight>0</wp14:pctHeight>
            </wp14:sizeRelV>
          </wp:anchor>
        </w:drawing>
      </w:r>
    </w:p>
    <w:p w14:paraId="335728D0" w14:textId="3BA4349A" w:rsidR="000E1D00" w:rsidRPr="000440AB" w:rsidRDefault="000E1D00" w:rsidP="001E5883">
      <w:pPr>
        <w:ind w:right="11"/>
      </w:pPr>
    </w:p>
    <w:p w14:paraId="14FA1A37" w14:textId="3CD69481" w:rsidR="00801F95" w:rsidRPr="000440AB" w:rsidRDefault="00801F95" w:rsidP="001E5883">
      <w:pPr>
        <w:ind w:right="11"/>
      </w:pPr>
    </w:p>
    <w:p w14:paraId="460D3A19" w14:textId="2EFF115E" w:rsidR="00801F95" w:rsidRPr="000440AB" w:rsidRDefault="00801F95" w:rsidP="001E5883">
      <w:pPr>
        <w:ind w:right="11"/>
      </w:pPr>
    </w:p>
    <w:p w14:paraId="426074F7" w14:textId="58D6A839" w:rsidR="000E1D00" w:rsidRPr="000440AB" w:rsidRDefault="000E1D00" w:rsidP="001E5883">
      <w:pPr>
        <w:ind w:right="11"/>
      </w:pPr>
    </w:p>
    <w:p w14:paraId="412B1E32" w14:textId="77777777" w:rsidR="000E1D00" w:rsidRPr="000440AB" w:rsidRDefault="000E1D00" w:rsidP="001E5883">
      <w:pPr>
        <w:ind w:right="11"/>
      </w:pPr>
    </w:p>
    <w:p w14:paraId="589E3CBE" w14:textId="00E1CF4A" w:rsidR="000E1D00" w:rsidRPr="000440AB" w:rsidRDefault="000E1D00" w:rsidP="001E5883">
      <w:pPr>
        <w:ind w:right="11"/>
      </w:pPr>
    </w:p>
    <w:p w14:paraId="45675BA6" w14:textId="075E04D1" w:rsidR="000E1D00" w:rsidRPr="000440AB" w:rsidRDefault="000E1D00" w:rsidP="001E5883">
      <w:pPr>
        <w:ind w:right="11"/>
      </w:pPr>
    </w:p>
    <w:p w14:paraId="4114B4FF" w14:textId="78C33CEF" w:rsidR="000E1D00" w:rsidRPr="000440AB" w:rsidRDefault="000E1D00" w:rsidP="001E5883">
      <w:pPr>
        <w:ind w:right="11"/>
      </w:pPr>
    </w:p>
    <w:p w14:paraId="3D4E53B8" w14:textId="77777777" w:rsidR="000E1D00" w:rsidRPr="000440AB" w:rsidRDefault="000E1D00" w:rsidP="001E5883">
      <w:pPr>
        <w:ind w:right="11"/>
      </w:pPr>
    </w:p>
    <w:p w14:paraId="5BD82FEB" w14:textId="6FB18778" w:rsidR="000E1D00" w:rsidRPr="000440AB" w:rsidRDefault="000E1D00" w:rsidP="001E5883">
      <w:pPr>
        <w:ind w:right="11"/>
      </w:pPr>
    </w:p>
    <w:p w14:paraId="66D18521" w14:textId="2043FA91" w:rsidR="000E1D00" w:rsidRPr="000440AB" w:rsidRDefault="000E1D00" w:rsidP="001E5883">
      <w:pPr>
        <w:ind w:right="11"/>
      </w:pPr>
    </w:p>
    <w:p w14:paraId="3DE72F9B" w14:textId="77777777" w:rsidR="000E1D00" w:rsidRPr="000440AB" w:rsidRDefault="000E1D00" w:rsidP="001E5883">
      <w:pPr>
        <w:ind w:right="11"/>
      </w:pPr>
    </w:p>
    <w:p w14:paraId="28D02BD6" w14:textId="0FF21BB6" w:rsidR="000E1D00" w:rsidRPr="000440AB" w:rsidRDefault="000E1D00" w:rsidP="001E5883">
      <w:pPr>
        <w:ind w:right="11"/>
      </w:pPr>
    </w:p>
    <w:p w14:paraId="7368D578" w14:textId="15414CF6" w:rsidR="00801F95" w:rsidRPr="000440AB" w:rsidRDefault="00801F95" w:rsidP="001E5883">
      <w:pPr>
        <w:ind w:right="11"/>
      </w:pPr>
    </w:p>
    <w:p w14:paraId="053E4E36" w14:textId="7564721D" w:rsidR="005437AC" w:rsidRPr="000440AB" w:rsidRDefault="005437AC" w:rsidP="001E5883">
      <w:pPr>
        <w:ind w:right="11"/>
      </w:pPr>
    </w:p>
    <w:p w14:paraId="02E2DBA3" w14:textId="48DA7085" w:rsidR="000E1D00" w:rsidRPr="000440AB" w:rsidRDefault="000E1D00" w:rsidP="001E5883">
      <w:pPr>
        <w:ind w:right="11"/>
      </w:pPr>
    </w:p>
    <w:p w14:paraId="1C1A6E8B" w14:textId="4BA0B812" w:rsidR="000E1D00" w:rsidRPr="000440AB" w:rsidRDefault="000E1D00" w:rsidP="001E5883">
      <w:pPr>
        <w:ind w:right="11"/>
      </w:pPr>
    </w:p>
    <w:p w14:paraId="171E4299" w14:textId="77777777" w:rsidR="000E1D00" w:rsidRPr="000440AB" w:rsidRDefault="000E1D00" w:rsidP="001E5883">
      <w:pPr>
        <w:ind w:right="11"/>
      </w:pPr>
    </w:p>
    <w:p w14:paraId="7BCCE6D8" w14:textId="385D4C77" w:rsidR="000E1D00" w:rsidRPr="000440AB" w:rsidRDefault="000E1D00" w:rsidP="001E5883">
      <w:pPr>
        <w:ind w:right="11"/>
      </w:pPr>
    </w:p>
    <w:p w14:paraId="2EF6E37C" w14:textId="32ABCD77" w:rsidR="000E1D00" w:rsidRPr="000440AB" w:rsidRDefault="00FD594B" w:rsidP="00FD594B">
      <w:pPr>
        <w:pStyle w:val="ILUSTRACIONES"/>
      </w:pPr>
      <w:bookmarkStart w:id="176" w:name="_Toc153970919"/>
      <w:r w:rsidRPr="000440AB">
        <w:t>Ilustración 9</w:t>
      </w:r>
      <w:r w:rsidR="000E1D00" w:rsidRPr="000440AB">
        <w:t xml:space="preserve">. Post 3 </w:t>
      </w:r>
      <w:r w:rsidR="00727F2C" w:rsidRPr="000440AB">
        <w:rPr>
          <w:i/>
        </w:rPr>
        <w:t>Tips</w:t>
      </w:r>
      <w:r w:rsidR="000E1D00" w:rsidRPr="000440AB">
        <w:t xml:space="preserve"> de Cuidado de tus zapatos favoritos</w:t>
      </w:r>
      <w:bookmarkEnd w:id="176"/>
    </w:p>
    <w:p w14:paraId="56D476CA" w14:textId="30669C99" w:rsidR="007E2996" w:rsidRPr="000440AB" w:rsidRDefault="007E2996" w:rsidP="007E2996">
      <w:pPr>
        <w:jc w:val="both"/>
      </w:pPr>
      <w:r w:rsidRPr="000440AB">
        <w:t xml:space="preserve">Fuente: </w:t>
      </w:r>
      <w:r w:rsidR="003C7C30" w:rsidRPr="003C7C30">
        <w:t xml:space="preserve">(Desafíos de las MIPYMES de moda, para potenciar la compra en línea entre </w:t>
      </w:r>
      <w:r w:rsidR="003C7C30" w:rsidRPr="003C7C30">
        <w:rPr>
          <w:i/>
        </w:rPr>
        <w:t>millennials</w:t>
      </w:r>
      <w:r w:rsidR="003C7C30" w:rsidRPr="003C7C30">
        <w:t xml:space="preserve"> del Distrito Central, Honduras en el 2023)</w:t>
      </w:r>
    </w:p>
    <w:p w14:paraId="292D64F4" w14:textId="6D8391C5" w:rsidR="000E1D00" w:rsidRPr="000440AB" w:rsidRDefault="000E1D00" w:rsidP="000E1D00">
      <w:pPr>
        <w:spacing w:line="259" w:lineRule="auto"/>
      </w:pPr>
    </w:p>
    <w:p w14:paraId="47D7702A" w14:textId="354C33E4" w:rsidR="000E1D00" w:rsidRPr="000440AB" w:rsidRDefault="000E1D00" w:rsidP="001E5883">
      <w:pPr>
        <w:ind w:right="11"/>
      </w:pPr>
    </w:p>
    <w:p w14:paraId="2C24D818" w14:textId="1AA60929" w:rsidR="000E1D00" w:rsidRPr="000440AB" w:rsidRDefault="000E1D00" w:rsidP="001E5883">
      <w:pPr>
        <w:ind w:right="11"/>
      </w:pPr>
    </w:p>
    <w:p w14:paraId="62CF7FC1" w14:textId="704A8E67" w:rsidR="000E1D00" w:rsidRPr="000440AB" w:rsidRDefault="00B557EC" w:rsidP="001E5883">
      <w:pPr>
        <w:ind w:right="11"/>
      </w:pPr>
      <w:r w:rsidRPr="000440AB">
        <w:rPr>
          <w:noProof/>
        </w:rPr>
        <w:lastRenderedPageBreak/>
        <w:drawing>
          <wp:anchor distT="0" distB="0" distL="114300" distR="114300" simplePos="0" relativeHeight="252036096" behindDoc="0" locked="0" layoutInCell="1" allowOverlap="1" wp14:anchorId="65895D32" wp14:editId="581339B0">
            <wp:simplePos x="0" y="0"/>
            <wp:positionH relativeFrom="margin">
              <wp:posOffset>1569720</wp:posOffset>
            </wp:positionH>
            <wp:positionV relativeFrom="margin">
              <wp:posOffset>-419735</wp:posOffset>
            </wp:positionV>
            <wp:extent cx="1865630" cy="3310255"/>
            <wp:effectExtent l="0" t="0" r="1270" b="4445"/>
            <wp:wrapSquare wrapText="bothSides"/>
            <wp:docPr id="1267263362" name="Imagen 5" descr="Una captura de pantalla de un celular con la imagen de una person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5240091" name="Imagen 5" descr="Una captura de pantalla de un celular con la imagen de una persona&#10;&#10;Descripción generada automáticamente"/>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865630" cy="3310255"/>
                    </a:xfrm>
                    <a:prstGeom prst="rect">
                      <a:avLst/>
                    </a:prstGeom>
                    <a:noFill/>
                  </pic:spPr>
                </pic:pic>
              </a:graphicData>
            </a:graphic>
          </wp:anchor>
        </w:drawing>
      </w:r>
    </w:p>
    <w:p w14:paraId="33638926" w14:textId="5F459067" w:rsidR="000E1D00" w:rsidRPr="000440AB" w:rsidRDefault="000E1D00" w:rsidP="001E5883">
      <w:pPr>
        <w:ind w:right="11"/>
      </w:pPr>
    </w:p>
    <w:p w14:paraId="3DEF3A31" w14:textId="77777777" w:rsidR="000E1D00" w:rsidRPr="000440AB" w:rsidRDefault="000E1D00" w:rsidP="001E5883">
      <w:pPr>
        <w:ind w:right="11"/>
      </w:pPr>
    </w:p>
    <w:p w14:paraId="744B290D" w14:textId="77777777" w:rsidR="000E1D00" w:rsidRPr="000440AB" w:rsidRDefault="000E1D00" w:rsidP="001E5883">
      <w:pPr>
        <w:ind w:right="11"/>
      </w:pPr>
    </w:p>
    <w:p w14:paraId="08A7A9E2" w14:textId="052D24B5" w:rsidR="000E1D00" w:rsidRPr="000440AB" w:rsidRDefault="000E1D00" w:rsidP="001E5883">
      <w:pPr>
        <w:ind w:right="11"/>
      </w:pPr>
    </w:p>
    <w:p w14:paraId="0F780EE0" w14:textId="77777777" w:rsidR="000E1D00" w:rsidRPr="000440AB" w:rsidRDefault="000E1D00" w:rsidP="001E5883">
      <w:pPr>
        <w:ind w:right="11"/>
      </w:pPr>
    </w:p>
    <w:p w14:paraId="1127B065" w14:textId="77777777" w:rsidR="000E1D00" w:rsidRPr="000440AB" w:rsidRDefault="000E1D00" w:rsidP="001E5883">
      <w:pPr>
        <w:ind w:right="11"/>
      </w:pPr>
    </w:p>
    <w:p w14:paraId="2B4DDE62" w14:textId="1DA8D044" w:rsidR="000E1D00" w:rsidRPr="000440AB" w:rsidRDefault="000E1D00" w:rsidP="001E5883">
      <w:pPr>
        <w:ind w:right="11"/>
      </w:pPr>
    </w:p>
    <w:p w14:paraId="29E82EF0" w14:textId="77777777" w:rsidR="000E1D00" w:rsidRPr="000440AB" w:rsidRDefault="000E1D00" w:rsidP="001E5883">
      <w:pPr>
        <w:ind w:right="11"/>
      </w:pPr>
    </w:p>
    <w:p w14:paraId="5E26084F" w14:textId="77777777" w:rsidR="000E1D00" w:rsidRPr="000440AB" w:rsidRDefault="000E1D00" w:rsidP="001E5883">
      <w:pPr>
        <w:ind w:right="11"/>
      </w:pPr>
    </w:p>
    <w:p w14:paraId="16598829" w14:textId="77777777" w:rsidR="000E1D00" w:rsidRPr="000440AB" w:rsidRDefault="000E1D00" w:rsidP="001E5883">
      <w:pPr>
        <w:ind w:right="11"/>
      </w:pPr>
    </w:p>
    <w:p w14:paraId="5AABCEB3" w14:textId="4E997DF8" w:rsidR="000E1D00" w:rsidRPr="000440AB" w:rsidRDefault="000E1D00" w:rsidP="001E5883">
      <w:pPr>
        <w:ind w:right="11"/>
      </w:pPr>
    </w:p>
    <w:p w14:paraId="188174A6" w14:textId="77777777" w:rsidR="000E1D00" w:rsidRPr="000440AB" w:rsidRDefault="000E1D00" w:rsidP="001E5883">
      <w:pPr>
        <w:ind w:right="11"/>
      </w:pPr>
    </w:p>
    <w:p w14:paraId="67EB4553" w14:textId="77777777" w:rsidR="000E1D00" w:rsidRPr="000440AB" w:rsidRDefault="000E1D00" w:rsidP="001E5883">
      <w:pPr>
        <w:ind w:right="11"/>
      </w:pPr>
    </w:p>
    <w:p w14:paraId="7E911281" w14:textId="68859796" w:rsidR="000E1D00" w:rsidRPr="000440AB" w:rsidRDefault="000E1D00" w:rsidP="001E5883">
      <w:pPr>
        <w:ind w:right="11"/>
      </w:pPr>
    </w:p>
    <w:p w14:paraId="2880F93D" w14:textId="77777777" w:rsidR="000E1D00" w:rsidRPr="000440AB" w:rsidRDefault="000E1D00" w:rsidP="001E5883">
      <w:pPr>
        <w:ind w:right="11"/>
      </w:pPr>
    </w:p>
    <w:p w14:paraId="7E3062B3" w14:textId="77777777" w:rsidR="000E1D00" w:rsidRPr="000440AB" w:rsidRDefault="000E1D00" w:rsidP="001E5883">
      <w:pPr>
        <w:ind w:right="11"/>
      </w:pPr>
    </w:p>
    <w:p w14:paraId="606FBB05" w14:textId="4D14DF3D" w:rsidR="005437AC" w:rsidRPr="000440AB" w:rsidRDefault="00FD594B" w:rsidP="00FD594B">
      <w:pPr>
        <w:pStyle w:val="ILUSTRACIONES"/>
      </w:pPr>
      <w:bookmarkStart w:id="177" w:name="_Toc153970920"/>
      <w:r w:rsidRPr="000440AB">
        <w:t>Ilustración 10</w:t>
      </w:r>
      <w:r w:rsidR="000E1D00" w:rsidRPr="000440AB">
        <w:t xml:space="preserve">. </w:t>
      </w:r>
      <w:r w:rsidR="0072671A" w:rsidRPr="000440AB">
        <w:t>Historia Interactiva: Elige el outfit para un par de tacones Isabellas</w:t>
      </w:r>
      <w:bookmarkEnd w:id="177"/>
    </w:p>
    <w:p w14:paraId="1784F274" w14:textId="68B11274" w:rsidR="007E2996" w:rsidRPr="000440AB" w:rsidRDefault="007E2996" w:rsidP="007E2996">
      <w:pPr>
        <w:jc w:val="both"/>
      </w:pPr>
      <w:r w:rsidRPr="000440AB">
        <w:t xml:space="preserve">Fuente: </w:t>
      </w:r>
      <w:r w:rsidR="003C7C30" w:rsidRPr="003C7C30">
        <w:t xml:space="preserve">(Desafíos de las MIPYMES de moda, para potenciar la compra en línea entre </w:t>
      </w:r>
      <w:r w:rsidR="003C7C30" w:rsidRPr="003C7C30">
        <w:rPr>
          <w:i/>
        </w:rPr>
        <w:t>millennials</w:t>
      </w:r>
      <w:r w:rsidR="003C7C30" w:rsidRPr="003C7C30">
        <w:t xml:space="preserve"> del Distrito Central, Honduras en el 2023)</w:t>
      </w:r>
    </w:p>
    <w:p w14:paraId="542A8350" w14:textId="539D13A3" w:rsidR="0072671A" w:rsidRPr="000440AB" w:rsidRDefault="0072671A" w:rsidP="0072671A">
      <w:pPr>
        <w:ind w:right="11"/>
      </w:pPr>
    </w:p>
    <w:p w14:paraId="32DC9D4C" w14:textId="26A92585" w:rsidR="0072671A" w:rsidRPr="000440AB" w:rsidRDefault="00B557EC" w:rsidP="0072671A">
      <w:pPr>
        <w:ind w:right="11"/>
      </w:pPr>
      <w:r w:rsidRPr="000440AB">
        <w:rPr>
          <w:noProof/>
        </w:rPr>
        <w:drawing>
          <wp:anchor distT="0" distB="0" distL="114300" distR="114300" simplePos="0" relativeHeight="251769856" behindDoc="0" locked="0" layoutInCell="1" allowOverlap="1" wp14:anchorId="31FF5F0F" wp14:editId="4EC42E7A">
            <wp:simplePos x="0" y="0"/>
            <wp:positionH relativeFrom="margin">
              <wp:posOffset>1210310</wp:posOffset>
            </wp:positionH>
            <wp:positionV relativeFrom="margin">
              <wp:posOffset>3716655</wp:posOffset>
            </wp:positionV>
            <wp:extent cx="2974975" cy="2974975"/>
            <wp:effectExtent l="0" t="0" r="0" b="0"/>
            <wp:wrapSquare wrapText="bothSides"/>
            <wp:docPr id="4793534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974975" cy="2974975"/>
                    </a:xfrm>
                    <a:prstGeom prst="rect">
                      <a:avLst/>
                    </a:prstGeom>
                    <a:noFill/>
                  </pic:spPr>
                </pic:pic>
              </a:graphicData>
            </a:graphic>
          </wp:anchor>
        </w:drawing>
      </w:r>
    </w:p>
    <w:p w14:paraId="42495B7A" w14:textId="2A257B56" w:rsidR="0072671A" w:rsidRPr="000440AB" w:rsidRDefault="0072671A" w:rsidP="0072671A">
      <w:pPr>
        <w:ind w:right="11"/>
      </w:pPr>
    </w:p>
    <w:p w14:paraId="52EB1C93" w14:textId="6C8ADF65" w:rsidR="0072671A" w:rsidRPr="000440AB" w:rsidRDefault="0072671A" w:rsidP="0072671A">
      <w:pPr>
        <w:ind w:right="11"/>
      </w:pPr>
    </w:p>
    <w:p w14:paraId="2AAFB6AB" w14:textId="77777777" w:rsidR="000E1D00" w:rsidRPr="000440AB" w:rsidRDefault="000E1D00" w:rsidP="0072671A">
      <w:pPr>
        <w:ind w:right="11"/>
      </w:pPr>
    </w:p>
    <w:p w14:paraId="3CFB469B" w14:textId="7333255D" w:rsidR="000E1D00" w:rsidRPr="000440AB" w:rsidRDefault="000E1D00" w:rsidP="0072671A">
      <w:pPr>
        <w:ind w:right="11"/>
      </w:pPr>
    </w:p>
    <w:p w14:paraId="6D5D7D29" w14:textId="77777777" w:rsidR="000E1D00" w:rsidRPr="000440AB" w:rsidRDefault="000E1D00" w:rsidP="0072671A">
      <w:pPr>
        <w:ind w:right="11"/>
      </w:pPr>
    </w:p>
    <w:p w14:paraId="6B36B4AA" w14:textId="77777777" w:rsidR="000E1D00" w:rsidRPr="000440AB" w:rsidRDefault="000E1D00" w:rsidP="0072671A">
      <w:pPr>
        <w:ind w:right="11"/>
      </w:pPr>
    </w:p>
    <w:p w14:paraId="05EE5243" w14:textId="67BD56BC" w:rsidR="000E1D00" w:rsidRPr="000440AB" w:rsidRDefault="000E1D00" w:rsidP="0072671A">
      <w:pPr>
        <w:ind w:right="11"/>
      </w:pPr>
    </w:p>
    <w:p w14:paraId="18C0EA26" w14:textId="77777777" w:rsidR="000E1D00" w:rsidRPr="000440AB" w:rsidRDefault="000E1D00" w:rsidP="0072671A">
      <w:pPr>
        <w:ind w:right="11"/>
      </w:pPr>
    </w:p>
    <w:p w14:paraId="1D3D6F7F" w14:textId="27FDD693" w:rsidR="000E1D00" w:rsidRPr="000440AB" w:rsidRDefault="000E1D00" w:rsidP="0072671A">
      <w:pPr>
        <w:ind w:right="11"/>
      </w:pPr>
    </w:p>
    <w:p w14:paraId="4DAD826C" w14:textId="144C7DED" w:rsidR="000E1D00" w:rsidRPr="000440AB" w:rsidRDefault="000E1D00" w:rsidP="0072671A">
      <w:pPr>
        <w:ind w:right="11"/>
      </w:pPr>
    </w:p>
    <w:p w14:paraId="56E7EFEE" w14:textId="77777777" w:rsidR="000E1D00" w:rsidRPr="000440AB" w:rsidRDefault="000E1D00" w:rsidP="0072671A">
      <w:pPr>
        <w:ind w:right="11"/>
      </w:pPr>
    </w:p>
    <w:p w14:paraId="224032FC" w14:textId="72AC1397" w:rsidR="000E1D00" w:rsidRPr="000440AB" w:rsidRDefault="000E1D00" w:rsidP="0072671A">
      <w:pPr>
        <w:ind w:right="11"/>
      </w:pPr>
    </w:p>
    <w:p w14:paraId="148030C6" w14:textId="77777777" w:rsidR="000E1D00" w:rsidRPr="000440AB" w:rsidRDefault="000E1D00" w:rsidP="0072671A">
      <w:pPr>
        <w:ind w:right="11"/>
      </w:pPr>
    </w:p>
    <w:p w14:paraId="4FCA794A" w14:textId="41E0918E" w:rsidR="000E1D00" w:rsidRPr="000440AB" w:rsidRDefault="000E1D00" w:rsidP="0072671A">
      <w:pPr>
        <w:ind w:right="11"/>
      </w:pPr>
    </w:p>
    <w:p w14:paraId="68E85A74" w14:textId="73BB5ED2" w:rsidR="000E1D00" w:rsidRPr="000440AB" w:rsidRDefault="000E1D00" w:rsidP="0072671A">
      <w:pPr>
        <w:ind w:right="11"/>
      </w:pPr>
    </w:p>
    <w:p w14:paraId="18AFF1DC" w14:textId="5CE5805C" w:rsidR="000E1D00" w:rsidRPr="000440AB" w:rsidRDefault="000E1D00" w:rsidP="000E1D00">
      <w:pPr>
        <w:ind w:right="11"/>
      </w:pPr>
    </w:p>
    <w:p w14:paraId="6057C2AD" w14:textId="77777777" w:rsidR="007B763F" w:rsidRPr="000440AB" w:rsidRDefault="007B763F" w:rsidP="000E1D00">
      <w:pPr>
        <w:ind w:right="11"/>
        <w:rPr>
          <w:b/>
          <w:bCs/>
        </w:rPr>
      </w:pPr>
    </w:p>
    <w:p w14:paraId="11B40904" w14:textId="0CEFD0E7" w:rsidR="000E1D00" w:rsidRPr="000440AB" w:rsidRDefault="00FD594B" w:rsidP="00FD594B">
      <w:pPr>
        <w:pStyle w:val="ILUSTRACIONES"/>
      </w:pPr>
      <w:bookmarkStart w:id="178" w:name="_Toc153970921"/>
      <w:r w:rsidRPr="000440AB">
        <w:t>Ilustración 11</w:t>
      </w:r>
      <w:r w:rsidR="000E1D00" w:rsidRPr="000440AB">
        <w:t>. Post Frase + Producto</w:t>
      </w:r>
      <w:bookmarkEnd w:id="178"/>
    </w:p>
    <w:p w14:paraId="65A020BA" w14:textId="4F29A9DF" w:rsidR="007E2996" w:rsidRPr="000440AB" w:rsidRDefault="007E2996" w:rsidP="007E2996">
      <w:pPr>
        <w:jc w:val="both"/>
      </w:pPr>
      <w:r w:rsidRPr="000440AB">
        <w:t xml:space="preserve">Fuente: </w:t>
      </w:r>
      <w:r w:rsidR="003C7C30" w:rsidRPr="003C7C30">
        <w:t xml:space="preserve">(Desafíos de las MIPYMES de moda, para potenciar la compra en línea entre </w:t>
      </w:r>
      <w:r w:rsidR="003C7C30" w:rsidRPr="003C7C30">
        <w:rPr>
          <w:i/>
        </w:rPr>
        <w:t>millennials</w:t>
      </w:r>
      <w:r w:rsidR="003C7C30" w:rsidRPr="003C7C30">
        <w:t xml:space="preserve"> del Distrito Central, Honduras en el 2023)</w:t>
      </w:r>
    </w:p>
    <w:p w14:paraId="4C53D01F" w14:textId="29D4D946" w:rsidR="000E1D00" w:rsidRPr="000440AB" w:rsidRDefault="000E1D00" w:rsidP="007E2996">
      <w:pPr>
        <w:spacing w:line="259" w:lineRule="auto"/>
        <w:ind w:left="708"/>
      </w:pPr>
    </w:p>
    <w:p w14:paraId="64865D3E" w14:textId="5D29079D" w:rsidR="000E1D00" w:rsidRPr="000440AB" w:rsidRDefault="000E1D00" w:rsidP="0072671A">
      <w:pPr>
        <w:ind w:right="11"/>
      </w:pPr>
    </w:p>
    <w:p w14:paraId="775C9C76" w14:textId="0AEBC8EC" w:rsidR="000E1D00" w:rsidRPr="000440AB" w:rsidRDefault="000E1D00" w:rsidP="0072671A">
      <w:pPr>
        <w:ind w:right="11"/>
      </w:pPr>
    </w:p>
    <w:p w14:paraId="32A8AC40" w14:textId="3D333100" w:rsidR="005437AC" w:rsidRPr="000440AB" w:rsidRDefault="005437AC" w:rsidP="001E5883">
      <w:pPr>
        <w:ind w:right="11"/>
      </w:pPr>
    </w:p>
    <w:p w14:paraId="036CC6E2" w14:textId="766498BC" w:rsidR="000E1D00" w:rsidRPr="000440AB" w:rsidRDefault="00B557EC" w:rsidP="001E5883">
      <w:pPr>
        <w:ind w:right="11"/>
      </w:pPr>
      <w:r w:rsidRPr="000440AB">
        <w:rPr>
          <w:noProof/>
        </w:rPr>
        <w:lastRenderedPageBreak/>
        <w:drawing>
          <wp:anchor distT="0" distB="0" distL="114300" distR="114300" simplePos="0" relativeHeight="252038144" behindDoc="0" locked="0" layoutInCell="1" allowOverlap="1" wp14:anchorId="2C1282B0" wp14:editId="0C4452AB">
            <wp:simplePos x="0" y="0"/>
            <wp:positionH relativeFrom="margin">
              <wp:posOffset>1744980</wp:posOffset>
            </wp:positionH>
            <wp:positionV relativeFrom="margin">
              <wp:posOffset>-511175</wp:posOffset>
            </wp:positionV>
            <wp:extent cx="1816735" cy="3230880"/>
            <wp:effectExtent l="0" t="0" r="0" b="7620"/>
            <wp:wrapSquare wrapText="bothSides"/>
            <wp:docPr id="13292886" name="Imagen 7" descr="Una persona con un vestido de color ros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92886" name="Imagen 7" descr="Una persona con un vestido de color rosa&#10;&#10;Descripción generada automáticamente con confianza baja"/>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816735" cy="3230880"/>
                    </a:xfrm>
                    <a:prstGeom prst="rect">
                      <a:avLst/>
                    </a:prstGeom>
                    <a:noFill/>
                  </pic:spPr>
                </pic:pic>
              </a:graphicData>
            </a:graphic>
          </wp:anchor>
        </w:drawing>
      </w:r>
    </w:p>
    <w:p w14:paraId="1F73880F" w14:textId="77777777" w:rsidR="000E1D00" w:rsidRPr="000440AB" w:rsidRDefault="000E1D00" w:rsidP="001E5883">
      <w:pPr>
        <w:ind w:right="11"/>
      </w:pPr>
    </w:p>
    <w:p w14:paraId="1D1B0299" w14:textId="2A3DA8D1" w:rsidR="000E1D00" w:rsidRPr="000440AB" w:rsidRDefault="000E1D00" w:rsidP="001E5883">
      <w:pPr>
        <w:ind w:right="11"/>
      </w:pPr>
    </w:p>
    <w:p w14:paraId="0D8EB258" w14:textId="77777777" w:rsidR="000E1D00" w:rsidRPr="000440AB" w:rsidRDefault="000E1D00" w:rsidP="001E5883">
      <w:pPr>
        <w:ind w:right="11"/>
      </w:pPr>
    </w:p>
    <w:p w14:paraId="1771A2AD" w14:textId="77777777" w:rsidR="000E1D00" w:rsidRPr="000440AB" w:rsidRDefault="000E1D00" w:rsidP="001E5883">
      <w:pPr>
        <w:ind w:right="11"/>
      </w:pPr>
    </w:p>
    <w:p w14:paraId="5F7CCAC5" w14:textId="7211B631" w:rsidR="000E1D00" w:rsidRPr="000440AB" w:rsidRDefault="000E1D00" w:rsidP="001E5883">
      <w:pPr>
        <w:ind w:right="11"/>
      </w:pPr>
    </w:p>
    <w:p w14:paraId="1669656B" w14:textId="77777777" w:rsidR="000E1D00" w:rsidRPr="000440AB" w:rsidRDefault="000E1D00" w:rsidP="001E5883">
      <w:pPr>
        <w:ind w:right="11"/>
      </w:pPr>
    </w:p>
    <w:p w14:paraId="7CF4734B" w14:textId="2783F8B6" w:rsidR="000E1D00" w:rsidRPr="000440AB" w:rsidRDefault="000E1D00" w:rsidP="001E5883">
      <w:pPr>
        <w:ind w:right="11"/>
      </w:pPr>
    </w:p>
    <w:p w14:paraId="6B851BE7" w14:textId="77777777" w:rsidR="000E1D00" w:rsidRPr="000440AB" w:rsidRDefault="000E1D00" w:rsidP="001E5883">
      <w:pPr>
        <w:ind w:right="11"/>
      </w:pPr>
    </w:p>
    <w:p w14:paraId="62BEAA85" w14:textId="77777777" w:rsidR="000E1D00" w:rsidRPr="000440AB" w:rsidRDefault="000E1D00" w:rsidP="001E5883">
      <w:pPr>
        <w:ind w:right="11"/>
      </w:pPr>
    </w:p>
    <w:p w14:paraId="7919C193" w14:textId="13B11B9F" w:rsidR="000E1D00" w:rsidRPr="000440AB" w:rsidRDefault="000E1D00" w:rsidP="001E5883">
      <w:pPr>
        <w:ind w:right="11"/>
      </w:pPr>
    </w:p>
    <w:p w14:paraId="3F4CFAB2" w14:textId="77777777" w:rsidR="000E1D00" w:rsidRPr="000440AB" w:rsidRDefault="000E1D00" w:rsidP="001E5883">
      <w:pPr>
        <w:ind w:right="11"/>
      </w:pPr>
    </w:p>
    <w:p w14:paraId="661CCA9E" w14:textId="36F10C34" w:rsidR="000E1D00" w:rsidRPr="000440AB" w:rsidRDefault="000E1D00" w:rsidP="001E5883">
      <w:pPr>
        <w:ind w:right="11"/>
      </w:pPr>
    </w:p>
    <w:p w14:paraId="09B0FD59" w14:textId="77777777" w:rsidR="000E1D00" w:rsidRPr="000440AB" w:rsidRDefault="000E1D00" w:rsidP="001E5883">
      <w:pPr>
        <w:ind w:right="11"/>
      </w:pPr>
    </w:p>
    <w:p w14:paraId="5D969FC3" w14:textId="61785EBF" w:rsidR="000E1D00" w:rsidRPr="000440AB" w:rsidRDefault="000E1D00" w:rsidP="001E5883">
      <w:pPr>
        <w:ind w:right="11"/>
      </w:pPr>
    </w:p>
    <w:p w14:paraId="0A8FE58E" w14:textId="169F7DE6" w:rsidR="000E1D00" w:rsidRPr="000440AB" w:rsidRDefault="000E1D00" w:rsidP="001E5883">
      <w:pPr>
        <w:ind w:right="11"/>
      </w:pPr>
    </w:p>
    <w:p w14:paraId="78DE9095" w14:textId="1B4B4641" w:rsidR="000E1D00" w:rsidRPr="000440AB" w:rsidRDefault="00FD594B" w:rsidP="00FD594B">
      <w:pPr>
        <w:pStyle w:val="ILUSTRACIONES"/>
      </w:pPr>
      <w:bookmarkStart w:id="179" w:name="_Toc153970922"/>
      <w:r w:rsidRPr="000440AB">
        <w:t>Ilustración 12</w:t>
      </w:r>
      <w:r w:rsidR="000E1D00" w:rsidRPr="000440AB">
        <w:t xml:space="preserve">. Historias </w:t>
      </w:r>
      <w:r w:rsidR="00C07C2D" w:rsidRPr="000440AB">
        <w:rPr>
          <w:i/>
        </w:rPr>
        <w:t>UGC</w:t>
      </w:r>
      <w:r w:rsidR="000E1D00" w:rsidRPr="000440AB">
        <w:t>: Fotos de Clientas usando tacones</w:t>
      </w:r>
      <w:bookmarkEnd w:id="179"/>
    </w:p>
    <w:p w14:paraId="47A9C069" w14:textId="57FC73F9" w:rsidR="007E2996" w:rsidRPr="000440AB" w:rsidRDefault="007E2996" w:rsidP="007E2996">
      <w:pPr>
        <w:jc w:val="both"/>
      </w:pPr>
      <w:r w:rsidRPr="000440AB">
        <w:t xml:space="preserve">Fuente: </w:t>
      </w:r>
      <w:r w:rsidR="003C7C30" w:rsidRPr="003C7C30">
        <w:t xml:space="preserve">(Desafíos de las MIPYMES de moda, para potenciar la compra en línea entre </w:t>
      </w:r>
      <w:r w:rsidR="003C7C30" w:rsidRPr="003C7C30">
        <w:rPr>
          <w:i/>
        </w:rPr>
        <w:t>millennials</w:t>
      </w:r>
      <w:r w:rsidR="003C7C30" w:rsidRPr="003C7C30">
        <w:t xml:space="preserve"> del Distrito Central, Honduras en el 2023)</w:t>
      </w:r>
    </w:p>
    <w:p w14:paraId="2C61FA40" w14:textId="742B0C5C" w:rsidR="005437AC" w:rsidRPr="000440AB" w:rsidRDefault="005437AC" w:rsidP="001E5883">
      <w:pPr>
        <w:ind w:right="11"/>
      </w:pPr>
    </w:p>
    <w:p w14:paraId="593188ED" w14:textId="43AC134C" w:rsidR="005437AC" w:rsidRPr="000440AB" w:rsidRDefault="007B763F" w:rsidP="001E5883">
      <w:pPr>
        <w:ind w:right="11"/>
      </w:pPr>
      <w:r w:rsidRPr="000440AB">
        <w:rPr>
          <w:noProof/>
        </w:rPr>
        <w:drawing>
          <wp:anchor distT="0" distB="0" distL="114300" distR="114300" simplePos="0" relativeHeight="251771904" behindDoc="0" locked="0" layoutInCell="1" allowOverlap="1" wp14:anchorId="6420C66F" wp14:editId="6635D4C6">
            <wp:simplePos x="0" y="0"/>
            <wp:positionH relativeFrom="margin">
              <wp:posOffset>424815</wp:posOffset>
            </wp:positionH>
            <wp:positionV relativeFrom="margin">
              <wp:posOffset>4110990</wp:posOffset>
            </wp:positionV>
            <wp:extent cx="4963160" cy="3051810"/>
            <wp:effectExtent l="0" t="0" r="8890" b="0"/>
            <wp:wrapSquare wrapText="bothSides"/>
            <wp:docPr id="526982614"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982614" name="Imagen 1" descr="Interfaz de usuario gráfica, Aplicación&#10;&#10;Descripción generada automáticamente"/>
                    <pic:cNvPicPr/>
                  </pic:nvPicPr>
                  <pic:blipFill>
                    <a:blip r:embed="rId70">
                      <a:extLst>
                        <a:ext uri="{28A0092B-C50C-407E-A947-70E740481C1C}">
                          <a14:useLocalDpi xmlns:a14="http://schemas.microsoft.com/office/drawing/2010/main" val="0"/>
                        </a:ext>
                      </a:extLst>
                    </a:blip>
                    <a:stretch>
                      <a:fillRect/>
                    </a:stretch>
                  </pic:blipFill>
                  <pic:spPr>
                    <a:xfrm>
                      <a:off x="0" y="0"/>
                      <a:ext cx="4963160" cy="3051810"/>
                    </a:xfrm>
                    <a:prstGeom prst="rect">
                      <a:avLst/>
                    </a:prstGeom>
                  </pic:spPr>
                </pic:pic>
              </a:graphicData>
            </a:graphic>
            <wp14:sizeRelH relativeFrom="margin">
              <wp14:pctWidth>0</wp14:pctWidth>
            </wp14:sizeRelH>
            <wp14:sizeRelV relativeFrom="margin">
              <wp14:pctHeight>0</wp14:pctHeight>
            </wp14:sizeRelV>
          </wp:anchor>
        </w:drawing>
      </w:r>
    </w:p>
    <w:p w14:paraId="3DF89609" w14:textId="7E39DB87" w:rsidR="005437AC" w:rsidRPr="000440AB" w:rsidRDefault="005437AC" w:rsidP="001E5883">
      <w:pPr>
        <w:ind w:right="11"/>
      </w:pPr>
    </w:p>
    <w:p w14:paraId="250D6175" w14:textId="31BD8C67" w:rsidR="005437AC" w:rsidRPr="000440AB" w:rsidRDefault="005437AC" w:rsidP="001E5883">
      <w:pPr>
        <w:ind w:right="11"/>
      </w:pPr>
    </w:p>
    <w:p w14:paraId="3E46A1A4" w14:textId="32BACF36" w:rsidR="0072671A" w:rsidRPr="000440AB" w:rsidRDefault="0072671A" w:rsidP="001E5883">
      <w:pPr>
        <w:ind w:right="11"/>
      </w:pPr>
    </w:p>
    <w:p w14:paraId="79BFB83C" w14:textId="56683FB0" w:rsidR="0072671A" w:rsidRPr="000440AB" w:rsidRDefault="0072671A" w:rsidP="001E5883">
      <w:pPr>
        <w:ind w:right="11"/>
      </w:pPr>
    </w:p>
    <w:p w14:paraId="1EA5009E" w14:textId="77777777" w:rsidR="0072671A" w:rsidRPr="000440AB" w:rsidRDefault="0072671A" w:rsidP="001E5883">
      <w:pPr>
        <w:ind w:right="11"/>
      </w:pPr>
    </w:p>
    <w:p w14:paraId="3E8B5F0A" w14:textId="77777777" w:rsidR="0072671A" w:rsidRPr="000440AB" w:rsidRDefault="0072671A" w:rsidP="001E5883">
      <w:pPr>
        <w:ind w:right="11"/>
      </w:pPr>
    </w:p>
    <w:p w14:paraId="7024D642" w14:textId="77777777" w:rsidR="0072671A" w:rsidRPr="000440AB" w:rsidRDefault="0072671A" w:rsidP="001E5883">
      <w:pPr>
        <w:ind w:right="11"/>
      </w:pPr>
    </w:p>
    <w:p w14:paraId="3FED3EA1" w14:textId="77777777" w:rsidR="0072671A" w:rsidRPr="000440AB" w:rsidRDefault="0072671A" w:rsidP="001E5883">
      <w:pPr>
        <w:ind w:right="11"/>
      </w:pPr>
    </w:p>
    <w:p w14:paraId="0F09042F" w14:textId="77777777" w:rsidR="0072671A" w:rsidRPr="000440AB" w:rsidRDefault="0072671A" w:rsidP="001E5883">
      <w:pPr>
        <w:ind w:right="11"/>
      </w:pPr>
    </w:p>
    <w:p w14:paraId="4F931387" w14:textId="77777777" w:rsidR="0072671A" w:rsidRPr="000440AB" w:rsidRDefault="0072671A" w:rsidP="001E5883">
      <w:pPr>
        <w:ind w:right="11"/>
      </w:pPr>
    </w:p>
    <w:p w14:paraId="1A728CDF" w14:textId="77777777" w:rsidR="0072671A" w:rsidRPr="000440AB" w:rsidRDefault="0072671A" w:rsidP="001E5883">
      <w:pPr>
        <w:ind w:right="11"/>
      </w:pPr>
    </w:p>
    <w:p w14:paraId="20A290EA" w14:textId="77777777" w:rsidR="0072671A" w:rsidRPr="000440AB" w:rsidRDefault="0072671A" w:rsidP="001E5883">
      <w:pPr>
        <w:ind w:right="11"/>
      </w:pPr>
    </w:p>
    <w:p w14:paraId="2A30A06E" w14:textId="77777777" w:rsidR="0072671A" w:rsidRPr="000440AB" w:rsidRDefault="0072671A" w:rsidP="001E5883">
      <w:pPr>
        <w:ind w:right="11"/>
      </w:pPr>
    </w:p>
    <w:p w14:paraId="34F2F454" w14:textId="77777777" w:rsidR="0072671A" w:rsidRPr="000440AB" w:rsidRDefault="0072671A" w:rsidP="001E5883">
      <w:pPr>
        <w:ind w:right="11"/>
      </w:pPr>
    </w:p>
    <w:p w14:paraId="34A77235" w14:textId="77777777" w:rsidR="0072671A" w:rsidRPr="000440AB" w:rsidRDefault="0072671A" w:rsidP="001E5883">
      <w:pPr>
        <w:ind w:right="11"/>
      </w:pPr>
    </w:p>
    <w:p w14:paraId="3F922CC9" w14:textId="77777777" w:rsidR="000E1D00" w:rsidRPr="000440AB" w:rsidRDefault="000E1D00" w:rsidP="001E5883">
      <w:pPr>
        <w:ind w:right="11"/>
      </w:pPr>
    </w:p>
    <w:p w14:paraId="5DE15337" w14:textId="0566F888" w:rsidR="000E1D00" w:rsidRPr="000440AB" w:rsidRDefault="00FD594B" w:rsidP="00FD594B">
      <w:pPr>
        <w:pStyle w:val="ILUSTRACIONES"/>
      </w:pPr>
      <w:bookmarkStart w:id="180" w:name="_Toc153970923"/>
      <w:r w:rsidRPr="000440AB">
        <w:t>Ilustración 13</w:t>
      </w:r>
      <w:r w:rsidR="000E1D00" w:rsidRPr="000440AB">
        <w:t>. Historias Interactivas: Trivia cuanto sabes del cuidado de tus zapatos</w:t>
      </w:r>
      <w:bookmarkEnd w:id="180"/>
    </w:p>
    <w:p w14:paraId="6471F9A5" w14:textId="31D30079" w:rsidR="007E2996" w:rsidRPr="000440AB" w:rsidRDefault="007E2996" w:rsidP="007E2996">
      <w:pPr>
        <w:jc w:val="both"/>
      </w:pPr>
      <w:r w:rsidRPr="000440AB">
        <w:t xml:space="preserve">Fuente: </w:t>
      </w:r>
      <w:r w:rsidR="003C7C30" w:rsidRPr="003C7C30">
        <w:t xml:space="preserve">(Desafíos de las MIPYMES de moda, para potenciar la compra en línea entre </w:t>
      </w:r>
      <w:r w:rsidR="003C7C30" w:rsidRPr="003C7C30">
        <w:rPr>
          <w:i/>
        </w:rPr>
        <w:t>millennials</w:t>
      </w:r>
      <w:r w:rsidR="003C7C30" w:rsidRPr="003C7C30">
        <w:t xml:space="preserve"> del Distrito Central, Honduras en el 2023)</w:t>
      </w:r>
    </w:p>
    <w:p w14:paraId="5774D244" w14:textId="2D80EBED" w:rsidR="00AF7584" w:rsidRPr="000440AB" w:rsidRDefault="00AF7584" w:rsidP="00AF7584">
      <w:pPr>
        <w:spacing w:line="259" w:lineRule="auto"/>
      </w:pPr>
    </w:p>
    <w:p w14:paraId="7A1A77FC" w14:textId="1AF72D98" w:rsidR="00AF7584" w:rsidRPr="000440AB" w:rsidRDefault="00AF7584" w:rsidP="00AF7584">
      <w:pPr>
        <w:spacing w:line="259" w:lineRule="auto"/>
      </w:pPr>
    </w:p>
    <w:p w14:paraId="38F50910" w14:textId="465719C6" w:rsidR="00AF7584" w:rsidRPr="000440AB" w:rsidRDefault="00B557EC" w:rsidP="00AF7584">
      <w:pPr>
        <w:spacing w:line="259" w:lineRule="auto"/>
      </w:pPr>
      <w:r w:rsidRPr="000440AB">
        <w:rPr>
          <w:noProof/>
        </w:rPr>
        <w:lastRenderedPageBreak/>
        <w:drawing>
          <wp:anchor distT="0" distB="0" distL="114300" distR="114300" simplePos="0" relativeHeight="252040192" behindDoc="0" locked="0" layoutInCell="1" allowOverlap="1" wp14:anchorId="354D1AE5" wp14:editId="75C87DB7">
            <wp:simplePos x="0" y="0"/>
            <wp:positionH relativeFrom="margin">
              <wp:posOffset>2004060</wp:posOffset>
            </wp:positionH>
            <wp:positionV relativeFrom="margin">
              <wp:posOffset>-271780</wp:posOffset>
            </wp:positionV>
            <wp:extent cx="1668145" cy="2973070"/>
            <wp:effectExtent l="0" t="0" r="8255" b="0"/>
            <wp:wrapSquare wrapText="bothSides"/>
            <wp:docPr id="5250823"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1668145" cy="2973070"/>
                    </a:xfrm>
                    <a:prstGeom prst="rect">
                      <a:avLst/>
                    </a:prstGeom>
                    <a:noFill/>
                  </pic:spPr>
                </pic:pic>
              </a:graphicData>
            </a:graphic>
            <wp14:sizeRelH relativeFrom="margin">
              <wp14:pctWidth>0</wp14:pctWidth>
            </wp14:sizeRelH>
            <wp14:sizeRelV relativeFrom="margin">
              <wp14:pctHeight>0</wp14:pctHeight>
            </wp14:sizeRelV>
          </wp:anchor>
        </w:drawing>
      </w:r>
    </w:p>
    <w:p w14:paraId="0B351F48" w14:textId="0F6E9DA5" w:rsidR="00AF7584" w:rsidRPr="000440AB" w:rsidRDefault="00AF7584" w:rsidP="00AF7584">
      <w:pPr>
        <w:spacing w:line="259" w:lineRule="auto"/>
      </w:pPr>
    </w:p>
    <w:p w14:paraId="159FEF58" w14:textId="194458B3" w:rsidR="00AF7584" w:rsidRPr="000440AB" w:rsidRDefault="00AF7584" w:rsidP="00AF7584">
      <w:pPr>
        <w:spacing w:line="259" w:lineRule="auto"/>
      </w:pPr>
    </w:p>
    <w:p w14:paraId="2C50CD2A" w14:textId="679FAAC1" w:rsidR="00AF7584" w:rsidRPr="000440AB" w:rsidRDefault="00AF7584" w:rsidP="00AF7584">
      <w:pPr>
        <w:spacing w:line="259" w:lineRule="auto"/>
      </w:pPr>
    </w:p>
    <w:p w14:paraId="2936D157" w14:textId="77777777" w:rsidR="00AF7584" w:rsidRPr="000440AB" w:rsidRDefault="00AF7584" w:rsidP="00AF7584">
      <w:pPr>
        <w:spacing w:line="259" w:lineRule="auto"/>
      </w:pPr>
    </w:p>
    <w:p w14:paraId="0C8BEE3D" w14:textId="2C7C22EB" w:rsidR="00AF7584" w:rsidRPr="000440AB" w:rsidRDefault="00AF7584" w:rsidP="00AF7584">
      <w:pPr>
        <w:spacing w:line="259" w:lineRule="auto"/>
      </w:pPr>
    </w:p>
    <w:p w14:paraId="6BD14987" w14:textId="36020166" w:rsidR="00AF7584" w:rsidRPr="000440AB" w:rsidRDefault="00AF7584" w:rsidP="00AF7584">
      <w:pPr>
        <w:spacing w:line="259" w:lineRule="auto"/>
      </w:pPr>
    </w:p>
    <w:p w14:paraId="0683BE3E" w14:textId="7C7D91B7" w:rsidR="00AF7584" w:rsidRPr="000440AB" w:rsidRDefault="00AF7584" w:rsidP="00AF7584">
      <w:pPr>
        <w:spacing w:line="259" w:lineRule="auto"/>
      </w:pPr>
    </w:p>
    <w:p w14:paraId="55AE459D" w14:textId="0AF01AD0" w:rsidR="00AF7584" w:rsidRPr="000440AB" w:rsidRDefault="00AF7584" w:rsidP="00AF7584">
      <w:pPr>
        <w:spacing w:line="259" w:lineRule="auto"/>
      </w:pPr>
    </w:p>
    <w:p w14:paraId="4A69ED84" w14:textId="4E9DB0BC" w:rsidR="00AF7584" w:rsidRPr="000440AB" w:rsidRDefault="00AF7584" w:rsidP="00AF7584">
      <w:pPr>
        <w:spacing w:line="259" w:lineRule="auto"/>
      </w:pPr>
    </w:p>
    <w:p w14:paraId="43D31B1D" w14:textId="22F6BB3D" w:rsidR="00AF7584" w:rsidRPr="000440AB" w:rsidRDefault="00AF7584" w:rsidP="00AF7584">
      <w:pPr>
        <w:spacing w:line="259" w:lineRule="auto"/>
      </w:pPr>
    </w:p>
    <w:p w14:paraId="3F2AA966" w14:textId="77777777" w:rsidR="00AF7584" w:rsidRPr="000440AB" w:rsidRDefault="00AF7584" w:rsidP="00AF7584">
      <w:pPr>
        <w:spacing w:line="259" w:lineRule="auto"/>
      </w:pPr>
    </w:p>
    <w:p w14:paraId="50FBFF40" w14:textId="0235A353" w:rsidR="00AF7584" w:rsidRPr="000440AB" w:rsidRDefault="00AF7584" w:rsidP="00AF7584">
      <w:pPr>
        <w:spacing w:line="259" w:lineRule="auto"/>
      </w:pPr>
    </w:p>
    <w:p w14:paraId="283E31FD" w14:textId="45CAC277" w:rsidR="00AF7584" w:rsidRPr="000440AB" w:rsidRDefault="00AF7584" w:rsidP="00AF7584">
      <w:pPr>
        <w:spacing w:line="259" w:lineRule="auto"/>
      </w:pPr>
    </w:p>
    <w:p w14:paraId="134F584F" w14:textId="77777777" w:rsidR="00AF7584" w:rsidRPr="000440AB" w:rsidRDefault="00AF7584" w:rsidP="00AF7584">
      <w:pPr>
        <w:spacing w:line="259" w:lineRule="auto"/>
      </w:pPr>
    </w:p>
    <w:p w14:paraId="3073EE30" w14:textId="7B869B10" w:rsidR="0072671A" w:rsidRPr="000440AB" w:rsidRDefault="00FD594B" w:rsidP="00FD594B">
      <w:pPr>
        <w:pStyle w:val="ILUSTRACIONES"/>
      </w:pPr>
      <w:bookmarkStart w:id="181" w:name="_Toc153970924"/>
      <w:r w:rsidRPr="000440AB">
        <w:t>Ilustración 14</w:t>
      </w:r>
      <w:r w:rsidR="00AF7584" w:rsidRPr="000440AB">
        <w:t xml:space="preserve">. </w:t>
      </w:r>
      <w:proofErr w:type="spellStart"/>
      <w:r w:rsidR="00175E3C" w:rsidRPr="000440AB">
        <w:rPr>
          <w:i/>
        </w:rPr>
        <w:t>Reel</w:t>
      </w:r>
      <w:proofErr w:type="spellEnd"/>
      <w:r w:rsidR="0072671A" w:rsidRPr="000440AB">
        <w:t xml:space="preserve"> Proceso diseño y elaboración de Zapatos de Tacón</w:t>
      </w:r>
      <w:bookmarkEnd w:id="181"/>
    </w:p>
    <w:p w14:paraId="372B68AD" w14:textId="43940B11" w:rsidR="007E2996" w:rsidRPr="000440AB" w:rsidRDefault="007E2996" w:rsidP="007E2996">
      <w:pPr>
        <w:jc w:val="both"/>
      </w:pPr>
      <w:r w:rsidRPr="000440AB">
        <w:t xml:space="preserve"> Fuente: </w:t>
      </w:r>
      <w:r w:rsidR="003C7C30" w:rsidRPr="003C7C30">
        <w:t xml:space="preserve">(Desafíos de las MIPYMES de moda, para potenciar la compra en línea entre </w:t>
      </w:r>
      <w:r w:rsidR="003C7C30" w:rsidRPr="003C7C30">
        <w:rPr>
          <w:i/>
        </w:rPr>
        <w:t>millennials</w:t>
      </w:r>
      <w:r w:rsidR="003C7C30" w:rsidRPr="003C7C30">
        <w:t xml:space="preserve"> del Distrito Central, Honduras en el 2023)</w:t>
      </w:r>
    </w:p>
    <w:p w14:paraId="3405E8A0" w14:textId="21DBA168" w:rsidR="00AF7584" w:rsidRPr="000440AB" w:rsidRDefault="00B557EC" w:rsidP="00AF7584">
      <w:pPr>
        <w:spacing w:line="259" w:lineRule="auto"/>
      </w:pPr>
      <w:r w:rsidRPr="000440AB">
        <w:rPr>
          <w:noProof/>
        </w:rPr>
        <w:drawing>
          <wp:anchor distT="0" distB="0" distL="114300" distR="114300" simplePos="0" relativeHeight="251773952" behindDoc="0" locked="0" layoutInCell="1" allowOverlap="1" wp14:anchorId="703FB8E5" wp14:editId="6035BB71">
            <wp:simplePos x="0" y="0"/>
            <wp:positionH relativeFrom="margin">
              <wp:posOffset>1869440</wp:posOffset>
            </wp:positionH>
            <wp:positionV relativeFrom="margin">
              <wp:posOffset>3606800</wp:posOffset>
            </wp:positionV>
            <wp:extent cx="1793240" cy="3194050"/>
            <wp:effectExtent l="0" t="0" r="0" b="6350"/>
            <wp:wrapSquare wrapText="bothSides"/>
            <wp:docPr id="1404184045" name="Imagen 8" descr="Interfaz de usuario gráfica, Texto, Aplicación, Chat o mensaje de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184045" name="Imagen 8" descr="Interfaz de usuario gráfica, Texto, Aplicación, Chat o mensaje de texto&#10;&#10;Descripción generada automáticamente"/>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793240" cy="3194050"/>
                    </a:xfrm>
                    <a:prstGeom prst="rect">
                      <a:avLst/>
                    </a:prstGeom>
                    <a:noFill/>
                  </pic:spPr>
                </pic:pic>
              </a:graphicData>
            </a:graphic>
            <wp14:sizeRelH relativeFrom="margin">
              <wp14:pctWidth>0</wp14:pctWidth>
            </wp14:sizeRelH>
            <wp14:sizeRelV relativeFrom="margin">
              <wp14:pctHeight>0</wp14:pctHeight>
            </wp14:sizeRelV>
          </wp:anchor>
        </w:drawing>
      </w:r>
    </w:p>
    <w:p w14:paraId="4A3BD947" w14:textId="10302C0D" w:rsidR="005437AC" w:rsidRPr="000440AB" w:rsidRDefault="005437AC" w:rsidP="001E5883">
      <w:pPr>
        <w:ind w:right="11"/>
      </w:pPr>
    </w:p>
    <w:p w14:paraId="36608069" w14:textId="696C502B" w:rsidR="0072671A" w:rsidRPr="000440AB" w:rsidRDefault="0072671A" w:rsidP="001E5883">
      <w:pPr>
        <w:ind w:right="11"/>
      </w:pPr>
    </w:p>
    <w:p w14:paraId="40129A6C" w14:textId="77777777" w:rsidR="005437AC" w:rsidRPr="000440AB" w:rsidRDefault="005437AC" w:rsidP="001E5883">
      <w:pPr>
        <w:ind w:right="11"/>
      </w:pPr>
    </w:p>
    <w:p w14:paraId="3569CC20" w14:textId="5B4D20CF" w:rsidR="005437AC" w:rsidRPr="000440AB" w:rsidRDefault="005437AC" w:rsidP="001E5883">
      <w:pPr>
        <w:ind w:right="11"/>
      </w:pPr>
    </w:p>
    <w:p w14:paraId="4DA4900F" w14:textId="66E5BEE1" w:rsidR="005437AC" w:rsidRPr="000440AB" w:rsidRDefault="005437AC" w:rsidP="001E5883">
      <w:pPr>
        <w:ind w:right="11"/>
      </w:pPr>
    </w:p>
    <w:p w14:paraId="124D87DE" w14:textId="22DF8FE5" w:rsidR="005437AC" w:rsidRPr="000440AB" w:rsidRDefault="005437AC" w:rsidP="001E5883">
      <w:pPr>
        <w:ind w:right="11"/>
      </w:pPr>
    </w:p>
    <w:p w14:paraId="239FE2F8" w14:textId="77777777" w:rsidR="005437AC" w:rsidRPr="000440AB" w:rsidRDefault="005437AC" w:rsidP="001E5883">
      <w:pPr>
        <w:ind w:right="11"/>
      </w:pPr>
    </w:p>
    <w:p w14:paraId="06DA4666" w14:textId="12C06689" w:rsidR="005437AC" w:rsidRPr="000440AB" w:rsidRDefault="005437AC" w:rsidP="001E5883">
      <w:pPr>
        <w:ind w:right="11"/>
      </w:pPr>
    </w:p>
    <w:p w14:paraId="5EAB5F17" w14:textId="77777777" w:rsidR="005437AC" w:rsidRPr="000440AB" w:rsidRDefault="005437AC" w:rsidP="001E5883">
      <w:pPr>
        <w:ind w:right="11"/>
      </w:pPr>
    </w:p>
    <w:p w14:paraId="1A25D2BB" w14:textId="2B4B89F9" w:rsidR="005437AC" w:rsidRPr="000440AB" w:rsidRDefault="005437AC" w:rsidP="001E5883">
      <w:pPr>
        <w:ind w:right="11"/>
      </w:pPr>
    </w:p>
    <w:p w14:paraId="2647A2C0" w14:textId="0881B5BD" w:rsidR="005437AC" w:rsidRPr="000440AB" w:rsidRDefault="005437AC" w:rsidP="001E5883">
      <w:pPr>
        <w:ind w:right="11"/>
      </w:pPr>
    </w:p>
    <w:p w14:paraId="718157E4" w14:textId="3513AC92" w:rsidR="005437AC" w:rsidRPr="000440AB" w:rsidRDefault="005437AC" w:rsidP="001E5883">
      <w:pPr>
        <w:ind w:right="11"/>
      </w:pPr>
    </w:p>
    <w:p w14:paraId="69970892" w14:textId="77777777" w:rsidR="002915DB" w:rsidRPr="000440AB" w:rsidRDefault="002915DB" w:rsidP="001E5883">
      <w:pPr>
        <w:ind w:right="11"/>
      </w:pPr>
    </w:p>
    <w:p w14:paraId="5C7865EF" w14:textId="77777777" w:rsidR="002915DB" w:rsidRPr="000440AB" w:rsidRDefault="002915DB" w:rsidP="001E5883">
      <w:pPr>
        <w:ind w:right="11"/>
      </w:pPr>
    </w:p>
    <w:p w14:paraId="11052DF2" w14:textId="77777777" w:rsidR="002915DB" w:rsidRPr="000440AB" w:rsidRDefault="002915DB" w:rsidP="001E5883">
      <w:pPr>
        <w:ind w:right="11"/>
      </w:pPr>
    </w:p>
    <w:p w14:paraId="030C9BAD" w14:textId="77777777" w:rsidR="002915DB" w:rsidRPr="000440AB" w:rsidRDefault="002915DB" w:rsidP="001E5883">
      <w:pPr>
        <w:ind w:right="11"/>
      </w:pPr>
    </w:p>
    <w:p w14:paraId="0C869135" w14:textId="77777777" w:rsidR="002915DB" w:rsidRPr="000440AB" w:rsidRDefault="002915DB" w:rsidP="001E5883">
      <w:pPr>
        <w:ind w:right="11"/>
      </w:pPr>
    </w:p>
    <w:p w14:paraId="711800B9" w14:textId="07CB88AE" w:rsidR="007B763F" w:rsidRPr="000440AB" w:rsidRDefault="007B763F" w:rsidP="002915DB">
      <w:pPr>
        <w:ind w:right="11"/>
        <w:rPr>
          <w:b/>
          <w:bCs/>
        </w:rPr>
      </w:pPr>
    </w:p>
    <w:p w14:paraId="681BEF63" w14:textId="77777777" w:rsidR="00B557EC" w:rsidRDefault="00B557EC" w:rsidP="00FD594B">
      <w:pPr>
        <w:pStyle w:val="ILUSTRACIONES"/>
      </w:pPr>
      <w:bookmarkStart w:id="182" w:name="_Toc153970925"/>
    </w:p>
    <w:p w14:paraId="42D134C4" w14:textId="5502D115" w:rsidR="002915DB" w:rsidRPr="000440AB" w:rsidRDefault="00FD594B" w:rsidP="00FD594B">
      <w:pPr>
        <w:pStyle w:val="ILUSTRACIONES"/>
      </w:pPr>
      <w:r w:rsidRPr="000440AB">
        <w:t>Ilustración 15</w:t>
      </w:r>
      <w:r w:rsidR="002915DB" w:rsidRPr="000440AB">
        <w:t xml:space="preserve">. </w:t>
      </w:r>
      <w:proofErr w:type="spellStart"/>
      <w:r w:rsidR="00175E3C" w:rsidRPr="000440AB">
        <w:rPr>
          <w:i/>
        </w:rPr>
        <w:t>Reel</w:t>
      </w:r>
      <w:proofErr w:type="spellEnd"/>
      <w:r w:rsidR="002915DB" w:rsidRPr="000440AB">
        <w:t xml:space="preserve"> presentar diferentes diseños de tacones para San Valentín</w:t>
      </w:r>
      <w:bookmarkEnd w:id="182"/>
    </w:p>
    <w:p w14:paraId="76A44126" w14:textId="3DC684D1" w:rsidR="007E2996" w:rsidRPr="000440AB" w:rsidRDefault="007E2996" w:rsidP="007E2996">
      <w:pPr>
        <w:jc w:val="both"/>
      </w:pPr>
      <w:r w:rsidRPr="000440AB">
        <w:t xml:space="preserve">Fuente: </w:t>
      </w:r>
      <w:r w:rsidR="003C7C30" w:rsidRPr="003C7C30">
        <w:t xml:space="preserve">(Desafíos de las MIPYMES de moda, para potenciar la compra en línea entre </w:t>
      </w:r>
      <w:r w:rsidR="003C7C30" w:rsidRPr="003C7C30">
        <w:rPr>
          <w:i/>
        </w:rPr>
        <w:t>millennials</w:t>
      </w:r>
      <w:r w:rsidR="003C7C30" w:rsidRPr="003C7C30">
        <w:t xml:space="preserve"> del Distrito Central, Honduras en el 2023)</w:t>
      </w:r>
    </w:p>
    <w:p w14:paraId="02B8BB0E" w14:textId="63B43894" w:rsidR="002915DB" w:rsidRPr="000440AB" w:rsidRDefault="002915DB" w:rsidP="002915DB">
      <w:pPr>
        <w:ind w:right="11"/>
      </w:pPr>
    </w:p>
    <w:p w14:paraId="2B20350F" w14:textId="216288D4" w:rsidR="002915DB" w:rsidRPr="000440AB" w:rsidRDefault="002915DB" w:rsidP="001E5883">
      <w:pPr>
        <w:ind w:right="11"/>
      </w:pPr>
    </w:p>
    <w:p w14:paraId="29E7453F" w14:textId="1AC9CAF4" w:rsidR="005437AC" w:rsidRPr="000440AB" w:rsidRDefault="005437AC" w:rsidP="001E5883">
      <w:pPr>
        <w:ind w:right="11"/>
      </w:pPr>
    </w:p>
    <w:p w14:paraId="6B3F4F1A" w14:textId="1A495C15" w:rsidR="0072671A" w:rsidRPr="000440AB" w:rsidRDefault="0072671A" w:rsidP="001E5883">
      <w:pPr>
        <w:ind w:right="11"/>
      </w:pPr>
    </w:p>
    <w:p w14:paraId="2E4B80D5" w14:textId="264721CD" w:rsidR="002915DB" w:rsidRPr="000440AB" w:rsidRDefault="00B557EC" w:rsidP="001E5883">
      <w:pPr>
        <w:ind w:right="11"/>
      </w:pPr>
      <w:r w:rsidRPr="000440AB">
        <w:rPr>
          <w:noProof/>
        </w:rPr>
        <w:lastRenderedPageBreak/>
        <w:drawing>
          <wp:anchor distT="0" distB="0" distL="114300" distR="114300" simplePos="0" relativeHeight="251776000" behindDoc="0" locked="0" layoutInCell="1" allowOverlap="1" wp14:anchorId="423F5D96" wp14:editId="69DD083F">
            <wp:simplePos x="0" y="0"/>
            <wp:positionH relativeFrom="margin">
              <wp:align>center</wp:align>
            </wp:positionH>
            <wp:positionV relativeFrom="margin">
              <wp:align>top</wp:align>
            </wp:positionV>
            <wp:extent cx="1885315" cy="3352800"/>
            <wp:effectExtent l="0" t="0" r="635" b="0"/>
            <wp:wrapSquare wrapText="bothSides"/>
            <wp:docPr id="60248484"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1885315" cy="3352800"/>
                    </a:xfrm>
                    <a:prstGeom prst="rect">
                      <a:avLst/>
                    </a:prstGeom>
                    <a:noFill/>
                  </pic:spPr>
                </pic:pic>
              </a:graphicData>
            </a:graphic>
          </wp:anchor>
        </w:drawing>
      </w:r>
    </w:p>
    <w:p w14:paraId="3583D0D8" w14:textId="77777777" w:rsidR="002915DB" w:rsidRPr="000440AB" w:rsidRDefault="002915DB" w:rsidP="001E5883">
      <w:pPr>
        <w:ind w:right="11"/>
      </w:pPr>
    </w:p>
    <w:p w14:paraId="36C48649" w14:textId="7B926F78" w:rsidR="002915DB" w:rsidRPr="000440AB" w:rsidRDefault="002915DB" w:rsidP="001E5883">
      <w:pPr>
        <w:ind w:right="11"/>
      </w:pPr>
    </w:p>
    <w:p w14:paraId="09B74CF6" w14:textId="77777777" w:rsidR="002915DB" w:rsidRPr="000440AB" w:rsidRDefault="002915DB" w:rsidP="001E5883">
      <w:pPr>
        <w:ind w:right="11"/>
      </w:pPr>
    </w:p>
    <w:p w14:paraId="024CCCD9" w14:textId="77777777" w:rsidR="002915DB" w:rsidRPr="000440AB" w:rsidRDefault="002915DB" w:rsidP="001E5883">
      <w:pPr>
        <w:ind w:right="11"/>
      </w:pPr>
    </w:p>
    <w:p w14:paraId="65B2ACE4" w14:textId="3F474C86" w:rsidR="002915DB" w:rsidRPr="000440AB" w:rsidRDefault="002915DB" w:rsidP="001E5883">
      <w:pPr>
        <w:ind w:right="11"/>
      </w:pPr>
    </w:p>
    <w:p w14:paraId="0C31D0A2" w14:textId="77777777" w:rsidR="002915DB" w:rsidRPr="000440AB" w:rsidRDefault="002915DB" w:rsidP="001E5883">
      <w:pPr>
        <w:ind w:right="11"/>
      </w:pPr>
    </w:p>
    <w:p w14:paraId="7E7028C3" w14:textId="77777777" w:rsidR="002915DB" w:rsidRPr="000440AB" w:rsidRDefault="002915DB" w:rsidP="001E5883">
      <w:pPr>
        <w:ind w:right="11"/>
      </w:pPr>
    </w:p>
    <w:p w14:paraId="2858E16B" w14:textId="77777777" w:rsidR="002915DB" w:rsidRPr="000440AB" w:rsidRDefault="002915DB" w:rsidP="001E5883">
      <w:pPr>
        <w:ind w:right="11"/>
      </w:pPr>
    </w:p>
    <w:p w14:paraId="675A4ED5" w14:textId="12316569" w:rsidR="002915DB" w:rsidRPr="000440AB" w:rsidRDefault="002915DB" w:rsidP="001E5883">
      <w:pPr>
        <w:ind w:right="11"/>
      </w:pPr>
    </w:p>
    <w:p w14:paraId="26C2DA99" w14:textId="77777777" w:rsidR="002915DB" w:rsidRPr="000440AB" w:rsidRDefault="002915DB" w:rsidP="001E5883">
      <w:pPr>
        <w:ind w:right="11"/>
      </w:pPr>
    </w:p>
    <w:p w14:paraId="352B4634" w14:textId="77777777" w:rsidR="002915DB" w:rsidRPr="000440AB" w:rsidRDefault="002915DB" w:rsidP="001E5883">
      <w:pPr>
        <w:ind w:right="11"/>
      </w:pPr>
    </w:p>
    <w:p w14:paraId="6AEB0129" w14:textId="77777777" w:rsidR="002915DB" w:rsidRPr="000440AB" w:rsidRDefault="002915DB" w:rsidP="001E5883">
      <w:pPr>
        <w:ind w:right="11"/>
      </w:pPr>
    </w:p>
    <w:p w14:paraId="75293FD9" w14:textId="77777777" w:rsidR="002915DB" w:rsidRPr="000440AB" w:rsidRDefault="002915DB" w:rsidP="001E5883">
      <w:pPr>
        <w:ind w:right="11"/>
      </w:pPr>
    </w:p>
    <w:p w14:paraId="2F7444D9" w14:textId="77777777" w:rsidR="002915DB" w:rsidRPr="000440AB" w:rsidRDefault="002915DB" w:rsidP="001E5883">
      <w:pPr>
        <w:ind w:right="11"/>
      </w:pPr>
    </w:p>
    <w:p w14:paraId="06EE71E2" w14:textId="77777777" w:rsidR="002915DB" w:rsidRPr="000440AB" w:rsidRDefault="002915DB" w:rsidP="001E5883">
      <w:pPr>
        <w:ind w:right="11"/>
      </w:pPr>
    </w:p>
    <w:p w14:paraId="0354B2EB" w14:textId="5EB8CF12" w:rsidR="002915DB" w:rsidRPr="000440AB" w:rsidRDefault="002915DB" w:rsidP="002915DB">
      <w:pPr>
        <w:ind w:right="11"/>
      </w:pPr>
    </w:p>
    <w:p w14:paraId="53F4347D" w14:textId="77777777" w:rsidR="007B763F" w:rsidRPr="000440AB" w:rsidRDefault="007B763F" w:rsidP="002915DB">
      <w:pPr>
        <w:ind w:right="11"/>
        <w:rPr>
          <w:b/>
          <w:bCs/>
        </w:rPr>
      </w:pPr>
    </w:p>
    <w:p w14:paraId="2128DEC0" w14:textId="77777777" w:rsidR="00B557EC" w:rsidRDefault="00B557EC" w:rsidP="00FD594B">
      <w:pPr>
        <w:pStyle w:val="ILUSTRACIONES"/>
      </w:pPr>
      <w:bookmarkStart w:id="183" w:name="_Toc153970926"/>
    </w:p>
    <w:p w14:paraId="0A936E80" w14:textId="77777777" w:rsidR="00B557EC" w:rsidRDefault="00B557EC" w:rsidP="00FD594B">
      <w:pPr>
        <w:pStyle w:val="ILUSTRACIONES"/>
      </w:pPr>
    </w:p>
    <w:p w14:paraId="02779EA8" w14:textId="5F924CA6" w:rsidR="002915DB" w:rsidRPr="000440AB" w:rsidRDefault="00FD594B" w:rsidP="00FD594B">
      <w:pPr>
        <w:pStyle w:val="ILUSTRACIONES"/>
      </w:pPr>
      <w:r w:rsidRPr="000440AB">
        <w:t>Ilustración 16</w:t>
      </w:r>
      <w:r w:rsidR="002915DB" w:rsidRPr="000440AB">
        <w:t>. Historia Interactiva: ¿Cuál es tu estilo?</w:t>
      </w:r>
      <w:bookmarkEnd w:id="183"/>
    </w:p>
    <w:p w14:paraId="5D165C5A" w14:textId="3D0C2B53" w:rsidR="007E2996" w:rsidRPr="000440AB" w:rsidRDefault="007E2996" w:rsidP="007E2996">
      <w:pPr>
        <w:jc w:val="both"/>
      </w:pPr>
      <w:r w:rsidRPr="000440AB">
        <w:t xml:space="preserve">Fuente: </w:t>
      </w:r>
      <w:r w:rsidR="003C7C30" w:rsidRPr="003C7C30">
        <w:t xml:space="preserve">(Desafíos de las MIPYMES de moda, para potenciar la compra en línea entre </w:t>
      </w:r>
      <w:r w:rsidR="003C7C30" w:rsidRPr="003C7C30">
        <w:rPr>
          <w:i/>
        </w:rPr>
        <w:t>millennials</w:t>
      </w:r>
      <w:r w:rsidR="003C7C30" w:rsidRPr="003C7C30">
        <w:t xml:space="preserve"> del Distrito Central, Honduras en el 2023)</w:t>
      </w:r>
    </w:p>
    <w:p w14:paraId="12F1AAA9" w14:textId="77777777" w:rsidR="007B763F" w:rsidRPr="000440AB" w:rsidRDefault="007B763F" w:rsidP="002915DB">
      <w:pPr>
        <w:spacing w:line="259" w:lineRule="auto"/>
      </w:pPr>
    </w:p>
    <w:p w14:paraId="40C07B0A" w14:textId="77777777" w:rsidR="007B763F" w:rsidRPr="000440AB" w:rsidRDefault="007B763F" w:rsidP="002915DB">
      <w:pPr>
        <w:spacing w:line="259" w:lineRule="auto"/>
      </w:pPr>
    </w:p>
    <w:p w14:paraId="49C5413F" w14:textId="77777777" w:rsidR="007B763F" w:rsidRPr="000440AB" w:rsidRDefault="007B763F" w:rsidP="002915DB">
      <w:pPr>
        <w:spacing w:line="259" w:lineRule="auto"/>
      </w:pPr>
    </w:p>
    <w:p w14:paraId="4D87D754" w14:textId="77777777" w:rsidR="007B763F" w:rsidRPr="000440AB" w:rsidRDefault="007B763F" w:rsidP="002915DB">
      <w:pPr>
        <w:spacing w:line="259" w:lineRule="auto"/>
      </w:pPr>
    </w:p>
    <w:p w14:paraId="4BD0F9F0" w14:textId="77777777" w:rsidR="007B763F" w:rsidRPr="000440AB" w:rsidRDefault="007B763F" w:rsidP="002915DB">
      <w:pPr>
        <w:spacing w:line="259" w:lineRule="auto"/>
      </w:pPr>
    </w:p>
    <w:p w14:paraId="5192C263" w14:textId="77777777" w:rsidR="007B763F" w:rsidRPr="000440AB" w:rsidRDefault="007B763F" w:rsidP="002915DB">
      <w:pPr>
        <w:spacing w:line="259" w:lineRule="auto"/>
      </w:pPr>
    </w:p>
    <w:p w14:paraId="32A5E126" w14:textId="77777777" w:rsidR="007B763F" w:rsidRPr="000440AB" w:rsidRDefault="007B763F" w:rsidP="002915DB">
      <w:pPr>
        <w:spacing w:line="259" w:lineRule="auto"/>
      </w:pPr>
    </w:p>
    <w:p w14:paraId="49E4CA60" w14:textId="77777777" w:rsidR="007B763F" w:rsidRPr="000440AB" w:rsidRDefault="007B763F" w:rsidP="002915DB">
      <w:pPr>
        <w:spacing w:line="259" w:lineRule="auto"/>
      </w:pPr>
    </w:p>
    <w:p w14:paraId="221E6B23" w14:textId="77777777" w:rsidR="007B763F" w:rsidRPr="000440AB" w:rsidRDefault="007B763F" w:rsidP="002915DB">
      <w:pPr>
        <w:spacing w:line="259" w:lineRule="auto"/>
      </w:pPr>
    </w:p>
    <w:p w14:paraId="32EF623A" w14:textId="77777777" w:rsidR="007B763F" w:rsidRPr="000440AB" w:rsidRDefault="007B763F" w:rsidP="002915DB">
      <w:pPr>
        <w:spacing w:line="259" w:lineRule="auto"/>
      </w:pPr>
    </w:p>
    <w:p w14:paraId="79712B79" w14:textId="77777777" w:rsidR="007B763F" w:rsidRPr="000440AB" w:rsidRDefault="007B763F" w:rsidP="002915DB">
      <w:pPr>
        <w:spacing w:line="259" w:lineRule="auto"/>
      </w:pPr>
    </w:p>
    <w:p w14:paraId="0D6D31A6" w14:textId="77777777" w:rsidR="007B763F" w:rsidRPr="000440AB" w:rsidRDefault="007B763F" w:rsidP="002915DB">
      <w:pPr>
        <w:spacing w:line="259" w:lineRule="auto"/>
      </w:pPr>
    </w:p>
    <w:p w14:paraId="4312C440" w14:textId="77777777" w:rsidR="007B763F" w:rsidRPr="000440AB" w:rsidRDefault="007B763F" w:rsidP="002915DB">
      <w:pPr>
        <w:spacing w:line="259" w:lineRule="auto"/>
      </w:pPr>
    </w:p>
    <w:p w14:paraId="0714190A" w14:textId="77777777" w:rsidR="007B763F" w:rsidRPr="000440AB" w:rsidRDefault="007B763F" w:rsidP="002915DB">
      <w:pPr>
        <w:spacing w:line="259" w:lineRule="auto"/>
      </w:pPr>
    </w:p>
    <w:p w14:paraId="18DCB6C4" w14:textId="77777777" w:rsidR="007B763F" w:rsidRPr="000440AB" w:rsidRDefault="007B763F" w:rsidP="002915DB">
      <w:pPr>
        <w:spacing w:line="259" w:lineRule="auto"/>
      </w:pPr>
    </w:p>
    <w:p w14:paraId="7C849532" w14:textId="77777777" w:rsidR="007B763F" w:rsidRPr="000440AB" w:rsidRDefault="007B763F" w:rsidP="002915DB">
      <w:pPr>
        <w:spacing w:line="259" w:lineRule="auto"/>
      </w:pPr>
    </w:p>
    <w:p w14:paraId="4B74E0D3" w14:textId="77777777" w:rsidR="007B763F" w:rsidRPr="000440AB" w:rsidRDefault="007B763F" w:rsidP="002915DB">
      <w:pPr>
        <w:spacing w:line="259" w:lineRule="auto"/>
      </w:pPr>
    </w:p>
    <w:p w14:paraId="3F23A9F3" w14:textId="77777777" w:rsidR="007B763F" w:rsidRPr="000440AB" w:rsidRDefault="007B763F" w:rsidP="002915DB">
      <w:pPr>
        <w:spacing w:line="259" w:lineRule="auto"/>
      </w:pPr>
    </w:p>
    <w:p w14:paraId="4AC80A94" w14:textId="77777777" w:rsidR="007B763F" w:rsidRDefault="007B763F" w:rsidP="002915DB">
      <w:pPr>
        <w:spacing w:line="259" w:lineRule="auto"/>
      </w:pPr>
    </w:p>
    <w:p w14:paraId="186F70F1" w14:textId="77777777" w:rsidR="008902C3" w:rsidRPr="000440AB" w:rsidRDefault="008902C3" w:rsidP="002915DB">
      <w:pPr>
        <w:spacing w:line="259" w:lineRule="auto"/>
      </w:pPr>
    </w:p>
    <w:p w14:paraId="2A0608D7" w14:textId="77777777" w:rsidR="007B763F" w:rsidRPr="000440AB" w:rsidRDefault="007B763F" w:rsidP="002915DB">
      <w:pPr>
        <w:spacing w:line="259" w:lineRule="auto"/>
      </w:pPr>
    </w:p>
    <w:p w14:paraId="46357F38" w14:textId="0D1C4D0C" w:rsidR="002957D3" w:rsidRPr="000440AB" w:rsidRDefault="002957D3" w:rsidP="002957D3">
      <w:pPr>
        <w:pStyle w:val="T4"/>
      </w:pPr>
      <w:bookmarkStart w:id="184" w:name="_Toc159010525"/>
      <w:r w:rsidRPr="000440AB">
        <w:lastRenderedPageBreak/>
        <w:t>6.1.7 PLAN DE CONTENIDO MARZO 2024</w:t>
      </w:r>
      <w:bookmarkEnd w:id="184"/>
    </w:p>
    <w:p w14:paraId="3247A27C" w14:textId="3C115594" w:rsidR="0072671A" w:rsidRPr="000440AB" w:rsidRDefault="002915DB" w:rsidP="00BB625C">
      <w:pPr>
        <w:pStyle w:val="TABLA"/>
      </w:pPr>
      <w:bookmarkStart w:id="185" w:name="_Toc153971253"/>
      <w:r w:rsidRPr="000440AB">
        <w:t>Tabla</w:t>
      </w:r>
      <w:r w:rsidR="00B6227F" w:rsidRPr="000440AB">
        <w:t xml:space="preserve"> </w:t>
      </w:r>
      <w:r w:rsidR="00BB625C" w:rsidRPr="000440AB">
        <w:t>9</w:t>
      </w:r>
      <w:r w:rsidRPr="000440AB">
        <w:t xml:space="preserve">. </w:t>
      </w:r>
      <w:r w:rsidR="0072671A" w:rsidRPr="000440AB">
        <w:t>Plan de Contenido Marzo</w:t>
      </w:r>
      <w:bookmarkEnd w:id="185"/>
    </w:p>
    <w:tbl>
      <w:tblPr>
        <w:tblW w:w="10229" w:type="dxa"/>
        <w:jc w:val="center"/>
        <w:tblCellMar>
          <w:left w:w="70" w:type="dxa"/>
          <w:right w:w="70" w:type="dxa"/>
        </w:tblCellMar>
        <w:tblLook w:val="04A0" w:firstRow="1" w:lastRow="0" w:firstColumn="1" w:lastColumn="0" w:noHBand="0" w:noVBand="1"/>
      </w:tblPr>
      <w:tblGrid>
        <w:gridCol w:w="1387"/>
        <w:gridCol w:w="1443"/>
        <w:gridCol w:w="1372"/>
        <w:gridCol w:w="2473"/>
        <w:gridCol w:w="3554"/>
      </w:tblGrid>
      <w:tr w:rsidR="000440AB" w:rsidRPr="000440AB" w14:paraId="38DDD8DD" w14:textId="77777777" w:rsidTr="002915DB">
        <w:trPr>
          <w:trHeight w:val="276"/>
          <w:jc w:val="center"/>
        </w:trPr>
        <w:tc>
          <w:tcPr>
            <w:tcW w:w="10229" w:type="dxa"/>
            <w:gridSpan w:val="5"/>
            <w:tcBorders>
              <w:top w:val="single" w:sz="4" w:space="0" w:color="auto"/>
              <w:left w:val="single" w:sz="4" w:space="0" w:color="auto"/>
              <w:bottom w:val="single" w:sz="4" w:space="0" w:color="auto"/>
              <w:right w:val="single" w:sz="4" w:space="0" w:color="auto"/>
            </w:tcBorders>
            <w:shd w:val="clear" w:color="000000" w:fill="7030A0"/>
            <w:noWrap/>
            <w:vAlign w:val="bottom"/>
            <w:hideMark/>
          </w:tcPr>
          <w:p w14:paraId="72516D5F" w14:textId="77777777" w:rsidR="0072671A" w:rsidRPr="00FC0799" w:rsidRDefault="0072671A" w:rsidP="00DE441C">
            <w:pPr>
              <w:jc w:val="center"/>
              <w:rPr>
                <w:b/>
                <w:bCs/>
                <w:color w:val="FFFFFF" w:themeColor="background1"/>
                <w:sz w:val="20"/>
                <w:szCs w:val="20"/>
                <w:lang w:val="es-MX" w:eastAsia="es-MX"/>
              </w:rPr>
            </w:pPr>
            <w:r w:rsidRPr="00FC0799">
              <w:rPr>
                <w:b/>
                <w:bCs/>
                <w:color w:val="FFFFFF" w:themeColor="background1"/>
                <w:sz w:val="20"/>
                <w:szCs w:val="20"/>
                <w:lang w:val="es-MX" w:eastAsia="es-MX"/>
              </w:rPr>
              <w:t>Plan de Contenido Marzo Isabellas Honduras</w:t>
            </w:r>
          </w:p>
        </w:tc>
      </w:tr>
      <w:tr w:rsidR="000440AB" w:rsidRPr="000440AB" w14:paraId="4D082040" w14:textId="77777777" w:rsidTr="002915DB">
        <w:trPr>
          <w:trHeight w:val="276"/>
          <w:jc w:val="center"/>
        </w:trPr>
        <w:tc>
          <w:tcPr>
            <w:tcW w:w="1387" w:type="dxa"/>
            <w:tcBorders>
              <w:top w:val="nil"/>
              <w:left w:val="single" w:sz="4" w:space="0" w:color="auto"/>
              <w:bottom w:val="single" w:sz="4" w:space="0" w:color="auto"/>
              <w:right w:val="single" w:sz="4" w:space="0" w:color="auto"/>
            </w:tcBorders>
            <w:shd w:val="clear" w:color="000000" w:fill="7030A0"/>
            <w:vAlign w:val="bottom"/>
            <w:hideMark/>
          </w:tcPr>
          <w:p w14:paraId="31D559CC" w14:textId="77777777" w:rsidR="0072671A" w:rsidRPr="00FC0799" w:rsidRDefault="0072671A" w:rsidP="00DE441C">
            <w:pPr>
              <w:jc w:val="center"/>
              <w:rPr>
                <w:b/>
                <w:bCs/>
                <w:color w:val="FFFFFF" w:themeColor="background1"/>
                <w:sz w:val="20"/>
                <w:szCs w:val="20"/>
                <w:lang w:val="es-MX" w:eastAsia="es-MX"/>
              </w:rPr>
            </w:pPr>
            <w:r w:rsidRPr="00FC0799">
              <w:rPr>
                <w:b/>
                <w:bCs/>
                <w:color w:val="FFFFFF" w:themeColor="background1"/>
                <w:sz w:val="20"/>
                <w:szCs w:val="20"/>
                <w:lang w:val="es-MX" w:eastAsia="es-MX"/>
              </w:rPr>
              <w:t>Día</w:t>
            </w:r>
          </w:p>
        </w:tc>
        <w:tc>
          <w:tcPr>
            <w:tcW w:w="1443" w:type="dxa"/>
            <w:tcBorders>
              <w:top w:val="nil"/>
              <w:left w:val="nil"/>
              <w:bottom w:val="single" w:sz="4" w:space="0" w:color="auto"/>
              <w:right w:val="single" w:sz="4" w:space="0" w:color="auto"/>
            </w:tcBorders>
            <w:shd w:val="clear" w:color="000000" w:fill="7030A0"/>
            <w:vAlign w:val="bottom"/>
            <w:hideMark/>
          </w:tcPr>
          <w:p w14:paraId="60E2B3D6" w14:textId="77777777" w:rsidR="0072671A" w:rsidRPr="00FC0799" w:rsidRDefault="0072671A" w:rsidP="00DE441C">
            <w:pPr>
              <w:jc w:val="center"/>
              <w:rPr>
                <w:b/>
                <w:bCs/>
                <w:color w:val="FFFFFF" w:themeColor="background1"/>
                <w:sz w:val="20"/>
                <w:szCs w:val="20"/>
                <w:lang w:val="es-MX" w:eastAsia="es-MX"/>
              </w:rPr>
            </w:pPr>
            <w:r w:rsidRPr="00FC0799">
              <w:rPr>
                <w:b/>
                <w:bCs/>
                <w:color w:val="FFFFFF" w:themeColor="background1"/>
                <w:sz w:val="20"/>
                <w:szCs w:val="20"/>
                <w:lang w:val="es-MX" w:eastAsia="es-MX"/>
              </w:rPr>
              <w:t>Tipo de Publicación</w:t>
            </w:r>
          </w:p>
        </w:tc>
        <w:tc>
          <w:tcPr>
            <w:tcW w:w="1372" w:type="dxa"/>
            <w:tcBorders>
              <w:top w:val="nil"/>
              <w:left w:val="nil"/>
              <w:bottom w:val="single" w:sz="4" w:space="0" w:color="auto"/>
              <w:right w:val="single" w:sz="4" w:space="0" w:color="auto"/>
            </w:tcBorders>
            <w:shd w:val="clear" w:color="000000" w:fill="7030A0"/>
            <w:vAlign w:val="bottom"/>
            <w:hideMark/>
          </w:tcPr>
          <w:p w14:paraId="7419F294" w14:textId="77777777" w:rsidR="0072671A" w:rsidRPr="00FC0799" w:rsidRDefault="0072671A" w:rsidP="00DE441C">
            <w:pPr>
              <w:jc w:val="center"/>
              <w:rPr>
                <w:b/>
                <w:bCs/>
                <w:color w:val="FFFFFF" w:themeColor="background1"/>
                <w:sz w:val="20"/>
                <w:szCs w:val="20"/>
                <w:lang w:val="es-MX" w:eastAsia="es-MX"/>
              </w:rPr>
            </w:pPr>
            <w:r w:rsidRPr="00FC0799">
              <w:rPr>
                <w:b/>
                <w:bCs/>
                <w:color w:val="FFFFFF" w:themeColor="background1"/>
                <w:sz w:val="20"/>
                <w:szCs w:val="20"/>
                <w:lang w:val="es-MX" w:eastAsia="es-MX"/>
              </w:rPr>
              <w:t>Formato</w:t>
            </w:r>
          </w:p>
        </w:tc>
        <w:tc>
          <w:tcPr>
            <w:tcW w:w="2473" w:type="dxa"/>
            <w:tcBorders>
              <w:top w:val="nil"/>
              <w:left w:val="nil"/>
              <w:bottom w:val="single" w:sz="4" w:space="0" w:color="auto"/>
              <w:right w:val="single" w:sz="4" w:space="0" w:color="auto"/>
            </w:tcBorders>
            <w:shd w:val="clear" w:color="000000" w:fill="7030A0"/>
            <w:vAlign w:val="bottom"/>
            <w:hideMark/>
          </w:tcPr>
          <w:p w14:paraId="227C0FCE" w14:textId="77777777" w:rsidR="0072671A" w:rsidRPr="00FC0799" w:rsidRDefault="0072671A" w:rsidP="00DE441C">
            <w:pPr>
              <w:jc w:val="center"/>
              <w:rPr>
                <w:b/>
                <w:bCs/>
                <w:color w:val="FFFFFF" w:themeColor="background1"/>
                <w:sz w:val="20"/>
                <w:szCs w:val="20"/>
                <w:lang w:val="es-MX" w:eastAsia="es-MX"/>
              </w:rPr>
            </w:pPr>
            <w:r w:rsidRPr="00FC0799">
              <w:rPr>
                <w:b/>
                <w:bCs/>
                <w:color w:val="FFFFFF" w:themeColor="background1"/>
                <w:sz w:val="20"/>
                <w:szCs w:val="20"/>
                <w:lang w:val="es-MX" w:eastAsia="es-MX"/>
              </w:rPr>
              <w:t>Concepto/Idea</w:t>
            </w:r>
          </w:p>
        </w:tc>
        <w:tc>
          <w:tcPr>
            <w:tcW w:w="3554" w:type="dxa"/>
            <w:tcBorders>
              <w:top w:val="nil"/>
              <w:left w:val="nil"/>
              <w:bottom w:val="single" w:sz="4" w:space="0" w:color="auto"/>
              <w:right w:val="single" w:sz="4" w:space="0" w:color="auto"/>
            </w:tcBorders>
            <w:shd w:val="clear" w:color="000000" w:fill="7030A0"/>
            <w:vAlign w:val="bottom"/>
            <w:hideMark/>
          </w:tcPr>
          <w:p w14:paraId="0C770504" w14:textId="3C9002CF" w:rsidR="0072671A" w:rsidRPr="00FC0799" w:rsidRDefault="00175E3C" w:rsidP="00DE441C">
            <w:pPr>
              <w:jc w:val="center"/>
              <w:rPr>
                <w:b/>
                <w:bCs/>
                <w:color w:val="FFFFFF" w:themeColor="background1"/>
                <w:sz w:val="20"/>
                <w:szCs w:val="20"/>
                <w:lang w:val="es-MX" w:eastAsia="es-MX"/>
              </w:rPr>
            </w:pPr>
            <w:proofErr w:type="spellStart"/>
            <w:r w:rsidRPr="00FC0799">
              <w:rPr>
                <w:b/>
                <w:bCs/>
                <w:i/>
                <w:color w:val="FFFFFF" w:themeColor="background1"/>
                <w:sz w:val="20"/>
                <w:szCs w:val="20"/>
                <w:lang w:val="es-MX" w:eastAsia="es-MX"/>
              </w:rPr>
              <w:t>Copys</w:t>
            </w:r>
            <w:proofErr w:type="spellEnd"/>
            <w:r w:rsidR="0072671A" w:rsidRPr="00FC0799">
              <w:rPr>
                <w:b/>
                <w:bCs/>
                <w:color w:val="FFFFFF" w:themeColor="background1"/>
                <w:sz w:val="20"/>
                <w:szCs w:val="20"/>
                <w:lang w:val="es-MX" w:eastAsia="es-MX"/>
              </w:rPr>
              <w:t>/Descripción</w:t>
            </w:r>
          </w:p>
        </w:tc>
      </w:tr>
      <w:tr w:rsidR="000440AB" w:rsidRPr="000440AB" w14:paraId="66189946" w14:textId="77777777" w:rsidTr="002915DB">
        <w:trPr>
          <w:trHeight w:val="1384"/>
          <w:jc w:val="center"/>
        </w:trPr>
        <w:tc>
          <w:tcPr>
            <w:tcW w:w="1387" w:type="dxa"/>
            <w:tcBorders>
              <w:top w:val="nil"/>
              <w:left w:val="single" w:sz="4" w:space="0" w:color="auto"/>
              <w:bottom w:val="single" w:sz="4" w:space="0" w:color="auto"/>
              <w:right w:val="single" w:sz="4" w:space="0" w:color="auto"/>
            </w:tcBorders>
            <w:shd w:val="clear" w:color="auto" w:fill="auto"/>
            <w:vAlign w:val="center"/>
            <w:hideMark/>
          </w:tcPr>
          <w:p w14:paraId="4BCA2120" w14:textId="77777777" w:rsidR="0072671A" w:rsidRPr="000440AB" w:rsidRDefault="0072671A" w:rsidP="00DE441C">
            <w:pPr>
              <w:rPr>
                <w:sz w:val="20"/>
                <w:szCs w:val="20"/>
                <w:lang w:val="es-MX" w:eastAsia="es-MX"/>
              </w:rPr>
            </w:pPr>
            <w:r w:rsidRPr="000440AB">
              <w:rPr>
                <w:sz w:val="20"/>
                <w:szCs w:val="20"/>
                <w:lang w:val="es-MX" w:eastAsia="es-MX"/>
              </w:rPr>
              <w:t> 02 de marzo</w:t>
            </w:r>
          </w:p>
        </w:tc>
        <w:tc>
          <w:tcPr>
            <w:tcW w:w="1443" w:type="dxa"/>
            <w:tcBorders>
              <w:top w:val="nil"/>
              <w:left w:val="nil"/>
              <w:bottom w:val="single" w:sz="4" w:space="0" w:color="auto"/>
              <w:right w:val="single" w:sz="4" w:space="0" w:color="auto"/>
            </w:tcBorders>
            <w:shd w:val="clear" w:color="auto" w:fill="auto"/>
            <w:vAlign w:val="center"/>
            <w:hideMark/>
          </w:tcPr>
          <w:p w14:paraId="2465955B" w14:textId="77777777" w:rsidR="0072671A" w:rsidRPr="000440AB" w:rsidRDefault="0072671A" w:rsidP="00DE441C">
            <w:pPr>
              <w:rPr>
                <w:sz w:val="20"/>
                <w:szCs w:val="20"/>
                <w:lang w:val="es-MX" w:eastAsia="es-MX"/>
              </w:rPr>
            </w:pPr>
            <w:r w:rsidRPr="000440AB">
              <w:rPr>
                <w:sz w:val="20"/>
                <w:szCs w:val="20"/>
                <w:lang w:val="es-MX" w:eastAsia="es-MX"/>
              </w:rPr>
              <w:t>Promocional - Producto de Temporada:</w:t>
            </w:r>
          </w:p>
        </w:tc>
        <w:tc>
          <w:tcPr>
            <w:tcW w:w="1372" w:type="dxa"/>
            <w:tcBorders>
              <w:top w:val="nil"/>
              <w:left w:val="nil"/>
              <w:bottom w:val="single" w:sz="4" w:space="0" w:color="auto"/>
              <w:right w:val="single" w:sz="4" w:space="0" w:color="auto"/>
            </w:tcBorders>
            <w:shd w:val="clear" w:color="auto" w:fill="auto"/>
            <w:vAlign w:val="center"/>
            <w:hideMark/>
          </w:tcPr>
          <w:p w14:paraId="681F7788" w14:textId="77777777" w:rsidR="0072671A" w:rsidRPr="000440AB" w:rsidRDefault="0072671A" w:rsidP="00DE441C">
            <w:pPr>
              <w:rPr>
                <w:sz w:val="20"/>
                <w:szCs w:val="20"/>
                <w:lang w:val="es-MX" w:eastAsia="es-MX"/>
              </w:rPr>
            </w:pPr>
            <w:r w:rsidRPr="000440AB">
              <w:rPr>
                <w:sz w:val="20"/>
                <w:szCs w:val="20"/>
                <w:lang w:val="es-MX" w:eastAsia="es-MX"/>
              </w:rPr>
              <w:t>Post</w:t>
            </w:r>
          </w:p>
        </w:tc>
        <w:tc>
          <w:tcPr>
            <w:tcW w:w="2473" w:type="dxa"/>
            <w:tcBorders>
              <w:top w:val="nil"/>
              <w:left w:val="nil"/>
              <w:bottom w:val="single" w:sz="4" w:space="0" w:color="auto"/>
              <w:right w:val="single" w:sz="4" w:space="0" w:color="auto"/>
            </w:tcBorders>
            <w:shd w:val="clear" w:color="auto" w:fill="auto"/>
            <w:vAlign w:val="center"/>
            <w:hideMark/>
          </w:tcPr>
          <w:p w14:paraId="1A399472" w14:textId="77777777" w:rsidR="0072671A" w:rsidRPr="000440AB" w:rsidRDefault="0072671A" w:rsidP="00DE441C">
            <w:pPr>
              <w:rPr>
                <w:sz w:val="20"/>
                <w:szCs w:val="20"/>
                <w:lang w:val="es-MX" w:eastAsia="es-MX"/>
              </w:rPr>
            </w:pPr>
            <w:r w:rsidRPr="000440AB">
              <w:rPr>
                <w:sz w:val="20"/>
                <w:szCs w:val="20"/>
                <w:lang w:val="es-MX" w:eastAsia="es-MX"/>
              </w:rPr>
              <w:t>Publicación presentando un nuevo modelo de sandalias para la temporada de Semana Santa.</w:t>
            </w:r>
          </w:p>
        </w:tc>
        <w:tc>
          <w:tcPr>
            <w:tcW w:w="3554" w:type="dxa"/>
            <w:tcBorders>
              <w:top w:val="nil"/>
              <w:left w:val="nil"/>
              <w:bottom w:val="single" w:sz="4" w:space="0" w:color="auto"/>
              <w:right w:val="single" w:sz="4" w:space="0" w:color="auto"/>
            </w:tcBorders>
            <w:shd w:val="clear" w:color="auto" w:fill="auto"/>
            <w:vAlign w:val="center"/>
            <w:hideMark/>
          </w:tcPr>
          <w:p w14:paraId="2E008C71" w14:textId="77777777" w:rsidR="0072671A" w:rsidRPr="000440AB" w:rsidRDefault="0072671A" w:rsidP="00DE441C">
            <w:pPr>
              <w:rPr>
                <w:sz w:val="20"/>
                <w:szCs w:val="20"/>
                <w:lang w:val="es-MX" w:eastAsia="es-MX"/>
              </w:rPr>
            </w:pPr>
            <w:r w:rsidRPr="000440AB">
              <w:rPr>
                <w:sz w:val="20"/>
                <w:szCs w:val="20"/>
                <w:lang w:val="es-MX" w:eastAsia="es-MX"/>
              </w:rPr>
              <w:t xml:space="preserve">"¡Prepárate para Semana Santa con nuestro último diseño! Descubre nuestras nuevas sandalias perfectas para tus vacaciones. </w:t>
            </w:r>
            <w:r w:rsidRPr="000440AB">
              <w:rPr>
                <w:rFonts w:ascii="Segoe UI Emoji" w:hAnsi="Segoe UI Emoji" w:cs="Segoe UI Emoji"/>
                <w:sz w:val="20"/>
                <w:szCs w:val="20"/>
                <w:lang w:val="es-MX" w:eastAsia="es-MX"/>
              </w:rPr>
              <w:t>☀️👡</w:t>
            </w:r>
            <w:r w:rsidRPr="000440AB">
              <w:rPr>
                <w:sz w:val="20"/>
                <w:szCs w:val="20"/>
                <w:lang w:val="es-MX" w:eastAsia="es-MX"/>
              </w:rPr>
              <w:t xml:space="preserve"> #IsabellasSummerVibes"</w:t>
            </w:r>
          </w:p>
        </w:tc>
      </w:tr>
      <w:tr w:rsidR="000440AB" w:rsidRPr="000440AB" w14:paraId="7F180A91" w14:textId="77777777" w:rsidTr="007B763F">
        <w:trPr>
          <w:trHeight w:val="2184"/>
          <w:jc w:val="center"/>
        </w:trPr>
        <w:tc>
          <w:tcPr>
            <w:tcW w:w="1387" w:type="dxa"/>
            <w:tcBorders>
              <w:top w:val="nil"/>
              <w:left w:val="single" w:sz="4" w:space="0" w:color="auto"/>
              <w:bottom w:val="single" w:sz="4" w:space="0" w:color="auto"/>
              <w:right w:val="single" w:sz="4" w:space="0" w:color="auto"/>
            </w:tcBorders>
            <w:shd w:val="clear" w:color="auto" w:fill="auto"/>
            <w:vAlign w:val="center"/>
            <w:hideMark/>
          </w:tcPr>
          <w:p w14:paraId="58BD048B" w14:textId="77777777" w:rsidR="0072671A" w:rsidRPr="000440AB" w:rsidRDefault="0072671A" w:rsidP="00DE441C">
            <w:pPr>
              <w:rPr>
                <w:sz w:val="20"/>
                <w:szCs w:val="20"/>
                <w:lang w:val="es-MX" w:eastAsia="es-MX"/>
              </w:rPr>
            </w:pPr>
            <w:r w:rsidRPr="000440AB">
              <w:rPr>
                <w:sz w:val="20"/>
                <w:szCs w:val="20"/>
                <w:lang w:val="es-MX" w:eastAsia="es-MX"/>
              </w:rPr>
              <w:t> 05 de marzo</w:t>
            </w:r>
          </w:p>
        </w:tc>
        <w:tc>
          <w:tcPr>
            <w:tcW w:w="1443" w:type="dxa"/>
            <w:tcBorders>
              <w:top w:val="nil"/>
              <w:left w:val="nil"/>
              <w:bottom w:val="single" w:sz="4" w:space="0" w:color="auto"/>
              <w:right w:val="single" w:sz="4" w:space="0" w:color="auto"/>
            </w:tcBorders>
            <w:shd w:val="clear" w:color="auto" w:fill="auto"/>
            <w:vAlign w:val="center"/>
            <w:hideMark/>
          </w:tcPr>
          <w:p w14:paraId="66643AD6" w14:textId="77777777" w:rsidR="0072671A" w:rsidRPr="000440AB" w:rsidRDefault="0072671A" w:rsidP="00DE441C">
            <w:pPr>
              <w:rPr>
                <w:sz w:val="20"/>
                <w:szCs w:val="20"/>
                <w:lang w:val="es-MX" w:eastAsia="es-MX"/>
              </w:rPr>
            </w:pPr>
            <w:r w:rsidRPr="000440AB">
              <w:rPr>
                <w:sz w:val="20"/>
                <w:szCs w:val="20"/>
                <w:lang w:val="es-MX" w:eastAsia="es-MX"/>
              </w:rPr>
              <w:t>Motivacional</w:t>
            </w:r>
          </w:p>
        </w:tc>
        <w:tc>
          <w:tcPr>
            <w:tcW w:w="1372" w:type="dxa"/>
            <w:tcBorders>
              <w:top w:val="nil"/>
              <w:left w:val="nil"/>
              <w:bottom w:val="single" w:sz="4" w:space="0" w:color="auto"/>
              <w:right w:val="single" w:sz="4" w:space="0" w:color="auto"/>
            </w:tcBorders>
            <w:shd w:val="clear" w:color="auto" w:fill="auto"/>
            <w:vAlign w:val="center"/>
            <w:hideMark/>
          </w:tcPr>
          <w:p w14:paraId="2E3204A0" w14:textId="77777777" w:rsidR="0072671A" w:rsidRPr="000440AB" w:rsidRDefault="0072671A" w:rsidP="00DE441C">
            <w:pPr>
              <w:rPr>
                <w:sz w:val="20"/>
                <w:szCs w:val="20"/>
                <w:lang w:val="es-MX" w:eastAsia="es-MX"/>
              </w:rPr>
            </w:pPr>
            <w:r w:rsidRPr="000440AB">
              <w:rPr>
                <w:sz w:val="20"/>
                <w:szCs w:val="20"/>
                <w:lang w:val="es-MX" w:eastAsia="es-MX"/>
              </w:rPr>
              <w:t>Post, historia</w:t>
            </w:r>
          </w:p>
        </w:tc>
        <w:tc>
          <w:tcPr>
            <w:tcW w:w="2473" w:type="dxa"/>
            <w:tcBorders>
              <w:top w:val="nil"/>
              <w:left w:val="nil"/>
              <w:bottom w:val="single" w:sz="4" w:space="0" w:color="auto"/>
              <w:right w:val="single" w:sz="4" w:space="0" w:color="auto"/>
            </w:tcBorders>
            <w:shd w:val="clear" w:color="auto" w:fill="auto"/>
            <w:vAlign w:val="center"/>
            <w:hideMark/>
          </w:tcPr>
          <w:p w14:paraId="4FE842A5" w14:textId="77777777" w:rsidR="0072671A" w:rsidRPr="000440AB" w:rsidRDefault="0072671A" w:rsidP="00DE441C">
            <w:pPr>
              <w:rPr>
                <w:sz w:val="20"/>
                <w:szCs w:val="20"/>
                <w:lang w:val="es-MX" w:eastAsia="es-MX"/>
              </w:rPr>
            </w:pPr>
            <w:r w:rsidRPr="000440AB">
              <w:rPr>
                <w:sz w:val="20"/>
                <w:szCs w:val="20"/>
                <w:lang w:val="es-MX" w:eastAsia="es-MX"/>
              </w:rPr>
              <w:t>Recordatorio: Nunca está de más un par de zapatos nuevos.</w:t>
            </w:r>
          </w:p>
        </w:tc>
        <w:tc>
          <w:tcPr>
            <w:tcW w:w="3554" w:type="dxa"/>
            <w:tcBorders>
              <w:top w:val="nil"/>
              <w:left w:val="nil"/>
              <w:bottom w:val="single" w:sz="4" w:space="0" w:color="auto"/>
              <w:right w:val="single" w:sz="4" w:space="0" w:color="auto"/>
            </w:tcBorders>
            <w:shd w:val="clear" w:color="auto" w:fill="auto"/>
            <w:vAlign w:val="bottom"/>
            <w:hideMark/>
          </w:tcPr>
          <w:p w14:paraId="1C518996" w14:textId="77777777" w:rsidR="0072671A" w:rsidRPr="000440AB" w:rsidRDefault="0072671A" w:rsidP="00DE441C">
            <w:pPr>
              <w:rPr>
                <w:sz w:val="20"/>
                <w:szCs w:val="20"/>
                <w:lang w:val="es-MX" w:eastAsia="es-MX"/>
              </w:rPr>
            </w:pPr>
            <w:r w:rsidRPr="000440AB">
              <w:rPr>
                <w:sz w:val="20"/>
                <w:szCs w:val="20"/>
                <w:lang w:val="es-MX" w:eastAsia="es-MX"/>
              </w:rPr>
              <w:t xml:space="preserve">"¡Un recordatorio que siempre trae sonrisas! </w:t>
            </w:r>
            <w:r w:rsidRPr="000440AB">
              <w:rPr>
                <w:rFonts w:ascii="Segoe UI Emoji" w:hAnsi="Segoe UI Emoji" w:cs="Segoe UI Emoji"/>
                <w:sz w:val="20"/>
                <w:szCs w:val="20"/>
                <w:lang w:val="es-MX" w:eastAsia="es-MX"/>
              </w:rPr>
              <w:t>🌟👠</w:t>
            </w:r>
            <w:r w:rsidRPr="000440AB">
              <w:rPr>
                <w:sz w:val="20"/>
                <w:szCs w:val="20"/>
                <w:lang w:val="es-MX" w:eastAsia="es-MX"/>
              </w:rPr>
              <w:t xml:space="preserve"> Nunca está de más un par de zapatos nuevos en tu vida. Descubre nuestra colección en Isabellas y regálate ese toque de frescura y estilo que mereces. ¡Porque no hay límite para sentirse fabulosa! </w:t>
            </w:r>
            <w:r w:rsidRPr="000440AB">
              <w:rPr>
                <w:rFonts w:ascii="Segoe UI Emoji" w:hAnsi="Segoe UI Emoji" w:cs="Segoe UI Emoji"/>
                <w:sz w:val="20"/>
                <w:szCs w:val="20"/>
                <w:lang w:val="es-MX" w:eastAsia="es-MX"/>
              </w:rPr>
              <w:t>💫✨</w:t>
            </w:r>
            <w:r w:rsidRPr="000440AB">
              <w:rPr>
                <w:sz w:val="20"/>
                <w:szCs w:val="20"/>
                <w:lang w:val="es-MX" w:eastAsia="es-MX"/>
              </w:rPr>
              <w:t xml:space="preserve"> #IsabellasNewShoes #StyleRefresh"</w:t>
            </w:r>
          </w:p>
        </w:tc>
      </w:tr>
      <w:tr w:rsidR="000440AB" w:rsidRPr="000440AB" w14:paraId="5E976A5B" w14:textId="77777777" w:rsidTr="007B763F">
        <w:trPr>
          <w:trHeight w:val="1124"/>
          <w:jc w:val="center"/>
        </w:trPr>
        <w:tc>
          <w:tcPr>
            <w:tcW w:w="1387" w:type="dxa"/>
            <w:tcBorders>
              <w:top w:val="nil"/>
              <w:left w:val="single" w:sz="4" w:space="0" w:color="auto"/>
              <w:bottom w:val="single" w:sz="4" w:space="0" w:color="auto"/>
              <w:right w:val="single" w:sz="4" w:space="0" w:color="auto"/>
            </w:tcBorders>
            <w:shd w:val="clear" w:color="auto" w:fill="auto"/>
            <w:vAlign w:val="center"/>
            <w:hideMark/>
          </w:tcPr>
          <w:p w14:paraId="585A5D07" w14:textId="77777777" w:rsidR="0072671A" w:rsidRPr="000440AB" w:rsidRDefault="0072671A" w:rsidP="00DE441C">
            <w:pPr>
              <w:rPr>
                <w:sz w:val="20"/>
                <w:szCs w:val="20"/>
                <w:lang w:val="es-MX" w:eastAsia="es-MX"/>
              </w:rPr>
            </w:pPr>
            <w:r w:rsidRPr="000440AB">
              <w:rPr>
                <w:sz w:val="20"/>
                <w:szCs w:val="20"/>
                <w:lang w:val="es-MX" w:eastAsia="es-MX"/>
              </w:rPr>
              <w:t> 07 de marzo</w:t>
            </w:r>
          </w:p>
        </w:tc>
        <w:tc>
          <w:tcPr>
            <w:tcW w:w="1443" w:type="dxa"/>
            <w:tcBorders>
              <w:top w:val="nil"/>
              <w:left w:val="nil"/>
              <w:bottom w:val="single" w:sz="4" w:space="0" w:color="auto"/>
              <w:right w:val="single" w:sz="4" w:space="0" w:color="auto"/>
            </w:tcBorders>
            <w:shd w:val="clear" w:color="auto" w:fill="auto"/>
            <w:vAlign w:val="center"/>
            <w:hideMark/>
          </w:tcPr>
          <w:p w14:paraId="1DAFB53B" w14:textId="77777777" w:rsidR="0072671A" w:rsidRPr="000440AB" w:rsidRDefault="0072671A" w:rsidP="00DE441C">
            <w:pPr>
              <w:rPr>
                <w:sz w:val="20"/>
                <w:szCs w:val="20"/>
                <w:lang w:val="es-MX" w:eastAsia="es-MX"/>
              </w:rPr>
            </w:pPr>
            <w:r w:rsidRPr="000440AB">
              <w:rPr>
                <w:sz w:val="20"/>
                <w:szCs w:val="20"/>
                <w:lang w:val="es-MX" w:eastAsia="es-MX"/>
              </w:rPr>
              <w:t>Educativo - Estilos de Verano:</w:t>
            </w:r>
          </w:p>
        </w:tc>
        <w:tc>
          <w:tcPr>
            <w:tcW w:w="1372" w:type="dxa"/>
            <w:tcBorders>
              <w:top w:val="nil"/>
              <w:left w:val="nil"/>
              <w:bottom w:val="single" w:sz="4" w:space="0" w:color="auto"/>
              <w:right w:val="single" w:sz="4" w:space="0" w:color="auto"/>
            </w:tcBorders>
            <w:shd w:val="clear" w:color="auto" w:fill="auto"/>
            <w:vAlign w:val="center"/>
            <w:hideMark/>
          </w:tcPr>
          <w:p w14:paraId="78C84A2F" w14:textId="77777777" w:rsidR="0072671A" w:rsidRPr="000440AB" w:rsidRDefault="0072671A" w:rsidP="00DE441C">
            <w:pPr>
              <w:rPr>
                <w:b/>
                <w:bCs/>
                <w:sz w:val="20"/>
                <w:szCs w:val="20"/>
                <w:lang w:val="es-MX" w:eastAsia="es-MX"/>
              </w:rPr>
            </w:pPr>
            <w:r w:rsidRPr="000440AB">
              <w:rPr>
                <w:b/>
                <w:bCs/>
                <w:sz w:val="20"/>
                <w:szCs w:val="20"/>
                <w:lang w:val="es-MX" w:eastAsia="es-MX"/>
              </w:rPr>
              <w:t>Historia Interactiva</w:t>
            </w:r>
          </w:p>
        </w:tc>
        <w:tc>
          <w:tcPr>
            <w:tcW w:w="2473" w:type="dxa"/>
            <w:tcBorders>
              <w:top w:val="nil"/>
              <w:left w:val="nil"/>
              <w:bottom w:val="single" w:sz="4" w:space="0" w:color="auto"/>
              <w:right w:val="single" w:sz="4" w:space="0" w:color="auto"/>
            </w:tcBorders>
            <w:shd w:val="clear" w:color="auto" w:fill="auto"/>
            <w:vAlign w:val="center"/>
            <w:hideMark/>
          </w:tcPr>
          <w:p w14:paraId="36D2DE4B" w14:textId="77777777" w:rsidR="0072671A" w:rsidRPr="000440AB" w:rsidRDefault="0072671A" w:rsidP="00DE441C">
            <w:pPr>
              <w:rPr>
                <w:sz w:val="20"/>
                <w:szCs w:val="20"/>
                <w:lang w:val="es-MX" w:eastAsia="es-MX"/>
              </w:rPr>
            </w:pPr>
            <w:r w:rsidRPr="000440AB">
              <w:rPr>
                <w:b/>
                <w:bCs/>
                <w:sz w:val="20"/>
                <w:szCs w:val="20"/>
                <w:lang w:val="es-MX" w:eastAsia="es-MX"/>
              </w:rPr>
              <w:t>Elige el look de verano:</w:t>
            </w:r>
            <w:r w:rsidRPr="000440AB">
              <w:rPr>
                <w:sz w:val="20"/>
                <w:szCs w:val="20"/>
                <w:lang w:val="es-MX" w:eastAsia="es-MX"/>
              </w:rPr>
              <w:t xml:space="preserve"> </w:t>
            </w:r>
          </w:p>
        </w:tc>
        <w:tc>
          <w:tcPr>
            <w:tcW w:w="3554" w:type="dxa"/>
            <w:tcBorders>
              <w:top w:val="nil"/>
              <w:left w:val="nil"/>
              <w:bottom w:val="single" w:sz="4" w:space="0" w:color="auto"/>
              <w:right w:val="single" w:sz="4" w:space="0" w:color="auto"/>
            </w:tcBorders>
            <w:shd w:val="clear" w:color="auto" w:fill="auto"/>
            <w:vAlign w:val="center"/>
            <w:hideMark/>
          </w:tcPr>
          <w:p w14:paraId="52A6A867" w14:textId="77777777" w:rsidR="0072671A" w:rsidRPr="000440AB" w:rsidRDefault="0072671A" w:rsidP="00DE441C">
            <w:pPr>
              <w:rPr>
                <w:sz w:val="20"/>
                <w:szCs w:val="20"/>
                <w:lang w:val="es-MX" w:eastAsia="es-MX"/>
              </w:rPr>
            </w:pPr>
            <w:r w:rsidRPr="000440AB">
              <w:rPr>
                <w:sz w:val="20"/>
                <w:szCs w:val="20"/>
                <w:lang w:val="es-MX" w:eastAsia="es-MX"/>
              </w:rPr>
              <w:t xml:space="preserve"> </w:t>
            </w:r>
            <w:r w:rsidRPr="000440AB">
              <w:rPr>
                <w:b/>
                <w:bCs/>
                <w:sz w:val="20"/>
                <w:szCs w:val="20"/>
                <w:lang w:val="es-MX" w:eastAsia="es-MX"/>
              </w:rPr>
              <w:t>Elige el Look</w:t>
            </w:r>
            <w:r w:rsidRPr="000440AB">
              <w:rPr>
                <w:sz w:val="20"/>
                <w:szCs w:val="20"/>
                <w:lang w:val="es-MX" w:eastAsia="es-MX"/>
              </w:rPr>
              <w:t>: Presenta dos opciones de outfits y pide a la audiencia que elija cuál combina mejor con un par de sandalias Isabellas.</w:t>
            </w:r>
          </w:p>
        </w:tc>
      </w:tr>
      <w:tr w:rsidR="000440AB" w:rsidRPr="000440AB" w14:paraId="3A110B6F" w14:textId="77777777" w:rsidTr="002915DB">
        <w:trPr>
          <w:trHeight w:val="1384"/>
          <w:jc w:val="center"/>
        </w:trPr>
        <w:tc>
          <w:tcPr>
            <w:tcW w:w="1387" w:type="dxa"/>
            <w:tcBorders>
              <w:top w:val="nil"/>
              <w:left w:val="single" w:sz="4" w:space="0" w:color="auto"/>
              <w:bottom w:val="single" w:sz="4" w:space="0" w:color="auto"/>
              <w:right w:val="single" w:sz="4" w:space="0" w:color="auto"/>
            </w:tcBorders>
            <w:shd w:val="clear" w:color="auto" w:fill="auto"/>
            <w:vAlign w:val="center"/>
            <w:hideMark/>
          </w:tcPr>
          <w:p w14:paraId="71D81752" w14:textId="77777777" w:rsidR="0072671A" w:rsidRPr="000440AB" w:rsidRDefault="0072671A" w:rsidP="00DE441C">
            <w:pPr>
              <w:rPr>
                <w:sz w:val="20"/>
                <w:szCs w:val="20"/>
                <w:lang w:val="es-MX" w:eastAsia="es-MX"/>
              </w:rPr>
            </w:pPr>
            <w:r w:rsidRPr="000440AB">
              <w:rPr>
                <w:sz w:val="20"/>
                <w:szCs w:val="20"/>
                <w:lang w:val="es-MX" w:eastAsia="es-MX"/>
              </w:rPr>
              <w:t> 11 de marzo</w:t>
            </w:r>
          </w:p>
        </w:tc>
        <w:tc>
          <w:tcPr>
            <w:tcW w:w="1443" w:type="dxa"/>
            <w:tcBorders>
              <w:top w:val="nil"/>
              <w:left w:val="nil"/>
              <w:bottom w:val="single" w:sz="4" w:space="0" w:color="auto"/>
              <w:right w:val="single" w:sz="4" w:space="0" w:color="auto"/>
            </w:tcBorders>
            <w:shd w:val="clear" w:color="auto" w:fill="auto"/>
            <w:vAlign w:val="center"/>
            <w:hideMark/>
          </w:tcPr>
          <w:p w14:paraId="0A03A512" w14:textId="77777777" w:rsidR="0072671A" w:rsidRPr="000440AB" w:rsidRDefault="0072671A" w:rsidP="00DE441C">
            <w:pPr>
              <w:rPr>
                <w:sz w:val="20"/>
                <w:szCs w:val="20"/>
                <w:lang w:val="es-MX" w:eastAsia="es-MX"/>
              </w:rPr>
            </w:pPr>
            <w:r w:rsidRPr="000440AB">
              <w:rPr>
                <w:sz w:val="20"/>
                <w:szCs w:val="20"/>
                <w:lang w:val="es-MX" w:eastAsia="es-MX"/>
              </w:rPr>
              <w:t>Educativo - Estilos de Verano:</w:t>
            </w:r>
          </w:p>
        </w:tc>
        <w:tc>
          <w:tcPr>
            <w:tcW w:w="1372" w:type="dxa"/>
            <w:tcBorders>
              <w:top w:val="nil"/>
              <w:left w:val="nil"/>
              <w:bottom w:val="single" w:sz="4" w:space="0" w:color="auto"/>
              <w:right w:val="single" w:sz="4" w:space="0" w:color="auto"/>
            </w:tcBorders>
            <w:shd w:val="clear" w:color="auto" w:fill="auto"/>
            <w:vAlign w:val="center"/>
            <w:hideMark/>
          </w:tcPr>
          <w:p w14:paraId="48E055D1" w14:textId="3AF2800E" w:rsidR="0072671A" w:rsidRPr="000440AB" w:rsidRDefault="00175E3C" w:rsidP="00DE441C">
            <w:pPr>
              <w:rPr>
                <w:sz w:val="20"/>
                <w:szCs w:val="20"/>
                <w:lang w:val="es-MX" w:eastAsia="es-MX"/>
              </w:rPr>
            </w:pPr>
            <w:proofErr w:type="spellStart"/>
            <w:r w:rsidRPr="000440AB">
              <w:rPr>
                <w:i/>
                <w:sz w:val="20"/>
                <w:szCs w:val="20"/>
                <w:lang w:val="es-MX" w:eastAsia="es-MX"/>
              </w:rPr>
              <w:t>Reel</w:t>
            </w:r>
            <w:proofErr w:type="spellEnd"/>
            <w:r w:rsidR="0072671A" w:rsidRPr="000440AB">
              <w:rPr>
                <w:sz w:val="20"/>
                <w:szCs w:val="20"/>
                <w:lang w:val="es-MX" w:eastAsia="es-MX"/>
              </w:rPr>
              <w:t xml:space="preserve"> </w:t>
            </w:r>
          </w:p>
        </w:tc>
        <w:tc>
          <w:tcPr>
            <w:tcW w:w="2473" w:type="dxa"/>
            <w:tcBorders>
              <w:top w:val="nil"/>
              <w:left w:val="nil"/>
              <w:bottom w:val="single" w:sz="4" w:space="0" w:color="auto"/>
              <w:right w:val="single" w:sz="4" w:space="0" w:color="auto"/>
            </w:tcBorders>
            <w:shd w:val="clear" w:color="auto" w:fill="auto"/>
            <w:vAlign w:val="center"/>
            <w:hideMark/>
          </w:tcPr>
          <w:p w14:paraId="61490831" w14:textId="77777777" w:rsidR="0072671A" w:rsidRPr="000440AB" w:rsidRDefault="0072671A" w:rsidP="00DE441C">
            <w:pPr>
              <w:rPr>
                <w:sz w:val="20"/>
                <w:szCs w:val="20"/>
                <w:lang w:val="es-MX" w:eastAsia="es-MX"/>
              </w:rPr>
            </w:pPr>
            <w:r w:rsidRPr="000440AB">
              <w:rPr>
                <w:sz w:val="20"/>
                <w:szCs w:val="20"/>
                <w:lang w:val="es-MX" w:eastAsia="es-MX"/>
              </w:rPr>
              <w:t>Inspiración para Vacaciones: Video con diferentes outfits y estilos de calzado ideales para viajes de Semana Santa.</w:t>
            </w:r>
          </w:p>
        </w:tc>
        <w:tc>
          <w:tcPr>
            <w:tcW w:w="3554" w:type="dxa"/>
            <w:tcBorders>
              <w:top w:val="nil"/>
              <w:left w:val="nil"/>
              <w:bottom w:val="single" w:sz="4" w:space="0" w:color="auto"/>
              <w:right w:val="single" w:sz="4" w:space="0" w:color="auto"/>
            </w:tcBorders>
            <w:shd w:val="clear" w:color="auto" w:fill="auto"/>
            <w:vAlign w:val="center"/>
            <w:hideMark/>
          </w:tcPr>
          <w:p w14:paraId="49CC34C3" w14:textId="77777777" w:rsidR="0072671A" w:rsidRPr="000440AB" w:rsidRDefault="0072671A" w:rsidP="00DE441C">
            <w:pPr>
              <w:rPr>
                <w:sz w:val="20"/>
                <w:szCs w:val="20"/>
                <w:lang w:val="es-MX" w:eastAsia="es-MX"/>
              </w:rPr>
            </w:pPr>
            <w:r w:rsidRPr="000440AB">
              <w:rPr>
                <w:sz w:val="20"/>
                <w:szCs w:val="20"/>
                <w:lang w:val="es-MX" w:eastAsia="es-MX"/>
              </w:rPr>
              <w:t xml:space="preserve">"¡Prepárate para tus vacaciones! Inspírate con nuestros estilos de calzado perfectos para cada destino en Semana Santa. </w:t>
            </w:r>
            <w:r w:rsidRPr="000440AB">
              <w:rPr>
                <w:rFonts w:ascii="Segoe UI Emoji" w:hAnsi="Segoe UI Emoji" w:cs="Segoe UI Emoji"/>
                <w:sz w:val="20"/>
                <w:szCs w:val="20"/>
                <w:lang w:val="es-MX" w:eastAsia="es-MX"/>
              </w:rPr>
              <w:t>🌴👡</w:t>
            </w:r>
            <w:r w:rsidRPr="000440AB">
              <w:rPr>
                <w:sz w:val="20"/>
                <w:szCs w:val="20"/>
                <w:lang w:val="es-MX" w:eastAsia="es-MX"/>
              </w:rPr>
              <w:t xml:space="preserve"> #IsabellasVacationStyle"</w:t>
            </w:r>
          </w:p>
        </w:tc>
      </w:tr>
      <w:tr w:rsidR="000440AB" w:rsidRPr="000440AB" w14:paraId="1DC26A06" w14:textId="77777777" w:rsidTr="002915DB">
        <w:trPr>
          <w:trHeight w:val="1384"/>
          <w:jc w:val="center"/>
        </w:trPr>
        <w:tc>
          <w:tcPr>
            <w:tcW w:w="1387" w:type="dxa"/>
            <w:tcBorders>
              <w:top w:val="nil"/>
              <w:left w:val="single" w:sz="4" w:space="0" w:color="auto"/>
              <w:bottom w:val="single" w:sz="4" w:space="0" w:color="auto"/>
              <w:right w:val="single" w:sz="4" w:space="0" w:color="auto"/>
            </w:tcBorders>
            <w:shd w:val="clear" w:color="auto" w:fill="auto"/>
            <w:noWrap/>
            <w:vAlign w:val="bottom"/>
            <w:hideMark/>
          </w:tcPr>
          <w:p w14:paraId="3AF07F0F" w14:textId="77777777" w:rsidR="0072671A" w:rsidRPr="000440AB" w:rsidRDefault="0072671A" w:rsidP="00DE441C">
            <w:pPr>
              <w:rPr>
                <w:sz w:val="20"/>
                <w:szCs w:val="20"/>
                <w:lang w:val="es-MX" w:eastAsia="es-MX"/>
              </w:rPr>
            </w:pPr>
            <w:r w:rsidRPr="000440AB">
              <w:rPr>
                <w:sz w:val="20"/>
                <w:szCs w:val="20"/>
                <w:lang w:val="es-MX" w:eastAsia="es-MX"/>
              </w:rPr>
              <w:t> 13 de marzo</w:t>
            </w:r>
          </w:p>
        </w:tc>
        <w:tc>
          <w:tcPr>
            <w:tcW w:w="1443" w:type="dxa"/>
            <w:tcBorders>
              <w:top w:val="nil"/>
              <w:left w:val="nil"/>
              <w:bottom w:val="single" w:sz="4" w:space="0" w:color="auto"/>
              <w:right w:val="single" w:sz="4" w:space="0" w:color="auto"/>
            </w:tcBorders>
            <w:shd w:val="clear" w:color="auto" w:fill="auto"/>
            <w:vAlign w:val="center"/>
            <w:hideMark/>
          </w:tcPr>
          <w:p w14:paraId="37474535" w14:textId="77777777" w:rsidR="0072671A" w:rsidRPr="000440AB" w:rsidRDefault="0072671A" w:rsidP="00DE441C">
            <w:pPr>
              <w:rPr>
                <w:sz w:val="20"/>
                <w:szCs w:val="20"/>
                <w:lang w:val="es-MX" w:eastAsia="es-MX"/>
              </w:rPr>
            </w:pPr>
            <w:r w:rsidRPr="000440AB">
              <w:rPr>
                <w:sz w:val="20"/>
                <w:szCs w:val="20"/>
                <w:lang w:val="es-MX" w:eastAsia="es-MX"/>
              </w:rPr>
              <w:t>Promocional - Producto de Temporada:</w:t>
            </w:r>
          </w:p>
        </w:tc>
        <w:tc>
          <w:tcPr>
            <w:tcW w:w="1372" w:type="dxa"/>
            <w:tcBorders>
              <w:top w:val="nil"/>
              <w:left w:val="nil"/>
              <w:bottom w:val="single" w:sz="4" w:space="0" w:color="auto"/>
              <w:right w:val="single" w:sz="4" w:space="0" w:color="auto"/>
            </w:tcBorders>
            <w:shd w:val="clear" w:color="auto" w:fill="auto"/>
            <w:vAlign w:val="center"/>
            <w:hideMark/>
          </w:tcPr>
          <w:p w14:paraId="4436C52A" w14:textId="78AA3D2E" w:rsidR="0072671A" w:rsidRPr="000440AB" w:rsidRDefault="00175E3C" w:rsidP="00DE441C">
            <w:pPr>
              <w:rPr>
                <w:sz w:val="20"/>
                <w:szCs w:val="20"/>
                <w:lang w:val="es-MX" w:eastAsia="es-MX"/>
              </w:rPr>
            </w:pPr>
            <w:proofErr w:type="spellStart"/>
            <w:r w:rsidRPr="000440AB">
              <w:rPr>
                <w:i/>
                <w:sz w:val="20"/>
                <w:szCs w:val="20"/>
                <w:lang w:val="es-MX" w:eastAsia="es-MX"/>
              </w:rPr>
              <w:t>Reel</w:t>
            </w:r>
            <w:proofErr w:type="spellEnd"/>
            <w:r w:rsidR="0072671A" w:rsidRPr="000440AB">
              <w:rPr>
                <w:sz w:val="20"/>
                <w:szCs w:val="20"/>
                <w:lang w:val="es-MX" w:eastAsia="es-MX"/>
              </w:rPr>
              <w:t xml:space="preserve"> </w:t>
            </w:r>
          </w:p>
        </w:tc>
        <w:tc>
          <w:tcPr>
            <w:tcW w:w="2473" w:type="dxa"/>
            <w:tcBorders>
              <w:top w:val="nil"/>
              <w:left w:val="nil"/>
              <w:bottom w:val="single" w:sz="4" w:space="0" w:color="auto"/>
              <w:right w:val="single" w:sz="4" w:space="0" w:color="auto"/>
            </w:tcBorders>
            <w:shd w:val="clear" w:color="auto" w:fill="auto"/>
            <w:vAlign w:val="center"/>
            <w:hideMark/>
          </w:tcPr>
          <w:p w14:paraId="0436BDF8" w14:textId="7DE79BF5" w:rsidR="0072671A" w:rsidRPr="000440AB" w:rsidRDefault="00175E3C" w:rsidP="00DE441C">
            <w:pPr>
              <w:rPr>
                <w:sz w:val="20"/>
                <w:szCs w:val="20"/>
                <w:lang w:val="es-MX" w:eastAsia="es-MX"/>
              </w:rPr>
            </w:pPr>
            <w:proofErr w:type="spellStart"/>
            <w:r w:rsidRPr="000440AB">
              <w:rPr>
                <w:i/>
                <w:sz w:val="20"/>
                <w:szCs w:val="20"/>
                <w:lang w:val="es-MX" w:eastAsia="es-MX"/>
              </w:rPr>
              <w:t>Reel</w:t>
            </w:r>
            <w:proofErr w:type="spellEnd"/>
            <w:r w:rsidR="0072671A" w:rsidRPr="000440AB">
              <w:rPr>
                <w:sz w:val="20"/>
                <w:szCs w:val="20"/>
                <w:lang w:val="es-MX" w:eastAsia="es-MX"/>
              </w:rPr>
              <w:t xml:space="preserve"> mostrando </w:t>
            </w:r>
            <w:proofErr w:type="spellStart"/>
            <w:r w:rsidR="00727F2C" w:rsidRPr="000440AB">
              <w:rPr>
                <w:i/>
                <w:sz w:val="20"/>
                <w:szCs w:val="20"/>
                <w:lang w:val="es-MX" w:eastAsia="es-MX"/>
              </w:rPr>
              <w:t>Unboxing</w:t>
            </w:r>
            <w:proofErr w:type="spellEnd"/>
            <w:r w:rsidR="0072671A" w:rsidRPr="000440AB">
              <w:rPr>
                <w:sz w:val="20"/>
                <w:szCs w:val="20"/>
                <w:lang w:val="es-MX" w:eastAsia="es-MX"/>
              </w:rPr>
              <w:t xml:space="preserve"> de diferentes diseños de Sandalias para el verano.</w:t>
            </w:r>
          </w:p>
        </w:tc>
        <w:tc>
          <w:tcPr>
            <w:tcW w:w="3554" w:type="dxa"/>
            <w:tcBorders>
              <w:top w:val="nil"/>
              <w:left w:val="nil"/>
              <w:bottom w:val="single" w:sz="4" w:space="0" w:color="auto"/>
              <w:right w:val="single" w:sz="4" w:space="0" w:color="auto"/>
            </w:tcBorders>
            <w:shd w:val="clear" w:color="auto" w:fill="auto"/>
            <w:vAlign w:val="bottom"/>
            <w:hideMark/>
          </w:tcPr>
          <w:p w14:paraId="4322812D" w14:textId="359921AA" w:rsidR="0072671A" w:rsidRPr="000440AB" w:rsidRDefault="0072671A" w:rsidP="00DE441C">
            <w:pPr>
              <w:rPr>
                <w:sz w:val="20"/>
                <w:szCs w:val="20"/>
                <w:lang w:val="es-MX" w:eastAsia="es-MX"/>
              </w:rPr>
            </w:pPr>
            <w:r w:rsidRPr="000440AB">
              <w:rPr>
                <w:sz w:val="20"/>
                <w:szCs w:val="20"/>
                <w:lang w:val="es-MX" w:eastAsia="es-MX"/>
              </w:rPr>
              <w:t xml:space="preserve">"¡La emoción de un nuevo par de sandalias! </w:t>
            </w:r>
            <w:r w:rsidRPr="000440AB">
              <w:rPr>
                <w:rFonts w:ascii="Segoe UI Emoji" w:hAnsi="Segoe UI Emoji" w:cs="Segoe UI Emoji"/>
                <w:sz w:val="20"/>
                <w:szCs w:val="20"/>
                <w:lang w:val="es-MX" w:eastAsia="es-MX"/>
              </w:rPr>
              <w:t>🌟</w:t>
            </w:r>
            <w:r w:rsidRPr="000440AB">
              <w:rPr>
                <w:sz w:val="20"/>
                <w:szCs w:val="20"/>
                <w:lang w:val="es-MX" w:eastAsia="es-MX"/>
              </w:rPr>
              <w:t xml:space="preserve"> Desempaquemos juntos los estilos de verano de Isabellas. ¿Estás listo para elevar tu look bajo el sol? </w:t>
            </w:r>
            <w:r w:rsidRPr="000440AB">
              <w:rPr>
                <w:rFonts w:ascii="Segoe UI Emoji" w:hAnsi="Segoe UI Emoji" w:cs="Segoe UI Emoji"/>
                <w:sz w:val="20"/>
                <w:szCs w:val="20"/>
                <w:lang w:val="es-MX" w:eastAsia="es-MX"/>
              </w:rPr>
              <w:t>☀️👡</w:t>
            </w:r>
            <w:r w:rsidRPr="000440AB">
              <w:rPr>
                <w:sz w:val="20"/>
                <w:szCs w:val="20"/>
                <w:lang w:val="es-MX" w:eastAsia="es-MX"/>
              </w:rPr>
              <w:t xml:space="preserve"> #Isabellas</w:t>
            </w:r>
            <w:r w:rsidR="00727F2C" w:rsidRPr="000440AB">
              <w:rPr>
                <w:i/>
                <w:sz w:val="20"/>
                <w:szCs w:val="20"/>
                <w:lang w:val="es-MX" w:eastAsia="es-MX"/>
              </w:rPr>
              <w:t>Unboxing</w:t>
            </w:r>
            <w:r w:rsidRPr="000440AB">
              <w:rPr>
                <w:sz w:val="20"/>
                <w:szCs w:val="20"/>
                <w:lang w:val="es-MX" w:eastAsia="es-MX"/>
              </w:rPr>
              <w:t>"</w:t>
            </w:r>
          </w:p>
        </w:tc>
      </w:tr>
      <w:tr w:rsidR="000440AB" w:rsidRPr="000440AB" w14:paraId="002A0CD0" w14:textId="77777777" w:rsidTr="002915DB">
        <w:trPr>
          <w:trHeight w:val="1384"/>
          <w:jc w:val="center"/>
        </w:trPr>
        <w:tc>
          <w:tcPr>
            <w:tcW w:w="1387" w:type="dxa"/>
            <w:tcBorders>
              <w:top w:val="nil"/>
              <w:left w:val="single" w:sz="4" w:space="0" w:color="auto"/>
              <w:bottom w:val="single" w:sz="4" w:space="0" w:color="auto"/>
              <w:right w:val="single" w:sz="4" w:space="0" w:color="auto"/>
            </w:tcBorders>
            <w:shd w:val="clear" w:color="auto" w:fill="auto"/>
            <w:vAlign w:val="center"/>
            <w:hideMark/>
          </w:tcPr>
          <w:p w14:paraId="466A3761" w14:textId="77777777" w:rsidR="0072671A" w:rsidRPr="000440AB" w:rsidRDefault="0072671A" w:rsidP="00DE441C">
            <w:pPr>
              <w:rPr>
                <w:sz w:val="20"/>
                <w:szCs w:val="20"/>
                <w:lang w:val="es-MX" w:eastAsia="es-MX"/>
              </w:rPr>
            </w:pPr>
            <w:r w:rsidRPr="000440AB">
              <w:rPr>
                <w:sz w:val="20"/>
                <w:szCs w:val="20"/>
                <w:lang w:val="es-MX" w:eastAsia="es-MX"/>
              </w:rPr>
              <w:t> 16 de marzo</w:t>
            </w:r>
          </w:p>
        </w:tc>
        <w:tc>
          <w:tcPr>
            <w:tcW w:w="1443" w:type="dxa"/>
            <w:tcBorders>
              <w:top w:val="nil"/>
              <w:left w:val="nil"/>
              <w:bottom w:val="single" w:sz="4" w:space="0" w:color="auto"/>
              <w:right w:val="single" w:sz="4" w:space="0" w:color="auto"/>
            </w:tcBorders>
            <w:shd w:val="clear" w:color="auto" w:fill="auto"/>
            <w:vAlign w:val="center"/>
            <w:hideMark/>
          </w:tcPr>
          <w:p w14:paraId="73DB5DDA" w14:textId="77777777" w:rsidR="0072671A" w:rsidRPr="000440AB" w:rsidRDefault="0072671A" w:rsidP="00DE441C">
            <w:pPr>
              <w:rPr>
                <w:sz w:val="20"/>
                <w:szCs w:val="20"/>
                <w:lang w:val="es-MX" w:eastAsia="es-MX"/>
              </w:rPr>
            </w:pPr>
            <w:r w:rsidRPr="000440AB">
              <w:rPr>
                <w:sz w:val="20"/>
                <w:szCs w:val="20"/>
                <w:lang w:val="es-MX" w:eastAsia="es-MX"/>
              </w:rPr>
              <w:t>Promocional - Producto de Temporada:</w:t>
            </w:r>
          </w:p>
        </w:tc>
        <w:tc>
          <w:tcPr>
            <w:tcW w:w="1372" w:type="dxa"/>
            <w:tcBorders>
              <w:top w:val="nil"/>
              <w:left w:val="nil"/>
              <w:bottom w:val="single" w:sz="4" w:space="0" w:color="auto"/>
              <w:right w:val="single" w:sz="4" w:space="0" w:color="auto"/>
            </w:tcBorders>
            <w:shd w:val="clear" w:color="auto" w:fill="auto"/>
            <w:vAlign w:val="center"/>
            <w:hideMark/>
          </w:tcPr>
          <w:p w14:paraId="41AC5753" w14:textId="77777777" w:rsidR="0072671A" w:rsidRPr="000440AB" w:rsidRDefault="0072671A" w:rsidP="00DE441C">
            <w:pPr>
              <w:rPr>
                <w:sz w:val="20"/>
                <w:szCs w:val="20"/>
                <w:lang w:val="es-MX" w:eastAsia="es-MX"/>
              </w:rPr>
            </w:pPr>
            <w:r w:rsidRPr="000440AB">
              <w:rPr>
                <w:sz w:val="20"/>
                <w:szCs w:val="20"/>
                <w:lang w:val="es-MX" w:eastAsia="es-MX"/>
              </w:rPr>
              <w:t xml:space="preserve">Promocional </w:t>
            </w:r>
          </w:p>
        </w:tc>
        <w:tc>
          <w:tcPr>
            <w:tcW w:w="2473" w:type="dxa"/>
            <w:tcBorders>
              <w:top w:val="nil"/>
              <w:left w:val="nil"/>
              <w:bottom w:val="single" w:sz="4" w:space="0" w:color="auto"/>
              <w:right w:val="single" w:sz="4" w:space="0" w:color="auto"/>
            </w:tcBorders>
            <w:shd w:val="clear" w:color="auto" w:fill="auto"/>
            <w:vAlign w:val="center"/>
            <w:hideMark/>
          </w:tcPr>
          <w:p w14:paraId="0B9EF0FC" w14:textId="77777777" w:rsidR="0072671A" w:rsidRPr="000440AB" w:rsidRDefault="0072671A" w:rsidP="00DE441C">
            <w:pPr>
              <w:rPr>
                <w:sz w:val="20"/>
                <w:szCs w:val="20"/>
                <w:lang w:val="es-MX" w:eastAsia="es-MX"/>
              </w:rPr>
            </w:pPr>
            <w:r w:rsidRPr="000440AB">
              <w:rPr>
                <w:sz w:val="20"/>
                <w:szCs w:val="20"/>
                <w:lang w:val="es-MX" w:eastAsia="es-MX"/>
              </w:rPr>
              <w:t>Este verano enamórate de los colores. Presentar los diseños coloridos de sandalias Isabellas Honduras.</w:t>
            </w:r>
          </w:p>
        </w:tc>
        <w:tc>
          <w:tcPr>
            <w:tcW w:w="3554" w:type="dxa"/>
            <w:tcBorders>
              <w:top w:val="nil"/>
              <w:left w:val="nil"/>
              <w:bottom w:val="single" w:sz="4" w:space="0" w:color="auto"/>
              <w:right w:val="single" w:sz="4" w:space="0" w:color="auto"/>
            </w:tcBorders>
            <w:shd w:val="clear" w:color="auto" w:fill="auto"/>
            <w:vAlign w:val="center"/>
            <w:hideMark/>
          </w:tcPr>
          <w:p w14:paraId="6B8FA140" w14:textId="77777777" w:rsidR="0072671A" w:rsidRPr="000440AB" w:rsidRDefault="0072671A" w:rsidP="00DE441C">
            <w:pPr>
              <w:rPr>
                <w:sz w:val="20"/>
                <w:szCs w:val="20"/>
                <w:lang w:val="es-MX" w:eastAsia="es-MX"/>
              </w:rPr>
            </w:pPr>
            <w:r w:rsidRPr="000440AB">
              <w:rPr>
                <w:sz w:val="20"/>
                <w:szCs w:val="20"/>
              </w:rPr>
              <w:t xml:space="preserve">"¡Este verano, añade un toque de color a cada paso con nuestras sandalias vibrantes! </w:t>
            </w:r>
            <w:r w:rsidRPr="000440AB">
              <w:rPr>
                <w:rFonts w:ascii="Segoe UI Emoji" w:hAnsi="Segoe UI Emoji" w:cs="Segoe UI Emoji"/>
                <w:sz w:val="20"/>
                <w:szCs w:val="20"/>
              </w:rPr>
              <w:t>🌈✨</w:t>
            </w:r>
            <w:r w:rsidRPr="000440AB">
              <w:rPr>
                <w:sz w:val="20"/>
                <w:szCs w:val="20"/>
              </w:rPr>
              <w:t xml:space="preserve"> Descubre nuestra colección de diseños que deslumbran con su frescura y alegría. #VeranoColorido #Sandaliasparaverano #IsabellasHonduras"</w:t>
            </w:r>
          </w:p>
        </w:tc>
      </w:tr>
      <w:tr w:rsidR="000440AB" w:rsidRPr="000440AB" w14:paraId="282F21A9" w14:textId="77777777" w:rsidTr="002915DB">
        <w:trPr>
          <w:trHeight w:val="1384"/>
          <w:jc w:val="center"/>
        </w:trPr>
        <w:tc>
          <w:tcPr>
            <w:tcW w:w="1387" w:type="dxa"/>
            <w:tcBorders>
              <w:top w:val="nil"/>
              <w:left w:val="single" w:sz="4" w:space="0" w:color="auto"/>
              <w:bottom w:val="single" w:sz="4" w:space="0" w:color="auto"/>
              <w:right w:val="single" w:sz="4" w:space="0" w:color="auto"/>
            </w:tcBorders>
            <w:shd w:val="clear" w:color="auto" w:fill="auto"/>
            <w:vAlign w:val="center"/>
            <w:hideMark/>
          </w:tcPr>
          <w:p w14:paraId="683A4514" w14:textId="77777777" w:rsidR="0072671A" w:rsidRPr="000440AB" w:rsidRDefault="0072671A" w:rsidP="00DE441C">
            <w:pPr>
              <w:rPr>
                <w:sz w:val="20"/>
                <w:szCs w:val="20"/>
                <w:lang w:val="es-MX" w:eastAsia="es-MX"/>
              </w:rPr>
            </w:pPr>
            <w:r w:rsidRPr="000440AB">
              <w:rPr>
                <w:sz w:val="20"/>
                <w:szCs w:val="20"/>
                <w:lang w:val="es-MX" w:eastAsia="es-MX"/>
              </w:rPr>
              <w:t> 19 de mazo</w:t>
            </w:r>
          </w:p>
        </w:tc>
        <w:tc>
          <w:tcPr>
            <w:tcW w:w="1443" w:type="dxa"/>
            <w:tcBorders>
              <w:top w:val="nil"/>
              <w:left w:val="nil"/>
              <w:bottom w:val="single" w:sz="4" w:space="0" w:color="auto"/>
              <w:right w:val="single" w:sz="4" w:space="0" w:color="auto"/>
            </w:tcBorders>
            <w:shd w:val="clear" w:color="auto" w:fill="auto"/>
            <w:vAlign w:val="center"/>
            <w:hideMark/>
          </w:tcPr>
          <w:p w14:paraId="1E78EEFB" w14:textId="77777777" w:rsidR="0072671A" w:rsidRPr="000440AB" w:rsidRDefault="0072671A" w:rsidP="00DE441C">
            <w:pPr>
              <w:rPr>
                <w:sz w:val="20"/>
                <w:szCs w:val="20"/>
                <w:lang w:val="es-MX" w:eastAsia="es-MX"/>
              </w:rPr>
            </w:pPr>
            <w:r w:rsidRPr="000440AB">
              <w:rPr>
                <w:sz w:val="20"/>
                <w:szCs w:val="20"/>
                <w:lang w:val="es-MX" w:eastAsia="es-MX"/>
              </w:rPr>
              <w:t>Interactivo</w:t>
            </w:r>
          </w:p>
        </w:tc>
        <w:tc>
          <w:tcPr>
            <w:tcW w:w="1372" w:type="dxa"/>
            <w:tcBorders>
              <w:top w:val="nil"/>
              <w:left w:val="nil"/>
              <w:bottom w:val="single" w:sz="4" w:space="0" w:color="auto"/>
              <w:right w:val="single" w:sz="4" w:space="0" w:color="auto"/>
            </w:tcBorders>
            <w:shd w:val="clear" w:color="auto" w:fill="auto"/>
            <w:vAlign w:val="center"/>
            <w:hideMark/>
          </w:tcPr>
          <w:p w14:paraId="2074C576" w14:textId="77777777" w:rsidR="0072671A" w:rsidRPr="000440AB" w:rsidRDefault="0072671A" w:rsidP="00DE441C">
            <w:pPr>
              <w:rPr>
                <w:b/>
                <w:bCs/>
                <w:sz w:val="20"/>
                <w:szCs w:val="20"/>
                <w:lang w:val="es-MX" w:eastAsia="es-MX"/>
              </w:rPr>
            </w:pPr>
            <w:r w:rsidRPr="000440AB">
              <w:rPr>
                <w:b/>
                <w:bCs/>
                <w:sz w:val="20"/>
                <w:szCs w:val="20"/>
                <w:lang w:val="es-MX" w:eastAsia="es-MX"/>
              </w:rPr>
              <w:t>Historia Interactiva</w:t>
            </w:r>
          </w:p>
        </w:tc>
        <w:tc>
          <w:tcPr>
            <w:tcW w:w="2473" w:type="dxa"/>
            <w:tcBorders>
              <w:top w:val="nil"/>
              <w:left w:val="nil"/>
              <w:bottom w:val="single" w:sz="4" w:space="0" w:color="auto"/>
              <w:right w:val="single" w:sz="4" w:space="0" w:color="auto"/>
            </w:tcBorders>
            <w:shd w:val="clear" w:color="auto" w:fill="auto"/>
            <w:vAlign w:val="center"/>
            <w:hideMark/>
          </w:tcPr>
          <w:p w14:paraId="3AC81523" w14:textId="77777777" w:rsidR="0072671A" w:rsidRPr="000440AB" w:rsidRDefault="0072671A" w:rsidP="00DE441C">
            <w:pPr>
              <w:rPr>
                <w:sz w:val="20"/>
                <w:szCs w:val="20"/>
                <w:lang w:val="es-MX" w:eastAsia="es-MX"/>
              </w:rPr>
            </w:pPr>
            <w:r w:rsidRPr="000440AB">
              <w:rPr>
                <w:b/>
                <w:bCs/>
                <w:sz w:val="20"/>
                <w:szCs w:val="20"/>
                <w:lang w:val="es-MX" w:eastAsia="es-MX"/>
              </w:rPr>
              <w:t>Encuesta - Destino para Vacaciones:</w:t>
            </w:r>
            <w:r w:rsidRPr="000440AB">
              <w:rPr>
                <w:sz w:val="20"/>
                <w:szCs w:val="20"/>
                <w:lang w:val="es-MX" w:eastAsia="es-MX"/>
              </w:rPr>
              <w:t xml:space="preserve"> Pregunta sobre el destino de vacaciones favorito para Semana Santa.</w:t>
            </w:r>
          </w:p>
        </w:tc>
        <w:tc>
          <w:tcPr>
            <w:tcW w:w="3554" w:type="dxa"/>
            <w:tcBorders>
              <w:top w:val="nil"/>
              <w:left w:val="nil"/>
              <w:bottom w:val="single" w:sz="4" w:space="0" w:color="auto"/>
              <w:right w:val="single" w:sz="4" w:space="0" w:color="auto"/>
            </w:tcBorders>
            <w:shd w:val="clear" w:color="auto" w:fill="auto"/>
            <w:vAlign w:val="center"/>
            <w:hideMark/>
          </w:tcPr>
          <w:p w14:paraId="28DFAE51" w14:textId="77777777" w:rsidR="0072671A" w:rsidRPr="000440AB" w:rsidRDefault="0072671A" w:rsidP="00DE441C">
            <w:pPr>
              <w:rPr>
                <w:sz w:val="20"/>
                <w:szCs w:val="20"/>
                <w:lang w:val="es-MX" w:eastAsia="es-MX"/>
              </w:rPr>
            </w:pPr>
            <w:r w:rsidRPr="000440AB">
              <w:rPr>
                <w:sz w:val="20"/>
                <w:szCs w:val="20"/>
                <w:lang w:val="es-MX" w:eastAsia="es-MX"/>
              </w:rPr>
              <w:t>Interacción: "¿A dónde te gustaría escapar para Semana Santa? ¿Playa, montaña o ciudad? ¡Cuéntanos tu destino ideal!</w:t>
            </w:r>
          </w:p>
        </w:tc>
      </w:tr>
      <w:tr w:rsidR="000440AB" w:rsidRPr="000440AB" w14:paraId="553DA10E" w14:textId="77777777" w:rsidTr="002915DB">
        <w:trPr>
          <w:trHeight w:val="1384"/>
          <w:jc w:val="center"/>
        </w:trPr>
        <w:tc>
          <w:tcPr>
            <w:tcW w:w="1387" w:type="dxa"/>
            <w:tcBorders>
              <w:top w:val="nil"/>
              <w:left w:val="single" w:sz="4" w:space="0" w:color="auto"/>
              <w:bottom w:val="single" w:sz="4" w:space="0" w:color="auto"/>
              <w:right w:val="single" w:sz="4" w:space="0" w:color="auto"/>
            </w:tcBorders>
            <w:shd w:val="clear" w:color="auto" w:fill="auto"/>
            <w:vAlign w:val="center"/>
            <w:hideMark/>
          </w:tcPr>
          <w:p w14:paraId="332B07C5" w14:textId="7B162DA2" w:rsidR="0072671A" w:rsidRPr="000440AB" w:rsidRDefault="0072671A" w:rsidP="00DE441C">
            <w:pPr>
              <w:rPr>
                <w:sz w:val="20"/>
                <w:szCs w:val="20"/>
                <w:lang w:val="es-MX" w:eastAsia="es-MX"/>
              </w:rPr>
            </w:pPr>
            <w:r w:rsidRPr="000440AB">
              <w:rPr>
                <w:sz w:val="20"/>
                <w:szCs w:val="20"/>
                <w:lang w:val="es-MX" w:eastAsia="es-MX"/>
              </w:rPr>
              <w:lastRenderedPageBreak/>
              <w:t> 21 de marzo</w:t>
            </w:r>
          </w:p>
        </w:tc>
        <w:tc>
          <w:tcPr>
            <w:tcW w:w="1443" w:type="dxa"/>
            <w:tcBorders>
              <w:top w:val="nil"/>
              <w:left w:val="nil"/>
              <w:bottom w:val="single" w:sz="4" w:space="0" w:color="auto"/>
              <w:right w:val="single" w:sz="4" w:space="0" w:color="auto"/>
            </w:tcBorders>
            <w:shd w:val="clear" w:color="auto" w:fill="auto"/>
            <w:vAlign w:val="center"/>
            <w:hideMark/>
          </w:tcPr>
          <w:p w14:paraId="14D5CCF6" w14:textId="77777777" w:rsidR="0072671A" w:rsidRPr="000440AB" w:rsidRDefault="0072671A" w:rsidP="00DE441C">
            <w:pPr>
              <w:rPr>
                <w:sz w:val="20"/>
                <w:szCs w:val="20"/>
                <w:lang w:val="es-MX" w:eastAsia="es-MX"/>
              </w:rPr>
            </w:pPr>
            <w:r w:rsidRPr="000440AB">
              <w:rPr>
                <w:sz w:val="20"/>
                <w:szCs w:val="20"/>
                <w:lang w:val="es-MX" w:eastAsia="es-MX"/>
              </w:rPr>
              <w:t>Promocional</w:t>
            </w:r>
          </w:p>
        </w:tc>
        <w:tc>
          <w:tcPr>
            <w:tcW w:w="1372" w:type="dxa"/>
            <w:tcBorders>
              <w:top w:val="nil"/>
              <w:left w:val="nil"/>
              <w:bottom w:val="single" w:sz="4" w:space="0" w:color="auto"/>
              <w:right w:val="single" w:sz="4" w:space="0" w:color="auto"/>
            </w:tcBorders>
            <w:shd w:val="clear" w:color="auto" w:fill="auto"/>
            <w:vAlign w:val="center"/>
            <w:hideMark/>
          </w:tcPr>
          <w:p w14:paraId="6924BC47" w14:textId="77777777" w:rsidR="0072671A" w:rsidRPr="000440AB" w:rsidRDefault="0072671A" w:rsidP="00DE441C">
            <w:pPr>
              <w:rPr>
                <w:sz w:val="20"/>
                <w:szCs w:val="20"/>
                <w:lang w:val="es-MX" w:eastAsia="es-MX"/>
              </w:rPr>
            </w:pPr>
            <w:r w:rsidRPr="000440AB">
              <w:rPr>
                <w:sz w:val="20"/>
                <w:szCs w:val="20"/>
                <w:lang w:val="es-MX" w:eastAsia="es-MX"/>
              </w:rPr>
              <w:t>Post</w:t>
            </w:r>
          </w:p>
        </w:tc>
        <w:tc>
          <w:tcPr>
            <w:tcW w:w="2473" w:type="dxa"/>
            <w:tcBorders>
              <w:top w:val="nil"/>
              <w:left w:val="nil"/>
              <w:bottom w:val="single" w:sz="4" w:space="0" w:color="auto"/>
              <w:right w:val="single" w:sz="4" w:space="0" w:color="auto"/>
            </w:tcBorders>
            <w:shd w:val="clear" w:color="auto" w:fill="auto"/>
            <w:vAlign w:val="center"/>
            <w:hideMark/>
          </w:tcPr>
          <w:p w14:paraId="4157D180" w14:textId="71C7C0F6" w:rsidR="0072671A" w:rsidRPr="000440AB" w:rsidRDefault="00FC0799" w:rsidP="00DE441C">
            <w:pPr>
              <w:rPr>
                <w:sz w:val="20"/>
                <w:szCs w:val="20"/>
                <w:lang w:val="es-MX" w:eastAsia="es-MX"/>
              </w:rPr>
            </w:pPr>
            <w:r>
              <w:rPr>
                <w:noProof/>
              </w:rPr>
              <mc:AlternateContent>
                <mc:Choice Requires="wps">
                  <w:drawing>
                    <wp:anchor distT="0" distB="0" distL="114300" distR="114300" simplePos="0" relativeHeight="252010496" behindDoc="0" locked="0" layoutInCell="1" allowOverlap="1" wp14:anchorId="6EAB11A2" wp14:editId="2F2E4502">
                      <wp:simplePos x="0" y="0"/>
                      <wp:positionH relativeFrom="column">
                        <wp:posOffset>-2717800</wp:posOffset>
                      </wp:positionH>
                      <wp:positionV relativeFrom="paragraph">
                        <wp:posOffset>-675005</wp:posOffset>
                      </wp:positionV>
                      <wp:extent cx="6459855" cy="0"/>
                      <wp:effectExtent l="0" t="0" r="0" b="0"/>
                      <wp:wrapNone/>
                      <wp:docPr id="1251466131" name="Conector recto 11"/>
                      <wp:cNvGraphicFramePr/>
                      <a:graphic xmlns:a="http://schemas.openxmlformats.org/drawingml/2006/main">
                        <a:graphicData uri="http://schemas.microsoft.com/office/word/2010/wordprocessingShape">
                          <wps:wsp>
                            <wps:cNvCnPr/>
                            <wps:spPr>
                              <a:xfrm flipV="1">
                                <a:off x="0" y="0"/>
                                <a:ext cx="645985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6BCE1B2" id="Conector recto 11" o:spid="_x0000_s1026" style="position:absolute;flip:y;z-index:25201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4pt,-53.15pt" to="294.65pt,-5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" strokecolor="black [3200]" strokeweight=".5pt">
                      <v:stroke joinstyle="miter"/>
                    </v:line>
                  </w:pict>
                </mc:Fallback>
              </mc:AlternateContent>
            </w:r>
            <w:r w:rsidR="0072671A" w:rsidRPr="000440AB">
              <w:rPr>
                <w:sz w:val="20"/>
                <w:szCs w:val="20"/>
                <w:lang w:val="es-MX" w:eastAsia="es-MX"/>
              </w:rPr>
              <w:t>¿Por qué comprar en</w:t>
            </w:r>
          </w:p>
          <w:p w14:paraId="610CEFF1" w14:textId="1268D0B9" w:rsidR="0072671A" w:rsidRPr="000440AB" w:rsidRDefault="0072671A" w:rsidP="00DE441C">
            <w:pPr>
              <w:rPr>
                <w:sz w:val="20"/>
                <w:szCs w:val="20"/>
                <w:lang w:val="es-MX" w:eastAsia="es-MX"/>
              </w:rPr>
            </w:pPr>
            <w:r w:rsidRPr="000440AB">
              <w:rPr>
                <w:sz w:val="20"/>
                <w:szCs w:val="20"/>
                <w:lang w:val="es-MX" w:eastAsia="es-MX"/>
              </w:rPr>
              <w:t xml:space="preserve"> Isabellas Honduras?</w:t>
            </w:r>
          </w:p>
        </w:tc>
        <w:tc>
          <w:tcPr>
            <w:tcW w:w="3554" w:type="dxa"/>
            <w:tcBorders>
              <w:top w:val="nil"/>
              <w:left w:val="nil"/>
              <w:bottom w:val="single" w:sz="4" w:space="0" w:color="auto"/>
              <w:right w:val="single" w:sz="4" w:space="0" w:color="auto"/>
            </w:tcBorders>
            <w:shd w:val="clear" w:color="auto" w:fill="auto"/>
            <w:vAlign w:val="center"/>
            <w:hideMark/>
          </w:tcPr>
          <w:p w14:paraId="485DE597" w14:textId="77777777" w:rsidR="0072671A" w:rsidRPr="000440AB" w:rsidRDefault="0072671A" w:rsidP="00DE441C">
            <w:pPr>
              <w:rPr>
                <w:sz w:val="20"/>
                <w:szCs w:val="20"/>
                <w:lang w:val="es-MX" w:eastAsia="es-MX"/>
              </w:rPr>
            </w:pPr>
            <w:r w:rsidRPr="000440AB">
              <w:rPr>
                <w:sz w:val="20"/>
                <w:szCs w:val="20"/>
              </w:rPr>
              <w:t xml:space="preserve">¡Se acabó la búsqueda! </w:t>
            </w:r>
            <w:r w:rsidRPr="000440AB">
              <w:rPr>
                <w:rFonts w:ascii="Segoe UI Emoji" w:hAnsi="Segoe UI Emoji" w:cs="Segoe UI Emoji"/>
                <w:sz w:val="20"/>
                <w:szCs w:val="20"/>
              </w:rPr>
              <w:t>👠</w:t>
            </w:r>
            <w:r w:rsidRPr="000440AB">
              <w:rPr>
                <w:sz w:val="20"/>
                <w:szCs w:val="20"/>
              </w:rPr>
              <w:t xml:space="preserve"> ¿Por qué elegir Isabellas Honduras para tu calzado? Porque te garantizamos calidad, estilo personalizado y a tu medida. Con envío gratuito en Tegucigalpa, variedad de estilos para cada ocasión, atención individualizada y precios accesibles. ¡En Isabellas, tu satisfacción es nuestro compromiso! </w:t>
            </w:r>
            <w:r w:rsidRPr="000440AB">
              <w:rPr>
                <w:rFonts w:ascii="Segoe UI Emoji" w:hAnsi="Segoe UI Emoji" w:cs="Segoe UI Emoji"/>
                <w:sz w:val="20"/>
                <w:szCs w:val="20"/>
              </w:rPr>
              <w:t>✨🛍️</w:t>
            </w:r>
            <w:r w:rsidRPr="000440AB">
              <w:rPr>
                <w:sz w:val="20"/>
                <w:szCs w:val="20"/>
              </w:rPr>
              <w:t xml:space="preserve"> #CalzadoFemenino#IsabellasHonduras #EstiloPersonalizado #EnvíoGratis</w:t>
            </w:r>
          </w:p>
        </w:tc>
      </w:tr>
      <w:tr w:rsidR="000440AB" w:rsidRPr="000440AB" w14:paraId="6050D6B2" w14:textId="77777777" w:rsidTr="002915DB">
        <w:trPr>
          <w:trHeight w:val="1384"/>
          <w:jc w:val="center"/>
        </w:trPr>
        <w:tc>
          <w:tcPr>
            <w:tcW w:w="1387" w:type="dxa"/>
            <w:tcBorders>
              <w:top w:val="nil"/>
              <w:left w:val="single" w:sz="4" w:space="0" w:color="auto"/>
              <w:bottom w:val="single" w:sz="4" w:space="0" w:color="auto"/>
              <w:right w:val="single" w:sz="4" w:space="0" w:color="auto"/>
            </w:tcBorders>
            <w:shd w:val="clear" w:color="auto" w:fill="auto"/>
            <w:noWrap/>
            <w:vAlign w:val="bottom"/>
            <w:hideMark/>
          </w:tcPr>
          <w:p w14:paraId="38586FB3" w14:textId="77777777" w:rsidR="0072671A" w:rsidRPr="000440AB" w:rsidRDefault="0072671A" w:rsidP="00DE441C">
            <w:pPr>
              <w:rPr>
                <w:sz w:val="20"/>
                <w:szCs w:val="20"/>
                <w:lang w:val="es-MX" w:eastAsia="es-MX"/>
              </w:rPr>
            </w:pPr>
            <w:r w:rsidRPr="000440AB">
              <w:rPr>
                <w:sz w:val="20"/>
                <w:szCs w:val="20"/>
                <w:lang w:val="es-MX" w:eastAsia="es-MX"/>
              </w:rPr>
              <w:t> 26 de marzo</w:t>
            </w:r>
          </w:p>
        </w:tc>
        <w:tc>
          <w:tcPr>
            <w:tcW w:w="1443" w:type="dxa"/>
            <w:tcBorders>
              <w:top w:val="nil"/>
              <w:left w:val="nil"/>
              <w:bottom w:val="single" w:sz="4" w:space="0" w:color="auto"/>
              <w:right w:val="single" w:sz="4" w:space="0" w:color="auto"/>
            </w:tcBorders>
            <w:shd w:val="clear" w:color="auto" w:fill="auto"/>
            <w:vAlign w:val="center"/>
            <w:hideMark/>
          </w:tcPr>
          <w:p w14:paraId="33C20929" w14:textId="77777777" w:rsidR="0072671A" w:rsidRPr="000440AB" w:rsidRDefault="0072671A" w:rsidP="00DE441C">
            <w:pPr>
              <w:rPr>
                <w:sz w:val="20"/>
                <w:szCs w:val="20"/>
                <w:lang w:val="es-MX" w:eastAsia="es-MX"/>
              </w:rPr>
            </w:pPr>
            <w:r w:rsidRPr="000440AB">
              <w:rPr>
                <w:sz w:val="20"/>
                <w:szCs w:val="20"/>
                <w:lang w:val="es-MX" w:eastAsia="es-MX"/>
              </w:rPr>
              <w:t>Interactivo</w:t>
            </w:r>
          </w:p>
        </w:tc>
        <w:tc>
          <w:tcPr>
            <w:tcW w:w="1372" w:type="dxa"/>
            <w:tcBorders>
              <w:top w:val="nil"/>
              <w:left w:val="nil"/>
              <w:bottom w:val="single" w:sz="4" w:space="0" w:color="auto"/>
              <w:right w:val="single" w:sz="4" w:space="0" w:color="auto"/>
            </w:tcBorders>
            <w:shd w:val="clear" w:color="auto" w:fill="auto"/>
            <w:vAlign w:val="center"/>
            <w:hideMark/>
          </w:tcPr>
          <w:p w14:paraId="35E62949" w14:textId="77777777" w:rsidR="0072671A" w:rsidRPr="000440AB" w:rsidRDefault="0072671A" w:rsidP="00DE441C">
            <w:pPr>
              <w:rPr>
                <w:b/>
                <w:bCs/>
                <w:sz w:val="20"/>
                <w:szCs w:val="20"/>
                <w:lang w:val="es-MX" w:eastAsia="es-MX"/>
              </w:rPr>
            </w:pPr>
            <w:r w:rsidRPr="000440AB">
              <w:rPr>
                <w:b/>
                <w:bCs/>
                <w:sz w:val="20"/>
                <w:szCs w:val="20"/>
                <w:lang w:val="es-MX" w:eastAsia="es-MX"/>
              </w:rPr>
              <w:t>Historia Interactiva</w:t>
            </w:r>
          </w:p>
        </w:tc>
        <w:tc>
          <w:tcPr>
            <w:tcW w:w="2473" w:type="dxa"/>
            <w:tcBorders>
              <w:top w:val="nil"/>
              <w:left w:val="nil"/>
              <w:bottom w:val="single" w:sz="4" w:space="0" w:color="auto"/>
              <w:right w:val="single" w:sz="4" w:space="0" w:color="auto"/>
            </w:tcBorders>
            <w:shd w:val="clear" w:color="auto" w:fill="auto"/>
            <w:vAlign w:val="center"/>
            <w:hideMark/>
          </w:tcPr>
          <w:p w14:paraId="59CAA29F" w14:textId="65EBAA52" w:rsidR="0072671A" w:rsidRPr="000440AB" w:rsidRDefault="0072671A" w:rsidP="00DE441C">
            <w:pPr>
              <w:rPr>
                <w:b/>
                <w:bCs/>
                <w:sz w:val="20"/>
                <w:szCs w:val="20"/>
                <w:lang w:val="es-MX" w:eastAsia="es-MX"/>
              </w:rPr>
            </w:pPr>
            <w:r w:rsidRPr="000440AB">
              <w:rPr>
                <w:b/>
                <w:bCs/>
                <w:sz w:val="20"/>
                <w:szCs w:val="20"/>
                <w:lang w:val="es-MX" w:eastAsia="es-MX"/>
              </w:rPr>
              <w:t>Encuesta - ¿Cuál es tu estilo de calzado favorito para el verano?</w:t>
            </w:r>
          </w:p>
        </w:tc>
        <w:tc>
          <w:tcPr>
            <w:tcW w:w="3554" w:type="dxa"/>
            <w:tcBorders>
              <w:top w:val="nil"/>
              <w:left w:val="nil"/>
              <w:bottom w:val="single" w:sz="4" w:space="0" w:color="auto"/>
              <w:right w:val="single" w:sz="4" w:space="0" w:color="auto"/>
            </w:tcBorders>
            <w:shd w:val="clear" w:color="auto" w:fill="auto"/>
            <w:vAlign w:val="bottom"/>
            <w:hideMark/>
          </w:tcPr>
          <w:p w14:paraId="4DCD8414" w14:textId="2653BAF0" w:rsidR="0072671A" w:rsidRPr="000440AB" w:rsidRDefault="0072671A" w:rsidP="00DE441C">
            <w:pPr>
              <w:rPr>
                <w:sz w:val="20"/>
                <w:szCs w:val="20"/>
                <w:lang w:val="es-MX" w:eastAsia="es-MX"/>
              </w:rPr>
            </w:pPr>
            <w:r w:rsidRPr="000440AB">
              <w:rPr>
                <w:sz w:val="20"/>
                <w:szCs w:val="20"/>
                <w:lang w:val="es-MX" w:eastAsia="es-MX"/>
              </w:rPr>
              <w:t xml:space="preserve">Encuesta - "¿Cuál es tu estilo de calzado favorito para el verano?" Opción 1: Sandalias </w:t>
            </w:r>
            <w:r w:rsidRPr="000440AB">
              <w:rPr>
                <w:rFonts w:ascii="Segoe UI Emoji" w:hAnsi="Segoe UI Emoji" w:cs="Segoe UI Emoji"/>
                <w:sz w:val="20"/>
                <w:szCs w:val="20"/>
                <w:lang w:val="es-MX" w:eastAsia="es-MX"/>
              </w:rPr>
              <w:t>☀️👡</w:t>
            </w:r>
            <w:r w:rsidRPr="000440AB">
              <w:rPr>
                <w:sz w:val="20"/>
                <w:szCs w:val="20"/>
                <w:lang w:val="es-MX" w:eastAsia="es-MX"/>
              </w:rPr>
              <w:t xml:space="preserve"> Opción 2: </w:t>
            </w:r>
            <w:r w:rsidR="00006B29" w:rsidRPr="000440AB">
              <w:rPr>
                <w:i/>
                <w:sz w:val="20"/>
                <w:szCs w:val="20"/>
                <w:lang w:val="es-MX" w:eastAsia="es-MX"/>
              </w:rPr>
              <w:t>Flats</w:t>
            </w:r>
            <w:r w:rsidRPr="000440AB">
              <w:rPr>
                <w:sz w:val="20"/>
                <w:szCs w:val="20"/>
                <w:lang w:val="es-MX" w:eastAsia="es-MX"/>
              </w:rPr>
              <w:t xml:space="preserve"> cómodos </w:t>
            </w:r>
            <w:r w:rsidRPr="000440AB">
              <w:rPr>
                <w:rFonts w:ascii="Segoe UI Emoji" w:hAnsi="Segoe UI Emoji" w:cs="Segoe UI Emoji"/>
                <w:sz w:val="20"/>
                <w:szCs w:val="20"/>
                <w:lang w:val="es-MX" w:eastAsia="es-MX"/>
              </w:rPr>
              <w:t>🌺🥿</w:t>
            </w:r>
            <w:r w:rsidRPr="000440AB">
              <w:rPr>
                <w:sz w:val="20"/>
                <w:szCs w:val="20"/>
                <w:lang w:val="es-MX" w:eastAsia="es-MX"/>
              </w:rPr>
              <w:t xml:space="preserve"> Opción 3: plataformas </w:t>
            </w:r>
            <w:r w:rsidRPr="000440AB">
              <w:rPr>
                <w:rFonts w:ascii="Segoe UI Emoji" w:hAnsi="Segoe UI Emoji" w:cs="Segoe UI Emoji"/>
                <w:sz w:val="20"/>
                <w:szCs w:val="20"/>
                <w:lang w:val="es-MX" w:eastAsia="es-MX"/>
              </w:rPr>
              <w:t>✨👠</w:t>
            </w:r>
          </w:p>
        </w:tc>
      </w:tr>
      <w:tr w:rsidR="000440AB" w:rsidRPr="000440AB" w14:paraId="57C413A7" w14:textId="77777777" w:rsidTr="002915DB">
        <w:trPr>
          <w:trHeight w:val="1661"/>
          <w:jc w:val="center"/>
        </w:trPr>
        <w:tc>
          <w:tcPr>
            <w:tcW w:w="1387" w:type="dxa"/>
            <w:tcBorders>
              <w:top w:val="nil"/>
              <w:left w:val="single" w:sz="4" w:space="0" w:color="auto"/>
              <w:bottom w:val="single" w:sz="4" w:space="0" w:color="auto"/>
              <w:right w:val="single" w:sz="4" w:space="0" w:color="auto"/>
            </w:tcBorders>
            <w:shd w:val="clear" w:color="auto" w:fill="auto"/>
            <w:vAlign w:val="center"/>
            <w:hideMark/>
          </w:tcPr>
          <w:p w14:paraId="184945EE" w14:textId="77777777" w:rsidR="0072671A" w:rsidRPr="000440AB" w:rsidRDefault="0072671A" w:rsidP="00DE441C">
            <w:pPr>
              <w:rPr>
                <w:sz w:val="20"/>
                <w:szCs w:val="20"/>
                <w:lang w:val="es-MX" w:eastAsia="es-MX"/>
              </w:rPr>
            </w:pPr>
            <w:r w:rsidRPr="000440AB">
              <w:rPr>
                <w:sz w:val="20"/>
                <w:szCs w:val="20"/>
                <w:lang w:val="es-MX" w:eastAsia="es-MX"/>
              </w:rPr>
              <w:t> 30 de marzo</w:t>
            </w:r>
          </w:p>
        </w:tc>
        <w:tc>
          <w:tcPr>
            <w:tcW w:w="1443" w:type="dxa"/>
            <w:tcBorders>
              <w:top w:val="nil"/>
              <w:left w:val="nil"/>
              <w:bottom w:val="single" w:sz="4" w:space="0" w:color="auto"/>
              <w:right w:val="single" w:sz="4" w:space="0" w:color="auto"/>
            </w:tcBorders>
            <w:shd w:val="clear" w:color="auto" w:fill="auto"/>
            <w:vAlign w:val="center"/>
            <w:hideMark/>
          </w:tcPr>
          <w:p w14:paraId="4E0C7814" w14:textId="77777777" w:rsidR="0072671A" w:rsidRPr="000440AB" w:rsidRDefault="0072671A" w:rsidP="00DE441C">
            <w:pPr>
              <w:rPr>
                <w:sz w:val="20"/>
                <w:szCs w:val="20"/>
                <w:lang w:val="es-MX" w:eastAsia="es-MX"/>
              </w:rPr>
            </w:pPr>
            <w:r w:rsidRPr="000440AB">
              <w:rPr>
                <w:sz w:val="20"/>
                <w:szCs w:val="20"/>
                <w:lang w:val="es-MX" w:eastAsia="es-MX"/>
              </w:rPr>
              <w:t>Promocional - Producto de Temporada:</w:t>
            </w:r>
          </w:p>
        </w:tc>
        <w:tc>
          <w:tcPr>
            <w:tcW w:w="1372" w:type="dxa"/>
            <w:tcBorders>
              <w:top w:val="nil"/>
              <w:left w:val="nil"/>
              <w:bottom w:val="single" w:sz="4" w:space="0" w:color="auto"/>
              <w:right w:val="single" w:sz="4" w:space="0" w:color="auto"/>
            </w:tcBorders>
            <w:shd w:val="clear" w:color="auto" w:fill="auto"/>
            <w:vAlign w:val="center"/>
            <w:hideMark/>
          </w:tcPr>
          <w:p w14:paraId="4F676F15" w14:textId="3EFB6701" w:rsidR="0072671A" w:rsidRPr="000440AB" w:rsidRDefault="0072671A" w:rsidP="00DE441C">
            <w:pPr>
              <w:rPr>
                <w:sz w:val="20"/>
                <w:szCs w:val="20"/>
                <w:lang w:val="es-MX" w:eastAsia="es-MX"/>
              </w:rPr>
            </w:pPr>
            <w:r w:rsidRPr="000440AB">
              <w:rPr>
                <w:sz w:val="20"/>
                <w:szCs w:val="20"/>
                <w:lang w:val="es-MX" w:eastAsia="es-MX"/>
              </w:rPr>
              <w:t xml:space="preserve">Historia </w:t>
            </w:r>
            <w:r w:rsidR="00C07C2D" w:rsidRPr="000440AB">
              <w:rPr>
                <w:i/>
                <w:sz w:val="20"/>
                <w:szCs w:val="20"/>
                <w:lang w:val="es-MX" w:eastAsia="es-MX"/>
              </w:rPr>
              <w:t>UGC</w:t>
            </w:r>
          </w:p>
        </w:tc>
        <w:tc>
          <w:tcPr>
            <w:tcW w:w="2473" w:type="dxa"/>
            <w:tcBorders>
              <w:top w:val="nil"/>
              <w:left w:val="nil"/>
              <w:bottom w:val="single" w:sz="4" w:space="0" w:color="auto"/>
              <w:right w:val="single" w:sz="4" w:space="0" w:color="auto"/>
            </w:tcBorders>
            <w:shd w:val="clear" w:color="auto" w:fill="auto"/>
            <w:vAlign w:val="center"/>
            <w:hideMark/>
          </w:tcPr>
          <w:p w14:paraId="4E1D4DF9" w14:textId="2B239239" w:rsidR="0072671A" w:rsidRPr="000440AB" w:rsidRDefault="00C07C2D" w:rsidP="00DE441C">
            <w:pPr>
              <w:rPr>
                <w:sz w:val="20"/>
                <w:szCs w:val="20"/>
                <w:lang w:val="es-MX" w:eastAsia="es-MX"/>
              </w:rPr>
            </w:pPr>
            <w:r w:rsidRPr="000440AB">
              <w:rPr>
                <w:i/>
                <w:sz w:val="20"/>
                <w:szCs w:val="20"/>
                <w:lang w:val="es-MX" w:eastAsia="es-MX"/>
              </w:rPr>
              <w:t>UGC</w:t>
            </w:r>
            <w:r w:rsidR="0072671A" w:rsidRPr="000440AB">
              <w:rPr>
                <w:sz w:val="20"/>
                <w:szCs w:val="20"/>
                <w:lang w:val="es-MX" w:eastAsia="es-MX"/>
              </w:rPr>
              <w:t xml:space="preserve"> - Fotos de Clientes en Verano: Invitar a clientes a compartir sus fotos de disfrutando del verano con sus sandalias Isabellas.</w:t>
            </w:r>
          </w:p>
        </w:tc>
        <w:tc>
          <w:tcPr>
            <w:tcW w:w="3554" w:type="dxa"/>
            <w:tcBorders>
              <w:top w:val="nil"/>
              <w:left w:val="nil"/>
              <w:bottom w:val="single" w:sz="4" w:space="0" w:color="auto"/>
              <w:right w:val="single" w:sz="4" w:space="0" w:color="auto"/>
            </w:tcBorders>
            <w:shd w:val="clear" w:color="auto" w:fill="auto"/>
            <w:vAlign w:val="center"/>
            <w:hideMark/>
          </w:tcPr>
          <w:p w14:paraId="55451F06" w14:textId="77777777" w:rsidR="0072671A" w:rsidRPr="000440AB" w:rsidRDefault="0072671A" w:rsidP="00DE441C">
            <w:pPr>
              <w:rPr>
                <w:sz w:val="20"/>
                <w:szCs w:val="20"/>
                <w:lang w:val="es-MX" w:eastAsia="es-MX"/>
              </w:rPr>
            </w:pPr>
            <w:r w:rsidRPr="000440AB">
              <w:rPr>
                <w:sz w:val="20"/>
                <w:szCs w:val="20"/>
                <w:lang w:val="es-MX" w:eastAsia="es-MX"/>
              </w:rPr>
              <w:t xml:space="preserve">"¡Nuestros clientes saben cómo pasar un gran verano con estilo! Mira cómo lucen sus zapatos Isabellas durante sus vacaciones. </w:t>
            </w:r>
            <w:r w:rsidRPr="000440AB">
              <w:rPr>
                <w:rFonts w:ascii="Segoe UI Emoji" w:hAnsi="Segoe UI Emoji" w:cs="Segoe UI Emoji"/>
                <w:sz w:val="20"/>
                <w:szCs w:val="20"/>
                <w:lang w:val="es-MX" w:eastAsia="es-MX"/>
              </w:rPr>
              <w:t>📸🌞</w:t>
            </w:r>
            <w:r w:rsidRPr="000440AB">
              <w:rPr>
                <w:sz w:val="20"/>
                <w:szCs w:val="20"/>
                <w:lang w:val="es-MX" w:eastAsia="es-MX"/>
              </w:rPr>
              <w:t xml:space="preserve"> #IsabellasSummerLove"</w:t>
            </w:r>
          </w:p>
        </w:tc>
      </w:tr>
    </w:tbl>
    <w:p w14:paraId="17EA8A70" w14:textId="34A49D04" w:rsidR="007E2996" w:rsidRPr="000440AB" w:rsidRDefault="00FC0799" w:rsidP="007E2996">
      <w:pPr>
        <w:jc w:val="both"/>
      </w:pPr>
      <w:r w:rsidRPr="000440AB">
        <w:rPr>
          <w:noProof/>
        </w:rPr>
        <mc:AlternateContent>
          <mc:Choice Requires="wps">
            <w:drawing>
              <wp:anchor distT="0" distB="0" distL="114300" distR="114300" simplePos="0" relativeHeight="251980800" behindDoc="0" locked="0" layoutInCell="1" allowOverlap="1" wp14:anchorId="5624919D" wp14:editId="4F08ED8B">
                <wp:simplePos x="0" y="0"/>
                <wp:positionH relativeFrom="column">
                  <wp:posOffset>-276920</wp:posOffset>
                </wp:positionH>
                <wp:positionV relativeFrom="paragraph">
                  <wp:posOffset>-3913800</wp:posOffset>
                </wp:positionV>
                <wp:extent cx="3327990" cy="296545"/>
                <wp:effectExtent l="0" t="0" r="6350" b="8255"/>
                <wp:wrapNone/>
                <wp:docPr id="779584331" name="Cuadro de texto 2"/>
                <wp:cNvGraphicFramePr/>
                <a:graphic xmlns:a="http://schemas.openxmlformats.org/drawingml/2006/main">
                  <a:graphicData uri="http://schemas.microsoft.com/office/word/2010/wordprocessingShape">
                    <wps:wsp>
                      <wps:cNvSpPr txBox="1"/>
                      <wps:spPr>
                        <a:xfrm>
                          <a:off x="0" y="0"/>
                          <a:ext cx="3327990" cy="296545"/>
                        </a:xfrm>
                        <a:prstGeom prst="rect">
                          <a:avLst/>
                        </a:prstGeom>
                        <a:solidFill>
                          <a:schemeClr val="lt1"/>
                        </a:solidFill>
                        <a:ln w="6350">
                          <a:noFill/>
                        </a:ln>
                      </wps:spPr>
                      <wps:txbx>
                        <w:txbxContent>
                          <w:p w14:paraId="494939E7" w14:textId="77777777" w:rsidR="00BB625C" w:rsidRPr="002915DB" w:rsidRDefault="00BB625C" w:rsidP="00BB625C">
                            <w:pPr>
                              <w:pStyle w:val="TABLA"/>
                            </w:pPr>
                            <w:bookmarkStart w:id="186" w:name="_Toc153971254"/>
                            <w:r>
                              <w:t xml:space="preserve">Continua </w:t>
                            </w:r>
                            <w:r w:rsidRPr="002915DB">
                              <w:t>Tabla</w:t>
                            </w:r>
                            <w:r>
                              <w:t xml:space="preserve"> 9</w:t>
                            </w:r>
                            <w:r w:rsidRPr="002915DB">
                              <w:t>. Plan de Contenido Marzo</w:t>
                            </w:r>
                            <w:bookmarkEnd w:id="186"/>
                          </w:p>
                          <w:p w14:paraId="3CABA2D8" w14:textId="193F2CC2" w:rsidR="00BB625C" w:rsidRPr="00E568C4" w:rsidRDefault="00BB625C" w:rsidP="00BB625C">
                            <w:pPr>
                              <w:pStyle w:val="TABLA"/>
                            </w:pPr>
                            <w:bookmarkStart w:id="187" w:name="_Toc153971255"/>
                            <w:r w:rsidRPr="00E568C4">
                              <w:t>2024</w:t>
                            </w:r>
                            <w:bookmarkEnd w:id="187"/>
                          </w:p>
                          <w:p w14:paraId="1F931F0C" w14:textId="77777777" w:rsidR="00BB625C" w:rsidRDefault="00BB625C" w:rsidP="00BB625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24919D" id="_x0000_s1031" type="#_x0000_t202" style="position:absolute;left:0;text-align:left;margin-left:-21.8pt;margin-top:-308.15pt;width:262.05pt;height:23.35pt;z-index:25198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" fillcolor="white [3201]" stroked="f" strokeweight=".5pt">
                <v:textbox>
                  <w:txbxContent>
                    <w:p w14:paraId="494939E7" w14:textId="77777777" w:rsidR="00BB625C" w:rsidRPr="002915DB" w:rsidRDefault="00BB625C" w:rsidP="00BB625C">
                      <w:pPr>
                        <w:pStyle w:val="TABLA"/>
                      </w:pPr>
                      <w:bookmarkStart w:id="190" w:name="_Toc153971254"/>
                      <w:r>
                        <w:t xml:space="preserve">Continua </w:t>
                      </w:r>
                      <w:r w:rsidRPr="002915DB">
                        <w:t>Tabla</w:t>
                      </w:r>
                      <w:r>
                        <w:t xml:space="preserve"> 9</w:t>
                      </w:r>
                      <w:r w:rsidRPr="002915DB">
                        <w:t>. Plan de Contenido Marzo</w:t>
                      </w:r>
                      <w:bookmarkEnd w:id="190"/>
                    </w:p>
                    <w:p w14:paraId="3CABA2D8" w14:textId="193F2CC2" w:rsidR="00BB625C" w:rsidRPr="00E568C4" w:rsidRDefault="00BB625C" w:rsidP="00BB625C">
                      <w:pPr>
                        <w:pStyle w:val="TABLA"/>
                      </w:pPr>
                      <w:bookmarkStart w:id="191" w:name="_Toc153971255"/>
                      <w:r w:rsidRPr="00E568C4">
                        <w:t>2024</w:t>
                      </w:r>
                      <w:bookmarkEnd w:id="191"/>
                    </w:p>
                    <w:p w14:paraId="1F931F0C" w14:textId="77777777" w:rsidR="00BB625C" w:rsidRDefault="00BB625C" w:rsidP="00BB625C"/>
                  </w:txbxContent>
                </v:textbox>
              </v:shape>
            </w:pict>
          </mc:Fallback>
        </mc:AlternateContent>
      </w:r>
      <w:r w:rsidR="007E2996" w:rsidRPr="000440AB">
        <w:t xml:space="preserve">Fuente: </w:t>
      </w:r>
      <w:r w:rsidR="003C7C30" w:rsidRPr="003C7C30">
        <w:t xml:space="preserve">(Desafíos de las MIPYMES de moda, para potenciar la compra en línea entre </w:t>
      </w:r>
      <w:r w:rsidR="003C7C30" w:rsidRPr="003C7C30">
        <w:rPr>
          <w:i/>
        </w:rPr>
        <w:t>millennials</w:t>
      </w:r>
      <w:r w:rsidR="003C7C30" w:rsidRPr="003C7C30">
        <w:t xml:space="preserve"> del Distrito Central, Honduras en el 2023)</w:t>
      </w:r>
    </w:p>
    <w:p w14:paraId="00A22F4E" w14:textId="42109DDE" w:rsidR="005437AC" w:rsidRPr="000440AB" w:rsidRDefault="005437AC" w:rsidP="007E2996">
      <w:pPr>
        <w:spacing w:line="259" w:lineRule="auto"/>
      </w:pPr>
    </w:p>
    <w:p w14:paraId="0325606B" w14:textId="4BF72ABA" w:rsidR="002915DB" w:rsidRPr="000440AB" w:rsidRDefault="002915DB" w:rsidP="001E5883">
      <w:pPr>
        <w:ind w:right="11"/>
      </w:pPr>
    </w:p>
    <w:p w14:paraId="2C0EFEFA" w14:textId="1E5FF521" w:rsidR="0072671A" w:rsidRPr="000440AB" w:rsidRDefault="00797E6D" w:rsidP="00797E6D">
      <w:pPr>
        <w:pStyle w:val="T4"/>
      </w:pPr>
      <w:bookmarkStart w:id="188" w:name="_Toc159010526"/>
      <w:r w:rsidRPr="000440AB">
        <w:t>6.1.</w:t>
      </w:r>
      <w:r w:rsidR="002957D3" w:rsidRPr="000440AB">
        <w:t>7</w:t>
      </w:r>
      <w:r w:rsidRPr="000440AB">
        <w:t>.</w:t>
      </w:r>
      <w:r w:rsidR="002957D3" w:rsidRPr="000440AB">
        <w:t>1</w:t>
      </w:r>
      <w:r w:rsidRPr="000440AB">
        <w:t xml:space="preserve"> REFERENCIAS GRÁFICAS DEL CONTENIDO DE MARZO 2024</w:t>
      </w:r>
      <w:bookmarkEnd w:id="188"/>
    </w:p>
    <w:p w14:paraId="6B26B187" w14:textId="32575D18" w:rsidR="0072671A" w:rsidRPr="000440AB" w:rsidRDefault="0072671A" w:rsidP="0072671A">
      <w:pPr>
        <w:ind w:right="11"/>
      </w:pPr>
    </w:p>
    <w:p w14:paraId="4A7434A4" w14:textId="5C9B345D" w:rsidR="005437AC" w:rsidRPr="000440AB" w:rsidRDefault="007B763F" w:rsidP="001E5883">
      <w:pPr>
        <w:ind w:right="11"/>
      </w:pPr>
      <w:r w:rsidRPr="000440AB">
        <w:rPr>
          <w:noProof/>
        </w:rPr>
        <w:drawing>
          <wp:anchor distT="0" distB="0" distL="114300" distR="114300" simplePos="0" relativeHeight="251777024" behindDoc="0" locked="0" layoutInCell="1" allowOverlap="1" wp14:anchorId="1CE4B00B" wp14:editId="4934BB09">
            <wp:simplePos x="0" y="0"/>
            <wp:positionH relativeFrom="margin">
              <wp:align>left</wp:align>
            </wp:positionH>
            <wp:positionV relativeFrom="margin">
              <wp:posOffset>4882515</wp:posOffset>
            </wp:positionV>
            <wp:extent cx="3684905" cy="1917700"/>
            <wp:effectExtent l="0" t="0" r="0" b="6350"/>
            <wp:wrapSquare wrapText="bothSides"/>
            <wp:docPr id="1425964368" name="Imagen 1" descr="Imagen que contiene foto, diferente, artículos,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5964368" name="Imagen 1" descr="Imagen que contiene foto, diferente, artículos, tabla&#10;&#10;Descripción generada automáticamente"/>
                    <pic:cNvPicPr/>
                  </pic:nvPicPr>
                  <pic:blipFill>
                    <a:blip r:embed="rId74">
                      <a:extLst>
                        <a:ext uri="{28A0092B-C50C-407E-A947-70E740481C1C}">
                          <a14:useLocalDpi xmlns:a14="http://schemas.microsoft.com/office/drawing/2010/main" val="0"/>
                        </a:ext>
                      </a:extLst>
                    </a:blip>
                    <a:stretch>
                      <a:fillRect/>
                    </a:stretch>
                  </pic:blipFill>
                  <pic:spPr>
                    <a:xfrm>
                      <a:off x="0" y="0"/>
                      <a:ext cx="3684905" cy="1917700"/>
                    </a:xfrm>
                    <a:prstGeom prst="rect">
                      <a:avLst/>
                    </a:prstGeom>
                  </pic:spPr>
                </pic:pic>
              </a:graphicData>
            </a:graphic>
            <wp14:sizeRelH relativeFrom="margin">
              <wp14:pctWidth>0</wp14:pctWidth>
            </wp14:sizeRelH>
            <wp14:sizeRelV relativeFrom="margin">
              <wp14:pctHeight>0</wp14:pctHeight>
            </wp14:sizeRelV>
          </wp:anchor>
        </w:drawing>
      </w:r>
    </w:p>
    <w:p w14:paraId="3675FF90" w14:textId="77777777" w:rsidR="002915DB" w:rsidRPr="000440AB" w:rsidRDefault="002915DB" w:rsidP="001E5883">
      <w:pPr>
        <w:ind w:right="11"/>
        <w:rPr>
          <w:b/>
          <w:bCs/>
        </w:rPr>
      </w:pPr>
    </w:p>
    <w:p w14:paraId="321BEA80" w14:textId="07CA2D1C" w:rsidR="002915DB" w:rsidRPr="000440AB" w:rsidRDefault="002915DB" w:rsidP="001E5883">
      <w:pPr>
        <w:ind w:right="11"/>
        <w:rPr>
          <w:b/>
          <w:bCs/>
        </w:rPr>
      </w:pPr>
    </w:p>
    <w:p w14:paraId="3CAB6A8B" w14:textId="0972CE58" w:rsidR="002915DB" w:rsidRPr="000440AB" w:rsidRDefault="002915DB" w:rsidP="001E5883">
      <w:pPr>
        <w:ind w:right="11"/>
        <w:rPr>
          <w:b/>
          <w:bCs/>
        </w:rPr>
      </w:pPr>
    </w:p>
    <w:p w14:paraId="39A0C055" w14:textId="77777777" w:rsidR="002915DB" w:rsidRPr="000440AB" w:rsidRDefault="002915DB" w:rsidP="001E5883">
      <w:pPr>
        <w:ind w:right="11"/>
        <w:rPr>
          <w:b/>
          <w:bCs/>
        </w:rPr>
      </w:pPr>
    </w:p>
    <w:p w14:paraId="6B4FF24B" w14:textId="77777777" w:rsidR="002915DB" w:rsidRPr="000440AB" w:rsidRDefault="002915DB" w:rsidP="001E5883">
      <w:pPr>
        <w:ind w:right="11"/>
        <w:rPr>
          <w:b/>
          <w:bCs/>
        </w:rPr>
      </w:pPr>
    </w:p>
    <w:p w14:paraId="5C337488" w14:textId="77777777" w:rsidR="002915DB" w:rsidRPr="000440AB" w:rsidRDefault="002915DB" w:rsidP="001E5883">
      <w:pPr>
        <w:ind w:right="11"/>
        <w:rPr>
          <w:b/>
          <w:bCs/>
        </w:rPr>
      </w:pPr>
    </w:p>
    <w:p w14:paraId="520BC486" w14:textId="77777777" w:rsidR="002915DB" w:rsidRPr="000440AB" w:rsidRDefault="002915DB" w:rsidP="001E5883">
      <w:pPr>
        <w:ind w:right="11"/>
        <w:rPr>
          <w:b/>
          <w:bCs/>
        </w:rPr>
      </w:pPr>
    </w:p>
    <w:p w14:paraId="3119D174" w14:textId="77777777" w:rsidR="002915DB" w:rsidRPr="000440AB" w:rsidRDefault="002915DB" w:rsidP="001E5883">
      <w:pPr>
        <w:ind w:right="11"/>
        <w:rPr>
          <w:b/>
          <w:bCs/>
        </w:rPr>
      </w:pPr>
    </w:p>
    <w:p w14:paraId="7CEC7D94" w14:textId="77777777" w:rsidR="002915DB" w:rsidRPr="000440AB" w:rsidRDefault="002915DB" w:rsidP="001E5883">
      <w:pPr>
        <w:ind w:right="11"/>
        <w:rPr>
          <w:b/>
          <w:bCs/>
        </w:rPr>
      </w:pPr>
    </w:p>
    <w:p w14:paraId="10F938B4" w14:textId="77777777" w:rsidR="002915DB" w:rsidRPr="000440AB" w:rsidRDefault="002915DB" w:rsidP="001E5883">
      <w:pPr>
        <w:ind w:right="11"/>
        <w:rPr>
          <w:b/>
          <w:bCs/>
        </w:rPr>
      </w:pPr>
    </w:p>
    <w:p w14:paraId="78A2AD9B" w14:textId="77777777" w:rsidR="002915DB" w:rsidRPr="000440AB" w:rsidRDefault="002915DB" w:rsidP="001E5883">
      <w:pPr>
        <w:ind w:right="11"/>
        <w:rPr>
          <w:b/>
          <w:bCs/>
        </w:rPr>
      </w:pPr>
    </w:p>
    <w:p w14:paraId="59FE85B7" w14:textId="093885C7" w:rsidR="002915DB" w:rsidRPr="000440AB" w:rsidRDefault="00FD594B" w:rsidP="00FD594B">
      <w:pPr>
        <w:pStyle w:val="ILUSTRACIONES"/>
      </w:pPr>
      <w:bookmarkStart w:id="189" w:name="_Toc153970927"/>
      <w:r w:rsidRPr="000440AB">
        <w:t xml:space="preserve">Ilustración 17. </w:t>
      </w:r>
      <w:r w:rsidR="002915DB" w:rsidRPr="000440AB">
        <w:t>Carrusel Nueva Colección Verano 2024</w:t>
      </w:r>
      <w:bookmarkEnd w:id="189"/>
    </w:p>
    <w:p w14:paraId="71CA1F0C" w14:textId="69DF8CD6" w:rsidR="00486199" w:rsidRPr="000440AB" w:rsidRDefault="00486199" w:rsidP="00486199">
      <w:pPr>
        <w:jc w:val="both"/>
      </w:pPr>
      <w:r w:rsidRPr="000440AB">
        <w:t xml:space="preserve">Fuente: </w:t>
      </w:r>
      <w:r w:rsidR="003C7C30" w:rsidRPr="003C7C30">
        <w:t xml:space="preserve">(Desafíos de las MIPYMES de moda, para potenciar la compra en línea entre </w:t>
      </w:r>
      <w:r w:rsidR="003C7C30" w:rsidRPr="003C7C30">
        <w:rPr>
          <w:i/>
        </w:rPr>
        <w:t>millennials</w:t>
      </w:r>
      <w:r w:rsidR="003C7C30" w:rsidRPr="003C7C30">
        <w:t xml:space="preserve"> del Distrito Central, Honduras en el 2023)</w:t>
      </w:r>
    </w:p>
    <w:p w14:paraId="6DADFE28" w14:textId="7997AF44" w:rsidR="002915DB" w:rsidRPr="000440AB" w:rsidRDefault="002915DB" w:rsidP="001E5883">
      <w:pPr>
        <w:ind w:right="11"/>
        <w:rPr>
          <w:b/>
          <w:bCs/>
        </w:rPr>
      </w:pPr>
    </w:p>
    <w:p w14:paraId="683ECF70" w14:textId="267E5573" w:rsidR="003447B1" w:rsidRPr="000440AB" w:rsidRDefault="003447B1" w:rsidP="001E5883">
      <w:pPr>
        <w:ind w:right="11"/>
      </w:pPr>
    </w:p>
    <w:p w14:paraId="773F3DBB" w14:textId="4B2BBAEA" w:rsidR="003447B1" w:rsidRPr="000440AB" w:rsidRDefault="007B763F" w:rsidP="001E5883">
      <w:pPr>
        <w:ind w:right="11"/>
      </w:pPr>
      <w:r w:rsidRPr="000440AB">
        <w:rPr>
          <w:noProof/>
        </w:rPr>
        <w:lastRenderedPageBreak/>
        <w:drawing>
          <wp:anchor distT="0" distB="0" distL="114300" distR="114300" simplePos="0" relativeHeight="251778048" behindDoc="0" locked="0" layoutInCell="1" allowOverlap="1" wp14:anchorId="2B18FED3" wp14:editId="5FD725B0">
            <wp:simplePos x="0" y="0"/>
            <wp:positionH relativeFrom="margin">
              <wp:posOffset>2057400</wp:posOffset>
            </wp:positionH>
            <wp:positionV relativeFrom="margin">
              <wp:posOffset>-525780</wp:posOffset>
            </wp:positionV>
            <wp:extent cx="1634490" cy="2903220"/>
            <wp:effectExtent l="0" t="0" r="3810" b="0"/>
            <wp:wrapSquare wrapText="bothSides"/>
            <wp:docPr id="1865952958"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634490" cy="2903220"/>
                    </a:xfrm>
                    <a:prstGeom prst="rect">
                      <a:avLst/>
                    </a:prstGeom>
                    <a:noFill/>
                  </pic:spPr>
                </pic:pic>
              </a:graphicData>
            </a:graphic>
            <wp14:sizeRelH relativeFrom="margin">
              <wp14:pctWidth>0</wp14:pctWidth>
            </wp14:sizeRelH>
            <wp14:sizeRelV relativeFrom="margin">
              <wp14:pctHeight>0</wp14:pctHeight>
            </wp14:sizeRelV>
          </wp:anchor>
        </w:drawing>
      </w:r>
    </w:p>
    <w:p w14:paraId="62E49334" w14:textId="163E0080" w:rsidR="005437AC" w:rsidRPr="000440AB" w:rsidRDefault="005437AC" w:rsidP="001E5883">
      <w:pPr>
        <w:ind w:right="11"/>
      </w:pPr>
    </w:p>
    <w:p w14:paraId="1976E323" w14:textId="77777777" w:rsidR="005437AC" w:rsidRPr="000440AB" w:rsidRDefault="005437AC" w:rsidP="001E5883">
      <w:pPr>
        <w:ind w:right="11"/>
      </w:pPr>
    </w:p>
    <w:p w14:paraId="6A151753" w14:textId="77777777" w:rsidR="003447B1" w:rsidRPr="000440AB" w:rsidRDefault="003447B1" w:rsidP="001E5883">
      <w:pPr>
        <w:ind w:right="11"/>
      </w:pPr>
    </w:p>
    <w:p w14:paraId="4562E254" w14:textId="77777777" w:rsidR="002915DB" w:rsidRPr="000440AB" w:rsidRDefault="002915DB" w:rsidP="001E5883">
      <w:pPr>
        <w:ind w:right="11"/>
      </w:pPr>
    </w:p>
    <w:p w14:paraId="2BE19B70" w14:textId="77777777" w:rsidR="002915DB" w:rsidRPr="000440AB" w:rsidRDefault="002915DB" w:rsidP="001E5883">
      <w:pPr>
        <w:ind w:right="11"/>
      </w:pPr>
    </w:p>
    <w:p w14:paraId="01970FD5" w14:textId="77777777" w:rsidR="002915DB" w:rsidRPr="000440AB" w:rsidRDefault="002915DB" w:rsidP="001E5883">
      <w:pPr>
        <w:ind w:right="11"/>
      </w:pPr>
    </w:p>
    <w:p w14:paraId="1292D891" w14:textId="77777777" w:rsidR="002915DB" w:rsidRPr="000440AB" w:rsidRDefault="002915DB" w:rsidP="001E5883">
      <w:pPr>
        <w:ind w:right="11"/>
      </w:pPr>
    </w:p>
    <w:p w14:paraId="3D4B3E22" w14:textId="41437238" w:rsidR="002915DB" w:rsidRPr="000440AB" w:rsidRDefault="002915DB" w:rsidP="001E5883">
      <w:pPr>
        <w:ind w:right="11"/>
      </w:pPr>
    </w:p>
    <w:p w14:paraId="087A3BB8" w14:textId="08186FA9" w:rsidR="002915DB" w:rsidRPr="000440AB" w:rsidRDefault="002915DB" w:rsidP="001E5883">
      <w:pPr>
        <w:ind w:right="11"/>
      </w:pPr>
    </w:p>
    <w:p w14:paraId="6029BF7E" w14:textId="77777777" w:rsidR="002915DB" w:rsidRPr="000440AB" w:rsidRDefault="002915DB" w:rsidP="001E5883">
      <w:pPr>
        <w:ind w:right="11"/>
      </w:pPr>
    </w:p>
    <w:p w14:paraId="349D68E2" w14:textId="31924C8B" w:rsidR="002915DB" w:rsidRPr="000440AB" w:rsidRDefault="002915DB" w:rsidP="002915DB">
      <w:pPr>
        <w:ind w:right="11"/>
        <w:rPr>
          <w:b/>
          <w:bCs/>
        </w:rPr>
      </w:pPr>
    </w:p>
    <w:p w14:paraId="03F1FD6C" w14:textId="169604AA" w:rsidR="002915DB" w:rsidRPr="000440AB" w:rsidRDefault="002915DB" w:rsidP="002915DB">
      <w:pPr>
        <w:ind w:right="11"/>
        <w:rPr>
          <w:b/>
          <w:bCs/>
        </w:rPr>
      </w:pPr>
    </w:p>
    <w:p w14:paraId="7DE67166" w14:textId="77777777" w:rsidR="007B763F" w:rsidRPr="000440AB" w:rsidRDefault="007B763F" w:rsidP="002915DB">
      <w:pPr>
        <w:ind w:right="11"/>
        <w:rPr>
          <w:b/>
          <w:bCs/>
        </w:rPr>
      </w:pPr>
    </w:p>
    <w:p w14:paraId="7107D9B9" w14:textId="77777777" w:rsidR="007B763F" w:rsidRPr="000440AB" w:rsidRDefault="007B763F" w:rsidP="002915DB">
      <w:pPr>
        <w:ind w:right="11"/>
        <w:rPr>
          <w:b/>
          <w:bCs/>
        </w:rPr>
      </w:pPr>
    </w:p>
    <w:p w14:paraId="027D7FED" w14:textId="77777777" w:rsidR="004923DE" w:rsidRDefault="004923DE" w:rsidP="00FD594B">
      <w:pPr>
        <w:pStyle w:val="ILUSTRACIONES"/>
      </w:pPr>
      <w:bookmarkStart w:id="190" w:name="_Toc153970928"/>
    </w:p>
    <w:p w14:paraId="3BCF1F91" w14:textId="76003EFE" w:rsidR="002915DB" w:rsidRPr="000440AB" w:rsidRDefault="00FD594B" w:rsidP="00FD594B">
      <w:pPr>
        <w:pStyle w:val="ILUSTRACIONES"/>
      </w:pPr>
      <w:r w:rsidRPr="000440AB">
        <w:t>Ilustración 18</w:t>
      </w:r>
      <w:r w:rsidR="002915DB" w:rsidRPr="000440AB">
        <w:t>. Historia Frase</w:t>
      </w:r>
      <w:bookmarkEnd w:id="190"/>
    </w:p>
    <w:p w14:paraId="2F59728D" w14:textId="46D252CC" w:rsidR="00486199" w:rsidRPr="000440AB" w:rsidRDefault="00486199" w:rsidP="00486199">
      <w:pPr>
        <w:jc w:val="both"/>
      </w:pPr>
      <w:r w:rsidRPr="000440AB">
        <w:t xml:space="preserve">Fuente: </w:t>
      </w:r>
      <w:r w:rsidR="003C7C30" w:rsidRPr="003C7C30">
        <w:t xml:space="preserve">(Desafíos de las MIPYMES de moda, para potenciar la compra en línea entre </w:t>
      </w:r>
      <w:r w:rsidR="003C7C30" w:rsidRPr="003C7C30">
        <w:rPr>
          <w:i/>
        </w:rPr>
        <w:t>millennials</w:t>
      </w:r>
      <w:r w:rsidR="003C7C30" w:rsidRPr="003C7C30">
        <w:t xml:space="preserve"> del Distrito Central, Honduras en el 2023)</w:t>
      </w:r>
    </w:p>
    <w:p w14:paraId="4EA64F93" w14:textId="31E04A3D" w:rsidR="002915DB" w:rsidRPr="000440AB" w:rsidRDefault="002915DB" w:rsidP="001E5883">
      <w:pPr>
        <w:ind w:right="11"/>
      </w:pPr>
    </w:p>
    <w:p w14:paraId="3F7F53DC" w14:textId="03FC56D5" w:rsidR="003447B1" w:rsidRPr="000440AB" w:rsidRDefault="003447B1" w:rsidP="001E5883">
      <w:pPr>
        <w:ind w:right="11"/>
      </w:pPr>
    </w:p>
    <w:p w14:paraId="37EC0F44" w14:textId="7301BA77" w:rsidR="002915DB" w:rsidRPr="000440AB" w:rsidRDefault="007B763F" w:rsidP="001E5883">
      <w:pPr>
        <w:ind w:right="11"/>
      </w:pPr>
      <w:r w:rsidRPr="000440AB">
        <w:rPr>
          <w:noProof/>
        </w:rPr>
        <w:drawing>
          <wp:anchor distT="0" distB="0" distL="114300" distR="114300" simplePos="0" relativeHeight="251779072" behindDoc="0" locked="0" layoutInCell="1" allowOverlap="1" wp14:anchorId="6E5AA0B2" wp14:editId="245B6B8E">
            <wp:simplePos x="0" y="0"/>
            <wp:positionH relativeFrom="margin">
              <wp:align>center</wp:align>
            </wp:positionH>
            <wp:positionV relativeFrom="margin">
              <wp:posOffset>3726180</wp:posOffset>
            </wp:positionV>
            <wp:extent cx="1767840" cy="3137535"/>
            <wp:effectExtent l="0" t="0" r="3810" b="5715"/>
            <wp:wrapSquare wrapText="bothSides"/>
            <wp:docPr id="617282694"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767840" cy="3137535"/>
                    </a:xfrm>
                    <a:prstGeom prst="rect">
                      <a:avLst/>
                    </a:prstGeom>
                    <a:noFill/>
                  </pic:spPr>
                </pic:pic>
              </a:graphicData>
            </a:graphic>
            <wp14:sizeRelH relativeFrom="margin">
              <wp14:pctWidth>0</wp14:pctWidth>
            </wp14:sizeRelH>
            <wp14:sizeRelV relativeFrom="margin">
              <wp14:pctHeight>0</wp14:pctHeight>
            </wp14:sizeRelV>
          </wp:anchor>
        </w:drawing>
      </w:r>
    </w:p>
    <w:p w14:paraId="12529599" w14:textId="3AA5502E" w:rsidR="002915DB" w:rsidRPr="000440AB" w:rsidRDefault="002915DB" w:rsidP="001E5883">
      <w:pPr>
        <w:ind w:right="11"/>
      </w:pPr>
    </w:p>
    <w:p w14:paraId="475F83E1" w14:textId="77777777" w:rsidR="002915DB" w:rsidRPr="000440AB" w:rsidRDefault="002915DB" w:rsidP="001E5883">
      <w:pPr>
        <w:ind w:right="11"/>
      </w:pPr>
    </w:p>
    <w:p w14:paraId="10A0FC2E" w14:textId="77777777" w:rsidR="003447B1" w:rsidRPr="000440AB" w:rsidRDefault="003447B1" w:rsidP="001E5883">
      <w:pPr>
        <w:ind w:right="11"/>
      </w:pPr>
    </w:p>
    <w:p w14:paraId="449EC958" w14:textId="4C19EE2E" w:rsidR="003447B1" w:rsidRPr="000440AB" w:rsidRDefault="003447B1" w:rsidP="001E5883">
      <w:pPr>
        <w:ind w:right="11"/>
      </w:pPr>
    </w:p>
    <w:p w14:paraId="584A355A" w14:textId="0C110BB7" w:rsidR="005437AC" w:rsidRPr="000440AB" w:rsidRDefault="005437AC" w:rsidP="001E5883">
      <w:pPr>
        <w:ind w:right="11"/>
      </w:pPr>
    </w:p>
    <w:p w14:paraId="0533F96B" w14:textId="11AFF15E" w:rsidR="005437AC" w:rsidRPr="000440AB" w:rsidRDefault="005437AC" w:rsidP="001E5883">
      <w:pPr>
        <w:ind w:right="11"/>
      </w:pPr>
    </w:p>
    <w:p w14:paraId="507C80B4" w14:textId="1883D567" w:rsidR="002915DB" w:rsidRPr="000440AB" w:rsidRDefault="002915DB" w:rsidP="001E5883">
      <w:pPr>
        <w:ind w:right="11"/>
      </w:pPr>
    </w:p>
    <w:p w14:paraId="007E54D2" w14:textId="0D25417A" w:rsidR="002915DB" w:rsidRPr="000440AB" w:rsidRDefault="002915DB" w:rsidP="001E5883">
      <w:pPr>
        <w:ind w:right="11"/>
      </w:pPr>
    </w:p>
    <w:p w14:paraId="5DA60E89" w14:textId="77777777" w:rsidR="002915DB" w:rsidRPr="000440AB" w:rsidRDefault="002915DB" w:rsidP="001E5883">
      <w:pPr>
        <w:ind w:right="11"/>
      </w:pPr>
    </w:p>
    <w:p w14:paraId="7F9EB7FE" w14:textId="6523A2F6" w:rsidR="002915DB" w:rsidRPr="000440AB" w:rsidRDefault="002915DB" w:rsidP="001E5883">
      <w:pPr>
        <w:ind w:right="11"/>
      </w:pPr>
    </w:p>
    <w:p w14:paraId="7A3A9F46" w14:textId="77777777" w:rsidR="002915DB" w:rsidRPr="000440AB" w:rsidRDefault="002915DB" w:rsidP="001E5883">
      <w:pPr>
        <w:ind w:right="11"/>
      </w:pPr>
    </w:p>
    <w:p w14:paraId="4BC5A54A" w14:textId="4B6F3E4F" w:rsidR="002915DB" w:rsidRPr="000440AB" w:rsidRDefault="002915DB" w:rsidP="001E5883">
      <w:pPr>
        <w:ind w:right="11"/>
      </w:pPr>
    </w:p>
    <w:p w14:paraId="06D8CC98" w14:textId="77777777" w:rsidR="002915DB" w:rsidRPr="000440AB" w:rsidRDefault="002915DB" w:rsidP="001E5883">
      <w:pPr>
        <w:ind w:right="11"/>
      </w:pPr>
    </w:p>
    <w:p w14:paraId="5FD826DE" w14:textId="63545F48" w:rsidR="002915DB" w:rsidRPr="000440AB" w:rsidRDefault="002915DB" w:rsidP="001E5883">
      <w:pPr>
        <w:ind w:right="11"/>
      </w:pPr>
    </w:p>
    <w:p w14:paraId="02FE3EBD" w14:textId="7657D593" w:rsidR="002915DB" w:rsidRPr="000440AB" w:rsidRDefault="002915DB" w:rsidP="001E5883">
      <w:pPr>
        <w:ind w:right="11"/>
      </w:pPr>
    </w:p>
    <w:p w14:paraId="6186A942" w14:textId="77777777" w:rsidR="002915DB" w:rsidRPr="000440AB" w:rsidRDefault="002915DB" w:rsidP="001E5883">
      <w:pPr>
        <w:ind w:right="11"/>
      </w:pPr>
    </w:p>
    <w:p w14:paraId="6BE784F3" w14:textId="66A54F40" w:rsidR="002915DB" w:rsidRPr="000440AB" w:rsidRDefault="002915DB" w:rsidP="001E5883">
      <w:pPr>
        <w:ind w:right="11"/>
      </w:pPr>
    </w:p>
    <w:p w14:paraId="72AD6A91" w14:textId="77777777" w:rsidR="002915DB" w:rsidRPr="000440AB" w:rsidRDefault="002915DB" w:rsidP="001E5883">
      <w:pPr>
        <w:ind w:right="11"/>
      </w:pPr>
    </w:p>
    <w:p w14:paraId="43908F8E" w14:textId="367031D3" w:rsidR="002915DB" w:rsidRPr="000440AB" w:rsidRDefault="002915DB" w:rsidP="001E5883">
      <w:pPr>
        <w:ind w:right="11"/>
      </w:pPr>
    </w:p>
    <w:p w14:paraId="5858CA37" w14:textId="6E12A7C9" w:rsidR="002915DB" w:rsidRPr="000440AB" w:rsidRDefault="00FD594B" w:rsidP="00FD594B">
      <w:pPr>
        <w:pStyle w:val="ILUSTRACIONES"/>
      </w:pPr>
      <w:bookmarkStart w:id="191" w:name="_Toc153970929"/>
      <w:r w:rsidRPr="000440AB">
        <w:t>Ilustración 19</w:t>
      </w:r>
      <w:r w:rsidR="002915DB" w:rsidRPr="000440AB">
        <w:t>. Historia Interactiva: Elije el estilo de verano</w:t>
      </w:r>
      <w:bookmarkEnd w:id="191"/>
    </w:p>
    <w:p w14:paraId="4D1F5D0E" w14:textId="7BE7388C" w:rsidR="00486199" w:rsidRPr="000440AB" w:rsidRDefault="00486199" w:rsidP="00486199">
      <w:pPr>
        <w:jc w:val="both"/>
      </w:pPr>
      <w:r w:rsidRPr="000440AB">
        <w:t xml:space="preserve">Fuente: </w:t>
      </w:r>
      <w:r w:rsidR="003C7C30" w:rsidRPr="003C7C30">
        <w:t xml:space="preserve">(Desafíos de las MIPYMES de moda, para potenciar la compra en línea entre </w:t>
      </w:r>
      <w:r w:rsidR="003C7C30" w:rsidRPr="003C7C30">
        <w:rPr>
          <w:i/>
        </w:rPr>
        <w:t>millennials</w:t>
      </w:r>
      <w:r w:rsidR="003C7C30" w:rsidRPr="003C7C30">
        <w:t xml:space="preserve"> del Distrito Central, Honduras en el 2023)</w:t>
      </w:r>
    </w:p>
    <w:p w14:paraId="632E2A53" w14:textId="5FAB94E4" w:rsidR="002915DB" w:rsidRPr="000440AB" w:rsidRDefault="002915DB" w:rsidP="001E5883">
      <w:pPr>
        <w:ind w:right="11"/>
      </w:pPr>
    </w:p>
    <w:p w14:paraId="4498CE11" w14:textId="05C0540B" w:rsidR="002915DB" w:rsidRPr="000440AB" w:rsidRDefault="002915DB" w:rsidP="001E5883">
      <w:pPr>
        <w:ind w:right="11"/>
        <w:rPr>
          <w:b/>
          <w:bCs/>
        </w:rPr>
      </w:pPr>
    </w:p>
    <w:p w14:paraId="164F3D56" w14:textId="77777777" w:rsidR="002915DB" w:rsidRPr="000440AB" w:rsidRDefault="002915DB" w:rsidP="001E5883">
      <w:pPr>
        <w:ind w:right="11"/>
        <w:rPr>
          <w:b/>
          <w:bCs/>
        </w:rPr>
      </w:pPr>
    </w:p>
    <w:p w14:paraId="47CC7DF2" w14:textId="48400865" w:rsidR="002915DB" w:rsidRPr="000440AB" w:rsidRDefault="008902C3" w:rsidP="001E5883">
      <w:pPr>
        <w:ind w:right="11"/>
        <w:rPr>
          <w:b/>
          <w:bCs/>
        </w:rPr>
      </w:pPr>
      <w:r w:rsidRPr="000440AB">
        <w:rPr>
          <w:noProof/>
        </w:rPr>
        <w:drawing>
          <wp:anchor distT="0" distB="0" distL="114300" distR="114300" simplePos="0" relativeHeight="252050432" behindDoc="0" locked="0" layoutInCell="1" allowOverlap="1" wp14:anchorId="66DC8042" wp14:editId="1B062C39">
            <wp:simplePos x="0" y="0"/>
            <wp:positionH relativeFrom="margin">
              <wp:posOffset>1850544</wp:posOffset>
            </wp:positionH>
            <wp:positionV relativeFrom="page">
              <wp:posOffset>245326</wp:posOffset>
            </wp:positionV>
            <wp:extent cx="1872615" cy="3337560"/>
            <wp:effectExtent l="0" t="0" r="0" b="0"/>
            <wp:wrapSquare wrapText="bothSides"/>
            <wp:docPr id="625723295"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872615" cy="3337560"/>
                    </a:xfrm>
                    <a:prstGeom prst="rect">
                      <a:avLst/>
                    </a:prstGeom>
                    <a:noFill/>
                  </pic:spPr>
                </pic:pic>
              </a:graphicData>
            </a:graphic>
            <wp14:sizeRelH relativeFrom="margin">
              <wp14:pctWidth>0</wp14:pctWidth>
            </wp14:sizeRelH>
            <wp14:sizeRelV relativeFrom="margin">
              <wp14:pctHeight>0</wp14:pctHeight>
            </wp14:sizeRelV>
          </wp:anchor>
        </w:drawing>
      </w:r>
    </w:p>
    <w:p w14:paraId="615FE932" w14:textId="77777777" w:rsidR="002915DB" w:rsidRPr="000440AB" w:rsidRDefault="002915DB" w:rsidP="001E5883">
      <w:pPr>
        <w:ind w:right="11"/>
        <w:rPr>
          <w:b/>
          <w:bCs/>
        </w:rPr>
      </w:pPr>
    </w:p>
    <w:p w14:paraId="15A7E96E" w14:textId="0F281148" w:rsidR="002915DB" w:rsidRPr="000440AB" w:rsidRDefault="002915DB" w:rsidP="001E5883">
      <w:pPr>
        <w:ind w:right="11"/>
        <w:rPr>
          <w:b/>
          <w:bCs/>
        </w:rPr>
      </w:pPr>
    </w:p>
    <w:p w14:paraId="1761ABD0" w14:textId="1F778BEF" w:rsidR="002915DB" w:rsidRPr="000440AB" w:rsidRDefault="002915DB" w:rsidP="001E5883">
      <w:pPr>
        <w:ind w:right="11"/>
        <w:rPr>
          <w:b/>
          <w:bCs/>
        </w:rPr>
      </w:pPr>
    </w:p>
    <w:p w14:paraId="09F24CB4" w14:textId="77777777" w:rsidR="002915DB" w:rsidRPr="000440AB" w:rsidRDefault="002915DB" w:rsidP="001E5883">
      <w:pPr>
        <w:ind w:right="11"/>
        <w:rPr>
          <w:b/>
          <w:bCs/>
        </w:rPr>
      </w:pPr>
    </w:p>
    <w:p w14:paraId="4281B26C" w14:textId="3BD8EAD7" w:rsidR="002915DB" w:rsidRPr="000440AB" w:rsidRDefault="002915DB" w:rsidP="001E5883">
      <w:pPr>
        <w:ind w:right="11"/>
        <w:rPr>
          <w:b/>
          <w:bCs/>
        </w:rPr>
      </w:pPr>
    </w:p>
    <w:p w14:paraId="0ACBEA98" w14:textId="3AF175C9" w:rsidR="002915DB" w:rsidRPr="000440AB" w:rsidRDefault="002915DB" w:rsidP="001E5883">
      <w:pPr>
        <w:ind w:right="11"/>
        <w:rPr>
          <w:b/>
          <w:bCs/>
        </w:rPr>
      </w:pPr>
    </w:p>
    <w:p w14:paraId="58177DEB" w14:textId="51ED1DAF" w:rsidR="002915DB" w:rsidRPr="000440AB" w:rsidRDefault="002915DB" w:rsidP="001E5883">
      <w:pPr>
        <w:ind w:right="11"/>
        <w:rPr>
          <w:b/>
          <w:bCs/>
        </w:rPr>
      </w:pPr>
    </w:p>
    <w:p w14:paraId="66ADCE8A" w14:textId="77777777" w:rsidR="002915DB" w:rsidRPr="000440AB" w:rsidRDefault="002915DB" w:rsidP="001E5883">
      <w:pPr>
        <w:ind w:right="11"/>
        <w:rPr>
          <w:b/>
          <w:bCs/>
        </w:rPr>
      </w:pPr>
    </w:p>
    <w:p w14:paraId="16AE34D1" w14:textId="3186DE70" w:rsidR="002915DB" w:rsidRPr="000440AB" w:rsidRDefault="002915DB" w:rsidP="001E5883">
      <w:pPr>
        <w:ind w:right="11"/>
        <w:rPr>
          <w:b/>
          <w:bCs/>
        </w:rPr>
      </w:pPr>
    </w:p>
    <w:p w14:paraId="39452EA0" w14:textId="77777777" w:rsidR="002915DB" w:rsidRPr="000440AB" w:rsidRDefault="002915DB" w:rsidP="001E5883">
      <w:pPr>
        <w:ind w:right="11"/>
        <w:rPr>
          <w:b/>
          <w:bCs/>
        </w:rPr>
      </w:pPr>
    </w:p>
    <w:p w14:paraId="4B9E953B" w14:textId="77777777" w:rsidR="002915DB" w:rsidRPr="000440AB" w:rsidRDefault="002915DB" w:rsidP="001E5883">
      <w:pPr>
        <w:ind w:right="11"/>
        <w:rPr>
          <w:b/>
          <w:bCs/>
        </w:rPr>
      </w:pPr>
    </w:p>
    <w:p w14:paraId="46FC6D89" w14:textId="77777777" w:rsidR="002915DB" w:rsidRPr="000440AB" w:rsidRDefault="002915DB" w:rsidP="001E5883">
      <w:pPr>
        <w:ind w:right="11"/>
        <w:rPr>
          <w:b/>
          <w:bCs/>
        </w:rPr>
      </w:pPr>
    </w:p>
    <w:p w14:paraId="561B86EE" w14:textId="77777777" w:rsidR="002915DB" w:rsidRPr="000440AB" w:rsidRDefault="002915DB" w:rsidP="001E5883">
      <w:pPr>
        <w:ind w:right="11"/>
        <w:rPr>
          <w:b/>
          <w:bCs/>
        </w:rPr>
      </w:pPr>
    </w:p>
    <w:p w14:paraId="17A3BC98" w14:textId="77777777" w:rsidR="002915DB" w:rsidRPr="000440AB" w:rsidRDefault="002915DB" w:rsidP="001E5883">
      <w:pPr>
        <w:ind w:right="11"/>
        <w:rPr>
          <w:b/>
          <w:bCs/>
        </w:rPr>
      </w:pPr>
    </w:p>
    <w:p w14:paraId="1DCB6717" w14:textId="77777777" w:rsidR="008902C3" w:rsidRDefault="008902C3" w:rsidP="00FD594B">
      <w:pPr>
        <w:pStyle w:val="ILUSTRACIONES"/>
      </w:pPr>
      <w:bookmarkStart w:id="192" w:name="_Toc153970930"/>
    </w:p>
    <w:p w14:paraId="716CB3A7" w14:textId="0CC9338D" w:rsidR="005437AC" w:rsidRPr="000440AB" w:rsidRDefault="00FD594B" w:rsidP="00FD594B">
      <w:pPr>
        <w:pStyle w:val="ILUSTRACIONES"/>
      </w:pPr>
      <w:r w:rsidRPr="000440AB">
        <w:t>Ilustración 20</w:t>
      </w:r>
      <w:r w:rsidR="002915DB" w:rsidRPr="000440AB">
        <w:t xml:space="preserve">. </w:t>
      </w:r>
      <w:proofErr w:type="spellStart"/>
      <w:r w:rsidR="00175E3C" w:rsidRPr="000440AB">
        <w:rPr>
          <w:i/>
        </w:rPr>
        <w:t>Reel</w:t>
      </w:r>
      <w:proofErr w:type="spellEnd"/>
      <w:r w:rsidR="003447B1" w:rsidRPr="000440AB">
        <w:t xml:space="preserve"> Ideas de outfits de verano para lucir tus sandalias Isabellas</w:t>
      </w:r>
      <w:bookmarkEnd w:id="192"/>
    </w:p>
    <w:p w14:paraId="35675D61" w14:textId="487AC851" w:rsidR="00486199" w:rsidRPr="000440AB" w:rsidRDefault="00486199" w:rsidP="00486199">
      <w:pPr>
        <w:jc w:val="both"/>
      </w:pPr>
      <w:r w:rsidRPr="000440AB">
        <w:t xml:space="preserve">Fuente: </w:t>
      </w:r>
      <w:r w:rsidR="003C7C30" w:rsidRPr="003C7C30">
        <w:t xml:space="preserve">(Desafíos de las MIPYMES de moda, para potenciar la compra en línea entre </w:t>
      </w:r>
      <w:r w:rsidR="003C7C30" w:rsidRPr="003C7C30">
        <w:rPr>
          <w:i/>
        </w:rPr>
        <w:t>millennials</w:t>
      </w:r>
      <w:r w:rsidR="003C7C30" w:rsidRPr="003C7C30">
        <w:t xml:space="preserve"> del Distrito Central, Honduras en el 2023)</w:t>
      </w:r>
    </w:p>
    <w:p w14:paraId="2E6A1FFD" w14:textId="06B09239" w:rsidR="002915DB" w:rsidRPr="000440AB" w:rsidRDefault="002915DB" w:rsidP="001E5883">
      <w:pPr>
        <w:ind w:right="11"/>
      </w:pPr>
    </w:p>
    <w:p w14:paraId="6FC1F0EE" w14:textId="6C69BFBB" w:rsidR="002915DB" w:rsidRPr="000440AB" w:rsidRDefault="002915DB" w:rsidP="001E5883">
      <w:pPr>
        <w:ind w:right="11"/>
      </w:pPr>
    </w:p>
    <w:p w14:paraId="2FED7B4E" w14:textId="1131BCD9" w:rsidR="002915DB" w:rsidRPr="000440AB" w:rsidRDefault="002915DB" w:rsidP="001E5883">
      <w:pPr>
        <w:ind w:right="11"/>
      </w:pPr>
    </w:p>
    <w:p w14:paraId="509ED1F4" w14:textId="10C874AC" w:rsidR="002915DB" w:rsidRPr="000440AB" w:rsidRDefault="002915DB" w:rsidP="001E5883">
      <w:pPr>
        <w:ind w:right="11"/>
      </w:pPr>
    </w:p>
    <w:p w14:paraId="4C412D34" w14:textId="3C267D0A" w:rsidR="002915DB" w:rsidRPr="000440AB" w:rsidRDefault="008902C3" w:rsidP="001E5883">
      <w:pPr>
        <w:ind w:right="11"/>
      </w:pPr>
      <w:r w:rsidRPr="000440AB">
        <w:rPr>
          <w:noProof/>
        </w:rPr>
        <w:drawing>
          <wp:anchor distT="0" distB="0" distL="114300" distR="114300" simplePos="0" relativeHeight="251800576" behindDoc="0" locked="0" layoutInCell="1" allowOverlap="1" wp14:anchorId="3C605CE1" wp14:editId="538ABEDE">
            <wp:simplePos x="0" y="0"/>
            <wp:positionH relativeFrom="margin">
              <wp:posOffset>1847695</wp:posOffset>
            </wp:positionH>
            <wp:positionV relativeFrom="margin">
              <wp:posOffset>3868234</wp:posOffset>
            </wp:positionV>
            <wp:extent cx="1725930" cy="3063240"/>
            <wp:effectExtent l="0" t="0" r="7620" b="3810"/>
            <wp:wrapSquare wrapText="bothSides"/>
            <wp:docPr id="1561511991" name="Imagen 14" descr="Pantalla de un celular con la imagen de una mujer sentada en una mes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511991" name="Imagen 14" descr="Pantalla de un celular con la imagen de una mujer sentada en una mesa&#10;&#10;Descripción generada automáticamente con confianza media"/>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1725930" cy="3063240"/>
                    </a:xfrm>
                    <a:prstGeom prst="rect">
                      <a:avLst/>
                    </a:prstGeom>
                    <a:noFill/>
                  </pic:spPr>
                </pic:pic>
              </a:graphicData>
            </a:graphic>
            <wp14:sizeRelH relativeFrom="margin">
              <wp14:pctWidth>0</wp14:pctWidth>
            </wp14:sizeRelH>
            <wp14:sizeRelV relativeFrom="margin">
              <wp14:pctHeight>0</wp14:pctHeight>
            </wp14:sizeRelV>
          </wp:anchor>
        </w:drawing>
      </w:r>
    </w:p>
    <w:p w14:paraId="1151CD06" w14:textId="77777777" w:rsidR="002915DB" w:rsidRPr="000440AB" w:rsidRDefault="002915DB" w:rsidP="001E5883">
      <w:pPr>
        <w:ind w:right="11"/>
      </w:pPr>
    </w:p>
    <w:p w14:paraId="661FF487" w14:textId="77777777" w:rsidR="002915DB" w:rsidRPr="000440AB" w:rsidRDefault="002915DB" w:rsidP="001E5883">
      <w:pPr>
        <w:ind w:right="11"/>
      </w:pPr>
    </w:p>
    <w:p w14:paraId="32B8B884" w14:textId="77777777" w:rsidR="002915DB" w:rsidRPr="000440AB" w:rsidRDefault="002915DB" w:rsidP="001E5883">
      <w:pPr>
        <w:ind w:right="11"/>
      </w:pPr>
    </w:p>
    <w:p w14:paraId="44D85FF1" w14:textId="77777777" w:rsidR="002915DB" w:rsidRPr="000440AB" w:rsidRDefault="002915DB" w:rsidP="001E5883">
      <w:pPr>
        <w:ind w:right="11"/>
      </w:pPr>
    </w:p>
    <w:p w14:paraId="6C75ACEE" w14:textId="77777777" w:rsidR="002915DB" w:rsidRPr="000440AB" w:rsidRDefault="002915DB" w:rsidP="001E5883">
      <w:pPr>
        <w:ind w:right="11"/>
      </w:pPr>
    </w:p>
    <w:p w14:paraId="1EC1E8E6" w14:textId="77777777" w:rsidR="002915DB" w:rsidRPr="000440AB" w:rsidRDefault="002915DB" w:rsidP="001E5883">
      <w:pPr>
        <w:ind w:right="11"/>
      </w:pPr>
    </w:p>
    <w:p w14:paraId="4A583C61" w14:textId="77777777" w:rsidR="002915DB" w:rsidRPr="000440AB" w:rsidRDefault="002915DB" w:rsidP="001E5883">
      <w:pPr>
        <w:ind w:right="11"/>
      </w:pPr>
    </w:p>
    <w:p w14:paraId="4BB26AA9" w14:textId="77777777" w:rsidR="002915DB" w:rsidRPr="000440AB" w:rsidRDefault="002915DB" w:rsidP="001E5883">
      <w:pPr>
        <w:ind w:right="11"/>
      </w:pPr>
    </w:p>
    <w:p w14:paraId="63467C72" w14:textId="77777777" w:rsidR="002915DB" w:rsidRPr="000440AB" w:rsidRDefault="002915DB" w:rsidP="001E5883">
      <w:pPr>
        <w:ind w:right="11"/>
      </w:pPr>
    </w:p>
    <w:p w14:paraId="68A9A362" w14:textId="77777777" w:rsidR="002915DB" w:rsidRPr="000440AB" w:rsidRDefault="002915DB" w:rsidP="001E5883">
      <w:pPr>
        <w:ind w:right="11"/>
      </w:pPr>
    </w:p>
    <w:p w14:paraId="15B1160C" w14:textId="77777777" w:rsidR="002915DB" w:rsidRPr="000440AB" w:rsidRDefault="002915DB" w:rsidP="001E5883">
      <w:pPr>
        <w:ind w:right="11"/>
      </w:pPr>
    </w:p>
    <w:p w14:paraId="48ACA8B8" w14:textId="77777777" w:rsidR="002915DB" w:rsidRPr="000440AB" w:rsidRDefault="002915DB" w:rsidP="001E5883">
      <w:pPr>
        <w:ind w:right="11"/>
      </w:pPr>
    </w:p>
    <w:p w14:paraId="5A6A58BE" w14:textId="77777777" w:rsidR="002915DB" w:rsidRPr="000440AB" w:rsidRDefault="002915DB" w:rsidP="001E5883">
      <w:pPr>
        <w:ind w:right="11"/>
      </w:pPr>
    </w:p>
    <w:p w14:paraId="4588BE4D" w14:textId="77777777" w:rsidR="002915DB" w:rsidRPr="000440AB" w:rsidRDefault="002915DB" w:rsidP="001E5883">
      <w:pPr>
        <w:ind w:right="11"/>
      </w:pPr>
    </w:p>
    <w:p w14:paraId="0FE36B5B" w14:textId="77777777" w:rsidR="002915DB" w:rsidRPr="000440AB" w:rsidRDefault="002915DB" w:rsidP="001E5883">
      <w:pPr>
        <w:ind w:right="11"/>
      </w:pPr>
    </w:p>
    <w:p w14:paraId="76BDC1E4" w14:textId="77777777" w:rsidR="008902C3" w:rsidRDefault="008902C3" w:rsidP="00FD594B">
      <w:pPr>
        <w:pStyle w:val="ILUSTRACIONES"/>
      </w:pPr>
      <w:bookmarkStart w:id="193" w:name="_Toc153970931"/>
    </w:p>
    <w:p w14:paraId="498B5501" w14:textId="77777777" w:rsidR="008902C3" w:rsidRDefault="008902C3" w:rsidP="00FD594B">
      <w:pPr>
        <w:pStyle w:val="ILUSTRACIONES"/>
      </w:pPr>
    </w:p>
    <w:p w14:paraId="482550E9" w14:textId="68C430A7" w:rsidR="007B763F" w:rsidRPr="000440AB" w:rsidRDefault="00FD594B" w:rsidP="00FD594B">
      <w:pPr>
        <w:pStyle w:val="ILUSTRACIONES"/>
      </w:pPr>
      <w:r w:rsidRPr="000440AB">
        <w:t>Ilustración 21</w:t>
      </w:r>
      <w:r w:rsidR="002915DB" w:rsidRPr="000440AB">
        <w:t xml:space="preserve">. </w:t>
      </w:r>
      <w:proofErr w:type="spellStart"/>
      <w:r w:rsidR="00175E3C" w:rsidRPr="000440AB">
        <w:rPr>
          <w:i/>
        </w:rPr>
        <w:t>Reel</w:t>
      </w:r>
      <w:proofErr w:type="spellEnd"/>
      <w:r w:rsidR="002915DB" w:rsidRPr="000440AB">
        <w:t xml:space="preserve"> </w:t>
      </w:r>
      <w:proofErr w:type="spellStart"/>
      <w:r w:rsidR="00727F2C" w:rsidRPr="000440AB">
        <w:rPr>
          <w:i/>
        </w:rPr>
        <w:t>Unboxing</w:t>
      </w:r>
      <w:proofErr w:type="spellEnd"/>
      <w:r w:rsidR="002915DB" w:rsidRPr="000440AB">
        <w:t xml:space="preserve"> de calzado para este verano</w:t>
      </w:r>
      <w:bookmarkEnd w:id="193"/>
    </w:p>
    <w:p w14:paraId="0849BC62" w14:textId="6D07878C" w:rsidR="00486199" w:rsidRPr="000440AB" w:rsidRDefault="00486199" w:rsidP="00486199">
      <w:pPr>
        <w:jc w:val="both"/>
      </w:pPr>
      <w:r w:rsidRPr="000440AB">
        <w:t xml:space="preserve">Fuente: </w:t>
      </w:r>
      <w:r w:rsidR="003C7C30" w:rsidRPr="003C7C30">
        <w:t xml:space="preserve">(Desafíos de las MIPYMES de moda, para potenciar la compra en línea entre </w:t>
      </w:r>
      <w:r w:rsidR="003C7C30" w:rsidRPr="003C7C30">
        <w:rPr>
          <w:i/>
        </w:rPr>
        <w:t>millennials</w:t>
      </w:r>
      <w:r w:rsidR="003C7C30" w:rsidRPr="003C7C30">
        <w:t xml:space="preserve"> del Distrito Central, Honduras en el 2023)</w:t>
      </w:r>
    </w:p>
    <w:p w14:paraId="0255AEE0" w14:textId="07C25B83" w:rsidR="002915DB" w:rsidRPr="000440AB" w:rsidRDefault="002915DB" w:rsidP="001E5883">
      <w:pPr>
        <w:ind w:right="11"/>
      </w:pPr>
    </w:p>
    <w:p w14:paraId="40C19B07" w14:textId="6578ED08" w:rsidR="002915DB" w:rsidRPr="000440AB" w:rsidRDefault="004923DE" w:rsidP="001E5883">
      <w:pPr>
        <w:ind w:right="11"/>
      </w:pPr>
      <w:r w:rsidRPr="000440AB">
        <w:rPr>
          <w:noProof/>
        </w:rPr>
        <w:lastRenderedPageBreak/>
        <w:drawing>
          <wp:anchor distT="0" distB="0" distL="114300" distR="114300" simplePos="0" relativeHeight="252048384" behindDoc="0" locked="0" layoutInCell="1" allowOverlap="1" wp14:anchorId="62E09A4E" wp14:editId="6B2A32DB">
            <wp:simplePos x="0" y="0"/>
            <wp:positionH relativeFrom="margin">
              <wp:align>center</wp:align>
            </wp:positionH>
            <wp:positionV relativeFrom="margin">
              <wp:posOffset>11075</wp:posOffset>
            </wp:positionV>
            <wp:extent cx="2932430" cy="2932430"/>
            <wp:effectExtent l="0" t="0" r="1270" b="1270"/>
            <wp:wrapSquare wrapText="bothSides"/>
            <wp:docPr id="1870963668" name="Imagen 15"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0963668" name="Imagen 15" descr="Interfaz de usuario gráfica, Aplicación&#10;&#10;Descripción generada automáticamente"/>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932430" cy="2932430"/>
                    </a:xfrm>
                    <a:prstGeom prst="rect">
                      <a:avLst/>
                    </a:prstGeom>
                    <a:noFill/>
                  </pic:spPr>
                </pic:pic>
              </a:graphicData>
            </a:graphic>
            <wp14:sizeRelH relativeFrom="margin">
              <wp14:pctWidth>0</wp14:pctWidth>
            </wp14:sizeRelH>
            <wp14:sizeRelV relativeFrom="margin">
              <wp14:pctHeight>0</wp14:pctHeight>
            </wp14:sizeRelV>
          </wp:anchor>
        </w:drawing>
      </w:r>
    </w:p>
    <w:p w14:paraId="69EEF718" w14:textId="6A2CA6BD" w:rsidR="002915DB" w:rsidRPr="000440AB" w:rsidRDefault="002915DB" w:rsidP="001E5883">
      <w:pPr>
        <w:ind w:right="11"/>
      </w:pPr>
    </w:p>
    <w:p w14:paraId="42281003" w14:textId="4997F403" w:rsidR="003447B1" w:rsidRPr="000440AB" w:rsidRDefault="003447B1" w:rsidP="001E5883">
      <w:pPr>
        <w:ind w:right="11"/>
      </w:pPr>
    </w:p>
    <w:p w14:paraId="75347A48" w14:textId="2252D50F" w:rsidR="005437AC" w:rsidRPr="000440AB" w:rsidRDefault="005437AC" w:rsidP="001E5883">
      <w:pPr>
        <w:ind w:right="11"/>
      </w:pPr>
    </w:p>
    <w:p w14:paraId="417FEF85" w14:textId="1678F21C" w:rsidR="005437AC" w:rsidRPr="000440AB" w:rsidRDefault="005437AC" w:rsidP="001E5883">
      <w:pPr>
        <w:ind w:right="11"/>
      </w:pPr>
    </w:p>
    <w:p w14:paraId="03C533E6" w14:textId="2F9284D8" w:rsidR="005437AC" w:rsidRPr="000440AB" w:rsidRDefault="005437AC" w:rsidP="001E5883">
      <w:pPr>
        <w:ind w:right="11"/>
      </w:pPr>
    </w:p>
    <w:p w14:paraId="161162F1" w14:textId="1D34E62F" w:rsidR="005437AC" w:rsidRPr="000440AB" w:rsidRDefault="005437AC" w:rsidP="001E5883">
      <w:pPr>
        <w:ind w:right="11"/>
      </w:pPr>
    </w:p>
    <w:p w14:paraId="5E04A2F5" w14:textId="72A54769" w:rsidR="003447B1" w:rsidRPr="000440AB" w:rsidRDefault="003447B1" w:rsidP="001E5883">
      <w:pPr>
        <w:ind w:right="11"/>
      </w:pPr>
    </w:p>
    <w:p w14:paraId="76C5445B" w14:textId="7CB8EE7B" w:rsidR="003447B1" w:rsidRPr="000440AB" w:rsidRDefault="003447B1" w:rsidP="001E5883">
      <w:pPr>
        <w:ind w:right="11"/>
      </w:pPr>
    </w:p>
    <w:p w14:paraId="07D2F9AD" w14:textId="00ED294B" w:rsidR="003447B1" w:rsidRPr="000440AB" w:rsidRDefault="003447B1" w:rsidP="001E5883">
      <w:pPr>
        <w:ind w:right="11"/>
      </w:pPr>
    </w:p>
    <w:p w14:paraId="63306DBE" w14:textId="22EE4779" w:rsidR="003447B1" w:rsidRPr="000440AB" w:rsidRDefault="003447B1" w:rsidP="001E5883">
      <w:pPr>
        <w:ind w:right="11"/>
      </w:pPr>
    </w:p>
    <w:p w14:paraId="129B8F46" w14:textId="210627E3" w:rsidR="003447B1" w:rsidRPr="000440AB" w:rsidRDefault="003447B1" w:rsidP="001E5883">
      <w:pPr>
        <w:ind w:right="11"/>
      </w:pPr>
    </w:p>
    <w:p w14:paraId="0D4C4099" w14:textId="7F08C6E7" w:rsidR="003447B1" w:rsidRPr="000440AB" w:rsidRDefault="003447B1" w:rsidP="001E5883">
      <w:pPr>
        <w:ind w:right="11"/>
      </w:pPr>
    </w:p>
    <w:p w14:paraId="3DD9848D" w14:textId="77777777" w:rsidR="003447B1" w:rsidRPr="000440AB" w:rsidRDefault="003447B1" w:rsidP="001E5883">
      <w:pPr>
        <w:ind w:right="11"/>
      </w:pPr>
    </w:p>
    <w:p w14:paraId="4688FAB5" w14:textId="0C97691C" w:rsidR="002915DB" w:rsidRPr="000440AB" w:rsidRDefault="002915DB" w:rsidP="001E5883">
      <w:pPr>
        <w:ind w:right="11"/>
      </w:pPr>
    </w:p>
    <w:p w14:paraId="11BDD792" w14:textId="77777777" w:rsidR="008902C3" w:rsidRDefault="008902C3" w:rsidP="00FD594B">
      <w:pPr>
        <w:pStyle w:val="ILUSTRACIONES"/>
      </w:pPr>
      <w:bookmarkStart w:id="194" w:name="_Toc153970932"/>
    </w:p>
    <w:p w14:paraId="7427970F" w14:textId="77777777" w:rsidR="008902C3" w:rsidRDefault="008902C3" w:rsidP="00FD594B">
      <w:pPr>
        <w:pStyle w:val="ILUSTRACIONES"/>
      </w:pPr>
    </w:p>
    <w:p w14:paraId="463ED102" w14:textId="77777777" w:rsidR="008902C3" w:rsidRDefault="008902C3" w:rsidP="00FD594B">
      <w:pPr>
        <w:pStyle w:val="ILUSTRACIONES"/>
      </w:pPr>
    </w:p>
    <w:p w14:paraId="292D1E37" w14:textId="72E517AF" w:rsidR="002915DB" w:rsidRPr="000440AB" w:rsidRDefault="00FD594B" w:rsidP="00FD594B">
      <w:pPr>
        <w:pStyle w:val="ILUSTRACIONES"/>
      </w:pPr>
      <w:r w:rsidRPr="000440AB">
        <w:t xml:space="preserve">Ilustración 22. </w:t>
      </w:r>
      <w:r w:rsidR="002915DB" w:rsidRPr="000440AB">
        <w:t>Post Frase + Producto</w:t>
      </w:r>
      <w:bookmarkEnd w:id="194"/>
    </w:p>
    <w:p w14:paraId="1A746198" w14:textId="320A01F9" w:rsidR="00486199" w:rsidRPr="000440AB" w:rsidRDefault="00486199" w:rsidP="00486199">
      <w:pPr>
        <w:jc w:val="both"/>
      </w:pPr>
      <w:r w:rsidRPr="000440AB">
        <w:t xml:space="preserve">Fuente: </w:t>
      </w:r>
      <w:r w:rsidR="003C7C30" w:rsidRPr="003C7C30">
        <w:t xml:space="preserve">(Desafíos de las MIPYMES de moda, para potenciar la compra en línea entre </w:t>
      </w:r>
      <w:r w:rsidR="003C7C30" w:rsidRPr="003C7C30">
        <w:rPr>
          <w:i/>
        </w:rPr>
        <w:t>millennials</w:t>
      </w:r>
      <w:r w:rsidR="003C7C30" w:rsidRPr="003C7C30">
        <w:t xml:space="preserve"> del Distrito Central, Honduras en el 2023)</w:t>
      </w:r>
    </w:p>
    <w:p w14:paraId="2D7FC332" w14:textId="6F3FEF5F" w:rsidR="002915DB" w:rsidRPr="000440AB" w:rsidRDefault="004923DE" w:rsidP="001E5883">
      <w:pPr>
        <w:ind w:right="11"/>
      </w:pPr>
      <w:r w:rsidRPr="000440AB">
        <w:rPr>
          <w:noProof/>
        </w:rPr>
        <w:drawing>
          <wp:anchor distT="0" distB="0" distL="114300" distR="114300" simplePos="0" relativeHeight="251789312" behindDoc="0" locked="0" layoutInCell="1" allowOverlap="1" wp14:anchorId="213F35C3" wp14:editId="55793893">
            <wp:simplePos x="0" y="0"/>
            <wp:positionH relativeFrom="margin">
              <wp:posOffset>1938297</wp:posOffset>
            </wp:positionH>
            <wp:positionV relativeFrom="margin">
              <wp:posOffset>3814703</wp:posOffset>
            </wp:positionV>
            <wp:extent cx="1813560" cy="3224530"/>
            <wp:effectExtent l="0" t="0" r="0" b="0"/>
            <wp:wrapSquare wrapText="bothSides"/>
            <wp:docPr id="1719260723"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1813560" cy="3224530"/>
                    </a:xfrm>
                    <a:prstGeom prst="rect">
                      <a:avLst/>
                    </a:prstGeom>
                    <a:noFill/>
                  </pic:spPr>
                </pic:pic>
              </a:graphicData>
            </a:graphic>
            <wp14:sizeRelH relativeFrom="margin">
              <wp14:pctWidth>0</wp14:pctWidth>
            </wp14:sizeRelH>
            <wp14:sizeRelV relativeFrom="margin">
              <wp14:pctHeight>0</wp14:pctHeight>
            </wp14:sizeRelV>
          </wp:anchor>
        </w:drawing>
      </w:r>
    </w:p>
    <w:p w14:paraId="7E7A9A09" w14:textId="48A46DF3" w:rsidR="002915DB" w:rsidRPr="000440AB" w:rsidRDefault="002915DB" w:rsidP="001E5883">
      <w:pPr>
        <w:ind w:right="11"/>
      </w:pPr>
    </w:p>
    <w:p w14:paraId="61B44344" w14:textId="390AD2D7" w:rsidR="002915DB" w:rsidRPr="000440AB" w:rsidRDefault="002915DB" w:rsidP="001E5883">
      <w:pPr>
        <w:ind w:right="11"/>
      </w:pPr>
    </w:p>
    <w:p w14:paraId="289F904A" w14:textId="149BE82D" w:rsidR="002915DB" w:rsidRPr="000440AB" w:rsidRDefault="002915DB" w:rsidP="001E5883">
      <w:pPr>
        <w:ind w:right="11"/>
      </w:pPr>
    </w:p>
    <w:p w14:paraId="1F1378EC" w14:textId="6DEE3764" w:rsidR="002915DB" w:rsidRPr="000440AB" w:rsidRDefault="002915DB" w:rsidP="001E5883">
      <w:pPr>
        <w:ind w:right="11"/>
      </w:pPr>
    </w:p>
    <w:p w14:paraId="6D457F07" w14:textId="40614925" w:rsidR="002915DB" w:rsidRPr="000440AB" w:rsidRDefault="002915DB" w:rsidP="001E5883">
      <w:pPr>
        <w:ind w:right="11"/>
      </w:pPr>
    </w:p>
    <w:p w14:paraId="5C6BB1A8" w14:textId="4642D489" w:rsidR="002915DB" w:rsidRPr="000440AB" w:rsidRDefault="002915DB" w:rsidP="001E5883">
      <w:pPr>
        <w:ind w:right="11"/>
      </w:pPr>
    </w:p>
    <w:p w14:paraId="3E0384D9" w14:textId="78F9A8C7" w:rsidR="002915DB" w:rsidRPr="000440AB" w:rsidRDefault="002915DB" w:rsidP="001E5883">
      <w:pPr>
        <w:ind w:right="11"/>
      </w:pPr>
    </w:p>
    <w:p w14:paraId="7B8A4521" w14:textId="46C48F68" w:rsidR="002915DB" w:rsidRPr="000440AB" w:rsidRDefault="002915DB" w:rsidP="001E5883">
      <w:pPr>
        <w:ind w:right="11"/>
      </w:pPr>
    </w:p>
    <w:p w14:paraId="26EA0473" w14:textId="74FDA743" w:rsidR="002915DB" w:rsidRPr="000440AB" w:rsidRDefault="002915DB" w:rsidP="001E5883">
      <w:pPr>
        <w:ind w:right="11"/>
      </w:pPr>
    </w:p>
    <w:p w14:paraId="35BFB62D" w14:textId="1C240B92" w:rsidR="002915DB" w:rsidRPr="000440AB" w:rsidRDefault="002915DB" w:rsidP="001E5883">
      <w:pPr>
        <w:ind w:right="11"/>
      </w:pPr>
    </w:p>
    <w:p w14:paraId="5FC02B74" w14:textId="77777777" w:rsidR="002915DB" w:rsidRPr="000440AB" w:rsidRDefault="002915DB" w:rsidP="001E5883">
      <w:pPr>
        <w:ind w:right="11"/>
      </w:pPr>
    </w:p>
    <w:p w14:paraId="17E93A52" w14:textId="77777777" w:rsidR="002915DB" w:rsidRPr="000440AB" w:rsidRDefault="002915DB" w:rsidP="001E5883">
      <w:pPr>
        <w:ind w:right="11"/>
      </w:pPr>
    </w:p>
    <w:p w14:paraId="6486F6ED" w14:textId="2F488326" w:rsidR="002915DB" w:rsidRPr="000440AB" w:rsidRDefault="002915DB" w:rsidP="001E5883">
      <w:pPr>
        <w:ind w:right="11"/>
      </w:pPr>
    </w:p>
    <w:p w14:paraId="46BDE57F" w14:textId="77777777" w:rsidR="002915DB" w:rsidRPr="000440AB" w:rsidRDefault="002915DB" w:rsidP="001E5883">
      <w:pPr>
        <w:ind w:right="11"/>
      </w:pPr>
    </w:p>
    <w:p w14:paraId="47CFE415" w14:textId="77777777" w:rsidR="002915DB" w:rsidRPr="000440AB" w:rsidRDefault="002915DB" w:rsidP="001E5883">
      <w:pPr>
        <w:ind w:right="11"/>
      </w:pPr>
    </w:p>
    <w:p w14:paraId="470C0EA6" w14:textId="77777777" w:rsidR="002915DB" w:rsidRPr="000440AB" w:rsidRDefault="002915DB" w:rsidP="001E5883">
      <w:pPr>
        <w:ind w:right="11"/>
      </w:pPr>
    </w:p>
    <w:p w14:paraId="31A03395" w14:textId="77777777" w:rsidR="002915DB" w:rsidRPr="000440AB" w:rsidRDefault="002915DB" w:rsidP="001E5883">
      <w:pPr>
        <w:ind w:right="11"/>
      </w:pPr>
    </w:p>
    <w:p w14:paraId="75678A2E" w14:textId="7A763BCD" w:rsidR="002915DB" w:rsidRPr="000440AB" w:rsidRDefault="002915DB" w:rsidP="001E5883">
      <w:pPr>
        <w:ind w:right="11"/>
      </w:pPr>
    </w:p>
    <w:p w14:paraId="7BB6C202" w14:textId="77777777" w:rsidR="002915DB" w:rsidRPr="000440AB" w:rsidRDefault="002915DB" w:rsidP="001E5883">
      <w:pPr>
        <w:ind w:right="11"/>
      </w:pPr>
    </w:p>
    <w:p w14:paraId="7F8A6383" w14:textId="77777777" w:rsidR="008902C3" w:rsidRDefault="008902C3" w:rsidP="00FD594B">
      <w:pPr>
        <w:pStyle w:val="ILUSTRACIONES"/>
      </w:pPr>
      <w:bookmarkStart w:id="195" w:name="_Toc153970933"/>
    </w:p>
    <w:p w14:paraId="7AFDA63B" w14:textId="77777777" w:rsidR="008902C3" w:rsidRDefault="008902C3" w:rsidP="00FD594B">
      <w:pPr>
        <w:pStyle w:val="ILUSTRACIONES"/>
      </w:pPr>
    </w:p>
    <w:p w14:paraId="6691F029" w14:textId="4176780D" w:rsidR="002915DB" w:rsidRPr="000440AB" w:rsidRDefault="00FD594B" w:rsidP="00FD594B">
      <w:pPr>
        <w:pStyle w:val="ILUSTRACIONES"/>
      </w:pPr>
      <w:r w:rsidRPr="000440AB">
        <w:t>Ilustración 23</w:t>
      </w:r>
      <w:r w:rsidR="002915DB" w:rsidRPr="000440AB">
        <w:t>. Historia Interactiva: Destinos para Semana Santa 2024</w:t>
      </w:r>
      <w:bookmarkEnd w:id="195"/>
    </w:p>
    <w:p w14:paraId="3B517BBC" w14:textId="44278972" w:rsidR="00486199" w:rsidRPr="000440AB" w:rsidRDefault="00486199" w:rsidP="00486199">
      <w:pPr>
        <w:jc w:val="both"/>
      </w:pPr>
      <w:r w:rsidRPr="000440AB">
        <w:t xml:space="preserve">Fuente: </w:t>
      </w:r>
      <w:r w:rsidR="003C7C30" w:rsidRPr="003C7C30">
        <w:t xml:space="preserve">(Desafíos de las MIPYMES de moda, para potenciar la compra en línea entre </w:t>
      </w:r>
      <w:r w:rsidR="003C7C30" w:rsidRPr="003C7C30">
        <w:rPr>
          <w:i/>
        </w:rPr>
        <w:t>millennials</w:t>
      </w:r>
      <w:r w:rsidR="003C7C30" w:rsidRPr="003C7C30">
        <w:t xml:space="preserve"> del Distrito Central, Honduras en el 2023)</w:t>
      </w:r>
    </w:p>
    <w:p w14:paraId="42783A60" w14:textId="4CEDEB6D" w:rsidR="002915DB" w:rsidRPr="000440AB" w:rsidRDefault="004923DE" w:rsidP="001E5883">
      <w:pPr>
        <w:ind w:right="11"/>
      </w:pPr>
      <w:r w:rsidRPr="000440AB">
        <w:rPr>
          <w:rFonts w:ascii="Segoe UI" w:hAnsi="Segoe UI" w:cs="Segoe UI"/>
          <w:b/>
          <w:bCs/>
          <w:noProof/>
        </w:rPr>
        <w:lastRenderedPageBreak/>
        <w:drawing>
          <wp:anchor distT="0" distB="0" distL="114300" distR="114300" simplePos="0" relativeHeight="252054528" behindDoc="0" locked="0" layoutInCell="1" allowOverlap="1" wp14:anchorId="5E6D95C7" wp14:editId="45E93B5B">
            <wp:simplePos x="0" y="0"/>
            <wp:positionH relativeFrom="margin">
              <wp:align>center</wp:align>
            </wp:positionH>
            <wp:positionV relativeFrom="margin">
              <wp:align>top</wp:align>
            </wp:positionV>
            <wp:extent cx="2705735" cy="2705735"/>
            <wp:effectExtent l="0" t="0" r="0" b="0"/>
            <wp:wrapSquare wrapText="bothSides"/>
            <wp:docPr id="2125140638" name="Imagen 46" descr="Diagram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2652369" name="Imagen 46" descr="Diagrama, Texto&#10;&#10;Descripción generada automáticamente"/>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705735" cy="2705735"/>
                    </a:xfrm>
                    <a:prstGeom prst="rect">
                      <a:avLst/>
                    </a:prstGeom>
                  </pic:spPr>
                </pic:pic>
              </a:graphicData>
            </a:graphic>
            <wp14:sizeRelH relativeFrom="margin">
              <wp14:pctWidth>0</wp14:pctWidth>
            </wp14:sizeRelH>
            <wp14:sizeRelV relativeFrom="margin">
              <wp14:pctHeight>0</wp14:pctHeight>
            </wp14:sizeRelV>
          </wp:anchor>
        </w:drawing>
      </w:r>
    </w:p>
    <w:p w14:paraId="3920E929" w14:textId="0126E5FC" w:rsidR="002915DB" w:rsidRPr="000440AB" w:rsidRDefault="002915DB" w:rsidP="001E5883">
      <w:pPr>
        <w:ind w:right="11"/>
      </w:pPr>
    </w:p>
    <w:p w14:paraId="3FCD5E69" w14:textId="1EB62413" w:rsidR="002915DB" w:rsidRPr="000440AB" w:rsidRDefault="002915DB" w:rsidP="001E5883">
      <w:pPr>
        <w:ind w:right="11"/>
      </w:pPr>
    </w:p>
    <w:p w14:paraId="0A5D6F79" w14:textId="34E94595" w:rsidR="002915DB" w:rsidRPr="000440AB" w:rsidRDefault="002915DB" w:rsidP="001E5883">
      <w:pPr>
        <w:ind w:right="11"/>
      </w:pPr>
    </w:p>
    <w:p w14:paraId="7A2985E1" w14:textId="6ACFEE3C" w:rsidR="002915DB" w:rsidRPr="000440AB" w:rsidRDefault="002915DB" w:rsidP="001E5883">
      <w:pPr>
        <w:ind w:right="11"/>
      </w:pPr>
    </w:p>
    <w:p w14:paraId="3FD5DB03" w14:textId="4766AAED" w:rsidR="002915DB" w:rsidRPr="000440AB" w:rsidRDefault="002915DB" w:rsidP="001E5883">
      <w:pPr>
        <w:ind w:right="11"/>
      </w:pPr>
    </w:p>
    <w:p w14:paraId="4DD6D74A" w14:textId="70C2F8A9" w:rsidR="002915DB" w:rsidRPr="000440AB" w:rsidRDefault="002915DB" w:rsidP="001E5883">
      <w:pPr>
        <w:ind w:right="11"/>
      </w:pPr>
    </w:p>
    <w:p w14:paraId="24630431" w14:textId="25B786F1" w:rsidR="002915DB" w:rsidRPr="000440AB" w:rsidRDefault="002915DB" w:rsidP="001E5883">
      <w:pPr>
        <w:ind w:right="11"/>
      </w:pPr>
    </w:p>
    <w:p w14:paraId="1434C723" w14:textId="741F6A38" w:rsidR="002915DB" w:rsidRPr="000440AB" w:rsidRDefault="002915DB" w:rsidP="001E5883">
      <w:pPr>
        <w:ind w:right="11"/>
      </w:pPr>
    </w:p>
    <w:p w14:paraId="6B4A2B28" w14:textId="323FD0ED" w:rsidR="002915DB" w:rsidRPr="000440AB" w:rsidRDefault="002915DB" w:rsidP="001E5883">
      <w:pPr>
        <w:ind w:right="11"/>
      </w:pPr>
    </w:p>
    <w:p w14:paraId="52E6F346" w14:textId="5084C3C8" w:rsidR="002915DB" w:rsidRPr="000440AB" w:rsidRDefault="002915DB" w:rsidP="001E5883">
      <w:pPr>
        <w:ind w:right="11"/>
      </w:pPr>
    </w:p>
    <w:p w14:paraId="4EB074D1" w14:textId="26424A30" w:rsidR="002915DB" w:rsidRPr="000440AB" w:rsidRDefault="002915DB" w:rsidP="001E5883">
      <w:pPr>
        <w:ind w:right="11"/>
      </w:pPr>
    </w:p>
    <w:p w14:paraId="22FD8CE2" w14:textId="4DF633B6" w:rsidR="002915DB" w:rsidRPr="000440AB" w:rsidRDefault="002915DB" w:rsidP="001E5883">
      <w:pPr>
        <w:ind w:right="11"/>
      </w:pPr>
    </w:p>
    <w:p w14:paraId="0641278E" w14:textId="1D0084C2" w:rsidR="002915DB" w:rsidRPr="000440AB" w:rsidRDefault="002915DB" w:rsidP="001E5883">
      <w:pPr>
        <w:ind w:right="11"/>
      </w:pPr>
    </w:p>
    <w:p w14:paraId="1FCF6C24" w14:textId="71E7FDEA" w:rsidR="002915DB" w:rsidRPr="000440AB" w:rsidRDefault="002915DB" w:rsidP="001E5883">
      <w:pPr>
        <w:ind w:right="11"/>
      </w:pPr>
    </w:p>
    <w:p w14:paraId="507AE1A7" w14:textId="77777777" w:rsidR="002915DB" w:rsidRDefault="002915DB" w:rsidP="001E5883">
      <w:pPr>
        <w:ind w:right="11"/>
      </w:pPr>
    </w:p>
    <w:p w14:paraId="7D5A73D7" w14:textId="77777777" w:rsidR="008902C3" w:rsidRPr="000440AB" w:rsidRDefault="008902C3" w:rsidP="001E5883">
      <w:pPr>
        <w:ind w:right="11"/>
      </w:pPr>
    </w:p>
    <w:p w14:paraId="2AEE5FDD" w14:textId="511660F1" w:rsidR="002915DB" w:rsidRPr="000440AB" w:rsidRDefault="00FD594B" w:rsidP="00FD594B">
      <w:pPr>
        <w:pStyle w:val="ILUSTRACIONES"/>
      </w:pPr>
      <w:bookmarkStart w:id="196" w:name="_Toc153970934"/>
      <w:r w:rsidRPr="000440AB">
        <w:t>Ilustración 24</w:t>
      </w:r>
      <w:r w:rsidR="002915DB" w:rsidRPr="000440AB">
        <w:t>. Post ¿Por qué comprar en Isabellas Honduras?</w:t>
      </w:r>
      <w:bookmarkEnd w:id="196"/>
    </w:p>
    <w:p w14:paraId="5A1200A1" w14:textId="4E302F59" w:rsidR="00486199" w:rsidRPr="000440AB" w:rsidRDefault="00486199" w:rsidP="00486199">
      <w:pPr>
        <w:jc w:val="both"/>
      </w:pPr>
      <w:r w:rsidRPr="000440AB">
        <w:t xml:space="preserve">Fuente: </w:t>
      </w:r>
      <w:r w:rsidR="003C7C30" w:rsidRPr="003C7C30">
        <w:t xml:space="preserve">(Desafíos de las MIPYMES de moda, para potenciar la compra en línea entre </w:t>
      </w:r>
      <w:r w:rsidR="003C7C30" w:rsidRPr="003C7C30">
        <w:rPr>
          <w:i/>
        </w:rPr>
        <w:t>millennials</w:t>
      </w:r>
      <w:r w:rsidR="003C7C30" w:rsidRPr="003C7C30">
        <w:t xml:space="preserve"> del Distrito Central, Honduras en el 2023)</w:t>
      </w:r>
    </w:p>
    <w:p w14:paraId="1715A1A6" w14:textId="2F69E3B1" w:rsidR="002915DB" w:rsidRPr="000440AB" w:rsidRDefault="002915DB" w:rsidP="001E5883">
      <w:pPr>
        <w:ind w:right="11"/>
      </w:pPr>
    </w:p>
    <w:p w14:paraId="457DF7AB" w14:textId="7139EF3A" w:rsidR="002915DB" w:rsidRPr="000440AB" w:rsidRDefault="008902C3" w:rsidP="001E5883">
      <w:pPr>
        <w:ind w:right="11"/>
      </w:pPr>
      <w:r w:rsidRPr="000440AB">
        <w:rPr>
          <w:noProof/>
        </w:rPr>
        <w:drawing>
          <wp:anchor distT="0" distB="0" distL="114300" distR="114300" simplePos="0" relativeHeight="251792384" behindDoc="0" locked="0" layoutInCell="1" allowOverlap="1" wp14:anchorId="2A84CD95" wp14:editId="2883C746">
            <wp:simplePos x="0" y="0"/>
            <wp:positionH relativeFrom="margin">
              <wp:posOffset>1839595</wp:posOffset>
            </wp:positionH>
            <wp:positionV relativeFrom="margin">
              <wp:posOffset>3690620</wp:posOffset>
            </wp:positionV>
            <wp:extent cx="1799590" cy="3200400"/>
            <wp:effectExtent l="0" t="0" r="0" b="0"/>
            <wp:wrapSquare wrapText="bothSides"/>
            <wp:docPr id="428956558" name="Imagen 17" descr="Pantalla de un teléfono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956558" name="Imagen 17" descr="Pantalla de un teléfono celular&#10;&#10;Descripción generada automáticamente"/>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1799590" cy="3200400"/>
                    </a:xfrm>
                    <a:prstGeom prst="rect">
                      <a:avLst/>
                    </a:prstGeom>
                    <a:noFill/>
                  </pic:spPr>
                </pic:pic>
              </a:graphicData>
            </a:graphic>
            <wp14:sizeRelH relativeFrom="margin">
              <wp14:pctWidth>0</wp14:pctWidth>
            </wp14:sizeRelH>
            <wp14:sizeRelV relativeFrom="margin">
              <wp14:pctHeight>0</wp14:pctHeight>
            </wp14:sizeRelV>
          </wp:anchor>
        </w:drawing>
      </w:r>
    </w:p>
    <w:p w14:paraId="0788C5DA" w14:textId="7D77F750" w:rsidR="002915DB" w:rsidRPr="000440AB" w:rsidRDefault="002915DB" w:rsidP="001E5883">
      <w:pPr>
        <w:ind w:right="11"/>
      </w:pPr>
    </w:p>
    <w:p w14:paraId="15976917" w14:textId="6C0F2B0D" w:rsidR="002915DB" w:rsidRPr="000440AB" w:rsidRDefault="002915DB" w:rsidP="001E5883">
      <w:pPr>
        <w:ind w:right="11"/>
      </w:pPr>
    </w:p>
    <w:p w14:paraId="6A7B4D34" w14:textId="15B6E0A5" w:rsidR="002915DB" w:rsidRPr="000440AB" w:rsidRDefault="002915DB" w:rsidP="001E5883">
      <w:pPr>
        <w:ind w:right="11"/>
      </w:pPr>
    </w:p>
    <w:p w14:paraId="026A4F60" w14:textId="4DA299FF" w:rsidR="002915DB" w:rsidRPr="000440AB" w:rsidRDefault="002915DB" w:rsidP="001E5883">
      <w:pPr>
        <w:ind w:right="11"/>
      </w:pPr>
    </w:p>
    <w:p w14:paraId="6774087F" w14:textId="68F3E907" w:rsidR="002915DB" w:rsidRPr="000440AB" w:rsidRDefault="002915DB" w:rsidP="001E5883">
      <w:pPr>
        <w:ind w:right="11"/>
      </w:pPr>
    </w:p>
    <w:p w14:paraId="0DEFE4D5" w14:textId="22FC2B70" w:rsidR="002915DB" w:rsidRPr="000440AB" w:rsidRDefault="002915DB" w:rsidP="001E5883">
      <w:pPr>
        <w:ind w:right="11"/>
      </w:pPr>
    </w:p>
    <w:p w14:paraId="41517B12" w14:textId="1107310D" w:rsidR="002915DB" w:rsidRPr="000440AB" w:rsidRDefault="002915DB" w:rsidP="001E5883">
      <w:pPr>
        <w:ind w:right="11"/>
      </w:pPr>
    </w:p>
    <w:p w14:paraId="71580C2E" w14:textId="6279AEF6" w:rsidR="002915DB" w:rsidRPr="000440AB" w:rsidRDefault="002915DB" w:rsidP="001E5883">
      <w:pPr>
        <w:ind w:right="11"/>
      </w:pPr>
    </w:p>
    <w:p w14:paraId="552006B5" w14:textId="4AB490B1" w:rsidR="002915DB" w:rsidRPr="000440AB" w:rsidRDefault="002915DB" w:rsidP="001E5883">
      <w:pPr>
        <w:ind w:right="11"/>
      </w:pPr>
    </w:p>
    <w:p w14:paraId="5C62A1B1" w14:textId="08EFCAAD" w:rsidR="002915DB" w:rsidRPr="000440AB" w:rsidRDefault="002915DB" w:rsidP="001E5883">
      <w:pPr>
        <w:ind w:right="11"/>
      </w:pPr>
    </w:p>
    <w:p w14:paraId="4ADC1504" w14:textId="77777777" w:rsidR="002915DB" w:rsidRPr="000440AB" w:rsidRDefault="002915DB" w:rsidP="001E5883">
      <w:pPr>
        <w:ind w:right="11"/>
      </w:pPr>
    </w:p>
    <w:p w14:paraId="5BC4AE22" w14:textId="77777777" w:rsidR="002915DB" w:rsidRPr="000440AB" w:rsidRDefault="002915DB" w:rsidP="001E5883">
      <w:pPr>
        <w:ind w:right="11"/>
      </w:pPr>
    </w:p>
    <w:p w14:paraId="2E7EB070" w14:textId="5B2C63C8" w:rsidR="002915DB" w:rsidRPr="000440AB" w:rsidRDefault="002915DB" w:rsidP="001E5883">
      <w:pPr>
        <w:ind w:right="11"/>
      </w:pPr>
    </w:p>
    <w:p w14:paraId="3516CE2E" w14:textId="7ECB3940" w:rsidR="002915DB" w:rsidRPr="000440AB" w:rsidRDefault="002915DB" w:rsidP="001E5883">
      <w:pPr>
        <w:ind w:right="11"/>
      </w:pPr>
    </w:p>
    <w:p w14:paraId="4E751279" w14:textId="77777777" w:rsidR="007B763F" w:rsidRDefault="007B763F" w:rsidP="002915DB">
      <w:pPr>
        <w:ind w:right="11"/>
        <w:rPr>
          <w:b/>
          <w:bCs/>
        </w:rPr>
      </w:pPr>
    </w:p>
    <w:p w14:paraId="37111C4F" w14:textId="77777777" w:rsidR="008902C3" w:rsidRDefault="008902C3" w:rsidP="002915DB">
      <w:pPr>
        <w:ind w:right="11"/>
        <w:rPr>
          <w:b/>
          <w:bCs/>
        </w:rPr>
      </w:pPr>
    </w:p>
    <w:p w14:paraId="5C73CCFD" w14:textId="77777777" w:rsidR="008902C3" w:rsidRDefault="008902C3" w:rsidP="002915DB">
      <w:pPr>
        <w:ind w:right="11"/>
        <w:rPr>
          <w:b/>
          <w:bCs/>
        </w:rPr>
      </w:pPr>
    </w:p>
    <w:p w14:paraId="51F34DCE" w14:textId="77777777" w:rsidR="008902C3" w:rsidRPr="000440AB" w:rsidRDefault="008902C3" w:rsidP="002915DB">
      <w:pPr>
        <w:ind w:right="11"/>
        <w:rPr>
          <w:b/>
          <w:bCs/>
        </w:rPr>
      </w:pPr>
    </w:p>
    <w:p w14:paraId="05792E0F" w14:textId="77777777" w:rsidR="007B763F" w:rsidRPr="000440AB" w:rsidRDefault="007B763F" w:rsidP="002915DB">
      <w:pPr>
        <w:ind w:right="11"/>
        <w:rPr>
          <w:b/>
          <w:bCs/>
        </w:rPr>
      </w:pPr>
    </w:p>
    <w:p w14:paraId="7406C67D" w14:textId="77777777" w:rsidR="004923DE" w:rsidRDefault="004923DE" w:rsidP="00FD594B">
      <w:pPr>
        <w:pStyle w:val="ILUSTRACIONES"/>
      </w:pPr>
      <w:bookmarkStart w:id="197" w:name="_Toc153970935"/>
    </w:p>
    <w:p w14:paraId="7BE780A4" w14:textId="77777777" w:rsidR="004923DE" w:rsidRDefault="004923DE" w:rsidP="00FD594B">
      <w:pPr>
        <w:pStyle w:val="ILUSTRACIONES"/>
      </w:pPr>
    </w:p>
    <w:p w14:paraId="77E0A554" w14:textId="42F99575" w:rsidR="002915DB" w:rsidRPr="000440AB" w:rsidRDefault="00FD594B" w:rsidP="00FD594B">
      <w:pPr>
        <w:pStyle w:val="ILUSTRACIONES"/>
      </w:pPr>
      <w:r w:rsidRPr="000440AB">
        <w:t>Ilustración 25</w:t>
      </w:r>
      <w:r w:rsidR="002915DB" w:rsidRPr="000440AB">
        <w:t>. Historia Interactiva: ¿Cuál es tu estilo de calzado favorito para el verano?</w:t>
      </w:r>
      <w:bookmarkEnd w:id="197"/>
    </w:p>
    <w:p w14:paraId="686986DA" w14:textId="5FF68CDE" w:rsidR="00486199" w:rsidRPr="000440AB" w:rsidRDefault="00486199" w:rsidP="00486199">
      <w:pPr>
        <w:jc w:val="both"/>
      </w:pPr>
      <w:r w:rsidRPr="000440AB">
        <w:t xml:space="preserve">Fuente: </w:t>
      </w:r>
      <w:r w:rsidR="003C7C30" w:rsidRPr="003C7C30">
        <w:t xml:space="preserve">(Desafíos de las MIPYMES de moda, para potenciar la compra en línea entre </w:t>
      </w:r>
      <w:r w:rsidR="003C7C30" w:rsidRPr="003C7C30">
        <w:rPr>
          <w:i/>
        </w:rPr>
        <w:t>millennials</w:t>
      </w:r>
      <w:r w:rsidR="003C7C30" w:rsidRPr="003C7C30">
        <w:t xml:space="preserve"> del Distrito Central, Honduras en el 2023)</w:t>
      </w:r>
    </w:p>
    <w:p w14:paraId="738CB3F5" w14:textId="417D0BAB" w:rsidR="002915DB" w:rsidRPr="000440AB" w:rsidRDefault="002915DB" w:rsidP="001E5883">
      <w:pPr>
        <w:ind w:right="11"/>
      </w:pPr>
    </w:p>
    <w:p w14:paraId="56E60C71" w14:textId="588AA21A" w:rsidR="002915DB" w:rsidRPr="000440AB" w:rsidRDefault="002915DB" w:rsidP="001E5883">
      <w:pPr>
        <w:ind w:right="11"/>
      </w:pPr>
    </w:p>
    <w:p w14:paraId="67BE7E64" w14:textId="2FE67B0F" w:rsidR="002915DB" w:rsidRPr="000440AB" w:rsidRDefault="008902C3" w:rsidP="001E5883">
      <w:pPr>
        <w:ind w:right="11"/>
      </w:pPr>
      <w:r w:rsidRPr="000440AB">
        <w:rPr>
          <w:rFonts w:ascii="Segoe UI" w:hAnsi="Segoe UI" w:cs="Segoe UI"/>
          <w:b/>
          <w:bCs/>
          <w:noProof/>
        </w:rPr>
        <w:drawing>
          <wp:anchor distT="0" distB="0" distL="114300" distR="114300" simplePos="0" relativeHeight="252044288" behindDoc="0" locked="0" layoutInCell="1" allowOverlap="1" wp14:anchorId="28112DCF" wp14:editId="09DA5D1E">
            <wp:simplePos x="0" y="0"/>
            <wp:positionH relativeFrom="margin">
              <wp:posOffset>1877586</wp:posOffset>
            </wp:positionH>
            <wp:positionV relativeFrom="margin">
              <wp:posOffset>-22937</wp:posOffset>
            </wp:positionV>
            <wp:extent cx="1936750" cy="3443605"/>
            <wp:effectExtent l="0" t="0" r="6350" b="4445"/>
            <wp:wrapSquare wrapText="bothSides"/>
            <wp:docPr id="644950746" name="Imagen 48" descr="Imagen que contiene hombre, sostener, parado, frente&#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4950746" name="Imagen 48" descr="Imagen que contiene hombre, sostener, parado, frente&#10;&#10;Descripción generada automáticamente"/>
                    <pic:cNvPicPr/>
                  </pic:nvPicPr>
                  <pic:blipFill>
                    <a:blip r:embed="rId83" cstate="print">
                      <a:extLst>
                        <a:ext uri="{28A0092B-C50C-407E-A947-70E740481C1C}">
                          <a14:useLocalDpi xmlns:a14="http://schemas.microsoft.com/office/drawing/2010/main" val="0"/>
                        </a:ext>
                      </a:extLst>
                    </a:blip>
                    <a:stretch>
                      <a:fillRect/>
                    </a:stretch>
                  </pic:blipFill>
                  <pic:spPr>
                    <a:xfrm>
                      <a:off x="0" y="0"/>
                      <a:ext cx="1936750" cy="3443605"/>
                    </a:xfrm>
                    <a:prstGeom prst="rect">
                      <a:avLst/>
                    </a:prstGeom>
                  </pic:spPr>
                </pic:pic>
              </a:graphicData>
            </a:graphic>
            <wp14:sizeRelH relativeFrom="margin">
              <wp14:pctWidth>0</wp14:pctWidth>
            </wp14:sizeRelH>
            <wp14:sizeRelV relativeFrom="margin">
              <wp14:pctHeight>0</wp14:pctHeight>
            </wp14:sizeRelV>
          </wp:anchor>
        </w:drawing>
      </w:r>
    </w:p>
    <w:p w14:paraId="34FFF071" w14:textId="29749C59" w:rsidR="002915DB" w:rsidRPr="000440AB" w:rsidRDefault="002915DB" w:rsidP="001E5883">
      <w:pPr>
        <w:ind w:right="11"/>
      </w:pPr>
    </w:p>
    <w:p w14:paraId="009222FD" w14:textId="77777777" w:rsidR="002915DB" w:rsidRPr="000440AB" w:rsidRDefault="002915DB" w:rsidP="001E5883">
      <w:pPr>
        <w:ind w:right="11"/>
      </w:pPr>
    </w:p>
    <w:p w14:paraId="33C02158" w14:textId="4AEDEBB3" w:rsidR="002915DB" w:rsidRPr="000440AB" w:rsidRDefault="002915DB" w:rsidP="001E5883">
      <w:pPr>
        <w:ind w:right="11"/>
      </w:pPr>
    </w:p>
    <w:p w14:paraId="6B68AFB4" w14:textId="4D354A58" w:rsidR="002915DB" w:rsidRPr="000440AB" w:rsidRDefault="002915DB" w:rsidP="001E5883">
      <w:pPr>
        <w:ind w:right="11"/>
      </w:pPr>
    </w:p>
    <w:p w14:paraId="4C753E57" w14:textId="2BE2AA01" w:rsidR="002915DB" w:rsidRPr="000440AB" w:rsidRDefault="002915DB" w:rsidP="001E5883">
      <w:pPr>
        <w:ind w:right="11"/>
      </w:pPr>
    </w:p>
    <w:p w14:paraId="5508B56C" w14:textId="0064A3A4" w:rsidR="002915DB" w:rsidRPr="000440AB" w:rsidRDefault="002915DB" w:rsidP="001E5883">
      <w:pPr>
        <w:ind w:right="11"/>
      </w:pPr>
    </w:p>
    <w:p w14:paraId="024916FB" w14:textId="080FAE37" w:rsidR="002915DB" w:rsidRPr="000440AB" w:rsidRDefault="002915DB" w:rsidP="001E5883">
      <w:pPr>
        <w:ind w:right="11"/>
      </w:pPr>
    </w:p>
    <w:p w14:paraId="1F3557D7" w14:textId="72197431" w:rsidR="002915DB" w:rsidRPr="000440AB" w:rsidRDefault="002915DB" w:rsidP="001E5883">
      <w:pPr>
        <w:ind w:right="11"/>
      </w:pPr>
    </w:p>
    <w:p w14:paraId="6FE31A44" w14:textId="77777777" w:rsidR="002915DB" w:rsidRPr="000440AB" w:rsidRDefault="002915DB" w:rsidP="001E5883">
      <w:pPr>
        <w:ind w:right="11"/>
      </w:pPr>
    </w:p>
    <w:p w14:paraId="498E9A72" w14:textId="7192A70E" w:rsidR="002915DB" w:rsidRPr="000440AB" w:rsidRDefault="002915DB" w:rsidP="001E5883">
      <w:pPr>
        <w:ind w:right="11"/>
      </w:pPr>
    </w:p>
    <w:p w14:paraId="576F3162" w14:textId="791BBA06" w:rsidR="002915DB" w:rsidRPr="000440AB" w:rsidRDefault="002915DB" w:rsidP="001E5883">
      <w:pPr>
        <w:ind w:right="11"/>
      </w:pPr>
    </w:p>
    <w:p w14:paraId="787BF8D7" w14:textId="77777777" w:rsidR="002915DB" w:rsidRPr="000440AB" w:rsidRDefault="002915DB" w:rsidP="001E5883">
      <w:pPr>
        <w:ind w:right="11"/>
      </w:pPr>
    </w:p>
    <w:p w14:paraId="57E7BC95" w14:textId="77777777" w:rsidR="002915DB" w:rsidRPr="000440AB" w:rsidRDefault="002915DB" w:rsidP="001E5883">
      <w:pPr>
        <w:ind w:right="11"/>
      </w:pPr>
    </w:p>
    <w:p w14:paraId="11E3E88C" w14:textId="5BC7571B" w:rsidR="002915DB" w:rsidRPr="000440AB" w:rsidRDefault="002915DB" w:rsidP="001E5883">
      <w:pPr>
        <w:ind w:right="11"/>
      </w:pPr>
    </w:p>
    <w:p w14:paraId="5FBBAC60" w14:textId="77777777" w:rsidR="002915DB" w:rsidRPr="000440AB" w:rsidRDefault="002915DB" w:rsidP="001E5883">
      <w:pPr>
        <w:ind w:right="11"/>
      </w:pPr>
    </w:p>
    <w:p w14:paraId="0B2897B5" w14:textId="13003F97" w:rsidR="002915DB" w:rsidRPr="000440AB" w:rsidRDefault="002915DB" w:rsidP="001E5883">
      <w:pPr>
        <w:ind w:right="11"/>
      </w:pPr>
    </w:p>
    <w:p w14:paraId="46D10CBE" w14:textId="77777777" w:rsidR="002915DB" w:rsidRPr="000440AB" w:rsidRDefault="002915DB" w:rsidP="001E5883">
      <w:pPr>
        <w:ind w:right="11"/>
      </w:pPr>
    </w:p>
    <w:p w14:paraId="09E033CE" w14:textId="77777777" w:rsidR="002915DB" w:rsidRPr="000440AB" w:rsidRDefault="002915DB" w:rsidP="002915DB">
      <w:pPr>
        <w:ind w:right="11"/>
        <w:rPr>
          <w:b/>
          <w:bCs/>
        </w:rPr>
      </w:pPr>
    </w:p>
    <w:p w14:paraId="38BC8FAD" w14:textId="77777777" w:rsidR="007B763F" w:rsidRPr="000440AB" w:rsidRDefault="007B763F" w:rsidP="002915DB">
      <w:pPr>
        <w:ind w:right="11"/>
        <w:rPr>
          <w:b/>
          <w:bCs/>
        </w:rPr>
      </w:pPr>
    </w:p>
    <w:p w14:paraId="29100B57" w14:textId="77777777" w:rsidR="007B763F" w:rsidRPr="000440AB" w:rsidRDefault="007B763F" w:rsidP="002915DB">
      <w:pPr>
        <w:ind w:right="11"/>
        <w:rPr>
          <w:b/>
          <w:bCs/>
        </w:rPr>
      </w:pPr>
    </w:p>
    <w:p w14:paraId="010663D2" w14:textId="491A0129" w:rsidR="002915DB" w:rsidRPr="000440AB" w:rsidRDefault="00FD594B" w:rsidP="00FD594B">
      <w:pPr>
        <w:pStyle w:val="ILUSTRACIONES"/>
      </w:pPr>
      <w:bookmarkStart w:id="198" w:name="_Toc153970936"/>
      <w:r w:rsidRPr="000440AB">
        <w:t>Ilustración 26</w:t>
      </w:r>
      <w:r w:rsidR="002915DB" w:rsidRPr="000440AB">
        <w:t xml:space="preserve">. Historias </w:t>
      </w:r>
      <w:r w:rsidR="00C07C2D" w:rsidRPr="000440AB">
        <w:rPr>
          <w:i/>
        </w:rPr>
        <w:t>UGC</w:t>
      </w:r>
      <w:r w:rsidR="002915DB" w:rsidRPr="000440AB">
        <w:t>: Fotos de Clientas disfrutando sus vacaciones</w:t>
      </w:r>
      <w:bookmarkEnd w:id="198"/>
    </w:p>
    <w:p w14:paraId="5EA724E2" w14:textId="2871DA7C" w:rsidR="00486199" w:rsidRPr="000440AB" w:rsidRDefault="00486199" w:rsidP="00486199">
      <w:pPr>
        <w:jc w:val="both"/>
      </w:pPr>
      <w:r w:rsidRPr="000440AB">
        <w:t xml:space="preserve">Fuente: </w:t>
      </w:r>
      <w:r w:rsidR="003C7C30" w:rsidRPr="003C7C30">
        <w:t xml:space="preserve">(Desafíos de las MIPYMES de moda, para potenciar la compra en línea entre </w:t>
      </w:r>
      <w:r w:rsidR="003C7C30" w:rsidRPr="003C7C30">
        <w:rPr>
          <w:i/>
        </w:rPr>
        <w:t>millennials</w:t>
      </w:r>
      <w:r w:rsidR="003C7C30" w:rsidRPr="003C7C30">
        <w:t xml:space="preserve"> del Distrito Central, Honduras en el 2023)</w:t>
      </w:r>
    </w:p>
    <w:p w14:paraId="38EFC9A4" w14:textId="77777777" w:rsidR="007B763F" w:rsidRPr="000440AB" w:rsidRDefault="007B763F" w:rsidP="002915DB">
      <w:pPr>
        <w:spacing w:line="259" w:lineRule="auto"/>
      </w:pPr>
    </w:p>
    <w:p w14:paraId="40BCAA08" w14:textId="77777777" w:rsidR="007B763F" w:rsidRPr="000440AB" w:rsidRDefault="007B763F" w:rsidP="002915DB">
      <w:pPr>
        <w:spacing w:line="259" w:lineRule="auto"/>
      </w:pPr>
    </w:p>
    <w:p w14:paraId="75DAE7A5" w14:textId="77777777" w:rsidR="007B763F" w:rsidRPr="000440AB" w:rsidRDefault="007B763F" w:rsidP="002915DB">
      <w:pPr>
        <w:spacing w:line="259" w:lineRule="auto"/>
      </w:pPr>
    </w:p>
    <w:p w14:paraId="10238A50" w14:textId="77777777" w:rsidR="007B763F" w:rsidRPr="000440AB" w:rsidRDefault="007B763F" w:rsidP="002915DB">
      <w:pPr>
        <w:spacing w:line="259" w:lineRule="auto"/>
      </w:pPr>
    </w:p>
    <w:p w14:paraId="7BB52D4B" w14:textId="77777777" w:rsidR="007B763F" w:rsidRPr="000440AB" w:rsidRDefault="007B763F" w:rsidP="002915DB">
      <w:pPr>
        <w:spacing w:line="259" w:lineRule="auto"/>
      </w:pPr>
    </w:p>
    <w:p w14:paraId="01CFB2FA" w14:textId="77777777" w:rsidR="007B763F" w:rsidRPr="000440AB" w:rsidRDefault="007B763F" w:rsidP="002915DB">
      <w:pPr>
        <w:spacing w:line="259" w:lineRule="auto"/>
      </w:pPr>
    </w:p>
    <w:p w14:paraId="7C07DBF1" w14:textId="77777777" w:rsidR="007B763F" w:rsidRPr="000440AB" w:rsidRDefault="007B763F" w:rsidP="002915DB">
      <w:pPr>
        <w:spacing w:line="259" w:lineRule="auto"/>
      </w:pPr>
    </w:p>
    <w:p w14:paraId="5694430A" w14:textId="77777777" w:rsidR="007B763F" w:rsidRPr="000440AB" w:rsidRDefault="007B763F" w:rsidP="002915DB">
      <w:pPr>
        <w:spacing w:line="259" w:lineRule="auto"/>
      </w:pPr>
    </w:p>
    <w:p w14:paraId="7EE372AF" w14:textId="77777777" w:rsidR="007B763F" w:rsidRPr="000440AB" w:rsidRDefault="007B763F" w:rsidP="002915DB">
      <w:pPr>
        <w:spacing w:line="259" w:lineRule="auto"/>
      </w:pPr>
    </w:p>
    <w:p w14:paraId="64234086" w14:textId="77777777" w:rsidR="007B763F" w:rsidRPr="000440AB" w:rsidRDefault="007B763F" w:rsidP="002915DB">
      <w:pPr>
        <w:spacing w:line="259" w:lineRule="auto"/>
      </w:pPr>
    </w:p>
    <w:p w14:paraId="42D94DA4" w14:textId="77777777" w:rsidR="007B763F" w:rsidRPr="000440AB" w:rsidRDefault="007B763F" w:rsidP="002915DB">
      <w:pPr>
        <w:spacing w:line="259" w:lineRule="auto"/>
      </w:pPr>
    </w:p>
    <w:p w14:paraId="6051CB76" w14:textId="77777777" w:rsidR="007B763F" w:rsidRPr="000440AB" w:rsidRDefault="007B763F" w:rsidP="002915DB">
      <w:pPr>
        <w:spacing w:line="259" w:lineRule="auto"/>
      </w:pPr>
    </w:p>
    <w:p w14:paraId="757B3CF1" w14:textId="77777777" w:rsidR="007B763F" w:rsidRPr="000440AB" w:rsidRDefault="007B763F" w:rsidP="002915DB">
      <w:pPr>
        <w:spacing w:line="259" w:lineRule="auto"/>
      </w:pPr>
    </w:p>
    <w:p w14:paraId="4004C966" w14:textId="77777777" w:rsidR="007B763F" w:rsidRPr="000440AB" w:rsidRDefault="007B763F" w:rsidP="002915DB">
      <w:pPr>
        <w:spacing w:line="259" w:lineRule="auto"/>
      </w:pPr>
    </w:p>
    <w:p w14:paraId="65A5A1D5" w14:textId="77777777" w:rsidR="007B763F" w:rsidRPr="000440AB" w:rsidRDefault="007B763F" w:rsidP="002915DB">
      <w:pPr>
        <w:spacing w:line="259" w:lineRule="auto"/>
      </w:pPr>
    </w:p>
    <w:p w14:paraId="5B3C0DEE" w14:textId="77777777" w:rsidR="007B763F" w:rsidRPr="000440AB" w:rsidRDefault="007B763F" w:rsidP="002915DB">
      <w:pPr>
        <w:spacing w:line="259" w:lineRule="auto"/>
      </w:pPr>
    </w:p>
    <w:p w14:paraId="5A9C5E4E" w14:textId="77777777" w:rsidR="007B763F" w:rsidRPr="000440AB" w:rsidRDefault="007B763F" w:rsidP="002915DB">
      <w:pPr>
        <w:spacing w:line="259" w:lineRule="auto"/>
      </w:pPr>
    </w:p>
    <w:p w14:paraId="53CFF00A" w14:textId="77777777" w:rsidR="007B763F" w:rsidRDefault="007B763F" w:rsidP="002915DB">
      <w:pPr>
        <w:spacing w:line="259" w:lineRule="auto"/>
      </w:pPr>
    </w:p>
    <w:p w14:paraId="344F5EA0" w14:textId="77777777" w:rsidR="008902C3" w:rsidRPr="000440AB" w:rsidRDefault="008902C3" w:rsidP="002915DB">
      <w:pPr>
        <w:spacing w:line="259" w:lineRule="auto"/>
      </w:pPr>
    </w:p>
    <w:p w14:paraId="73C50FB4" w14:textId="77777777" w:rsidR="007B763F" w:rsidRPr="000440AB" w:rsidRDefault="007B763F" w:rsidP="002915DB">
      <w:pPr>
        <w:spacing w:line="259" w:lineRule="auto"/>
      </w:pPr>
    </w:p>
    <w:p w14:paraId="4D12D4B0" w14:textId="2D0540BB" w:rsidR="005455FA" w:rsidRPr="000440AB" w:rsidRDefault="00797E6D" w:rsidP="00797E6D">
      <w:pPr>
        <w:pStyle w:val="T2"/>
      </w:pPr>
      <w:bookmarkStart w:id="199" w:name="_Toc159010527"/>
      <w:r w:rsidRPr="000440AB">
        <w:t>6.2 PROPUESTA 2. METODOLOGÍA CUSTOMER JOUNEY MAP ISABELLAS HONDURAS</w:t>
      </w:r>
      <w:bookmarkEnd w:id="199"/>
    </w:p>
    <w:p w14:paraId="0C15BFB3" w14:textId="56DCEAB0" w:rsidR="00797E6D" w:rsidRPr="000440AB" w:rsidRDefault="00797E6D" w:rsidP="00797E6D">
      <w:pPr>
        <w:pStyle w:val="T3"/>
      </w:pPr>
      <w:bookmarkStart w:id="200" w:name="_Toc159010528"/>
      <w:r w:rsidRPr="000440AB">
        <w:t>6.2.1 OBJETIVO</w:t>
      </w:r>
      <w:bookmarkEnd w:id="200"/>
    </w:p>
    <w:p w14:paraId="1C4D5516" w14:textId="29D5D9EA" w:rsidR="007B763F" w:rsidRPr="000440AB" w:rsidRDefault="005455FA" w:rsidP="00797E6D">
      <w:pPr>
        <w:spacing w:line="360" w:lineRule="auto"/>
        <w:ind w:firstLine="708"/>
        <w:rPr>
          <w:rStyle w:val="oypena"/>
        </w:rPr>
      </w:pPr>
      <w:r w:rsidRPr="000440AB">
        <w:rPr>
          <w:rStyle w:val="oypena"/>
        </w:rPr>
        <w:t>Comprender y mejorar la experiencia del cliente en la tienda de calzado femenino Isabellas Honduras, identificando puntos de mejora a lo largo del proceso de compra, para lograr fidelizar a los clientes existentes y captar nuevos clientes.</w:t>
      </w:r>
    </w:p>
    <w:p w14:paraId="7131E479" w14:textId="77777777" w:rsidR="005455FA" w:rsidRPr="000440AB" w:rsidRDefault="005455FA" w:rsidP="005455FA">
      <w:pPr>
        <w:spacing w:line="360" w:lineRule="auto"/>
      </w:pPr>
    </w:p>
    <w:p w14:paraId="664BB25C" w14:textId="73013FAB" w:rsidR="002915DB" w:rsidRPr="000440AB" w:rsidRDefault="00797E6D" w:rsidP="00797E6D">
      <w:pPr>
        <w:pStyle w:val="T3"/>
      </w:pPr>
      <w:bookmarkStart w:id="201" w:name="_Toc159010529"/>
      <w:r w:rsidRPr="000440AB">
        <w:t>6.2.2 MÉTRICAS DE MEDICIÓN</w:t>
      </w:r>
      <w:bookmarkEnd w:id="201"/>
    </w:p>
    <w:p w14:paraId="6887D38C" w14:textId="1879F1BB" w:rsidR="00C96822" w:rsidRPr="000440AB" w:rsidRDefault="00C96822">
      <w:pPr>
        <w:pStyle w:val="Prrafodelista"/>
        <w:numPr>
          <w:ilvl w:val="0"/>
          <w:numId w:val="32"/>
        </w:numPr>
        <w:spacing w:line="360" w:lineRule="auto"/>
        <w:ind w:right="11"/>
        <w:rPr>
          <w:rStyle w:val="oypena"/>
        </w:rPr>
      </w:pPr>
      <w:r w:rsidRPr="000440AB">
        <w:rPr>
          <w:rStyle w:val="oypena"/>
        </w:rPr>
        <w:t>Número de clientes nuevos y clientes referidos</w:t>
      </w:r>
    </w:p>
    <w:p w14:paraId="450307E0" w14:textId="472CA0CB" w:rsidR="00C96822" w:rsidRPr="000440AB" w:rsidRDefault="00C96822">
      <w:pPr>
        <w:pStyle w:val="Prrafodelista"/>
        <w:numPr>
          <w:ilvl w:val="0"/>
          <w:numId w:val="32"/>
        </w:numPr>
        <w:spacing w:line="360" w:lineRule="auto"/>
        <w:ind w:right="11"/>
        <w:rPr>
          <w:rStyle w:val="oypena"/>
        </w:rPr>
      </w:pPr>
      <w:r w:rsidRPr="000440AB">
        <w:rPr>
          <w:rStyle w:val="oypena"/>
        </w:rPr>
        <w:t>Número de clientes frecuentes</w:t>
      </w:r>
    </w:p>
    <w:p w14:paraId="531C2437" w14:textId="022F1C96" w:rsidR="00C96822" w:rsidRPr="000440AB" w:rsidRDefault="00C96822">
      <w:pPr>
        <w:pStyle w:val="Prrafodelista"/>
        <w:numPr>
          <w:ilvl w:val="0"/>
          <w:numId w:val="32"/>
        </w:numPr>
        <w:spacing w:line="360" w:lineRule="auto"/>
        <w:ind w:right="11"/>
        <w:rPr>
          <w:rStyle w:val="oypena"/>
        </w:rPr>
      </w:pPr>
      <w:r w:rsidRPr="000440AB">
        <w:rPr>
          <w:rStyle w:val="oypena"/>
        </w:rPr>
        <w:t>Porcentaje de satisfacción al cliente</w:t>
      </w:r>
    </w:p>
    <w:p w14:paraId="14BD34D6" w14:textId="731AC6FF" w:rsidR="00C96822" w:rsidRPr="000440AB" w:rsidRDefault="00C96822">
      <w:pPr>
        <w:pStyle w:val="Prrafodelista"/>
        <w:numPr>
          <w:ilvl w:val="0"/>
          <w:numId w:val="32"/>
        </w:numPr>
        <w:spacing w:line="360" w:lineRule="auto"/>
        <w:ind w:right="11"/>
        <w:rPr>
          <w:rStyle w:val="oypena"/>
        </w:rPr>
      </w:pPr>
      <w:r w:rsidRPr="000440AB">
        <w:rPr>
          <w:rStyle w:val="oypena"/>
        </w:rPr>
        <w:t>Porcentaje de transacciones por compra clic</w:t>
      </w:r>
    </w:p>
    <w:p w14:paraId="492F4ADE" w14:textId="5CF853FE" w:rsidR="00C96822" w:rsidRPr="000440AB" w:rsidRDefault="00C96822">
      <w:pPr>
        <w:pStyle w:val="Prrafodelista"/>
        <w:numPr>
          <w:ilvl w:val="0"/>
          <w:numId w:val="32"/>
        </w:numPr>
        <w:spacing w:line="360" w:lineRule="auto"/>
        <w:ind w:right="11"/>
        <w:rPr>
          <w:rStyle w:val="oypena"/>
        </w:rPr>
      </w:pPr>
      <w:r w:rsidRPr="000440AB">
        <w:rPr>
          <w:rStyle w:val="oypena"/>
        </w:rPr>
        <w:t>Porcentaje de clientes registrados en el formulario</w:t>
      </w:r>
    </w:p>
    <w:p w14:paraId="2112C85A" w14:textId="55CE5ADB" w:rsidR="00C96822" w:rsidRPr="000440AB" w:rsidRDefault="00C96822" w:rsidP="00C96822">
      <w:pPr>
        <w:spacing w:line="360" w:lineRule="auto"/>
        <w:ind w:right="11"/>
        <w:rPr>
          <w:rStyle w:val="oypena"/>
        </w:rPr>
      </w:pPr>
    </w:p>
    <w:p w14:paraId="1884D563" w14:textId="7C7CEC6A" w:rsidR="00C96822" w:rsidRPr="000440AB" w:rsidRDefault="00797E6D" w:rsidP="002957D3">
      <w:pPr>
        <w:pStyle w:val="T3"/>
        <w:rPr>
          <w:rStyle w:val="oypena"/>
        </w:rPr>
      </w:pPr>
      <w:bookmarkStart w:id="202" w:name="_Toc159010530"/>
      <w:r w:rsidRPr="000440AB">
        <w:rPr>
          <w:b/>
          <w:bCs/>
          <w:noProof/>
        </w:rPr>
        <w:drawing>
          <wp:anchor distT="0" distB="0" distL="114300" distR="114300" simplePos="0" relativeHeight="251907072" behindDoc="0" locked="0" layoutInCell="1" allowOverlap="1" wp14:anchorId="5DEBBE77" wp14:editId="2766298B">
            <wp:simplePos x="0" y="0"/>
            <wp:positionH relativeFrom="margin">
              <wp:align>center</wp:align>
            </wp:positionH>
            <wp:positionV relativeFrom="margin">
              <wp:posOffset>4015658</wp:posOffset>
            </wp:positionV>
            <wp:extent cx="5428615" cy="3070860"/>
            <wp:effectExtent l="0" t="0" r="635" b="0"/>
            <wp:wrapSquare wrapText="bothSides"/>
            <wp:docPr id="811054727" name="Imagen 8110547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986611" name=""/>
                    <pic:cNvPicPr/>
                  </pic:nvPicPr>
                  <pic:blipFill>
                    <a:blip r:embed="rId84">
                      <a:extLst>
                        <a:ext uri="{28A0092B-C50C-407E-A947-70E740481C1C}">
                          <a14:useLocalDpi xmlns:a14="http://schemas.microsoft.com/office/drawing/2010/main" val="0"/>
                        </a:ext>
                      </a:extLst>
                    </a:blip>
                    <a:stretch>
                      <a:fillRect/>
                    </a:stretch>
                  </pic:blipFill>
                  <pic:spPr>
                    <a:xfrm>
                      <a:off x="0" y="0"/>
                      <a:ext cx="5428615" cy="3070860"/>
                    </a:xfrm>
                    <a:prstGeom prst="rect">
                      <a:avLst/>
                    </a:prstGeom>
                    <a:ln>
                      <a:noFill/>
                    </a:ln>
                  </pic:spPr>
                </pic:pic>
              </a:graphicData>
            </a:graphic>
            <wp14:sizeRelH relativeFrom="margin">
              <wp14:pctWidth>0</wp14:pctWidth>
            </wp14:sizeRelH>
            <wp14:sizeRelV relativeFrom="margin">
              <wp14:pctHeight>0</wp14:pctHeight>
            </wp14:sizeRelV>
          </wp:anchor>
        </w:drawing>
      </w:r>
      <w:r w:rsidRPr="000440AB">
        <w:t xml:space="preserve">6.2.3 </w:t>
      </w:r>
      <w:r w:rsidR="00C07C2D" w:rsidRPr="000440AB">
        <w:rPr>
          <w:rStyle w:val="oypena"/>
          <w:i/>
        </w:rPr>
        <w:t>BUYER</w:t>
      </w:r>
      <w:r w:rsidRPr="000440AB">
        <w:rPr>
          <w:rStyle w:val="oypena"/>
        </w:rPr>
        <w:t xml:space="preserve"> PERSONA</w:t>
      </w:r>
      <w:bookmarkEnd w:id="202"/>
      <w:r w:rsidRPr="000440AB">
        <w:rPr>
          <w:rStyle w:val="oypena"/>
        </w:rPr>
        <w:t xml:space="preserve"> </w:t>
      </w:r>
    </w:p>
    <w:p w14:paraId="07AB458D" w14:textId="610B4558" w:rsidR="00C96822" w:rsidRPr="000440AB" w:rsidRDefault="00C96822" w:rsidP="000B694D">
      <w:pPr>
        <w:pStyle w:val="FIGURAS"/>
      </w:pPr>
      <w:bookmarkStart w:id="203" w:name="_Toc153971273"/>
      <w:r w:rsidRPr="000440AB">
        <w:t>Figura</w:t>
      </w:r>
      <w:r w:rsidR="000B694D" w:rsidRPr="000440AB">
        <w:t xml:space="preserve"> 1</w:t>
      </w:r>
      <w:r w:rsidR="00FD594B" w:rsidRPr="000440AB">
        <w:t>3</w:t>
      </w:r>
      <w:r w:rsidRPr="000440AB">
        <w:t xml:space="preserve">. </w:t>
      </w:r>
      <w:r w:rsidR="00C07C2D" w:rsidRPr="000440AB">
        <w:rPr>
          <w:i/>
        </w:rPr>
        <w:t>Buyer</w:t>
      </w:r>
      <w:r w:rsidRPr="000440AB">
        <w:t xml:space="preserve"> persona </w:t>
      </w:r>
      <w:r w:rsidRPr="000440AB">
        <w:rPr>
          <w:i/>
          <w:iCs/>
        </w:rPr>
        <w:t>Customer Journey</w:t>
      </w:r>
      <w:r w:rsidRPr="000440AB">
        <w:t xml:space="preserve"> Tienda de calzado Isabellas Honduras</w:t>
      </w:r>
      <w:bookmarkEnd w:id="203"/>
    </w:p>
    <w:p w14:paraId="728C8B50" w14:textId="12E5716D" w:rsidR="00486199" w:rsidRPr="000440AB" w:rsidRDefault="00486199" w:rsidP="00486199">
      <w:pPr>
        <w:jc w:val="both"/>
      </w:pPr>
      <w:r w:rsidRPr="000440AB">
        <w:t xml:space="preserve">Fuente: </w:t>
      </w:r>
      <w:r w:rsidR="003C7C30" w:rsidRPr="003C7C30">
        <w:t xml:space="preserve">(Desafíos de las MIPYMES de moda, para potenciar la compra en línea entre </w:t>
      </w:r>
      <w:r w:rsidR="003C7C30" w:rsidRPr="003C7C30">
        <w:rPr>
          <w:i/>
        </w:rPr>
        <w:t>millennials</w:t>
      </w:r>
      <w:r w:rsidR="003C7C30" w:rsidRPr="003C7C30">
        <w:t xml:space="preserve"> del Distrito Central, Honduras en el 2023)</w:t>
      </w:r>
    </w:p>
    <w:p w14:paraId="1DE9A6F0" w14:textId="77777777" w:rsidR="00C96822" w:rsidRPr="000440AB" w:rsidRDefault="00C96822" w:rsidP="00C96822">
      <w:pPr>
        <w:spacing w:line="360" w:lineRule="auto"/>
        <w:ind w:right="11"/>
      </w:pPr>
    </w:p>
    <w:p w14:paraId="239F19F5" w14:textId="319A37CD" w:rsidR="002957D3" w:rsidRPr="000440AB" w:rsidRDefault="002957D3" w:rsidP="00C96822">
      <w:pPr>
        <w:spacing w:line="360" w:lineRule="auto"/>
        <w:ind w:right="11"/>
        <w:sectPr w:rsidR="002957D3" w:rsidRPr="000440AB" w:rsidSect="005A17A9">
          <w:pgSz w:w="12240" w:h="15840" w:code="1"/>
          <w:pgMar w:top="1440" w:right="1440" w:bottom="1440" w:left="1440" w:header="720" w:footer="720" w:gutter="0"/>
          <w:cols w:space="720"/>
        </w:sectPr>
      </w:pPr>
    </w:p>
    <w:tbl>
      <w:tblPr>
        <w:tblpPr w:leftFromText="141" w:rightFromText="141" w:vertAnchor="page" w:horzAnchor="margin" w:tblpY="1816"/>
        <w:tblW w:w="12645" w:type="dxa"/>
        <w:tblCellMar>
          <w:left w:w="70" w:type="dxa"/>
          <w:right w:w="70" w:type="dxa"/>
        </w:tblCellMar>
        <w:tblLook w:val="04A0" w:firstRow="1" w:lastRow="0" w:firstColumn="1" w:lastColumn="0" w:noHBand="0" w:noVBand="1"/>
      </w:tblPr>
      <w:tblGrid>
        <w:gridCol w:w="2823"/>
        <w:gridCol w:w="2454"/>
        <w:gridCol w:w="2332"/>
        <w:gridCol w:w="2332"/>
        <w:gridCol w:w="2704"/>
      </w:tblGrid>
      <w:tr w:rsidR="000440AB" w:rsidRPr="000440AB" w14:paraId="28FFB37B" w14:textId="77777777" w:rsidTr="00797E6D">
        <w:trPr>
          <w:trHeight w:val="221"/>
        </w:trPr>
        <w:tc>
          <w:tcPr>
            <w:tcW w:w="12645" w:type="dxa"/>
            <w:gridSpan w:val="5"/>
            <w:tcBorders>
              <w:top w:val="nil"/>
              <w:left w:val="nil"/>
              <w:bottom w:val="nil"/>
              <w:right w:val="nil"/>
            </w:tcBorders>
            <w:shd w:val="clear" w:color="000000" w:fill="7030A0"/>
            <w:noWrap/>
            <w:vAlign w:val="bottom"/>
            <w:hideMark/>
          </w:tcPr>
          <w:p w14:paraId="178373D7" w14:textId="4B958077" w:rsidR="00797E6D" w:rsidRPr="00FC0799" w:rsidRDefault="00C07C2D" w:rsidP="00797E6D">
            <w:pPr>
              <w:jc w:val="center"/>
              <w:rPr>
                <w:b/>
                <w:bCs/>
                <w:color w:val="FFFFFF" w:themeColor="background1"/>
                <w:sz w:val="16"/>
                <w:szCs w:val="16"/>
                <w:lang w:val="es-MX" w:eastAsia="es-MX"/>
              </w:rPr>
            </w:pPr>
            <w:r w:rsidRPr="00FC0799">
              <w:rPr>
                <w:b/>
                <w:bCs/>
                <w:i/>
                <w:color w:val="FFFFFF" w:themeColor="background1"/>
                <w:sz w:val="16"/>
                <w:szCs w:val="16"/>
                <w:lang w:val="es-MX" w:eastAsia="es-MX"/>
              </w:rPr>
              <w:lastRenderedPageBreak/>
              <w:t>CUSTOMER JOURNEY MAP</w:t>
            </w:r>
            <w:r w:rsidR="00797E6D" w:rsidRPr="00FC0799">
              <w:rPr>
                <w:b/>
                <w:bCs/>
                <w:color w:val="FFFFFF" w:themeColor="background1"/>
                <w:sz w:val="16"/>
                <w:szCs w:val="16"/>
                <w:lang w:val="es-MX" w:eastAsia="es-MX"/>
              </w:rPr>
              <w:t xml:space="preserve"> ISABELLAS HONDURAS (Situación Actual)</w:t>
            </w:r>
          </w:p>
        </w:tc>
      </w:tr>
      <w:tr w:rsidR="000440AB" w:rsidRPr="000440AB" w14:paraId="3992DADA" w14:textId="77777777" w:rsidTr="00797E6D">
        <w:trPr>
          <w:trHeight w:val="221"/>
        </w:trPr>
        <w:tc>
          <w:tcPr>
            <w:tcW w:w="2823" w:type="dxa"/>
            <w:tcBorders>
              <w:top w:val="single" w:sz="4" w:space="0" w:color="auto"/>
              <w:left w:val="single" w:sz="4" w:space="0" w:color="auto"/>
              <w:bottom w:val="nil"/>
              <w:right w:val="single" w:sz="4" w:space="0" w:color="auto"/>
            </w:tcBorders>
            <w:shd w:val="clear" w:color="000000" w:fill="7030A0"/>
            <w:noWrap/>
            <w:vAlign w:val="bottom"/>
            <w:hideMark/>
          </w:tcPr>
          <w:p w14:paraId="74954E3F" w14:textId="77777777" w:rsidR="00797E6D" w:rsidRPr="00FC0799" w:rsidRDefault="00797E6D" w:rsidP="00797E6D">
            <w:pPr>
              <w:rPr>
                <w:b/>
                <w:bCs/>
                <w:color w:val="FFFFFF" w:themeColor="background1"/>
                <w:sz w:val="16"/>
                <w:szCs w:val="16"/>
                <w:lang w:val="es-MX" w:eastAsia="es-MX"/>
              </w:rPr>
            </w:pPr>
            <w:r w:rsidRPr="00FC0799">
              <w:rPr>
                <w:b/>
                <w:bCs/>
                <w:color w:val="FFFFFF" w:themeColor="background1"/>
                <w:sz w:val="16"/>
                <w:szCs w:val="16"/>
                <w:lang w:val="es-MX" w:eastAsia="es-MX"/>
              </w:rPr>
              <w:t>1. Descubrimiento</w:t>
            </w:r>
          </w:p>
        </w:tc>
        <w:tc>
          <w:tcPr>
            <w:tcW w:w="2454" w:type="dxa"/>
            <w:tcBorders>
              <w:top w:val="single" w:sz="4" w:space="0" w:color="auto"/>
              <w:left w:val="nil"/>
              <w:bottom w:val="nil"/>
              <w:right w:val="single" w:sz="4" w:space="0" w:color="auto"/>
            </w:tcBorders>
            <w:shd w:val="clear" w:color="000000" w:fill="7030A0"/>
            <w:noWrap/>
            <w:vAlign w:val="bottom"/>
            <w:hideMark/>
          </w:tcPr>
          <w:p w14:paraId="1EE7BB8D" w14:textId="77777777" w:rsidR="00797E6D" w:rsidRPr="00FC0799" w:rsidRDefault="00797E6D" w:rsidP="00797E6D">
            <w:pPr>
              <w:rPr>
                <w:b/>
                <w:bCs/>
                <w:color w:val="FFFFFF" w:themeColor="background1"/>
                <w:sz w:val="16"/>
                <w:szCs w:val="16"/>
                <w:lang w:val="es-MX" w:eastAsia="es-MX"/>
              </w:rPr>
            </w:pPr>
            <w:r w:rsidRPr="00FC0799">
              <w:rPr>
                <w:b/>
                <w:bCs/>
                <w:color w:val="FFFFFF" w:themeColor="background1"/>
                <w:sz w:val="16"/>
                <w:szCs w:val="16"/>
                <w:lang w:val="es-MX" w:eastAsia="es-MX"/>
              </w:rPr>
              <w:t xml:space="preserve">2. Consideración </w:t>
            </w:r>
          </w:p>
        </w:tc>
        <w:tc>
          <w:tcPr>
            <w:tcW w:w="2332" w:type="dxa"/>
            <w:tcBorders>
              <w:top w:val="single" w:sz="4" w:space="0" w:color="auto"/>
              <w:left w:val="nil"/>
              <w:bottom w:val="nil"/>
              <w:right w:val="single" w:sz="4" w:space="0" w:color="auto"/>
            </w:tcBorders>
            <w:shd w:val="clear" w:color="000000" w:fill="7030A0"/>
            <w:noWrap/>
            <w:vAlign w:val="bottom"/>
            <w:hideMark/>
          </w:tcPr>
          <w:p w14:paraId="3B12E305" w14:textId="77777777" w:rsidR="00797E6D" w:rsidRPr="00FC0799" w:rsidRDefault="00797E6D" w:rsidP="00797E6D">
            <w:pPr>
              <w:rPr>
                <w:b/>
                <w:bCs/>
                <w:color w:val="FFFFFF" w:themeColor="background1"/>
                <w:sz w:val="16"/>
                <w:szCs w:val="16"/>
                <w:lang w:val="es-MX" w:eastAsia="es-MX"/>
              </w:rPr>
            </w:pPr>
            <w:r w:rsidRPr="00FC0799">
              <w:rPr>
                <w:b/>
                <w:bCs/>
                <w:color w:val="FFFFFF" w:themeColor="background1"/>
                <w:sz w:val="16"/>
                <w:szCs w:val="16"/>
                <w:lang w:val="es-MX" w:eastAsia="es-MX"/>
              </w:rPr>
              <w:t xml:space="preserve">3. Decisión </w:t>
            </w:r>
          </w:p>
        </w:tc>
        <w:tc>
          <w:tcPr>
            <w:tcW w:w="2332" w:type="dxa"/>
            <w:tcBorders>
              <w:top w:val="single" w:sz="4" w:space="0" w:color="auto"/>
              <w:left w:val="nil"/>
              <w:bottom w:val="nil"/>
              <w:right w:val="single" w:sz="4" w:space="0" w:color="auto"/>
            </w:tcBorders>
            <w:shd w:val="clear" w:color="000000" w:fill="7030A0"/>
            <w:noWrap/>
            <w:vAlign w:val="bottom"/>
            <w:hideMark/>
          </w:tcPr>
          <w:p w14:paraId="5E9C05A4" w14:textId="77777777" w:rsidR="00797E6D" w:rsidRPr="00FC0799" w:rsidRDefault="00797E6D" w:rsidP="00797E6D">
            <w:pPr>
              <w:rPr>
                <w:b/>
                <w:bCs/>
                <w:color w:val="FFFFFF" w:themeColor="background1"/>
                <w:sz w:val="16"/>
                <w:szCs w:val="16"/>
                <w:lang w:val="es-MX" w:eastAsia="es-MX"/>
              </w:rPr>
            </w:pPr>
            <w:r w:rsidRPr="00FC0799">
              <w:rPr>
                <w:b/>
                <w:bCs/>
                <w:color w:val="FFFFFF" w:themeColor="background1"/>
                <w:sz w:val="16"/>
                <w:szCs w:val="16"/>
                <w:lang w:val="es-MX" w:eastAsia="es-MX"/>
              </w:rPr>
              <w:t xml:space="preserve">4. Retención </w:t>
            </w:r>
          </w:p>
        </w:tc>
        <w:tc>
          <w:tcPr>
            <w:tcW w:w="2704" w:type="dxa"/>
            <w:tcBorders>
              <w:top w:val="single" w:sz="4" w:space="0" w:color="auto"/>
              <w:left w:val="nil"/>
              <w:bottom w:val="nil"/>
              <w:right w:val="single" w:sz="4" w:space="0" w:color="auto"/>
            </w:tcBorders>
            <w:shd w:val="clear" w:color="000000" w:fill="7030A0"/>
            <w:noWrap/>
            <w:vAlign w:val="bottom"/>
            <w:hideMark/>
          </w:tcPr>
          <w:p w14:paraId="229141B7" w14:textId="77777777" w:rsidR="00797E6D" w:rsidRPr="00FC0799" w:rsidRDefault="00797E6D" w:rsidP="00797E6D">
            <w:pPr>
              <w:rPr>
                <w:b/>
                <w:bCs/>
                <w:color w:val="FFFFFF" w:themeColor="background1"/>
                <w:sz w:val="16"/>
                <w:szCs w:val="16"/>
                <w:lang w:val="es-MX" w:eastAsia="es-MX"/>
              </w:rPr>
            </w:pPr>
            <w:r w:rsidRPr="00FC0799">
              <w:rPr>
                <w:b/>
                <w:bCs/>
                <w:color w:val="FFFFFF" w:themeColor="background1"/>
                <w:sz w:val="16"/>
                <w:szCs w:val="16"/>
                <w:lang w:val="es-MX" w:eastAsia="es-MX"/>
              </w:rPr>
              <w:t xml:space="preserve">5. Recomendación </w:t>
            </w:r>
          </w:p>
        </w:tc>
      </w:tr>
      <w:tr w:rsidR="000440AB" w:rsidRPr="000440AB" w14:paraId="44C461F8" w14:textId="77777777" w:rsidTr="00797E6D">
        <w:trPr>
          <w:trHeight w:val="221"/>
        </w:trPr>
        <w:tc>
          <w:tcPr>
            <w:tcW w:w="2823" w:type="dxa"/>
            <w:tcBorders>
              <w:top w:val="nil"/>
              <w:left w:val="single" w:sz="4" w:space="0" w:color="auto"/>
              <w:bottom w:val="nil"/>
              <w:right w:val="single" w:sz="4" w:space="0" w:color="auto"/>
            </w:tcBorders>
            <w:shd w:val="clear" w:color="auto" w:fill="A5A5A5" w:themeFill="accent3"/>
            <w:noWrap/>
            <w:vAlign w:val="bottom"/>
            <w:hideMark/>
          </w:tcPr>
          <w:p w14:paraId="51E2C113" w14:textId="77777777" w:rsidR="00797E6D" w:rsidRPr="00FC0799" w:rsidRDefault="00797E6D" w:rsidP="00797E6D">
            <w:pPr>
              <w:rPr>
                <w:b/>
                <w:bCs/>
                <w:color w:val="000000" w:themeColor="text1"/>
                <w:sz w:val="16"/>
                <w:szCs w:val="16"/>
                <w:lang w:val="es-MX" w:eastAsia="es-MX"/>
              </w:rPr>
            </w:pPr>
            <w:r w:rsidRPr="00FC0799">
              <w:rPr>
                <w:b/>
                <w:bCs/>
                <w:color w:val="000000" w:themeColor="text1"/>
                <w:sz w:val="16"/>
                <w:szCs w:val="16"/>
                <w:lang w:val="es-MX" w:eastAsia="es-MX"/>
              </w:rPr>
              <w:t>Acción del Cliente</w:t>
            </w:r>
          </w:p>
        </w:tc>
        <w:tc>
          <w:tcPr>
            <w:tcW w:w="2454" w:type="dxa"/>
            <w:tcBorders>
              <w:top w:val="nil"/>
              <w:left w:val="nil"/>
              <w:bottom w:val="nil"/>
              <w:right w:val="single" w:sz="4" w:space="0" w:color="auto"/>
            </w:tcBorders>
            <w:shd w:val="clear" w:color="auto" w:fill="A5A5A5" w:themeFill="accent3"/>
            <w:noWrap/>
            <w:vAlign w:val="bottom"/>
            <w:hideMark/>
          </w:tcPr>
          <w:p w14:paraId="0315D49E" w14:textId="77777777" w:rsidR="00797E6D" w:rsidRPr="00FC0799" w:rsidRDefault="00797E6D" w:rsidP="00797E6D">
            <w:pPr>
              <w:rPr>
                <w:b/>
                <w:bCs/>
                <w:color w:val="000000" w:themeColor="text1"/>
                <w:sz w:val="16"/>
                <w:szCs w:val="16"/>
                <w:lang w:val="es-MX" w:eastAsia="es-MX"/>
              </w:rPr>
            </w:pPr>
            <w:r w:rsidRPr="00FC0799">
              <w:rPr>
                <w:b/>
                <w:bCs/>
                <w:color w:val="000000" w:themeColor="text1"/>
                <w:sz w:val="16"/>
                <w:szCs w:val="16"/>
                <w:lang w:val="es-MX" w:eastAsia="es-MX"/>
              </w:rPr>
              <w:t>Acción del Cliente</w:t>
            </w:r>
          </w:p>
        </w:tc>
        <w:tc>
          <w:tcPr>
            <w:tcW w:w="2332" w:type="dxa"/>
            <w:tcBorders>
              <w:top w:val="nil"/>
              <w:left w:val="nil"/>
              <w:bottom w:val="nil"/>
              <w:right w:val="single" w:sz="4" w:space="0" w:color="auto"/>
            </w:tcBorders>
            <w:shd w:val="clear" w:color="auto" w:fill="A5A5A5" w:themeFill="accent3"/>
            <w:noWrap/>
            <w:vAlign w:val="bottom"/>
            <w:hideMark/>
          </w:tcPr>
          <w:p w14:paraId="778A5549" w14:textId="77777777" w:rsidR="00797E6D" w:rsidRPr="00FC0799" w:rsidRDefault="00797E6D" w:rsidP="00797E6D">
            <w:pPr>
              <w:rPr>
                <w:b/>
                <w:bCs/>
                <w:color w:val="000000" w:themeColor="text1"/>
                <w:sz w:val="16"/>
                <w:szCs w:val="16"/>
                <w:lang w:val="es-MX" w:eastAsia="es-MX"/>
              </w:rPr>
            </w:pPr>
            <w:r w:rsidRPr="00FC0799">
              <w:rPr>
                <w:b/>
                <w:bCs/>
                <w:color w:val="000000" w:themeColor="text1"/>
                <w:sz w:val="16"/>
                <w:szCs w:val="16"/>
                <w:lang w:val="es-MX" w:eastAsia="es-MX"/>
              </w:rPr>
              <w:t>Acción del Cliente</w:t>
            </w:r>
          </w:p>
        </w:tc>
        <w:tc>
          <w:tcPr>
            <w:tcW w:w="2332" w:type="dxa"/>
            <w:tcBorders>
              <w:top w:val="nil"/>
              <w:left w:val="nil"/>
              <w:bottom w:val="nil"/>
              <w:right w:val="single" w:sz="4" w:space="0" w:color="auto"/>
            </w:tcBorders>
            <w:shd w:val="clear" w:color="auto" w:fill="A5A5A5" w:themeFill="accent3"/>
            <w:noWrap/>
            <w:vAlign w:val="bottom"/>
            <w:hideMark/>
          </w:tcPr>
          <w:p w14:paraId="10F6D1F4" w14:textId="77777777" w:rsidR="00797E6D" w:rsidRPr="00FC0799" w:rsidRDefault="00797E6D" w:rsidP="00797E6D">
            <w:pPr>
              <w:rPr>
                <w:b/>
                <w:bCs/>
                <w:color w:val="000000" w:themeColor="text1"/>
                <w:sz w:val="16"/>
                <w:szCs w:val="16"/>
                <w:lang w:val="es-MX" w:eastAsia="es-MX"/>
              </w:rPr>
            </w:pPr>
            <w:r w:rsidRPr="00FC0799">
              <w:rPr>
                <w:b/>
                <w:bCs/>
                <w:color w:val="000000" w:themeColor="text1"/>
                <w:sz w:val="16"/>
                <w:szCs w:val="16"/>
                <w:lang w:val="es-MX" w:eastAsia="es-MX"/>
              </w:rPr>
              <w:t>Acción del Cliente</w:t>
            </w:r>
          </w:p>
        </w:tc>
        <w:tc>
          <w:tcPr>
            <w:tcW w:w="2704" w:type="dxa"/>
            <w:tcBorders>
              <w:top w:val="nil"/>
              <w:left w:val="nil"/>
              <w:bottom w:val="nil"/>
              <w:right w:val="single" w:sz="4" w:space="0" w:color="auto"/>
            </w:tcBorders>
            <w:shd w:val="clear" w:color="auto" w:fill="A5A5A5" w:themeFill="accent3"/>
            <w:noWrap/>
            <w:vAlign w:val="bottom"/>
            <w:hideMark/>
          </w:tcPr>
          <w:p w14:paraId="67E12E91" w14:textId="77777777" w:rsidR="00797E6D" w:rsidRPr="00FC0799" w:rsidRDefault="00797E6D" w:rsidP="00797E6D">
            <w:pPr>
              <w:rPr>
                <w:b/>
                <w:bCs/>
                <w:color w:val="000000" w:themeColor="text1"/>
                <w:sz w:val="16"/>
                <w:szCs w:val="16"/>
                <w:lang w:val="es-MX" w:eastAsia="es-MX"/>
              </w:rPr>
            </w:pPr>
            <w:r w:rsidRPr="00FC0799">
              <w:rPr>
                <w:b/>
                <w:bCs/>
                <w:color w:val="000000" w:themeColor="text1"/>
                <w:sz w:val="16"/>
                <w:szCs w:val="16"/>
                <w:lang w:val="es-MX" w:eastAsia="es-MX"/>
              </w:rPr>
              <w:t>Acción del Cliente</w:t>
            </w:r>
          </w:p>
        </w:tc>
      </w:tr>
      <w:tr w:rsidR="000440AB" w:rsidRPr="000440AB" w14:paraId="427C7F7B" w14:textId="77777777" w:rsidTr="00797E6D">
        <w:trPr>
          <w:trHeight w:val="1014"/>
        </w:trPr>
        <w:tc>
          <w:tcPr>
            <w:tcW w:w="2823" w:type="dxa"/>
            <w:tcBorders>
              <w:top w:val="nil"/>
              <w:left w:val="single" w:sz="4" w:space="0" w:color="auto"/>
              <w:bottom w:val="nil"/>
              <w:right w:val="single" w:sz="4" w:space="0" w:color="auto"/>
            </w:tcBorders>
            <w:shd w:val="clear" w:color="auto" w:fill="auto"/>
            <w:hideMark/>
          </w:tcPr>
          <w:p w14:paraId="3CEF3325" w14:textId="6649B2F5" w:rsidR="00797E6D" w:rsidRPr="000440AB" w:rsidRDefault="00797E6D" w:rsidP="00797E6D">
            <w:pPr>
              <w:rPr>
                <w:sz w:val="16"/>
                <w:szCs w:val="16"/>
                <w:lang w:val="es-MX" w:eastAsia="es-MX"/>
              </w:rPr>
            </w:pPr>
            <w:r w:rsidRPr="000440AB">
              <w:rPr>
                <w:sz w:val="16"/>
                <w:szCs w:val="16"/>
                <w:lang w:val="es-MX" w:eastAsia="es-MX"/>
              </w:rPr>
              <w:t xml:space="preserve">Ve un anuncio de la nueva colección de </w:t>
            </w:r>
            <w:r w:rsidR="00006B29" w:rsidRPr="000440AB">
              <w:rPr>
                <w:i/>
                <w:sz w:val="16"/>
                <w:szCs w:val="16"/>
                <w:lang w:val="es-MX" w:eastAsia="es-MX"/>
              </w:rPr>
              <w:t>flats</w:t>
            </w:r>
            <w:r w:rsidRPr="000440AB">
              <w:rPr>
                <w:sz w:val="16"/>
                <w:szCs w:val="16"/>
                <w:lang w:val="es-MX" w:eastAsia="es-MX"/>
              </w:rPr>
              <w:t xml:space="preserve"> y sandalias de Isabellas Honduras en Instagram y desliza para ver el catálogo.</w:t>
            </w:r>
          </w:p>
        </w:tc>
        <w:tc>
          <w:tcPr>
            <w:tcW w:w="2454" w:type="dxa"/>
            <w:tcBorders>
              <w:top w:val="nil"/>
              <w:left w:val="nil"/>
              <w:bottom w:val="nil"/>
              <w:right w:val="single" w:sz="4" w:space="0" w:color="auto"/>
            </w:tcBorders>
            <w:shd w:val="clear" w:color="auto" w:fill="auto"/>
            <w:hideMark/>
          </w:tcPr>
          <w:p w14:paraId="3F89FA4B" w14:textId="182D7043" w:rsidR="00797E6D" w:rsidRPr="000440AB" w:rsidRDefault="00797E6D" w:rsidP="00797E6D">
            <w:pPr>
              <w:rPr>
                <w:sz w:val="16"/>
                <w:szCs w:val="16"/>
                <w:lang w:val="es-MX" w:eastAsia="es-MX"/>
              </w:rPr>
            </w:pPr>
            <w:r w:rsidRPr="000440AB">
              <w:rPr>
                <w:sz w:val="16"/>
                <w:szCs w:val="16"/>
                <w:lang w:val="es-MX" w:eastAsia="es-MX"/>
              </w:rPr>
              <w:t xml:space="preserve">Hace clic en el anuncio de Instagram y la lleva al WhatsApp </w:t>
            </w:r>
            <w:r w:rsidR="00C07C2D" w:rsidRPr="000440AB">
              <w:rPr>
                <w:i/>
                <w:sz w:val="16"/>
                <w:szCs w:val="16"/>
                <w:lang w:val="es-MX" w:eastAsia="es-MX"/>
              </w:rPr>
              <w:t>Business</w:t>
            </w:r>
            <w:r w:rsidRPr="000440AB">
              <w:rPr>
                <w:sz w:val="16"/>
                <w:szCs w:val="16"/>
                <w:lang w:val="es-MX" w:eastAsia="es-MX"/>
              </w:rPr>
              <w:t>, explora el catálogo y escribe preguntando detalles.</w:t>
            </w:r>
          </w:p>
        </w:tc>
        <w:tc>
          <w:tcPr>
            <w:tcW w:w="2332" w:type="dxa"/>
            <w:tcBorders>
              <w:top w:val="nil"/>
              <w:left w:val="nil"/>
              <w:bottom w:val="nil"/>
              <w:right w:val="single" w:sz="4" w:space="0" w:color="auto"/>
            </w:tcBorders>
            <w:shd w:val="clear" w:color="auto" w:fill="auto"/>
            <w:hideMark/>
          </w:tcPr>
          <w:p w14:paraId="2B53DFA5" w14:textId="77777777" w:rsidR="00797E6D" w:rsidRPr="000440AB" w:rsidRDefault="00797E6D" w:rsidP="00797E6D">
            <w:pPr>
              <w:rPr>
                <w:sz w:val="16"/>
                <w:szCs w:val="16"/>
                <w:lang w:val="es-MX" w:eastAsia="es-MX"/>
              </w:rPr>
            </w:pPr>
            <w:r w:rsidRPr="000440AB">
              <w:rPr>
                <w:sz w:val="16"/>
                <w:szCs w:val="16"/>
                <w:lang w:val="es-MX" w:eastAsia="es-MX"/>
              </w:rPr>
              <w:t>Procede a hacer el pedido del calzado y realizar el pago para completar su compra y recibe la confirmación de asesor de Isabellas que su pedido ya está confirmado.</w:t>
            </w:r>
          </w:p>
        </w:tc>
        <w:tc>
          <w:tcPr>
            <w:tcW w:w="2332" w:type="dxa"/>
            <w:tcBorders>
              <w:top w:val="nil"/>
              <w:left w:val="nil"/>
              <w:bottom w:val="nil"/>
              <w:right w:val="single" w:sz="4" w:space="0" w:color="auto"/>
            </w:tcBorders>
            <w:shd w:val="clear" w:color="auto" w:fill="auto"/>
            <w:hideMark/>
          </w:tcPr>
          <w:p w14:paraId="4BB792F5" w14:textId="77777777" w:rsidR="00797E6D" w:rsidRPr="000440AB" w:rsidRDefault="00797E6D" w:rsidP="00797E6D">
            <w:pPr>
              <w:rPr>
                <w:sz w:val="16"/>
                <w:szCs w:val="16"/>
                <w:lang w:val="es-MX" w:eastAsia="es-MX"/>
              </w:rPr>
            </w:pPr>
            <w:r w:rsidRPr="000440AB">
              <w:rPr>
                <w:sz w:val="16"/>
                <w:szCs w:val="16"/>
                <w:lang w:val="es-MX" w:eastAsia="es-MX"/>
              </w:rPr>
              <w:t>Recibe su pedido de calzado Isabellas y está muy satisfecha con la calidad y la comodidad de calzado.</w:t>
            </w:r>
          </w:p>
        </w:tc>
        <w:tc>
          <w:tcPr>
            <w:tcW w:w="2704" w:type="dxa"/>
            <w:tcBorders>
              <w:top w:val="nil"/>
              <w:left w:val="nil"/>
              <w:bottom w:val="nil"/>
              <w:right w:val="single" w:sz="4" w:space="0" w:color="auto"/>
            </w:tcBorders>
            <w:shd w:val="clear" w:color="auto" w:fill="auto"/>
            <w:hideMark/>
          </w:tcPr>
          <w:p w14:paraId="5C8DAEEC" w14:textId="77777777" w:rsidR="00797E6D" w:rsidRPr="000440AB" w:rsidRDefault="00797E6D" w:rsidP="00797E6D">
            <w:pPr>
              <w:rPr>
                <w:sz w:val="16"/>
                <w:szCs w:val="16"/>
                <w:lang w:val="es-MX" w:eastAsia="es-MX"/>
              </w:rPr>
            </w:pPr>
            <w:r w:rsidRPr="000440AB">
              <w:rPr>
                <w:sz w:val="16"/>
                <w:szCs w:val="16"/>
                <w:lang w:val="es-MX" w:eastAsia="es-MX"/>
              </w:rPr>
              <w:t>Comparte su experiencia con amigos, familiares y postea en sus redes sociales su compra en Isabelas Honduras.</w:t>
            </w:r>
          </w:p>
        </w:tc>
      </w:tr>
      <w:tr w:rsidR="000440AB" w:rsidRPr="000440AB" w14:paraId="2B05FA8F" w14:textId="77777777" w:rsidTr="00797E6D">
        <w:trPr>
          <w:trHeight w:val="221"/>
        </w:trPr>
        <w:tc>
          <w:tcPr>
            <w:tcW w:w="2823" w:type="dxa"/>
            <w:tcBorders>
              <w:top w:val="nil"/>
              <w:left w:val="single" w:sz="4" w:space="0" w:color="auto"/>
              <w:bottom w:val="nil"/>
              <w:right w:val="single" w:sz="4" w:space="0" w:color="auto"/>
            </w:tcBorders>
            <w:shd w:val="clear" w:color="auto" w:fill="A5A5A5" w:themeFill="accent3"/>
            <w:noWrap/>
            <w:vAlign w:val="bottom"/>
            <w:hideMark/>
          </w:tcPr>
          <w:p w14:paraId="3D33732A" w14:textId="77777777" w:rsidR="00797E6D" w:rsidRPr="000440AB" w:rsidRDefault="00797E6D" w:rsidP="00797E6D">
            <w:pPr>
              <w:rPr>
                <w:b/>
                <w:bCs/>
                <w:sz w:val="16"/>
                <w:szCs w:val="16"/>
                <w:lang w:val="es-MX" w:eastAsia="es-MX"/>
              </w:rPr>
            </w:pPr>
            <w:r w:rsidRPr="000440AB">
              <w:rPr>
                <w:b/>
                <w:bCs/>
                <w:sz w:val="16"/>
                <w:szCs w:val="16"/>
                <w:lang w:val="es-MX" w:eastAsia="es-MX"/>
              </w:rPr>
              <w:t>Puntos de contacto</w:t>
            </w:r>
          </w:p>
        </w:tc>
        <w:tc>
          <w:tcPr>
            <w:tcW w:w="2454" w:type="dxa"/>
            <w:tcBorders>
              <w:top w:val="nil"/>
              <w:left w:val="nil"/>
              <w:bottom w:val="nil"/>
              <w:right w:val="single" w:sz="4" w:space="0" w:color="auto"/>
            </w:tcBorders>
            <w:shd w:val="clear" w:color="auto" w:fill="A5A5A5" w:themeFill="accent3"/>
            <w:noWrap/>
            <w:vAlign w:val="bottom"/>
            <w:hideMark/>
          </w:tcPr>
          <w:p w14:paraId="79D5F828" w14:textId="77777777" w:rsidR="00797E6D" w:rsidRPr="000440AB" w:rsidRDefault="00797E6D" w:rsidP="00797E6D">
            <w:pPr>
              <w:rPr>
                <w:b/>
                <w:bCs/>
                <w:sz w:val="16"/>
                <w:szCs w:val="16"/>
                <w:lang w:val="es-MX" w:eastAsia="es-MX"/>
              </w:rPr>
            </w:pPr>
            <w:r w:rsidRPr="000440AB">
              <w:rPr>
                <w:b/>
                <w:bCs/>
                <w:sz w:val="16"/>
                <w:szCs w:val="16"/>
                <w:lang w:val="es-MX" w:eastAsia="es-MX"/>
              </w:rPr>
              <w:t>Puntos de contacto</w:t>
            </w:r>
          </w:p>
        </w:tc>
        <w:tc>
          <w:tcPr>
            <w:tcW w:w="2332" w:type="dxa"/>
            <w:tcBorders>
              <w:top w:val="nil"/>
              <w:left w:val="nil"/>
              <w:bottom w:val="nil"/>
              <w:right w:val="single" w:sz="4" w:space="0" w:color="auto"/>
            </w:tcBorders>
            <w:shd w:val="clear" w:color="auto" w:fill="A5A5A5" w:themeFill="accent3"/>
            <w:noWrap/>
            <w:vAlign w:val="bottom"/>
            <w:hideMark/>
          </w:tcPr>
          <w:p w14:paraId="209E17EF" w14:textId="77777777" w:rsidR="00797E6D" w:rsidRPr="000440AB" w:rsidRDefault="00797E6D" w:rsidP="00797E6D">
            <w:pPr>
              <w:rPr>
                <w:b/>
                <w:bCs/>
                <w:sz w:val="16"/>
                <w:szCs w:val="16"/>
                <w:lang w:val="es-MX" w:eastAsia="es-MX"/>
              </w:rPr>
            </w:pPr>
            <w:r w:rsidRPr="000440AB">
              <w:rPr>
                <w:b/>
                <w:bCs/>
                <w:sz w:val="16"/>
                <w:szCs w:val="16"/>
                <w:lang w:val="es-MX" w:eastAsia="es-MX"/>
              </w:rPr>
              <w:t>Puntos de contacto</w:t>
            </w:r>
          </w:p>
        </w:tc>
        <w:tc>
          <w:tcPr>
            <w:tcW w:w="2332" w:type="dxa"/>
            <w:tcBorders>
              <w:top w:val="nil"/>
              <w:left w:val="nil"/>
              <w:bottom w:val="nil"/>
              <w:right w:val="single" w:sz="4" w:space="0" w:color="auto"/>
            </w:tcBorders>
            <w:shd w:val="clear" w:color="auto" w:fill="A5A5A5" w:themeFill="accent3"/>
            <w:noWrap/>
            <w:vAlign w:val="bottom"/>
            <w:hideMark/>
          </w:tcPr>
          <w:p w14:paraId="6C08F9F9" w14:textId="77777777" w:rsidR="00797E6D" w:rsidRPr="000440AB" w:rsidRDefault="00797E6D" w:rsidP="00797E6D">
            <w:pPr>
              <w:rPr>
                <w:b/>
                <w:bCs/>
                <w:sz w:val="16"/>
                <w:szCs w:val="16"/>
                <w:lang w:val="es-MX" w:eastAsia="es-MX"/>
              </w:rPr>
            </w:pPr>
            <w:r w:rsidRPr="000440AB">
              <w:rPr>
                <w:b/>
                <w:bCs/>
                <w:sz w:val="16"/>
                <w:szCs w:val="16"/>
                <w:lang w:val="es-MX" w:eastAsia="es-MX"/>
              </w:rPr>
              <w:t>Puntos de contacto</w:t>
            </w:r>
          </w:p>
        </w:tc>
        <w:tc>
          <w:tcPr>
            <w:tcW w:w="2704" w:type="dxa"/>
            <w:tcBorders>
              <w:top w:val="nil"/>
              <w:left w:val="nil"/>
              <w:bottom w:val="nil"/>
              <w:right w:val="single" w:sz="4" w:space="0" w:color="auto"/>
            </w:tcBorders>
            <w:shd w:val="clear" w:color="auto" w:fill="A5A5A5" w:themeFill="accent3"/>
            <w:noWrap/>
            <w:vAlign w:val="bottom"/>
            <w:hideMark/>
          </w:tcPr>
          <w:p w14:paraId="2F6AB09B" w14:textId="77777777" w:rsidR="00797E6D" w:rsidRPr="000440AB" w:rsidRDefault="00797E6D" w:rsidP="00797E6D">
            <w:pPr>
              <w:rPr>
                <w:b/>
                <w:bCs/>
                <w:sz w:val="16"/>
                <w:szCs w:val="16"/>
                <w:lang w:val="es-MX" w:eastAsia="es-MX"/>
              </w:rPr>
            </w:pPr>
            <w:r w:rsidRPr="000440AB">
              <w:rPr>
                <w:b/>
                <w:bCs/>
                <w:sz w:val="16"/>
                <w:szCs w:val="16"/>
                <w:lang w:val="es-MX" w:eastAsia="es-MX"/>
              </w:rPr>
              <w:t>Puntos de contacto</w:t>
            </w:r>
          </w:p>
        </w:tc>
      </w:tr>
      <w:tr w:rsidR="000440AB" w:rsidRPr="000440AB" w14:paraId="28291C10" w14:textId="77777777" w:rsidTr="00797E6D">
        <w:trPr>
          <w:trHeight w:val="821"/>
        </w:trPr>
        <w:tc>
          <w:tcPr>
            <w:tcW w:w="2823" w:type="dxa"/>
            <w:tcBorders>
              <w:top w:val="nil"/>
              <w:left w:val="single" w:sz="4" w:space="0" w:color="auto"/>
              <w:bottom w:val="nil"/>
              <w:right w:val="single" w:sz="4" w:space="0" w:color="auto"/>
            </w:tcBorders>
            <w:shd w:val="clear" w:color="auto" w:fill="auto"/>
            <w:hideMark/>
          </w:tcPr>
          <w:p w14:paraId="1F6A0808" w14:textId="69C42D91" w:rsidR="00797E6D" w:rsidRPr="000440AB" w:rsidRDefault="00797E6D" w:rsidP="00797E6D">
            <w:pPr>
              <w:rPr>
                <w:sz w:val="16"/>
                <w:szCs w:val="16"/>
                <w:lang w:val="es-MX" w:eastAsia="es-MX"/>
              </w:rPr>
            </w:pPr>
            <w:r w:rsidRPr="000440AB">
              <w:rPr>
                <w:sz w:val="16"/>
                <w:szCs w:val="16"/>
                <w:lang w:val="es-MX" w:eastAsia="es-MX"/>
              </w:rPr>
              <w:t xml:space="preserve">Anuncios, publicaciones en redes sociales, comentarios de otros clientes, WhatsApp </w:t>
            </w:r>
            <w:r w:rsidR="00C07C2D" w:rsidRPr="000440AB">
              <w:rPr>
                <w:i/>
                <w:sz w:val="16"/>
                <w:szCs w:val="16"/>
                <w:lang w:val="es-MX" w:eastAsia="es-MX"/>
              </w:rPr>
              <w:t>Business</w:t>
            </w:r>
            <w:r w:rsidRPr="000440AB">
              <w:rPr>
                <w:sz w:val="16"/>
                <w:szCs w:val="16"/>
                <w:lang w:val="es-MX" w:eastAsia="es-MX"/>
              </w:rPr>
              <w:t>.</w:t>
            </w:r>
          </w:p>
        </w:tc>
        <w:tc>
          <w:tcPr>
            <w:tcW w:w="2454" w:type="dxa"/>
            <w:tcBorders>
              <w:top w:val="nil"/>
              <w:left w:val="nil"/>
              <w:bottom w:val="nil"/>
              <w:right w:val="single" w:sz="4" w:space="0" w:color="auto"/>
            </w:tcBorders>
            <w:shd w:val="clear" w:color="auto" w:fill="auto"/>
            <w:hideMark/>
          </w:tcPr>
          <w:p w14:paraId="41C2EAB5" w14:textId="0D994F21" w:rsidR="00797E6D" w:rsidRPr="000440AB" w:rsidRDefault="00797E6D" w:rsidP="00797E6D">
            <w:pPr>
              <w:rPr>
                <w:sz w:val="16"/>
                <w:szCs w:val="16"/>
                <w:lang w:val="es-MX" w:eastAsia="es-MX"/>
              </w:rPr>
            </w:pPr>
            <w:r w:rsidRPr="000440AB">
              <w:rPr>
                <w:sz w:val="16"/>
                <w:szCs w:val="16"/>
                <w:lang w:val="es-MX" w:eastAsia="es-MX"/>
              </w:rPr>
              <w:t xml:space="preserve">Anuncio de Instagram, mensajes de WhatsApp </w:t>
            </w:r>
            <w:r w:rsidR="00C07C2D" w:rsidRPr="000440AB">
              <w:rPr>
                <w:i/>
                <w:sz w:val="16"/>
                <w:szCs w:val="16"/>
                <w:lang w:val="es-MX" w:eastAsia="es-MX"/>
              </w:rPr>
              <w:t>Business</w:t>
            </w:r>
          </w:p>
        </w:tc>
        <w:tc>
          <w:tcPr>
            <w:tcW w:w="2332" w:type="dxa"/>
            <w:tcBorders>
              <w:top w:val="nil"/>
              <w:left w:val="nil"/>
              <w:bottom w:val="nil"/>
              <w:right w:val="single" w:sz="4" w:space="0" w:color="auto"/>
            </w:tcBorders>
            <w:shd w:val="clear" w:color="auto" w:fill="auto"/>
            <w:hideMark/>
          </w:tcPr>
          <w:p w14:paraId="6DB2E663" w14:textId="5B2AF0BF" w:rsidR="00797E6D" w:rsidRPr="000440AB" w:rsidRDefault="00797E6D" w:rsidP="00797E6D">
            <w:pPr>
              <w:rPr>
                <w:sz w:val="16"/>
                <w:szCs w:val="16"/>
                <w:lang w:val="es-MX" w:eastAsia="es-MX"/>
              </w:rPr>
            </w:pPr>
            <w:r w:rsidRPr="000440AB">
              <w:rPr>
                <w:sz w:val="16"/>
                <w:szCs w:val="16"/>
                <w:lang w:val="es-MX" w:eastAsia="es-MX"/>
              </w:rPr>
              <w:t xml:space="preserve">WhatsApp </w:t>
            </w:r>
            <w:r w:rsidR="00C07C2D" w:rsidRPr="000440AB">
              <w:rPr>
                <w:i/>
                <w:sz w:val="16"/>
                <w:szCs w:val="16"/>
                <w:lang w:val="es-MX" w:eastAsia="es-MX"/>
              </w:rPr>
              <w:t>Business</w:t>
            </w:r>
            <w:r w:rsidRPr="000440AB">
              <w:rPr>
                <w:sz w:val="16"/>
                <w:szCs w:val="16"/>
                <w:lang w:val="es-MX" w:eastAsia="es-MX"/>
              </w:rPr>
              <w:t>, Inter banca del Banco donde el cliente hace transferencia.</w:t>
            </w:r>
          </w:p>
        </w:tc>
        <w:tc>
          <w:tcPr>
            <w:tcW w:w="2332" w:type="dxa"/>
            <w:tcBorders>
              <w:top w:val="nil"/>
              <w:left w:val="nil"/>
              <w:bottom w:val="nil"/>
              <w:right w:val="single" w:sz="4" w:space="0" w:color="auto"/>
            </w:tcBorders>
            <w:shd w:val="clear" w:color="auto" w:fill="auto"/>
            <w:hideMark/>
          </w:tcPr>
          <w:p w14:paraId="033D4C7E" w14:textId="7DAEB1F0" w:rsidR="00797E6D" w:rsidRPr="000440AB" w:rsidRDefault="00797E6D" w:rsidP="00797E6D">
            <w:pPr>
              <w:rPr>
                <w:sz w:val="16"/>
                <w:szCs w:val="16"/>
                <w:lang w:val="es-MX" w:eastAsia="es-MX"/>
              </w:rPr>
            </w:pPr>
            <w:r w:rsidRPr="000440AB">
              <w:rPr>
                <w:sz w:val="16"/>
                <w:szCs w:val="16"/>
                <w:lang w:val="es-MX" w:eastAsia="es-MX"/>
              </w:rPr>
              <w:t xml:space="preserve">WhatsApp </w:t>
            </w:r>
            <w:r w:rsidR="00C07C2D" w:rsidRPr="000440AB">
              <w:rPr>
                <w:i/>
                <w:sz w:val="16"/>
                <w:szCs w:val="16"/>
                <w:lang w:val="es-MX" w:eastAsia="es-MX"/>
              </w:rPr>
              <w:t>Business</w:t>
            </w:r>
            <w:r w:rsidRPr="000440AB">
              <w:rPr>
                <w:sz w:val="16"/>
                <w:szCs w:val="16"/>
                <w:lang w:val="es-MX" w:eastAsia="es-MX"/>
              </w:rPr>
              <w:t xml:space="preserve"> se le da seguimiento consultando si recibió bien su pedido y quedo como esperaba. </w:t>
            </w:r>
          </w:p>
        </w:tc>
        <w:tc>
          <w:tcPr>
            <w:tcW w:w="2704" w:type="dxa"/>
            <w:tcBorders>
              <w:top w:val="nil"/>
              <w:left w:val="nil"/>
              <w:bottom w:val="nil"/>
              <w:right w:val="single" w:sz="4" w:space="0" w:color="auto"/>
            </w:tcBorders>
            <w:shd w:val="clear" w:color="auto" w:fill="auto"/>
            <w:hideMark/>
          </w:tcPr>
          <w:p w14:paraId="61AC403C" w14:textId="77777777" w:rsidR="00797E6D" w:rsidRPr="000440AB" w:rsidRDefault="00797E6D" w:rsidP="00797E6D">
            <w:pPr>
              <w:rPr>
                <w:sz w:val="16"/>
                <w:szCs w:val="16"/>
                <w:lang w:val="es-MX" w:eastAsia="es-MX"/>
              </w:rPr>
            </w:pPr>
            <w:r w:rsidRPr="000440AB">
              <w:rPr>
                <w:sz w:val="16"/>
                <w:szCs w:val="16"/>
                <w:lang w:val="es-MX" w:eastAsia="es-MX"/>
              </w:rPr>
              <w:t xml:space="preserve">Historias de Instagram y WhatsApp. Historias destacadas de clientes felices. </w:t>
            </w:r>
          </w:p>
        </w:tc>
      </w:tr>
      <w:tr w:rsidR="000440AB" w:rsidRPr="000440AB" w14:paraId="33B1207C" w14:textId="77777777" w:rsidTr="00797E6D">
        <w:trPr>
          <w:trHeight w:val="221"/>
        </w:trPr>
        <w:tc>
          <w:tcPr>
            <w:tcW w:w="2823" w:type="dxa"/>
            <w:tcBorders>
              <w:top w:val="nil"/>
              <w:left w:val="single" w:sz="4" w:space="0" w:color="auto"/>
              <w:bottom w:val="nil"/>
              <w:right w:val="single" w:sz="4" w:space="0" w:color="auto"/>
            </w:tcBorders>
            <w:shd w:val="clear" w:color="auto" w:fill="A5A5A5" w:themeFill="accent3"/>
            <w:noWrap/>
            <w:vAlign w:val="bottom"/>
            <w:hideMark/>
          </w:tcPr>
          <w:p w14:paraId="4C264942" w14:textId="77777777" w:rsidR="00797E6D" w:rsidRPr="000440AB" w:rsidRDefault="00797E6D" w:rsidP="00797E6D">
            <w:pPr>
              <w:rPr>
                <w:b/>
                <w:bCs/>
                <w:sz w:val="16"/>
                <w:szCs w:val="16"/>
                <w:lang w:val="es-MX" w:eastAsia="es-MX"/>
              </w:rPr>
            </w:pPr>
            <w:r w:rsidRPr="000440AB">
              <w:rPr>
                <w:b/>
                <w:bCs/>
                <w:sz w:val="16"/>
                <w:szCs w:val="16"/>
                <w:lang w:val="es-MX" w:eastAsia="es-MX"/>
              </w:rPr>
              <w:t>Emoción</w:t>
            </w:r>
          </w:p>
        </w:tc>
        <w:tc>
          <w:tcPr>
            <w:tcW w:w="2454" w:type="dxa"/>
            <w:tcBorders>
              <w:top w:val="nil"/>
              <w:left w:val="nil"/>
              <w:bottom w:val="nil"/>
              <w:right w:val="single" w:sz="4" w:space="0" w:color="auto"/>
            </w:tcBorders>
            <w:shd w:val="clear" w:color="auto" w:fill="A5A5A5" w:themeFill="accent3"/>
            <w:noWrap/>
            <w:vAlign w:val="bottom"/>
            <w:hideMark/>
          </w:tcPr>
          <w:p w14:paraId="73D552B3" w14:textId="77777777" w:rsidR="00797E6D" w:rsidRPr="000440AB" w:rsidRDefault="00797E6D" w:rsidP="00797E6D">
            <w:pPr>
              <w:rPr>
                <w:b/>
                <w:bCs/>
                <w:sz w:val="16"/>
                <w:szCs w:val="16"/>
                <w:lang w:val="es-MX" w:eastAsia="es-MX"/>
              </w:rPr>
            </w:pPr>
            <w:r w:rsidRPr="000440AB">
              <w:rPr>
                <w:b/>
                <w:bCs/>
                <w:sz w:val="16"/>
                <w:szCs w:val="16"/>
                <w:lang w:val="es-MX" w:eastAsia="es-MX"/>
              </w:rPr>
              <w:t>Emoción</w:t>
            </w:r>
          </w:p>
        </w:tc>
        <w:tc>
          <w:tcPr>
            <w:tcW w:w="2332" w:type="dxa"/>
            <w:tcBorders>
              <w:top w:val="nil"/>
              <w:left w:val="nil"/>
              <w:bottom w:val="nil"/>
              <w:right w:val="single" w:sz="4" w:space="0" w:color="auto"/>
            </w:tcBorders>
            <w:shd w:val="clear" w:color="auto" w:fill="A5A5A5" w:themeFill="accent3"/>
            <w:noWrap/>
            <w:vAlign w:val="bottom"/>
            <w:hideMark/>
          </w:tcPr>
          <w:p w14:paraId="59D2822E" w14:textId="77777777" w:rsidR="00797E6D" w:rsidRPr="000440AB" w:rsidRDefault="00797E6D" w:rsidP="00797E6D">
            <w:pPr>
              <w:rPr>
                <w:b/>
                <w:bCs/>
                <w:sz w:val="16"/>
                <w:szCs w:val="16"/>
                <w:lang w:val="es-MX" w:eastAsia="es-MX"/>
              </w:rPr>
            </w:pPr>
            <w:r w:rsidRPr="000440AB">
              <w:rPr>
                <w:b/>
                <w:bCs/>
                <w:sz w:val="16"/>
                <w:szCs w:val="16"/>
                <w:lang w:val="es-MX" w:eastAsia="es-MX"/>
              </w:rPr>
              <w:t xml:space="preserve">Emoción </w:t>
            </w:r>
          </w:p>
        </w:tc>
        <w:tc>
          <w:tcPr>
            <w:tcW w:w="2332" w:type="dxa"/>
            <w:tcBorders>
              <w:top w:val="nil"/>
              <w:left w:val="nil"/>
              <w:bottom w:val="nil"/>
              <w:right w:val="single" w:sz="4" w:space="0" w:color="auto"/>
            </w:tcBorders>
            <w:shd w:val="clear" w:color="auto" w:fill="A5A5A5" w:themeFill="accent3"/>
            <w:noWrap/>
            <w:vAlign w:val="bottom"/>
            <w:hideMark/>
          </w:tcPr>
          <w:p w14:paraId="7BD900F0" w14:textId="77777777" w:rsidR="00797E6D" w:rsidRPr="000440AB" w:rsidRDefault="00797E6D" w:rsidP="00797E6D">
            <w:pPr>
              <w:rPr>
                <w:b/>
                <w:bCs/>
                <w:sz w:val="16"/>
                <w:szCs w:val="16"/>
                <w:lang w:val="es-MX" w:eastAsia="es-MX"/>
              </w:rPr>
            </w:pPr>
            <w:r w:rsidRPr="000440AB">
              <w:rPr>
                <w:b/>
                <w:bCs/>
                <w:sz w:val="16"/>
                <w:szCs w:val="16"/>
                <w:lang w:val="es-MX" w:eastAsia="es-MX"/>
              </w:rPr>
              <w:t xml:space="preserve">Emoción </w:t>
            </w:r>
          </w:p>
        </w:tc>
        <w:tc>
          <w:tcPr>
            <w:tcW w:w="2704" w:type="dxa"/>
            <w:tcBorders>
              <w:top w:val="nil"/>
              <w:left w:val="nil"/>
              <w:bottom w:val="nil"/>
              <w:right w:val="single" w:sz="4" w:space="0" w:color="auto"/>
            </w:tcBorders>
            <w:shd w:val="clear" w:color="auto" w:fill="A5A5A5" w:themeFill="accent3"/>
            <w:noWrap/>
            <w:vAlign w:val="bottom"/>
            <w:hideMark/>
          </w:tcPr>
          <w:p w14:paraId="4F05FC69" w14:textId="77777777" w:rsidR="00797E6D" w:rsidRPr="000440AB" w:rsidRDefault="00797E6D" w:rsidP="00797E6D">
            <w:pPr>
              <w:rPr>
                <w:b/>
                <w:bCs/>
                <w:sz w:val="16"/>
                <w:szCs w:val="16"/>
                <w:lang w:val="es-MX" w:eastAsia="es-MX"/>
              </w:rPr>
            </w:pPr>
            <w:r w:rsidRPr="000440AB">
              <w:rPr>
                <w:b/>
                <w:bCs/>
                <w:sz w:val="16"/>
                <w:szCs w:val="16"/>
                <w:lang w:val="es-MX" w:eastAsia="es-MX"/>
              </w:rPr>
              <w:t>Emoción</w:t>
            </w:r>
          </w:p>
        </w:tc>
      </w:tr>
      <w:tr w:rsidR="000440AB" w:rsidRPr="000440AB" w14:paraId="7E0916EA" w14:textId="77777777" w:rsidTr="00797E6D">
        <w:trPr>
          <w:trHeight w:val="967"/>
        </w:trPr>
        <w:tc>
          <w:tcPr>
            <w:tcW w:w="2823" w:type="dxa"/>
            <w:tcBorders>
              <w:top w:val="nil"/>
              <w:left w:val="single" w:sz="4" w:space="0" w:color="auto"/>
              <w:bottom w:val="nil"/>
              <w:right w:val="single" w:sz="4" w:space="0" w:color="auto"/>
            </w:tcBorders>
            <w:shd w:val="clear" w:color="auto" w:fill="auto"/>
            <w:hideMark/>
          </w:tcPr>
          <w:p w14:paraId="2D3814CF" w14:textId="61D49419" w:rsidR="00797E6D" w:rsidRPr="000440AB" w:rsidRDefault="00797E6D" w:rsidP="00797E6D">
            <w:pPr>
              <w:rPr>
                <w:sz w:val="16"/>
                <w:szCs w:val="16"/>
                <w:lang w:val="es-MX" w:eastAsia="es-MX"/>
              </w:rPr>
            </w:pPr>
            <w:r w:rsidRPr="000440AB">
              <w:rPr>
                <w:sz w:val="16"/>
                <w:szCs w:val="16"/>
                <w:lang w:val="es-MX" w:eastAsia="es-MX"/>
              </w:rPr>
              <w:t xml:space="preserve">Curiosidad o interés la nueva colección de </w:t>
            </w:r>
            <w:r w:rsidR="00006B29" w:rsidRPr="000440AB">
              <w:rPr>
                <w:i/>
                <w:sz w:val="16"/>
                <w:szCs w:val="16"/>
                <w:lang w:val="es-MX" w:eastAsia="es-MX"/>
              </w:rPr>
              <w:t>flats</w:t>
            </w:r>
            <w:r w:rsidRPr="000440AB">
              <w:rPr>
                <w:sz w:val="16"/>
                <w:szCs w:val="16"/>
                <w:lang w:val="es-MX" w:eastAsia="es-MX"/>
              </w:rPr>
              <w:t xml:space="preserve"> y sandalias.</w:t>
            </w:r>
          </w:p>
        </w:tc>
        <w:tc>
          <w:tcPr>
            <w:tcW w:w="2454" w:type="dxa"/>
            <w:tcBorders>
              <w:top w:val="nil"/>
              <w:left w:val="nil"/>
              <w:bottom w:val="nil"/>
              <w:right w:val="single" w:sz="4" w:space="0" w:color="auto"/>
            </w:tcBorders>
            <w:shd w:val="clear" w:color="auto" w:fill="auto"/>
            <w:hideMark/>
          </w:tcPr>
          <w:p w14:paraId="5B8301EB" w14:textId="77777777" w:rsidR="00797E6D" w:rsidRPr="000440AB" w:rsidRDefault="00797E6D" w:rsidP="00797E6D">
            <w:pPr>
              <w:rPr>
                <w:sz w:val="16"/>
                <w:szCs w:val="16"/>
                <w:lang w:val="es-MX" w:eastAsia="es-MX"/>
              </w:rPr>
            </w:pPr>
            <w:r w:rsidRPr="000440AB">
              <w:rPr>
                <w:sz w:val="16"/>
                <w:szCs w:val="16"/>
                <w:lang w:val="es-MX" w:eastAsia="es-MX"/>
              </w:rPr>
              <w:t>Entusiasmo o atracción por adquirir diferentes modelos de calzado Isabellas.</w:t>
            </w:r>
          </w:p>
        </w:tc>
        <w:tc>
          <w:tcPr>
            <w:tcW w:w="2332" w:type="dxa"/>
            <w:tcBorders>
              <w:top w:val="nil"/>
              <w:left w:val="nil"/>
              <w:bottom w:val="nil"/>
              <w:right w:val="single" w:sz="4" w:space="0" w:color="auto"/>
            </w:tcBorders>
            <w:shd w:val="clear" w:color="auto" w:fill="auto"/>
            <w:hideMark/>
          </w:tcPr>
          <w:p w14:paraId="4BED8177" w14:textId="77777777" w:rsidR="00797E6D" w:rsidRPr="000440AB" w:rsidRDefault="00797E6D" w:rsidP="00797E6D">
            <w:pPr>
              <w:rPr>
                <w:sz w:val="16"/>
                <w:szCs w:val="16"/>
                <w:lang w:val="es-MX" w:eastAsia="es-MX"/>
              </w:rPr>
            </w:pPr>
            <w:r w:rsidRPr="000440AB">
              <w:rPr>
                <w:sz w:val="16"/>
                <w:szCs w:val="16"/>
                <w:lang w:val="es-MX" w:eastAsia="es-MX"/>
              </w:rPr>
              <w:t>Satisfacción y seguridad que en Isabellas le diseñaran un calzado a su media y gusto.</w:t>
            </w:r>
          </w:p>
        </w:tc>
        <w:tc>
          <w:tcPr>
            <w:tcW w:w="2332" w:type="dxa"/>
            <w:tcBorders>
              <w:top w:val="nil"/>
              <w:left w:val="nil"/>
              <w:bottom w:val="nil"/>
              <w:right w:val="single" w:sz="4" w:space="0" w:color="auto"/>
            </w:tcBorders>
            <w:shd w:val="clear" w:color="auto" w:fill="auto"/>
            <w:hideMark/>
          </w:tcPr>
          <w:p w14:paraId="718C9E0D" w14:textId="77777777" w:rsidR="00797E6D" w:rsidRPr="000440AB" w:rsidRDefault="00797E6D" w:rsidP="00797E6D">
            <w:pPr>
              <w:rPr>
                <w:sz w:val="16"/>
                <w:szCs w:val="16"/>
                <w:lang w:val="es-MX" w:eastAsia="es-MX"/>
              </w:rPr>
            </w:pPr>
            <w:r w:rsidRPr="000440AB">
              <w:rPr>
                <w:sz w:val="16"/>
                <w:szCs w:val="16"/>
                <w:lang w:val="es-MX" w:eastAsia="es-MX"/>
              </w:rPr>
              <w:t>Gratitud y lealtad a que encontró una tienda que cumplen sus expectativas y necesidades de un calzado a la medida y personalizado.</w:t>
            </w:r>
          </w:p>
        </w:tc>
        <w:tc>
          <w:tcPr>
            <w:tcW w:w="2704" w:type="dxa"/>
            <w:tcBorders>
              <w:top w:val="nil"/>
              <w:left w:val="nil"/>
              <w:bottom w:val="nil"/>
              <w:right w:val="single" w:sz="4" w:space="0" w:color="auto"/>
            </w:tcBorders>
            <w:shd w:val="clear" w:color="auto" w:fill="auto"/>
            <w:hideMark/>
          </w:tcPr>
          <w:p w14:paraId="3A98412C" w14:textId="77777777" w:rsidR="00797E6D" w:rsidRPr="000440AB" w:rsidRDefault="00797E6D" w:rsidP="00797E6D">
            <w:pPr>
              <w:rPr>
                <w:sz w:val="16"/>
                <w:szCs w:val="16"/>
                <w:lang w:val="es-MX" w:eastAsia="es-MX"/>
              </w:rPr>
            </w:pPr>
            <w:r w:rsidRPr="000440AB">
              <w:rPr>
                <w:sz w:val="16"/>
                <w:szCs w:val="16"/>
                <w:lang w:val="es-MX" w:eastAsia="es-MX"/>
              </w:rPr>
              <w:t>Alegría y felicidad por encontrar una tienda que ofrece una atención personalizada.</w:t>
            </w:r>
          </w:p>
        </w:tc>
      </w:tr>
      <w:tr w:rsidR="000440AB" w:rsidRPr="000440AB" w14:paraId="2862AA46" w14:textId="77777777" w:rsidTr="00797E6D">
        <w:trPr>
          <w:trHeight w:val="221"/>
        </w:trPr>
        <w:tc>
          <w:tcPr>
            <w:tcW w:w="2823" w:type="dxa"/>
            <w:tcBorders>
              <w:top w:val="nil"/>
              <w:left w:val="single" w:sz="4" w:space="0" w:color="auto"/>
              <w:bottom w:val="nil"/>
              <w:right w:val="single" w:sz="4" w:space="0" w:color="auto"/>
            </w:tcBorders>
            <w:shd w:val="clear" w:color="auto" w:fill="A5A5A5" w:themeFill="accent3"/>
            <w:noWrap/>
            <w:vAlign w:val="bottom"/>
            <w:hideMark/>
          </w:tcPr>
          <w:p w14:paraId="3DC0F85C" w14:textId="77777777" w:rsidR="00797E6D" w:rsidRPr="000440AB" w:rsidRDefault="00797E6D" w:rsidP="00797E6D">
            <w:pPr>
              <w:rPr>
                <w:b/>
                <w:bCs/>
                <w:sz w:val="16"/>
                <w:szCs w:val="16"/>
                <w:lang w:val="es-MX" w:eastAsia="es-MX"/>
              </w:rPr>
            </w:pPr>
            <w:r w:rsidRPr="000440AB">
              <w:rPr>
                <w:b/>
                <w:bCs/>
                <w:sz w:val="16"/>
                <w:szCs w:val="16"/>
                <w:lang w:val="es-MX" w:eastAsia="es-MX"/>
              </w:rPr>
              <w:t>Puntos de dolor</w:t>
            </w:r>
          </w:p>
        </w:tc>
        <w:tc>
          <w:tcPr>
            <w:tcW w:w="2454" w:type="dxa"/>
            <w:tcBorders>
              <w:top w:val="nil"/>
              <w:left w:val="nil"/>
              <w:bottom w:val="nil"/>
              <w:right w:val="single" w:sz="4" w:space="0" w:color="auto"/>
            </w:tcBorders>
            <w:shd w:val="clear" w:color="auto" w:fill="A5A5A5" w:themeFill="accent3"/>
            <w:noWrap/>
            <w:vAlign w:val="bottom"/>
            <w:hideMark/>
          </w:tcPr>
          <w:p w14:paraId="2F04A3E2" w14:textId="77777777" w:rsidR="00797E6D" w:rsidRPr="000440AB" w:rsidRDefault="00797E6D" w:rsidP="00797E6D">
            <w:pPr>
              <w:rPr>
                <w:b/>
                <w:bCs/>
                <w:sz w:val="16"/>
                <w:szCs w:val="16"/>
                <w:lang w:val="es-MX" w:eastAsia="es-MX"/>
              </w:rPr>
            </w:pPr>
            <w:r w:rsidRPr="000440AB">
              <w:rPr>
                <w:b/>
                <w:bCs/>
                <w:sz w:val="16"/>
                <w:szCs w:val="16"/>
                <w:lang w:val="es-MX" w:eastAsia="es-MX"/>
              </w:rPr>
              <w:t>Puntos de dolor</w:t>
            </w:r>
          </w:p>
        </w:tc>
        <w:tc>
          <w:tcPr>
            <w:tcW w:w="2332" w:type="dxa"/>
            <w:tcBorders>
              <w:top w:val="nil"/>
              <w:left w:val="nil"/>
              <w:bottom w:val="nil"/>
              <w:right w:val="single" w:sz="4" w:space="0" w:color="auto"/>
            </w:tcBorders>
            <w:shd w:val="clear" w:color="auto" w:fill="A5A5A5" w:themeFill="accent3"/>
            <w:noWrap/>
            <w:vAlign w:val="bottom"/>
            <w:hideMark/>
          </w:tcPr>
          <w:p w14:paraId="600FF35C" w14:textId="77777777" w:rsidR="00797E6D" w:rsidRPr="000440AB" w:rsidRDefault="00797E6D" w:rsidP="00797E6D">
            <w:pPr>
              <w:rPr>
                <w:b/>
                <w:bCs/>
                <w:sz w:val="16"/>
                <w:szCs w:val="16"/>
                <w:lang w:val="es-MX" w:eastAsia="es-MX"/>
              </w:rPr>
            </w:pPr>
            <w:r w:rsidRPr="000440AB">
              <w:rPr>
                <w:b/>
                <w:bCs/>
                <w:sz w:val="16"/>
                <w:szCs w:val="16"/>
                <w:lang w:val="es-MX" w:eastAsia="es-MX"/>
              </w:rPr>
              <w:t xml:space="preserve">Puntos de dolor </w:t>
            </w:r>
          </w:p>
        </w:tc>
        <w:tc>
          <w:tcPr>
            <w:tcW w:w="2332" w:type="dxa"/>
            <w:tcBorders>
              <w:top w:val="nil"/>
              <w:left w:val="nil"/>
              <w:bottom w:val="nil"/>
              <w:right w:val="single" w:sz="4" w:space="0" w:color="auto"/>
            </w:tcBorders>
            <w:shd w:val="clear" w:color="auto" w:fill="A5A5A5" w:themeFill="accent3"/>
            <w:noWrap/>
            <w:vAlign w:val="bottom"/>
            <w:hideMark/>
          </w:tcPr>
          <w:p w14:paraId="5EF7FD97" w14:textId="77777777" w:rsidR="00797E6D" w:rsidRPr="000440AB" w:rsidRDefault="00797E6D" w:rsidP="00797E6D">
            <w:pPr>
              <w:rPr>
                <w:b/>
                <w:bCs/>
                <w:sz w:val="16"/>
                <w:szCs w:val="16"/>
                <w:lang w:val="es-MX" w:eastAsia="es-MX"/>
              </w:rPr>
            </w:pPr>
            <w:r w:rsidRPr="000440AB">
              <w:rPr>
                <w:b/>
                <w:bCs/>
                <w:sz w:val="16"/>
                <w:szCs w:val="16"/>
                <w:lang w:val="es-MX" w:eastAsia="es-MX"/>
              </w:rPr>
              <w:t>Puntos de dolor</w:t>
            </w:r>
          </w:p>
        </w:tc>
        <w:tc>
          <w:tcPr>
            <w:tcW w:w="2704" w:type="dxa"/>
            <w:tcBorders>
              <w:top w:val="nil"/>
              <w:left w:val="nil"/>
              <w:bottom w:val="nil"/>
              <w:right w:val="single" w:sz="4" w:space="0" w:color="auto"/>
            </w:tcBorders>
            <w:shd w:val="clear" w:color="auto" w:fill="A5A5A5" w:themeFill="accent3"/>
            <w:noWrap/>
            <w:vAlign w:val="bottom"/>
            <w:hideMark/>
          </w:tcPr>
          <w:p w14:paraId="6AC87CA5" w14:textId="77777777" w:rsidR="00797E6D" w:rsidRPr="000440AB" w:rsidRDefault="00797E6D" w:rsidP="00797E6D">
            <w:pPr>
              <w:rPr>
                <w:b/>
                <w:bCs/>
                <w:sz w:val="16"/>
                <w:szCs w:val="16"/>
                <w:lang w:val="es-MX" w:eastAsia="es-MX"/>
              </w:rPr>
            </w:pPr>
            <w:r w:rsidRPr="000440AB">
              <w:rPr>
                <w:b/>
                <w:bCs/>
                <w:sz w:val="16"/>
                <w:szCs w:val="16"/>
                <w:lang w:val="es-MX" w:eastAsia="es-MX"/>
              </w:rPr>
              <w:t>Puntos de dolor</w:t>
            </w:r>
          </w:p>
        </w:tc>
      </w:tr>
      <w:tr w:rsidR="000440AB" w:rsidRPr="000440AB" w14:paraId="408CDB74" w14:textId="77777777" w:rsidTr="00797E6D">
        <w:trPr>
          <w:trHeight w:val="1419"/>
        </w:trPr>
        <w:tc>
          <w:tcPr>
            <w:tcW w:w="2823" w:type="dxa"/>
            <w:tcBorders>
              <w:top w:val="nil"/>
              <w:left w:val="single" w:sz="4" w:space="0" w:color="auto"/>
              <w:bottom w:val="nil"/>
              <w:right w:val="single" w:sz="4" w:space="0" w:color="auto"/>
            </w:tcBorders>
            <w:shd w:val="clear" w:color="auto" w:fill="auto"/>
            <w:hideMark/>
          </w:tcPr>
          <w:p w14:paraId="6C2AFB4C" w14:textId="77777777" w:rsidR="00797E6D" w:rsidRPr="000440AB" w:rsidRDefault="00797E6D" w:rsidP="00797E6D">
            <w:pPr>
              <w:rPr>
                <w:sz w:val="16"/>
                <w:szCs w:val="16"/>
                <w:lang w:val="es-MX" w:eastAsia="es-MX"/>
              </w:rPr>
            </w:pPr>
            <w:r w:rsidRPr="000440AB">
              <w:rPr>
                <w:sz w:val="16"/>
                <w:szCs w:val="16"/>
                <w:lang w:val="es-MX" w:eastAsia="es-MX"/>
              </w:rPr>
              <w:t>No comprende de todo lo que la tienda Isabellas Honduras ofrece diferente en comparación con otras tiendas de calzado.</w:t>
            </w:r>
          </w:p>
        </w:tc>
        <w:tc>
          <w:tcPr>
            <w:tcW w:w="2454" w:type="dxa"/>
            <w:tcBorders>
              <w:top w:val="nil"/>
              <w:left w:val="nil"/>
              <w:bottom w:val="nil"/>
              <w:right w:val="single" w:sz="4" w:space="0" w:color="auto"/>
            </w:tcBorders>
            <w:shd w:val="clear" w:color="auto" w:fill="auto"/>
            <w:hideMark/>
          </w:tcPr>
          <w:p w14:paraId="47F77178" w14:textId="77777777" w:rsidR="00797E6D" w:rsidRPr="000440AB" w:rsidRDefault="00797E6D" w:rsidP="00797E6D">
            <w:pPr>
              <w:rPr>
                <w:sz w:val="16"/>
                <w:szCs w:val="16"/>
                <w:lang w:val="es-MX" w:eastAsia="es-MX"/>
              </w:rPr>
            </w:pPr>
            <w:r w:rsidRPr="000440AB">
              <w:rPr>
                <w:sz w:val="16"/>
                <w:szCs w:val="16"/>
                <w:lang w:val="es-MX" w:eastAsia="es-MX"/>
              </w:rPr>
              <w:t>La clienta tiene problemas para encontrar zapatos que le tallen y quisiera medírselos antes de la compra, para estar segura de que está realizando una buena compra, pero no tiene tiempo para ir a la tienda física.</w:t>
            </w:r>
          </w:p>
        </w:tc>
        <w:tc>
          <w:tcPr>
            <w:tcW w:w="2332" w:type="dxa"/>
            <w:tcBorders>
              <w:top w:val="nil"/>
              <w:left w:val="nil"/>
              <w:bottom w:val="nil"/>
              <w:right w:val="single" w:sz="4" w:space="0" w:color="auto"/>
            </w:tcBorders>
            <w:shd w:val="clear" w:color="auto" w:fill="auto"/>
            <w:hideMark/>
          </w:tcPr>
          <w:p w14:paraId="7AC8E0EE" w14:textId="77777777" w:rsidR="00797E6D" w:rsidRPr="000440AB" w:rsidRDefault="00797E6D" w:rsidP="00797E6D">
            <w:pPr>
              <w:rPr>
                <w:sz w:val="16"/>
                <w:szCs w:val="16"/>
                <w:lang w:val="es-MX" w:eastAsia="es-MX"/>
              </w:rPr>
            </w:pPr>
            <w:r w:rsidRPr="000440AB">
              <w:rPr>
                <w:sz w:val="16"/>
                <w:szCs w:val="16"/>
                <w:lang w:val="es-MX" w:eastAsia="es-MX"/>
              </w:rPr>
              <w:t>El cliente experimento dificultades para pagar por transferencia ya que no tiene cuenta en el banco tenía que hacer ACH, prefería hacer pago con su tarjeta directamente, pero Isabellas no cuenta con esa forma de pago.</w:t>
            </w:r>
          </w:p>
        </w:tc>
        <w:tc>
          <w:tcPr>
            <w:tcW w:w="2332" w:type="dxa"/>
            <w:tcBorders>
              <w:top w:val="nil"/>
              <w:left w:val="nil"/>
              <w:bottom w:val="nil"/>
              <w:right w:val="single" w:sz="4" w:space="0" w:color="auto"/>
            </w:tcBorders>
            <w:shd w:val="clear" w:color="auto" w:fill="auto"/>
            <w:hideMark/>
          </w:tcPr>
          <w:p w14:paraId="076A1096" w14:textId="77777777" w:rsidR="00797E6D" w:rsidRPr="000440AB" w:rsidRDefault="00797E6D" w:rsidP="00797E6D">
            <w:pPr>
              <w:rPr>
                <w:sz w:val="16"/>
                <w:szCs w:val="16"/>
                <w:lang w:val="es-MX" w:eastAsia="es-MX"/>
              </w:rPr>
            </w:pPr>
            <w:r w:rsidRPr="000440AB">
              <w:rPr>
                <w:sz w:val="16"/>
                <w:szCs w:val="16"/>
                <w:lang w:val="es-MX" w:eastAsia="es-MX"/>
              </w:rPr>
              <w:t>El cliente no recibe actualizaciones frecuentes del catálogo de productos, contenido u ofertas personalizadas según los gustos o historial de compra, puede hacer que se sienta menos valorado como cliente frecuente.</w:t>
            </w:r>
          </w:p>
        </w:tc>
        <w:tc>
          <w:tcPr>
            <w:tcW w:w="2704" w:type="dxa"/>
            <w:tcBorders>
              <w:top w:val="nil"/>
              <w:left w:val="nil"/>
              <w:bottom w:val="nil"/>
              <w:right w:val="single" w:sz="4" w:space="0" w:color="auto"/>
            </w:tcBorders>
            <w:shd w:val="clear" w:color="auto" w:fill="auto"/>
            <w:hideMark/>
          </w:tcPr>
          <w:p w14:paraId="0B0B035E" w14:textId="77777777" w:rsidR="00797E6D" w:rsidRPr="000440AB" w:rsidRDefault="00797E6D" w:rsidP="00797E6D">
            <w:pPr>
              <w:rPr>
                <w:sz w:val="16"/>
                <w:szCs w:val="16"/>
                <w:lang w:val="es-MX" w:eastAsia="es-MX"/>
              </w:rPr>
            </w:pPr>
            <w:r w:rsidRPr="000440AB">
              <w:rPr>
                <w:sz w:val="16"/>
                <w:szCs w:val="16"/>
                <w:lang w:val="es-MX" w:eastAsia="es-MX"/>
              </w:rPr>
              <w:t>El cliente no recibe descuentos o promociones por compras frecuentes o recomendaciones.</w:t>
            </w:r>
          </w:p>
        </w:tc>
      </w:tr>
      <w:tr w:rsidR="000440AB" w:rsidRPr="000440AB" w14:paraId="769F2D36" w14:textId="77777777" w:rsidTr="00797E6D">
        <w:trPr>
          <w:trHeight w:val="221"/>
        </w:trPr>
        <w:tc>
          <w:tcPr>
            <w:tcW w:w="2823" w:type="dxa"/>
            <w:tcBorders>
              <w:top w:val="nil"/>
              <w:left w:val="single" w:sz="4" w:space="0" w:color="auto"/>
              <w:bottom w:val="nil"/>
              <w:right w:val="single" w:sz="4" w:space="0" w:color="auto"/>
            </w:tcBorders>
            <w:shd w:val="clear" w:color="auto" w:fill="A5A5A5" w:themeFill="accent3"/>
            <w:noWrap/>
            <w:vAlign w:val="bottom"/>
            <w:hideMark/>
          </w:tcPr>
          <w:p w14:paraId="76CBD4B8" w14:textId="77777777" w:rsidR="00797E6D" w:rsidRPr="000440AB" w:rsidRDefault="00797E6D" w:rsidP="00797E6D">
            <w:pPr>
              <w:rPr>
                <w:b/>
                <w:bCs/>
                <w:sz w:val="16"/>
                <w:szCs w:val="16"/>
                <w:lang w:val="es-MX" w:eastAsia="es-MX"/>
              </w:rPr>
            </w:pPr>
            <w:r w:rsidRPr="000440AB">
              <w:rPr>
                <w:b/>
                <w:bCs/>
                <w:sz w:val="16"/>
                <w:szCs w:val="16"/>
                <w:lang w:val="es-MX" w:eastAsia="es-MX"/>
              </w:rPr>
              <w:t xml:space="preserve">Soluciones </w:t>
            </w:r>
          </w:p>
        </w:tc>
        <w:tc>
          <w:tcPr>
            <w:tcW w:w="2454" w:type="dxa"/>
            <w:tcBorders>
              <w:top w:val="nil"/>
              <w:left w:val="nil"/>
              <w:bottom w:val="nil"/>
              <w:right w:val="single" w:sz="4" w:space="0" w:color="auto"/>
            </w:tcBorders>
            <w:shd w:val="clear" w:color="auto" w:fill="A5A5A5" w:themeFill="accent3"/>
            <w:noWrap/>
            <w:vAlign w:val="bottom"/>
            <w:hideMark/>
          </w:tcPr>
          <w:p w14:paraId="04AC800C" w14:textId="77777777" w:rsidR="00797E6D" w:rsidRPr="000440AB" w:rsidRDefault="00797E6D" w:rsidP="00797E6D">
            <w:pPr>
              <w:rPr>
                <w:b/>
                <w:bCs/>
                <w:sz w:val="16"/>
                <w:szCs w:val="16"/>
                <w:lang w:val="es-MX" w:eastAsia="es-MX"/>
              </w:rPr>
            </w:pPr>
            <w:r w:rsidRPr="000440AB">
              <w:rPr>
                <w:b/>
                <w:bCs/>
                <w:sz w:val="16"/>
                <w:szCs w:val="16"/>
                <w:lang w:val="es-MX" w:eastAsia="es-MX"/>
              </w:rPr>
              <w:t>Soluciones</w:t>
            </w:r>
          </w:p>
        </w:tc>
        <w:tc>
          <w:tcPr>
            <w:tcW w:w="2332" w:type="dxa"/>
            <w:tcBorders>
              <w:top w:val="nil"/>
              <w:left w:val="nil"/>
              <w:bottom w:val="nil"/>
              <w:right w:val="single" w:sz="4" w:space="0" w:color="auto"/>
            </w:tcBorders>
            <w:shd w:val="clear" w:color="auto" w:fill="A5A5A5" w:themeFill="accent3"/>
            <w:noWrap/>
            <w:vAlign w:val="bottom"/>
            <w:hideMark/>
          </w:tcPr>
          <w:p w14:paraId="68B900BB" w14:textId="77777777" w:rsidR="00797E6D" w:rsidRPr="000440AB" w:rsidRDefault="00797E6D" w:rsidP="00797E6D">
            <w:pPr>
              <w:rPr>
                <w:b/>
                <w:bCs/>
                <w:sz w:val="16"/>
                <w:szCs w:val="16"/>
                <w:lang w:val="es-MX" w:eastAsia="es-MX"/>
              </w:rPr>
            </w:pPr>
            <w:r w:rsidRPr="000440AB">
              <w:rPr>
                <w:b/>
                <w:bCs/>
                <w:sz w:val="16"/>
                <w:szCs w:val="16"/>
                <w:lang w:val="es-MX" w:eastAsia="es-MX"/>
              </w:rPr>
              <w:t>Soluciones</w:t>
            </w:r>
          </w:p>
        </w:tc>
        <w:tc>
          <w:tcPr>
            <w:tcW w:w="2332" w:type="dxa"/>
            <w:tcBorders>
              <w:top w:val="nil"/>
              <w:left w:val="nil"/>
              <w:bottom w:val="nil"/>
              <w:right w:val="single" w:sz="4" w:space="0" w:color="auto"/>
            </w:tcBorders>
            <w:shd w:val="clear" w:color="auto" w:fill="A5A5A5" w:themeFill="accent3"/>
            <w:noWrap/>
            <w:hideMark/>
          </w:tcPr>
          <w:p w14:paraId="1C5E04DD" w14:textId="77777777" w:rsidR="00797E6D" w:rsidRPr="000440AB" w:rsidRDefault="00797E6D" w:rsidP="00797E6D">
            <w:pPr>
              <w:rPr>
                <w:b/>
                <w:bCs/>
                <w:sz w:val="16"/>
                <w:szCs w:val="16"/>
                <w:lang w:val="es-MX" w:eastAsia="es-MX"/>
              </w:rPr>
            </w:pPr>
            <w:r w:rsidRPr="000440AB">
              <w:rPr>
                <w:b/>
                <w:bCs/>
                <w:sz w:val="16"/>
                <w:szCs w:val="16"/>
                <w:lang w:val="es-MX" w:eastAsia="es-MX"/>
              </w:rPr>
              <w:t xml:space="preserve">Soluciones </w:t>
            </w:r>
          </w:p>
        </w:tc>
        <w:tc>
          <w:tcPr>
            <w:tcW w:w="2704" w:type="dxa"/>
            <w:tcBorders>
              <w:top w:val="nil"/>
              <w:left w:val="nil"/>
              <w:bottom w:val="nil"/>
              <w:right w:val="single" w:sz="4" w:space="0" w:color="auto"/>
            </w:tcBorders>
            <w:shd w:val="clear" w:color="auto" w:fill="A5A5A5" w:themeFill="accent3"/>
            <w:noWrap/>
            <w:vAlign w:val="bottom"/>
            <w:hideMark/>
          </w:tcPr>
          <w:p w14:paraId="5DED6095" w14:textId="77777777" w:rsidR="00797E6D" w:rsidRPr="000440AB" w:rsidRDefault="00797E6D" w:rsidP="00797E6D">
            <w:pPr>
              <w:rPr>
                <w:b/>
                <w:bCs/>
                <w:sz w:val="16"/>
                <w:szCs w:val="16"/>
                <w:lang w:val="es-MX" w:eastAsia="es-MX"/>
              </w:rPr>
            </w:pPr>
            <w:r w:rsidRPr="000440AB">
              <w:rPr>
                <w:b/>
                <w:bCs/>
                <w:sz w:val="16"/>
                <w:szCs w:val="16"/>
                <w:lang w:val="es-MX" w:eastAsia="es-MX"/>
              </w:rPr>
              <w:t>Soluciones</w:t>
            </w:r>
          </w:p>
        </w:tc>
      </w:tr>
      <w:tr w:rsidR="000440AB" w:rsidRPr="000440AB" w14:paraId="61FD9D1C" w14:textId="77777777" w:rsidTr="00797E6D">
        <w:trPr>
          <w:trHeight w:val="2040"/>
        </w:trPr>
        <w:tc>
          <w:tcPr>
            <w:tcW w:w="2823" w:type="dxa"/>
            <w:tcBorders>
              <w:top w:val="nil"/>
              <w:left w:val="single" w:sz="4" w:space="0" w:color="auto"/>
              <w:bottom w:val="single" w:sz="4" w:space="0" w:color="auto"/>
              <w:right w:val="single" w:sz="4" w:space="0" w:color="auto"/>
            </w:tcBorders>
            <w:shd w:val="clear" w:color="auto" w:fill="auto"/>
            <w:hideMark/>
          </w:tcPr>
          <w:p w14:paraId="53965ED6" w14:textId="77777777" w:rsidR="00797E6D" w:rsidRPr="000440AB" w:rsidRDefault="00797E6D" w:rsidP="00797E6D">
            <w:pPr>
              <w:rPr>
                <w:sz w:val="16"/>
                <w:szCs w:val="16"/>
                <w:lang w:val="es-MX" w:eastAsia="es-MX"/>
              </w:rPr>
            </w:pPr>
            <w:r w:rsidRPr="000440AB">
              <w:rPr>
                <w:sz w:val="16"/>
                <w:szCs w:val="16"/>
                <w:lang w:val="es-MX" w:eastAsia="es-MX"/>
              </w:rPr>
              <w:t>La tienda Isabellas debe crear un video explicativo, corto y creativo comunicando a sus clientas que son una tienda con más de 8 años en el mercado, tienen tienda física en Comayagüela, sus productos son diseñados, producidos lo que permite ser personalizables a materiales, colores y tallas que el cliente desee, además ofrecen Envió Gratis en Tegucigalpa y tienen combos a precios especiales.</w:t>
            </w:r>
          </w:p>
        </w:tc>
        <w:tc>
          <w:tcPr>
            <w:tcW w:w="2454" w:type="dxa"/>
            <w:tcBorders>
              <w:top w:val="nil"/>
              <w:left w:val="nil"/>
              <w:bottom w:val="single" w:sz="4" w:space="0" w:color="auto"/>
              <w:right w:val="single" w:sz="4" w:space="0" w:color="auto"/>
            </w:tcBorders>
            <w:shd w:val="clear" w:color="auto" w:fill="auto"/>
            <w:hideMark/>
          </w:tcPr>
          <w:p w14:paraId="4AC11913" w14:textId="77777777" w:rsidR="00797E6D" w:rsidRPr="000440AB" w:rsidRDefault="00797E6D" w:rsidP="00797E6D">
            <w:pPr>
              <w:rPr>
                <w:sz w:val="16"/>
                <w:szCs w:val="16"/>
                <w:lang w:val="es-MX" w:eastAsia="es-MX"/>
              </w:rPr>
            </w:pPr>
            <w:r w:rsidRPr="000440AB">
              <w:rPr>
                <w:sz w:val="16"/>
                <w:szCs w:val="16"/>
                <w:lang w:val="es-MX" w:eastAsia="es-MX"/>
              </w:rPr>
              <w:t>La tienda Isabellas Honduras ofrece una atención y asesoría personalizada, diseña calzado a la medida y personalizado con el color que el cliente lo solicite, no hay pedido mínimo y además tienen un precio justo.</w:t>
            </w:r>
          </w:p>
        </w:tc>
        <w:tc>
          <w:tcPr>
            <w:tcW w:w="2332" w:type="dxa"/>
            <w:tcBorders>
              <w:top w:val="nil"/>
              <w:left w:val="nil"/>
              <w:bottom w:val="single" w:sz="4" w:space="0" w:color="auto"/>
              <w:right w:val="single" w:sz="4" w:space="0" w:color="auto"/>
            </w:tcBorders>
            <w:shd w:val="clear" w:color="auto" w:fill="auto"/>
            <w:hideMark/>
          </w:tcPr>
          <w:p w14:paraId="6CEBC5DE" w14:textId="77777777" w:rsidR="00797E6D" w:rsidRPr="000440AB" w:rsidRDefault="00797E6D" w:rsidP="00797E6D">
            <w:pPr>
              <w:rPr>
                <w:sz w:val="16"/>
                <w:szCs w:val="16"/>
                <w:lang w:val="es-MX" w:eastAsia="es-MX"/>
              </w:rPr>
            </w:pPr>
            <w:r w:rsidRPr="000440AB">
              <w:rPr>
                <w:sz w:val="16"/>
                <w:szCs w:val="16"/>
                <w:lang w:val="es-MX" w:eastAsia="es-MX"/>
              </w:rPr>
              <w:t>La Tienda Isabellas puede implementar el pago por compra clic de Bac que ofrece beneficios tanto al comercio como a sus clientes que desean pagar con tarjetas de débito o crédito de cualquier banco. Esto le permitirá impulsar sus ventas en línea y ofrecer una mejor experiencia de compra con sus clientas.</w:t>
            </w:r>
          </w:p>
        </w:tc>
        <w:tc>
          <w:tcPr>
            <w:tcW w:w="2332" w:type="dxa"/>
            <w:tcBorders>
              <w:top w:val="nil"/>
              <w:left w:val="nil"/>
              <w:bottom w:val="single" w:sz="4" w:space="0" w:color="auto"/>
              <w:right w:val="single" w:sz="4" w:space="0" w:color="auto"/>
            </w:tcBorders>
            <w:shd w:val="clear" w:color="auto" w:fill="auto"/>
            <w:hideMark/>
          </w:tcPr>
          <w:p w14:paraId="2C12B8EE" w14:textId="77777777" w:rsidR="00797E6D" w:rsidRPr="000440AB" w:rsidRDefault="00797E6D" w:rsidP="00797E6D">
            <w:pPr>
              <w:rPr>
                <w:sz w:val="16"/>
                <w:szCs w:val="16"/>
                <w:lang w:val="es-MX" w:eastAsia="es-MX"/>
              </w:rPr>
            </w:pPr>
            <w:r w:rsidRPr="000440AB">
              <w:rPr>
                <w:sz w:val="16"/>
                <w:szCs w:val="16"/>
                <w:lang w:val="es-MX" w:eastAsia="es-MX"/>
              </w:rPr>
              <w:t xml:space="preserve">Isabellas puede implementar programas de fidelización: Ofrecer incentivos según las preferencias de cada cliente, como descuentos en productos que previamente han mostrado interés. </w:t>
            </w:r>
          </w:p>
        </w:tc>
        <w:tc>
          <w:tcPr>
            <w:tcW w:w="2704" w:type="dxa"/>
            <w:tcBorders>
              <w:top w:val="nil"/>
              <w:left w:val="nil"/>
              <w:bottom w:val="single" w:sz="4" w:space="0" w:color="auto"/>
              <w:right w:val="single" w:sz="4" w:space="0" w:color="auto"/>
            </w:tcBorders>
            <w:shd w:val="clear" w:color="auto" w:fill="auto"/>
            <w:hideMark/>
          </w:tcPr>
          <w:p w14:paraId="654D4FDC" w14:textId="77777777" w:rsidR="00797E6D" w:rsidRPr="000440AB" w:rsidRDefault="00797E6D" w:rsidP="00797E6D">
            <w:pPr>
              <w:rPr>
                <w:sz w:val="16"/>
                <w:szCs w:val="16"/>
                <w:lang w:val="es-MX" w:eastAsia="es-MX"/>
              </w:rPr>
            </w:pPr>
            <w:r w:rsidRPr="000440AB">
              <w:rPr>
                <w:sz w:val="16"/>
                <w:szCs w:val="16"/>
                <w:lang w:val="es-MX" w:eastAsia="es-MX"/>
              </w:rPr>
              <w:t xml:space="preserve"> Ofrecer incentivos exclusivos tanto para el cliente existente que recomienda como para el nuevo cliente referido. Esto podría incluir descuentos especiales para ambas partes o regalos adicionales en la primera compra del cliente referido.</w:t>
            </w:r>
          </w:p>
        </w:tc>
      </w:tr>
    </w:tbl>
    <w:p w14:paraId="1BAB3161" w14:textId="55BF3A16" w:rsidR="00C96822" w:rsidRPr="00C35D6B" w:rsidRDefault="002957D3" w:rsidP="00AB1D06">
      <w:pPr>
        <w:pStyle w:val="TABLA"/>
        <w:rPr>
          <w:rStyle w:val="oypena"/>
          <w:lang w:val="en-US"/>
        </w:rPr>
      </w:pPr>
      <w:bookmarkStart w:id="204" w:name="_Toc153971256"/>
      <w:r w:rsidRPr="000440AB">
        <w:rPr>
          <w:noProof/>
        </w:rPr>
        <mc:AlternateContent>
          <mc:Choice Requires="wps">
            <w:drawing>
              <wp:anchor distT="0" distB="0" distL="114300" distR="114300" simplePos="0" relativeHeight="251983872" behindDoc="0" locked="0" layoutInCell="1" allowOverlap="1" wp14:anchorId="37F3CB5F" wp14:editId="17FBCC0A">
                <wp:simplePos x="0" y="0"/>
                <wp:positionH relativeFrom="column">
                  <wp:posOffset>397933</wp:posOffset>
                </wp:positionH>
                <wp:positionV relativeFrom="paragraph">
                  <wp:posOffset>-465667</wp:posOffset>
                </wp:positionV>
                <wp:extent cx="5071534" cy="431800"/>
                <wp:effectExtent l="0" t="0" r="0" b="6350"/>
                <wp:wrapNone/>
                <wp:docPr id="1553491885" name="Cuadro de texto 2"/>
                <wp:cNvGraphicFramePr/>
                <a:graphic xmlns:a="http://schemas.openxmlformats.org/drawingml/2006/main">
                  <a:graphicData uri="http://schemas.microsoft.com/office/word/2010/wordprocessingShape">
                    <wps:wsp>
                      <wps:cNvSpPr txBox="1"/>
                      <wps:spPr>
                        <a:xfrm>
                          <a:off x="0" y="0"/>
                          <a:ext cx="5071534" cy="431800"/>
                        </a:xfrm>
                        <a:prstGeom prst="rect">
                          <a:avLst/>
                        </a:prstGeom>
                        <a:solidFill>
                          <a:schemeClr val="lt1"/>
                        </a:solidFill>
                        <a:ln w="6350">
                          <a:noFill/>
                        </a:ln>
                      </wps:spPr>
                      <wps:txbx>
                        <w:txbxContent>
                          <w:p w14:paraId="6B292D0D" w14:textId="61F81E55" w:rsidR="002957D3" w:rsidRDefault="002957D3" w:rsidP="002957D3">
                            <w:pPr>
                              <w:pStyle w:val="T3"/>
                            </w:pPr>
                            <w:r>
                              <w:t xml:space="preserve">6.2.4 </w:t>
                            </w:r>
                            <w:r w:rsidRPr="002957D3">
                              <w:t>CUSTOMER JOURNEY MAP ISABELLAS</w:t>
                            </w:r>
                            <w:r>
                              <w:t xml:space="preserve"> HONDURAS</w:t>
                            </w:r>
                          </w:p>
                          <w:p w14:paraId="7FDA19D0" w14:textId="77777777" w:rsidR="002957D3" w:rsidRDefault="002957D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7F3CB5F" id="_x0000_t202" coordsize="21600,21600" o:spt="202" path="m,l,21600r21600,l21600,xe">
                <v:stroke joinstyle="miter"/>
                <v:path gradientshapeok="t" o:connecttype="rect"/>
              </v:shapetype>
              <v:shape id="_x0000_s1032" type="#_x0000_t202" style="position:absolute;margin-left:31.35pt;margin-top:-36.65pt;width:399.35pt;height:34pt;z-index:25198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" fillcolor="white [3201]" stroked="f" strokeweight=".5pt">
                <v:textbox>
                  <w:txbxContent>
                    <w:p w14:paraId="6B292D0D" w14:textId="61F81E55" w:rsidR="002957D3" w:rsidRDefault="002957D3" w:rsidP="002957D3">
                      <w:pPr>
                        <w:pStyle w:val="T3"/>
                      </w:pPr>
                      <w:r>
                        <w:t xml:space="preserve">6.2.4 </w:t>
                      </w:r>
                      <w:r w:rsidRPr="002957D3">
                        <w:t>CUSTOMER JOURNEY MAP ISABELLAS</w:t>
                      </w:r>
                      <w:r>
                        <w:t xml:space="preserve"> HONDURAS</w:t>
                      </w:r>
                    </w:p>
                    <w:p w14:paraId="7FDA19D0" w14:textId="77777777" w:rsidR="002957D3" w:rsidRDefault="002957D3"/>
                  </w:txbxContent>
                </v:textbox>
              </v:shape>
            </w:pict>
          </mc:Fallback>
        </mc:AlternateContent>
      </w:r>
      <w:r w:rsidR="00C96822" w:rsidRPr="006A6F4E">
        <w:rPr>
          <w:lang w:val="en-US"/>
        </w:rPr>
        <w:t xml:space="preserve">    </w:t>
      </w:r>
      <w:proofErr w:type="spellStart"/>
      <w:r w:rsidR="00C96822" w:rsidRPr="00C35D6B">
        <w:rPr>
          <w:lang w:val="en-US"/>
        </w:rPr>
        <w:t>Tabla</w:t>
      </w:r>
      <w:proofErr w:type="spellEnd"/>
      <w:r w:rsidR="00C96822" w:rsidRPr="00C35D6B">
        <w:rPr>
          <w:lang w:val="en-US"/>
        </w:rPr>
        <w:t xml:space="preserve"> 10. </w:t>
      </w:r>
      <w:r w:rsidR="00C07C2D" w:rsidRPr="00AB1D06">
        <w:t>Customer</w:t>
      </w:r>
      <w:r w:rsidR="00C07C2D" w:rsidRPr="00C35D6B">
        <w:rPr>
          <w:i/>
          <w:lang w:val="en-US"/>
        </w:rPr>
        <w:t xml:space="preserve"> Journey Map</w:t>
      </w:r>
      <w:r w:rsidR="00C96822" w:rsidRPr="00C35D6B">
        <w:rPr>
          <w:lang w:val="en-US"/>
        </w:rPr>
        <w:t xml:space="preserve"> Isabellas</w:t>
      </w:r>
      <w:bookmarkEnd w:id="204"/>
    </w:p>
    <w:p w14:paraId="307EF5FA" w14:textId="31D5DCDC" w:rsidR="00797E6D" w:rsidRPr="000440AB" w:rsidRDefault="00797E6D" w:rsidP="00797E6D">
      <w:pPr>
        <w:ind w:right="11"/>
        <w:jc w:val="both"/>
        <w:rPr>
          <w:b/>
          <w:bCs/>
        </w:rPr>
      </w:pPr>
      <w:proofErr w:type="spellStart"/>
      <w:r w:rsidRPr="00C35D6B">
        <w:rPr>
          <w:b/>
          <w:bCs/>
          <w:lang w:val="en-US"/>
        </w:rPr>
        <w:t>Figura</w:t>
      </w:r>
      <w:proofErr w:type="spellEnd"/>
      <w:r w:rsidRPr="00C35D6B">
        <w:rPr>
          <w:b/>
          <w:bCs/>
          <w:lang w:val="en-US"/>
        </w:rPr>
        <w:t xml:space="preserve">. </w:t>
      </w:r>
      <w:r w:rsidR="00C07C2D" w:rsidRPr="000440AB">
        <w:rPr>
          <w:b/>
          <w:bCs/>
          <w:i/>
        </w:rPr>
        <w:t>Buyer</w:t>
      </w:r>
      <w:r w:rsidRPr="000440AB">
        <w:rPr>
          <w:b/>
          <w:bCs/>
        </w:rPr>
        <w:t xml:space="preserve"> persona Customer Journey Tienda de calzado Isabellas Honduras</w:t>
      </w:r>
    </w:p>
    <w:p w14:paraId="68E79C42" w14:textId="51479D40" w:rsidR="00486199" w:rsidRPr="000440AB" w:rsidRDefault="00486199" w:rsidP="00486199">
      <w:pPr>
        <w:jc w:val="both"/>
      </w:pPr>
      <w:r w:rsidRPr="000440AB">
        <w:t xml:space="preserve">Fuente: </w:t>
      </w:r>
      <w:r w:rsidR="003C7C30" w:rsidRPr="003C7C30">
        <w:t xml:space="preserve">(Desafíos de las MIPYMES de moda, para potenciar la compra en línea entre </w:t>
      </w:r>
      <w:r w:rsidR="003C7C30" w:rsidRPr="003C7C30">
        <w:rPr>
          <w:i/>
        </w:rPr>
        <w:t>millennials</w:t>
      </w:r>
      <w:r w:rsidR="003C7C30" w:rsidRPr="003C7C30">
        <w:t xml:space="preserve"> del Distrito Central, Honduras en el 2023)</w:t>
      </w:r>
    </w:p>
    <w:p w14:paraId="53C50CC9" w14:textId="77777777" w:rsidR="00797E6D" w:rsidRPr="000440AB" w:rsidRDefault="00797E6D" w:rsidP="00797E6D">
      <w:pPr>
        <w:sectPr w:rsidR="00797E6D" w:rsidRPr="000440AB" w:rsidSect="005A17A9">
          <w:pgSz w:w="15840" w:h="12240" w:orient="landscape" w:code="1"/>
          <w:pgMar w:top="1440" w:right="1440" w:bottom="1440" w:left="1440" w:header="720" w:footer="720" w:gutter="0"/>
          <w:cols w:space="720"/>
        </w:sectPr>
      </w:pPr>
    </w:p>
    <w:p w14:paraId="3904128E" w14:textId="31E06BFC" w:rsidR="00720260" w:rsidRPr="000440AB" w:rsidRDefault="00797E6D" w:rsidP="00797E6D">
      <w:pPr>
        <w:pStyle w:val="T3"/>
      </w:pPr>
      <w:bookmarkStart w:id="205" w:name="_Toc159010532"/>
      <w:r w:rsidRPr="000440AB">
        <w:lastRenderedPageBreak/>
        <w:t>6.</w:t>
      </w:r>
      <w:r w:rsidR="00177C04" w:rsidRPr="000440AB">
        <w:t>2.5</w:t>
      </w:r>
      <w:r w:rsidRPr="000440AB">
        <w:t xml:space="preserve"> PLAN DE PROMOCIONES PARA CAPTAR NUEVOS CLIENTES Y BASE DE DATOS</w:t>
      </w:r>
      <w:bookmarkEnd w:id="205"/>
    </w:p>
    <w:p w14:paraId="55889338" w14:textId="23D0099C" w:rsidR="00797E6D" w:rsidRPr="000440AB" w:rsidRDefault="00797E6D" w:rsidP="00177C04">
      <w:pPr>
        <w:pStyle w:val="T4"/>
      </w:pPr>
      <w:bookmarkStart w:id="206" w:name="_Toc159010533"/>
      <w:r w:rsidRPr="000440AB">
        <w:t>6.</w:t>
      </w:r>
      <w:r w:rsidR="00177C04" w:rsidRPr="000440AB">
        <w:t>2.5</w:t>
      </w:r>
      <w:r w:rsidRPr="000440AB">
        <w:t>.1 OBJETIVO DE ESTRATEGIA</w:t>
      </w:r>
      <w:bookmarkEnd w:id="206"/>
      <w:r w:rsidRPr="000440AB">
        <w:t xml:space="preserve"> </w:t>
      </w:r>
    </w:p>
    <w:p w14:paraId="70362853" w14:textId="6BC3E72D" w:rsidR="003447B1" w:rsidRPr="000440AB" w:rsidRDefault="003447B1" w:rsidP="00797E6D">
      <w:pPr>
        <w:spacing w:line="360" w:lineRule="auto"/>
        <w:ind w:left="10" w:firstLine="698"/>
      </w:pPr>
      <w:r w:rsidRPr="000440AB">
        <w:t>Crear plan de promociones para captar base de datos de clientes nuevos y programa de lealtad para fidelizar clientes frecuentes de la tienda de Calzado Femenino Isabellas Honduras en el primer trimestre del 2024.</w:t>
      </w:r>
    </w:p>
    <w:p w14:paraId="68B5D8CF" w14:textId="75B6FCB4" w:rsidR="003447B1" w:rsidRPr="000440AB" w:rsidRDefault="003447B1" w:rsidP="003447B1">
      <w:pPr>
        <w:ind w:right="11"/>
      </w:pPr>
    </w:p>
    <w:p w14:paraId="234B6354" w14:textId="2481DC8C" w:rsidR="003447B1" w:rsidRPr="000440AB" w:rsidRDefault="00177C04" w:rsidP="00177C04">
      <w:pPr>
        <w:pStyle w:val="T4"/>
        <w:jc w:val="both"/>
      </w:pPr>
      <w:bookmarkStart w:id="207" w:name="_Toc159010534"/>
      <w:r w:rsidRPr="000440AB">
        <w:t xml:space="preserve">6.2.5.2 </w:t>
      </w:r>
      <w:r w:rsidR="00797E6D" w:rsidRPr="000440AB">
        <w:rPr>
          <w:rStyle w:val="T3Car"/>
        </w:rPr>
        <w:t>PLAN DE PROMOCIONES PARA CAPTAR BASE DE DATOS DE CLIENTES</w:t>
      </w:r>
      <w:r w:rsidR="00797E6D" w:rsidRPr="000440AB">
        <w:t xml:space="preserve"> NUEVOS</w:t>
      </w:r>
      <w:bookmarkEnd w:id="207"/>
    </w:p>
    <w:p w14:paraId="55205306" w14:textId="77777777" w:rsidR="00911525" w:rsidRPr="000440AB" w:rsidRDefault="00177C04" w:rsidP="00177C04">
      <w:pPr>
        <w:pStyle w:val="T41"/>
      </w:pPr>
      <w:bookmarkStart w:id="208" w:name="_Toc159010535"/>
      <w:r w:rsidRPr="000440AB">
        <w:t xml:space="preserve">6.2.5.2.1 </w:t>
      </w:r>
      <w:r w:rsidR="00797E6D" w:rsidRPr="000440AB">
        <w:t>ESTRATEGIA DESCUENTO DE BIENVENIDA</w:t>
      </w:r>
      <w:bookmarkEnd w:id="208"/>
    </w:p>
    <w:p w14:paraId="34BB2A87" w14:textId="541DFA0D" w:rsidR="005437AC" w:rsidRPr="000440AB" w:rsidRDefault="00797E6D" w:rsidP="00911525">
      <w:pPr>
        <w:ind w:left="1416"/>
      </w:pPr>
      <w:r w:rsidRPr="000440AB">
        <w:t>DESCUENTO DEL 10% EN LA PRIMERA COMPRA PARA QUIENES SE REGISTREN EN EL FORMULARIO DE BIENVENIDA</w:t>
      </w:r>
    </w:p>
    <w:p w14:paraId="48B6BE11" w14:textId="79CECB0C" w:rsidR="005437AC" w:rsidRPr="000440AB" w:rsidRDefault="005437AC" w:rsidP="001E5883">
      <w:pPr>
        <w:ind w:right="11"/>
      </w:pPr>
    </w:p>
    <w:p w14:paraId="0A0522B7" w14:textId="0D508918" w:rsidR="00A148C3" w:rsidRPr="000440AB" w:rsidRDefault="00177C04" w:rsidP="001E5883">
      <w:pPr>
        <w:ind w:right="11"/>
        <w:rPr>
          <w:b/>
          <w:bCs/>
        </w:rPr>
      </w:pPr>
      <w:r w:rsidRPr="000440AB">
        <w:rPr>
          <w:noProof/>
        </w:rPr>
        <w:drawing>
          <wp:anchor distT="0" distB="0" distL="114300" distR="114300" simplePos="0" relativeHeight="251807744" behindDoc="0" locked="0" layoutInCell="1" allowOverlap="1" wp14:anchorId="02D16910" wp14:editId="5C41269B">
            <wp:simplePos x="0" y="0"/>
            <wp:positionH relativeFrom="margin">
              <wp:posOffset>1583690</wp:posOffset>
            </wp:positionH>
            <wp:positionV relativeFrom="margin">
              <wp:posOffset>3047577</wp:posOffset>
            </wp:positionV>
            <wp:extent cx="2633980" cy="2628900"/>
            <wp:effectExtent l="0" t="0" r="0" b="0"/>
            <wp:wrapSquare wrapText="bothSides"/>
            <wp:docPr id="397864012"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2633980" cy="2628900"/>
                    </a:xfrm>
                    <a:prstGeom prst="rect">
                      <a:avLst/>
                    </a:prstGeom>
                    <a:noFill/>
                  </pic:spPr>
                </pic:pic>
              </a:graphicData>
            </a:graphic>
            <wp14:sizeRelH relativeFrom="margin">
              <wp14:pctWidth>0</wp14:pctWidth>
            </wp14:sizeRelH>
            <wp14:sizeRelV relativeFrom="margin">
              <wp14:pctHeight>0</wp14:pctHeight>
            </wp14:sizeRelV>
          </wp:anchor>
        </w:drawing>
      </w:r>
    </w:p>
    <w:p w14:paraId="73AE7B9B" w14:textId="57BA12B4" w:rsidR="00A148C3" w:rsidRPr="000440AB" w:rsidRDefault="00A148C3" w:rsidP="001E5883">
      <w:pPr>
        <w:ind w:right="11"/>
        <w:rPr>
          <w:b/>
          <w:bCs/>
        </w:rPr>
      </w:pPr>
    </w:p>
    <w:p w14:paraId="3D801FA2" w14:textId="77777777" w:rsidR="00A148C3" w:rsidRPr="000440AB" w:rsidRDefault="00A148C3" w:rsidP="001E5883">
      <w:pPr>
        <w:ind w:right="11"/>
        <w:rPr>
          <w:b/>
          <w:bCs/>
        </w:rPr>
      </w:pPr>
    </w:p>
    <w:p w14:paraId="7B74F3C1" w14:textId="2E264A0C" w:rsidR="00A148C3" w:rsidRPr="000440AB" w:rsidRDefault="00A148C3" w:rsidP="001E5883">
      <w:pPr>
        <w:ind w:right="11"/>
        <w:rPr>
          <w:b/>
          <w:bCs/>
        </w:rPr>
      </w:pPr>
    </w:p>
    <w:p w14:paraId="4561BE80" w14:textId="77777777" w:rsidR="00A148C3" w:rsidRPr="000440AB" w:rsidRDefault="00A148C3" w:rsidP="001E5883">
      <w:pPr>
        <w:ind w:right="11"/>
        <w:rPr>
          <w:b/>
          <w:bCs/>
        </w:rPr>
      </w:pPr>
    </w:p>
    <w:p w14:paraId="1C894A6D" w14:textId="2A65B750" w:rsidR="00A148C3" w:rsidRPr="000440AB" w:rsidRDefault="00A148C3" w:rsidP="001E5883">
      <w:pPr>
        <w:ind w:right="11"/>
        <w:rPr>
          <w:b/>
          <w:bCs/>
        </w:rPr>
      </w:pPr>
    </w:p>
    <w:p w14:paraId="3F11160C" w14:textId="77777777" w:rsidR="00A148C3" w:rsidRPr="000440AB" w:rsidRDefault="00A148C3" w:rsidP="001E5883">
      <w:pPr>
        <w:ind w:right="11"/>
        <w:rPr>
          <w:b/>
          <w:bCs/>
        </w:rPr>
      </w:pPr>
    </w:p>
    <w:p w14:paraId="265CF997" w14:textId="77777777" w:rsidR="00A148C3" w:rsidRPr="000440AB" w:rsidRDefault="00A148C3" w:rsidP="001E5883">
      <w:pPr>
        <w:ind w:right="11"/>
        <w:rPr>
          <w:b/>
          <w:bCs/>
        </w:rPr>
      </w:pPr>
    </w:p>
    <w:p w14:paraId="43AB0078" w14:textId="77777777" w:rsidR="00A148C3" w:rsidRPr="000440AB" w:rsidRDefault="00A148C3" w:rsidP="001E5883">
      <w:pPr>
        <w:ind w:right="11"/>
        <w:rPr>
          <w:b/>
          <w:bCs/>
        </w:rPr>
      </w:pPr>
    </w:p>
    <w:p w14:paraId="66A5525A" w14:textId="77777777" w:rsidR="00A148C3" w:rsidRPr="000440AB" w:rsidRDefault="00A148C3" w:rsidP="001E5883">
      <w:pPr>
        <w:ind w:right="11"/>
        <w:rPr>
          <w:b/>
          <w:bCs/>
        </w:rPr>
      </w:pPr>
    </w:p>
    <w:p w14:paraId="31F300BE" w14:textId="77777777" w:rsidR="00A148C3" w:rsidRPr="000440AB" w:rsidRDefault="00A148C3" w:rsidP="001E5883">
      <w:pPr>
        <w:ind w:right="11"/>
        <w:rPr>
          <w:b/>
          <w:bCs/>
        </w:rPr>
      </w:pPr>
    </w:p>
    <w:p w14:paraId="371F9CE0" w14:textId="77777777" w:rsidR="00A148C3" w:rsidRPr="000440AB" w:rsidRDefault="00A148C3" w:rsidP="001E5883">
      <w:pPr>
        <w:ind w:right="11"/>
        <w:rPr>
          <w:b/>
          <w:bCs/>
        </w:rPr>
      </w:pPr>
    </w:p>
    <w:p w14:paraId="60C5EB2B" w14:textId="77777777" w:rsidR="00A148C3" w:rsidRPr="000440AB" w:rsidRDefault="00A148C3" w:rsidP="001E5883">
      <w:pPr>
        <w:ind w:right="11"/>
        <w:rPr>
          <w:b/>
          <w:bCs/>
        </w:rPr>
      </w:pPr>
    </w:p>
    <w:p w14:paraId="3F8E66DD" w14:textId="77777777" w:rsidR="00A148C3" w:rsidRPr="000440AB" w:rsidRDefault="00A148C3" w:rsidP="001E5883">
      <w:pPr>
        <w:ind w:right="11"/>
        <w:rPr>
          <w:b/>
          <w:bCs/>
        </w:rPr>
      </w:pPr>
    </w:p>
    <w:p w14:paraId="6FB0CB4B" w14:textId="77777777" w:rsidR="00A148C3" w:rsidRPr="000440AB" w:rsidRDefault="00A148C3" w:rsidP="001E5883">
      <w:pPr>
        <w:ind w:right="11"/>
        <w:rPr>
          <w:b/>
          <w:bCs/>
        </w:rPr>
      </w:pPr>
    </w:p>
    <w:p w14:paraId="38975A4D" w14:textId="77777777" w:rsidR="00A148C3" w:rsidRPr="000440AB" w:rsidRDefault="00A148C3" w:rsidP="001E5883">
      <w:pPr>
        <w:ind w:right="11"/>
        <w:rPr>
          <w:b/>
          <w:bCs/>
        </w:rPr>
      </w:pPr>
    </w:p>
    <w:p w14:paraId="7CDB84E2" w14:textId="55E4F17D" w:rsidR="00A148C3" w:rsidRPr="000440AB" w:rsidRDefault="00FD594B" w:rsidP="00FD594B">
      <w:pPr>
        <w:pStyle w:val="ILUSTRACIONES"/>
      </w:pPr>
      <w:bookmarkStart w:id="209" w:name="_Toc153970937"/>
      <w:r w:rsidRPr="000440AB">
        <w:t>Ilustración 27</w:t>
      </w:r>
      <w:r w:rsidR="00A148C3" w:rsidRPr="000440AB">
        <w:t>. Cupón de bienvenida</w:t>
      </w:r>
      <w:r w:rsidR="0067686B" w:rsidRPr="000440AB">
        <w:t xml:space="preserve"> para clientes nuevos</w:t>
      </w:r>
      <w:bookmarkEnd w:id="209"/>
    </w:p>
    <w:p w14:paraId="289388F0" w14:textId="1A2375E7" w:rsidR="00486199" w:rsidRPr="000440AB" w:rsidRDefault="00486199" w:rsidP="00486199">
      <w:pPr>
        <w:jc w:val="both"/>
      </w:pPr>
      <w:r w:rsidRPr="000440AB">
        <w:t xml:space="preserve">Fuente: </w:t>
      </w:r>
      <w:r w:rsidR="003C7C30" w:rsidRPr="003C7C30">
        <w:t xml:space="preserve">(Desafíos de las MIPYMES de moda, para potenciar la compra en línea entre </w:t>
      </w:r>
      <w:r w:rsidR="003C7C30" w:rsidRPr="003C7C30">
        <w:rPr>
          <w:i/>
        </w:rPr>
        <w:t>millennials</w:t>
      </w:r>
      <w:r w:rsidR="003C7C30" w:rsidRPr="003C7C30">
        <w:t xml:space="preserve"> del Distrito Central, Honduras en el 2023)</w:t>
      </w:r>
    </w:p>
    <w:p w14:paraId="6C8825F7" w14:textId="03779C62" w:rsidR="00A148C3" w:rsidRPr="000440AB" w:rsidRDefault="00A148C3" w:rsidP="001E5883">
      <w:pPr>
        <w:ind w:right="11"/>
      </w:pPr>
    </w:p>
    <w:p w14:paraId="2504033E" w14:textId="77777777" w:rsidR="00911525" w:rsidRPr="000440AB" w:rsidRDefault="00177C04" w:rsidP="00177C04">
      <w:pPr>
        <w:pStyle w:val="T41"/>
      </w:pPr>
      <w:bookmarkStart w:id="210" w:name="_Toc159010536"/>
      <w:r w:rsidRPr="000440AB">
        <w:t xml:space="preserve">6.2.5.2.2 </w:t>
      </w:r>
      <w:r w:rsidR="00797E6D" w:rsidRPr="000440AB">
        <w:t>ESTRATEGIA SORTEOS EN REDES SOCIALES</w:t>
      </w:r>
      <w:bookmarkEnd w:id="210"/>
    </w:p>
    <w:p w14:paraId="7655E633" w14:textId="4BD77DDA" w:rsidR="003447B1" w:rsidRPr="000440AB" w:rsidRDefault="00797E6D" w:rsidP="00911525">
      <w:pPr>
        <w:ind w:left="1416"/>
      </w:pPr>
      <w:r w:rsidRPr="000440AB">
        <w:t xml:space="preserve"> REALIZAR SORTEOS MENSUALES EN INSTAGRAM PARA QUIENES SE REGISTREN EN EL FORMULARIO. </w:t>
      </w:r>
    </w:p>
    <w:p w14:paraId="70907E0E" w14:textId="5159B5C0" w:rsidR="003447B1" w:rsidRPr="000440AB" w:rsidRDefault="003447B1">
      <w:pPr>
        <w:pStyle w:val="Prrafodelista"/>
        <w:numPr>
          <w:ilvl w:val="0"/>
          <w:numId w:val="34"/>
        </w:numPr>
        <w:ind w:right="11"/>
      </w:pPr>
      <w:r w:rsidRPr="000440AB">
        <w:t>Bases para participar seguir la cuenta de Instagram de @isabellashonduras</w:t>
      </w:r>
    </w:p>
    <w:p w14:paraId="7240E581" w14:textId="4B81F750" w:rsidR="003447B1" w:rsidRPr="000440AB" w:rsidRDefault="003447B1">
      <w:pPr>
        <w:pStyle w:val="Prrafodelista"/>
        <w:numPr>
          <w:ilvl w:val="0"/>
          <w:numId w:val="9"/>
        </w:numPr>
        <w:ind w:right="11"/>
      </w:pPr>
      <w:r w:rsidRPr="000440AB">
        <w:t>Registrar tus datos en el formulario (Link en la biografía)</w:t>
      </w:r>
    </w:p>
    <w:p w14:paraId="3EB180F9" w14:textId="282B5EEB" w:rsidR="003447B1" w:rsidRPr="000440AB" w:rsidRDefault="003447B1">
      <w:pPr>
        <w:pStyle w:val="Prrafodelista"/>
        <w:numPr>
          <w:ilvl w:val="0"/>
          <w:numId w:val="9"/>
        </w:numPr>
        <w:ind w:right="11"/>
      </w:pPr>
      <w:r w:rsidRPr="000440AB">
        <w:t xml:space="preserve">En comentarios invitar a participar a 2 amigas con el #IsabellasHonduras  </w:t>
      </w:r>
    </w:p>
    <w:p w14:paraId="158CDB0F" w14:textId="77777777" w:rsidR="00177C04" w:rsidRPr="000440AB" w:rsidRDefault="00177C04" w:rsidP="00797E6D">
      <w:pPr>
        <w:pStyle w:val="T4"/>
      </w:pPr>
    </w:p>
    <w:p w14:paraId="5F66B4B0" w14:textId="15940B16" w:rsidR="003447B1" w:rsidRPr="000440AB" w:rsidRDefault="00177C04" w:rsidP="00177C04">
      <w:pPr>
        <w:pStyle w:val="T41"/>
      </w:pPr>
      <w:bookmarkStart w:id="211" w:name="_Toc159010537"/>
      <w:r w:rsidRPr="000440AB">
        <w:lastRenderedPageBreak/>
        <w:t>6.2.5.2.</w:t>
      </w:r>
      <w:r w:rsidR="00797E6D" w:rsidRPr="000440AB">
        <w:t xml:space="preserve">3 ESTRATEGIA REFERENCIA GRAFICA DE LOS </w:t>
      </w:r>
      <w:r w:rsidR="00727F2C" w:rsidRPr="000440AB">
        <w:rPr>
          <w:i/>
        </w:rPr>
        <w:t>GIVEAWAY</w:t>
      </w:r>
      <w:bookmarkEnd w:id="211"/>
    </w:p>
    <w:p w14:paraId="3E3BBAD3" w14:textId="75BC7C6D" w:rsidR="00A148C3" w:rsidRPr="000440AB" w:rsidRDefault="00A148C3" w:rsidP="003447B1">
      <w:pPr>
        <w:ind w:right="11"/>
      </w:pPr>
    </w:p>
    <w:p w14:paraId="022EA07A" w14:textId="4A14C5AE" w:rsidR="003447B1" w:rsidRPr="000440AB" w:rsidRDefault="00727F2C" w:rsidP="003447B1">
      <w:pPr>
        <w:ind w:right="11"/>
      </w:pPr>
      <w:r w:rsidRPr="000440AB">
        <w:rPr>
          <w:i/>
        </w:rPr>
        <w:t>Giveaway</w:t>
      </w:r>
      <w:r w:rsidR="003447B1" w:rsidRPr="000440AB">
        <w:t xml:space="preserve"> Dia de la Mujer: Gana 2 Pares de zapatos Isabellas Honduras + un bolso </w:t>
      </w:r>
    </w:p>
    <w:p w14:paraId="477D2290" w14:textId="1A7F768D" w:rsidR="00A148C3" w:rsidRPr="000440AB" w:rsidRDefault="00797E6D" w:rsidP="003447B1">
      <w:pPr>
        <w:ind w:right="11"/>
      </w:pPr>
      <w:r w:rsidRPr="000440AB">
        <w:rPr>
          <w:rFonts w:ascii="Segoe UI" w:hAnsi="Segoe UI" w:cs="Segoe UI"/>
          <w:b/>
          <w:bCs/>
          <w:noProof/>
        </w:rPr>
        <w:drawing>
          <wp:anchor distT="0" distB="0" distL="114300" distR="114300" simplePos="0" relativeHeight="251811840" behindDoc="0" locked="0" layoutInCell="1" allowOverlap="1" wp14:anchorId="681657E7" wp14:editId="56D9DC6E">
            <wp:simplePos x="0" y="0"/>
            <wp:positionH relativeFrom="margin">
              <wp:align>center</wp:align>
            </wp:positionH>
            <wp:positionV relativeFrom="margin">
              <wp:posOffset>743723</wp:posOffset>
            </wp:positionV>
            <wp:extent cx="2468880" cy="2468880"/>
            <wp:effectExtent l="0" t="0" r="7620" b="7620"/>
            <wp:wrapSquare wrapText="bothSides"/>
            <wp:docPr id="169437440" name="Imagen 51"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37440" name="Imagen 51" descr="Interfaz de usuario gráfica&#10;&#10;Descripción generada automáticamente"/>
                    <pic:cNvPicPr/>
                  </pic:nvPicPr>
                  <pic:blipFill>
                    <a:blip r:embed="rId86" cstate="print">
                      <a:extLst>
                        <a:ext uri="{28A0092B-C50C-407E-A947-70E740481C1C}">
                          <a14:useLocalDpi xmlns:a14="http://schemas.microsoft.com/office/drawing/2010/main" val="0"/>
                        </a:ext>
                      </a:extLst>
                    </a:blip>
                    <a:stretch>
                      <a:fillRect/>
                    </a:stretch>
                  </pic:blipFill>
                  <pic:spPr>
                    <a:xfrm>
                      <a:off x="0" y="0"/>
                      <a:ext cx="2468880" cy="2468880"/>
                    </a:xfrm>
                    <a:prstGeom prst="rect">
                      <a:avLst/>
                    </a:prstGeom>
                  </pic:spPr>
                </pic:pic>
              </a:graphicData>
            </a:graphic>
            <wp14:sizeRelH relativeFrom="margin">
              <wp14:pctWidth>0</wp14:pctWidth>
            </wp14:sizeRelH>
            <wp14:sizeRelV relativeFrom="margin">
              <wp14:pctHeight>0</wp14:pctHeight>
            </wp14:sizeRelV>
          </wp:anchor>
        </w:drawing>
      </w:r>
    </w:p>
    <w:p w14:paraId="0759C600" w14:textId="442354F8" w:rsidR="00A148C3" w:rsidRPr="000440AB" w:rsidRDefault="00A148C3" w:rsidP="003447B1">
      <w:pPr>
        <w:ind w:right="11"/>
      </w:pPr>
    </w:p>
    <w:p w14:paraId="39916132" w14:textId="12E10155" w:rsidR="00A148C3" w:rsidRPr="000440AB" w:rsidRDefault="00A148C3" w:rsidP="003447B1">
      <w:pPr>
        <w:ind w:right="11"/>
      </w:pPr>
    </w:p>
    <w:p w14:paraId="5D00FC02" w14:textId="77777777" w:rsidR="00A148C3" w:rsidRPr="000440AB" w:rsidRDefault="00A148C3" w:rsidP="003447B1">
      <w:pPr>
        <w:ind w:right="11"/>
      </w:pPr>
    </w:p>
    <w:p w14:paraId="2902B7F5" w14:textId="77777777" w:rsidR="00A148C3" w:rsidRPr="000440AB" w:rsidRDefault="00A148C3" w:rsidP="003447B1">
      <w:pPr>
        <w:ind w:right="11"/>
      </w:pPr>
    </w:p>
    <w:p w14:paraId="1352A016" w14:textId="77777777" w:rsidR="00A148C3" w:rsidRPr="000440AB" w:rsidRDefault="00A148C3" w:rsidP="003447B1">
      <w:pPr>
        <w:ind w:right="11"/>
      </w:pPr>
    </w:p>
    <w:p w14:paraId="5C212C41" w14:textId="77777777" w:rsidR="00A148C3" w:rsidRPr="000440AB" w:rsidRDefault="00A148C3" w:rsidP="003447B1">
      <w:pPr>
        <w:ind w:right="11"/>
      </w:pPr>
    </w:p>
    <w:p w14:paraId="780D4F3A" w14:textId="77777777" w:rsidR="00A148C3" w:rsidRPr="000440AB" w:rsidRDefault="00A148C3" w:rsidP="003447B1">
      <w:pPr>
        <w:ind w:right="11"/>
      </w:pPr>
    </w:p>
    <w:p w14:paraId="2FCE3125" w14:textId="77777777" w:rsidR="00A148C3" w:rsidRPr="000440AB" w:rsidRDefault="00A148C3" w:rsidP="003447B1">
      <w:pPr>
        <w:ind w:right="11"/>
      </w:pPr>
    </w:p>
    <w:p w14:paraId="7C8574F5" w14:textId="77777777" w:rsidR="00A148C3" w:rsidRPr="000440AB" w:rsidRDefault="00A148C3" w:rsidP="003447B1">
      <w:pPr>
        <w:ind w:right="11"/>
      </w:pPr>
    </w:p>
    <w:p w14:paraId="322DCF49" w14:textId="77777777" w:rsidR="00A148C3" w:rsidRPr="000440AB" w:rsidRDefault="00A148C3" w:rsidP="003447B1">
      <w:pPr>
        <w:ind w:right="11"/>
      </w:pPr>
    </w:p>
    <w:p w14:paraId="1FEACD9C" w14:textId="77777777" w:rsidR="00A148C3" w:rsidRPr="000440AB" w:rsidRDefault="00A148C3" w:rsidP="003447B1">
      <w:pPr>
        <w:ind w:right="11"/>
      </w:pPr>
    </w:p>
    <w:p w14:paraId="308E7D4F" w14:textId="77777777" w:rsidR="00A148C3" w:rsidRPr="000440AB" w:rsidRDefault="00A148C3" w:rsidP="003447B1">
      <w:pPr>
        <w:ind w:right="11"/>
      </w:pPr>
    </w:p>
    <w:p w14:paraId="16C9A9A9" w14:textId="77777777" w:rsidR="00A148C3" w:rsidRPr="000440AB" w:rsidRDefault="00A148C3" w:rsidP="003447B1">
      <w:pPr>
        <w:ind w:right="11"/>
      </w:pPr>
    </w:p>
    <w:p w14:paraId="32F52E36" w14:textId="77777777" w:rsidR="00A148C3" w:rsidRPr="000440AB" w:rsidRDefault="00A148C3" w:rsidP="003447B1">
      <w:pPr>
        <w:ind w:right="11"/>
      </w:pPr>
    </w:p>
    <w:p w14:paraId="622585A3" w14:textId="3CE68A74" w:rsidR="00A148C3" w:rsidRPr="000440AB" w:rsidRDefault="00FD594B" w:rsidP="00FD594B">
      <w:pPr>
        <w:pStyle w:val="ILUSTRACIONES"/>
      </w:pPr>
      <w:bookmarkStart w:id="212" w:name="_Toc153970938"/>
      <w:r w:rsidRPr="000440AB">
        <w:t>Ilustración 28</w:t>
      </w:r>
      <w:r w:rsidR="00A148C3" w:rsidRPr="000440AB">
        <w:t xml:space="preserve">. </w:t>
      </w:r>
      <w:r w:rsidR="00727F2C" w:rsidRPr="000440AB">
        <w:rPr>
          <w:i/>
        </w:rPr>
        <w:t>Giveaway</w:t>
      </w:r>
      <w:r w:rsidR="00A148C3" w:rsidRPr="000440AB">
        <w:t xml:space="preserve"> Dia de la Mujer</w:t>
      </w:r>
      <w:bookmarkEnd w:id="212"/>
    </w:p>
    <w:p w14:paraId="00285B16" w14:textId="7EDAE640" w:rsidR="00486199" w:rsidRPr="000440AB" w:rsidRDefault="00486199" w:rsidP="00486199">
      <w:pPr>
        <w:jc w:val="both"/>
      </w:pPr>
      <w:r w:rsidRPr="000440AB">
        <w:t xml:space="preserve">Fuente: </w:t>
      </w:r>
      <w:r w:rsidR="003C7C30" w:rsidRPr="003C7C30">
        <w:t xml:space="preserve">(Desafíos de las MIPYMES de moda, para potenciar la compra en línea entre </w:t>
      </w:r>
      <w:r w:rsidR="003C7C30" w:rsidRPr="003C7C30">
        <w:rPr>
          <w:i/>
        </w:rPr>
        <w:t>millennials</w:t>
      </w:r>
      <w:r w:rsidR="003C7C30" w:rsidRPr="003C7C30">
        <w:t xml:space="preserve"> del Distrito Central, Honduras en el 2023)</w:t>
      </w:r>
    </w:p>
    <w:p w14:paraId="7D825CFE" w14:textId="77777777" w:rsidR="00A148C3" w:rsidRPr="000440AB" w:rsidRDefault="00A148C3" w:rsidP="003447B1">
      <w:pPr>
        <w:ind w:right="11"/>
      </w:pPr>
    </w:p>
    <w:p w14:paraId="42006E18" w14:textId="3B808A88" w:rsidR="005437AC" w:rsidRPr="000440AB" w:rsidRDefault="00727F2C" w:rsidP="00797E6D">
      <w:pPr>
        <w:spacing w:line="360" w:lineRule="auto"/>
        <w:ind w:right="11"/>
      </w:pPr>
      <w:r w:rsidRPr="000440AB">
        <w:rPr>
          <w:i/>
        </w:rPr>
        <w:t>Giveaway</w:t>
      </w:r>
      <w:r w:rsidR="003447B1" w:rsidRPr="000440AB">
        <w:t xml:space="preserve"> San Valentín: Gana un Certificado de L500 en producto Isabellas + pases dobles al cine VIP</w:t>
      </w:r>
    </w:p>
    <w:p w14:paraId="14999FD4" w14:textId="4D4F4B69" w:rsidR="00A148C3" w:rsidRPr="000440AB" w:rsidRDefault="000B0013" w:rsidP="003447B1">
      <w:pPr>
        <w:ind w:right="11"/>
      </w:pPr>
      <w:r w:rsidRPr="000440AB">
        <w:rPr>
          <w:rFonts w:ascii="Segoe UI" w:hAnsi="Segoe UI" w:cs="Segoe UI"/>
          <w:b/>
          <w:bCs/>
          <w:noProof/>
        </w:rPr>
        <w:drawing>
          <wp:anchor distT="0" distB="0" distL="114300" distR="114300" simplePos="0" relativeHeight="251813888" behindDoc="0" locked="0" layoutInCell="1" allowOverlap="1" wp14:anchorId="67BCB4C5" wp14:editId="39A700E3">
            <wp:simplePos x="0" y="0"/>
            <wp:positionH relativeFrom="margin">
              <wp:align>center</wp:align>
            </wp:positionH>
            <wp:positionV relativeFrom="margin">
              <wp:posOffset>4471716</wp:posOffset>
            </wp:positionV>
            <wp:extent cx="2545080" cy="2545080"/>
            <wp:effectExtent l="0" t="0" r="7620" b="7620"/>
            <wp:wrapSquare wrapText="bothSides"/>
            <wp:docPr id="1301212189" name="Imagen 50" descr="Imagen que contiene Escala de tiem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212189" name="Imagen 50" descr="Imagen que contiene Escala de tiempo&#10;&#10;Descripción generada automáticamente"/>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545080" cy="2545080"/>
                    </a:xfrm>
                    <a:prstGeom prst="rect">
                      <a:avLst/>
                    </a:prstGeom>
                  </pic:spPr>
                </pic:pic>
              </a:graphicData>
            </a:graphic>
            <wp14:sizeRelH relativeFrom="margin">
              <wp14:pctWidth>0</wp14:pctWidth>
            </wp14:sizeRelH>
            <wp14:sizeRelV relativeFrom="margin">
              <wp14:pctHeight>0</wp14:pctHeight>
            </wp14:sizeRelV>
          </wp:anchor>
        </w:drawing>
      </w:r>
    </w:p>
    <w:p w14:paraId="6CE7DBDF" w14:textId="19FBB3F1" w:rsidR="003447B1" w:rsidRPr="000440AB" w:rsidRDefault="003447B1" w:rsidP="003447B1">
      <w:pPr>
        <w:ind w:right="11"/>
      </w:pPr>
    </w:p>
    <w:p w14:paraId="17CD5987" w14:textId="77777777" w:rsidR="005437AC" w:rsidRPr="000440AB" w:rsidRDefault="005437AC" w:rsidP="001E5883">
      <w:pPr>
        <w:ind w:right="11"/>
      </w:pPr>
    </w:p>
    <w:p w14:paraId="0CF62480" w14:textId="50E59862" w:rsidR="005437AC" w:rsidRPr="000440AB" w:rsidRDefault="005437AC" w:rsidP="001E5883">
      <w:pPr>
        <w:ind w:right="11"/>
      </w:pPr>
    </w:p>
    <w:p w14:paraId="70DE4231" w14:textId="27FD21BE" w:rsidR="005437AC" w:rsidRPr="000440AB" w:rsidRDefault="005437AC" w:rsidP="001E5883">
      <w:pPr>
        <w:ind w:right="11"/>
      </w:pPr>
    </w:p>
    <w:p w14:paraId="66E582E7" w14:textId="0B85D4C8" w:rsidR="005437AC" w:rsidRPr="000440AB" w:rsidRDefault="005437AC" w:rsidP="001E5883">
      <w:pPr>
        <w:ind w:right="11"/>
      </w:pPr>
    </w:p>
    <w:p w14:paraId="434A2E1A" w14:textId="77777777" w:rsidR="005437AC" w:rsidRPr="000440AB" w:rsidRDefault="005437AC" w:rsidP="001E5883">
      <w:pPr>
        <w:ind w:right="11"/>
      </w:pPr>
    </w:p>
    <w:p w14:paraId="57062B56" w14:textId="77777777" w:rsidR="005437AC" w:rsidRPr="000440AB" w:rsidRDefault="005437AC" w:rsidP="001E5883">
      <w:pPr>
        <w:ind w:right="11"/>
      </w:pPr>
    </w:p>
    <w:p w14:paraId="4066D140" w14:textId="77777777" w:rsidR="005437AC" w:rsidRPr="000440AB" w:rsidRDefault="005437AC" w:rsidP="001E5883">
      <w:pPr>
        <w:ind w:right="11"/>
      </w:pPr>
    </w:p>
    <w:p w14:paraId="3168AE7B" w14:textId="77777777" w:rsidR="005437AC" w:rsidRPr="000440AB" w:rsidRDefault="005437AC" w:rsidP="001E5883">
      <w:pPr>
        <w:ind w:right="11"/>
      </w:pPr>
    </w:p>
    <w:p w14:paraId="0072C53E" w14:textId="77777777" w:rsidR="005437AC" w:rsidRPr="000440AB" w:rsidRDefault="005437AC" w:rsidP="001E5883">
      <w:pPr>
        <w:ind w:right="11"/>
      </w:pPr>
    </w:p>
    <w:p w14:paraId="46C19F5F" w14:textId="77777777" w:rsidR="005437AC" w:rsidRPr="000440AB" w:rsidRDefault="005437AC" w:rsidP="001E5883">
      <w:pPr>
        <w:ind w:right="11"/>
      </w:pPr>
    </w:p>
    <w:p w14:paraId="19F1AB21" w14:textId="77777777" w:rsidR="005437AC" w:rsidRPr="000440AB" w:rsidRDefault="005437AC" w:rsidP="001E5883">
      <w:pPr>
        <w:ind w:right="11"/>
      </w:pPr>
    </w:p>
    <w:p w14:paraId="363BE13C" w14:textId="77777777" w:rsidR="00797E6D" w:rsidRPr="000440AB" w:rsidRDefault="00797E6D" w:rsidP="001E5883">
      <w:pPr>
        <w:ind w:right="11"/>
        <w:rPr>
          <w:b/>
          <w:bCs/>
        </w:rPr>
      </w:pPr>
    </w:p>
    <w:p w14:paraId="58E58579" w14:textId="77777777" w:rsidR="00797E6D" w:rsidRPr="000440AB" w:rsidRDefault="00797E6D" w:rsidP="001E5883">
      <w:pPr>
        <w:ind w:right="11"/>
        <w:rPr>
          <w:b/>
          <w:bCs/>
        </w:rPr>
      </w:pPr>
    </w:p>
    <w:p w14:paraId="16FBCDF1" w14:textId="3C826F6C" w:rsidR="00A148C3" w:rsidRPr="000440AB" w:rsidRDefault="00FD594B" w:rsidP="00FD594B">
      <w:pPr>
        <w:pStyle w:val="ILUSTRACIONES"/>
      </w:pPr>
      <w:bookmarkStart w:id="213" w:name="_Toc153970939"/>
      <w:r w:rsidRPr="000440AB">
        <w:t xml:space="preserve">Ilustración </w:t>
      </w:r>
      <w:r w:rsidR="002D1D0D" w:rsidRPr="000440AB">
        <w:t xml:space="preserve">29. </w:t>
      </w:r>
      <w:r w:rsidR="00727F2C" w:rsidRPr="000440AB">
        <w:rPr>
          <w:i/>
        </w:rPr>
        <w:t>Giveaway</w:t>
      </w:r>
      <w:r w:rsidR="00A148C3" w:rsidRPr="000440AB">
        <w:t xml:space="preserve"> San Valentín</w:t>
      </w:r>
      <w:bookmarkEnd w:id="213"/>
    </w:p>
    <w:p w14:paraId="5E926C49" w14:textId="19C62335" w:rsidR="00486199" w:rsidRPr="000440AB" w:rsidRDefault="00486199" w:rsidP="00486199">
      <w:pPr>
        <w:jc w:val="both"/>
      </w:pPr>
      <w:r w:rsidRPr="000440AB">
        <w:t xml:space="preserve">Fuente: </w:t>
      </w:r>
      <w:r w:rsidR="003C7C30" w:rsidRPr="003C7C30">
        <w:t xml:space="preserve">(Desafíos de las MIPYMES de moda, para potenciar la compra en línea entre </w:t>
      </w:r>
      <w:r w:rsidR="003C7C30" w:rsidRPr="003C7C30">
        <w:rPr>
          <w:i/>
        </w:rPr>
        <w:t>millennials</w:t>
      </w:r>
      <w:r w:rsidR="003C7C30" w:rsidRPr="003C7C30">
        <w:t xml:space="preserve"> del Distrito Central, Honduras en el 2023)</w:t>
      </w:r>
    </w:p>
    <w:p w14:paraId="1E922F17" w14:textId="77777777" w:rsidR="00A148C3" w:rsidRPr="000440AB" w:rsidRDefault="00A148C3" w:rsidP="001E5883">
      <w:pPr>
        <w:ind w:right="11"/>
      </w:pPr>
    </w:p>
    <w:p w14:paraId="178DB5A6" w14:textId="77777777" w:rsidR="000B0013" w:rsidRDefault="000B0013" w:rsidP="00797E6D">
      <w:pPr>
        <w:pStyle w:val="T4"/>
      </w:pPr>
    </w:p>
    <w:p w14:paraId="4B2BF271" w14:textId="6886D45C" w:rsidR="003447B1" w:rsidRPr="000440AB" w:rsidRDefault="00177C04" w:rsidP="00797E6D">
      <w:pPr>
        <w:pStyle w:val="T4"/>
      </w:pPr>
      <w:bookmarkStart w:id="214" w:name="_Toc159010538"/>
      <w:r w:rsidRPr="000440AB">
        <w:lastRenderedPageBreak/>
        <w:t xml:space="preserve">6.2.5.2.4 </w:t>
      </w:r>
      <w:r w:rsidR="00797E6D" w:rsidRPr="000440AB">
        <w:t>ESTRATEGIA PROGRAMAS DE REFERIDOS</w:t>
      </w:r>
      <w:bookmarkEnd w:id="214"/>
    </w:p>
    <w:p w14:paraId="72B4E5EF" w14:textId="77777777" w:rsidR="003447B1" w:rsidRPr="000440AB" w:rsidRDefault="003447B1" w:rsidP="003447B1">
      <w:pPr>
        <w:ind w:right="11"/>
      </w:pPr>
    </w:p>
    <w:p w14:paraId="7000AB9F" w14:textId="678E0697" w:rsidR="003447B1" w:rsidRPr="000440AB" w:rsidRDefault="003447B1" w:rsidP="00421353">
      <w:pPr>
        <w:spacing w:line="360" w:lineRule="auto"/>
        <w:ind w:right="11" w:firstLine="360"/>
      </w:pPr>
      <w:r w:rsidRPr="000440AB">
        <w:t>Ofrecer 10% de descuentos a clientas actuales por cada amiga referida que se registre en el formulario y realice una compra.</w:t>
      </w:r>
    </w:p>
    <w:p w14:paraId="64C4D30B" w14:textId="36B5589D" w:rsidR="003447B1" w:rsidRPr="000440AB" w:rsidRDefault="003447B1">
      <w:pPr>
        <w:pStyle w:val="Prrafodelista"/>
        <w:numPr>
          <w:ilvl w:val="0"/>
          <w:numId w:val="10"/>
        </w:numPr>
        <w:spacing w:line="360" w:lineRule="auto"/>
        <w:ind w:right="11"/>
      </w:pPr>
      <w:r w:rsidRPr="000440AB">
        <w:t>Descuento para el Cliente Actual: Ofrecer un cupón de descuento del 10% para el cliente actual por cada nuevo cliente referido que se suscriba al formulario y realice una compra.</w:t>
      </w:r>
    </w:p>
    <w:p w14:paraId="2FF8D6A4" w14:textId="6221A2AB" w:rsidR="0067686B" w:rsidRPr="000440AB" w:rsidRDefault="00421353" w:rsidP="0067686B">
      <w:pPr>
        <w:pStyle w:val="Prrafodelista"/>
        <w:ind w:left="1071" w:right="11"/>
      </w:pPr>
      <w:r w:rsidRPr="000440AB">
        <w:rPr>
          <w:noProof/>
        </w:rPr>
        <w:drawing>
          <wp:anchor distT="0" distB="0" distL="114300" distR="114300" simplePos="0" relativeHeight="251817984" behindDoc="0" locked="0" layoutInCell="1" allowOverlap="1" wp14:anchorId="38F04E62" wp14:editId="1C8BC8E7">
            <wp:simplePos x="0" y="0"/>
            <wp:positionH relativeFrom="margin">
              <wp:align>center</wp:align>
            </wp:positionH>
            <wp:positionV relativeFrom="margin">
              <wp:posOffset>1602712</wp:posOffset>
            </wp:positionV>
            <wp:extent cx="2023110" cy="2023110"/>
            <wp:effectExtent l="0" t="0" r="0" b="0"/>
            <wp:wrapSquare wrapText="bothSides"/>
            <wp:docPr id="339791051" name="Imagen 52" descr="Imagen de la pantalla de un celular de un mensaje en letras blanc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791051" name="Imagen 52" descr="Imagen de la pantalla de un celular de un mensaje en letras blancas&#10;&#10;Descripción generada automáticamente con confianza baja"/>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023110" cy="2023110"/>
                    </a:xfrm>
                    <a:prstGeom prst="rect">
                      <a:avLst/>
                    </a:prstGeom>
                  </pic:spPr>
                </pic:pic>
              </a:graphicData>
            </a:graphic>
            <wp14:sizeRelH relativeFrom="margin">
              <wp14:pctWidth>0</wp14:pctWidth>
            </wp14:sizeRelH>
            <wp14:sizeRelV relativeFrom="margin">
              <wp14:pctHeight>0</wp14:pctHeight>
            </wp14:sizeRelV>
          </wp:anchor>
        </w:drawing>
      </w:r>
    </w:p>
    <w:p w14:paraId="34B52746" w14:textId="2EF0666B" w:rsidR="0067686B" w:rsidRPr="000440AB" w:rsidRDefault="0067686B" w:rsidP="0067686B">
      <w:pPr>
        <w:pStyle w:val="Prrafodelista"/>
        <w:ind w:left="1071" w:right="11"/>
      </w:pPr>
    </w:p>
    <w:p w14:paraId="22FB1D4F" w14:textId="324026EA" w:rsidR="0067686B" w:rsidRPr="000440AB" w:rsidRDefault="0067686B" w:rsidP="0067686B">
      <w:pPr>
        <w:pStyle w:val="Prrafodelista"/>
        <w:ind w:left="1071" w:right="11"/>
      </w:pPr>
    </w:p>
    <w:p w14:paraId="18C9D777" w14:textId="277FE7AB" w:rsidR="0067686B" w:rsidRPr="000440AB" w:rsidRDefault="0067686B" w:rsidP="0067686B">
      <w:pPr>
        <w:pStyle w:val="Prrafodelista"/>
        <w:ind w:left="1071" w:right="11"/>
      </w:pPr>
    </w:p>
    <w:p w14:paraId="651C34F4" w14:textId="5F10CBE7" w:rsidR="0067686B" w:rsidRPr="000440AB" w:rsidRDefault="0067686B" w:rsidP="0067686B">
      <w:pPr>
        <w:pStyle w:val="Prrafodelista"/>
        <w:ind w:left="1071" w:right="11"/>
      </w:pPr>
    </w:p>
    <w:p w14:paraId="54B086D6" w14:textId="77777777" w:rsidR="0067686B" w:rsidRPr="000440AB" w:rsidRDefault="0067686B" w:rsidP="0067686B">
      <w:pPr>
        <w:pStyle w:val="Prrafodelista"/>
        <w:ind w:left="1071" w:right="11"/>
      </w:pPr>
    </w:p>
    <w:p w14:paraId="716D7455" w14:textId="25CCAD42" w:rsidR="0067686B" w:rsidRPr="000440AB" w:rsidRDefault="0067686B" w:rsidP="0067686B">
      <w:pPr>
        <w:pStyle w:val="Prrafodelista"/>
        <w:ind w:left="1071" w:right="11"/>
      </w:pPr>
    </w:p>
    <w:p w14:paraId="2CD84DBA" w14:textId="77777777" w:rsidR="0067686B" w:rsidRPr="000440AB" w:rsidRDefault="0067686B" w:rsidP="0067686B">
      <w:pPr>
        <w:pStyle w:val="Prrafodelista"/>
        <w:ind w:left="1071" w:right="11"/>
      </w:pPr>
    </w:p>
    <w:p w14:paraId="59960B28" w14:textId="2AB72EFC" w:rsidR="0067686B" w:rsidRPr="000440AB" w:rsidRDefault="0067686B" w:rsidP="0067686B">
      <w:pPr>
        <w:pStyle w:val="Prrafodelista"/>
        <w:ind w:left="1071" w:right="11"/>
      </w:pPr>
    </w:p>
    <w:p w14:paraId="12976A9F" w14:textId="247A6534" w:rsidR="0067686B" w:rsidRPr="000440AB" w:rsidRDefault="0067686B" w:rsidP="0067686B">
      <w:pPr>
        <w:pStyle w:val="Prrafodelista"/>
        <w:ind w:left="1071" w:right="11"/>
      </w:pPr>
    </w:p>
    <w:p w14:paraId="5AC5C3A0" w14:textId="6528D03E" w:rsidR="0067686B" w:rsidRPr="000440AB" w:rsidRDefault="0067686B" w:rsidP="0067686B">
      <w:pPr>
        <w:pStyle w:val="Prrafodelista"/>
        <w:ind w:left="1071" w:right="11"/>
      </w:pPr>
    </w:p>
    <w:p w14:paraId="7197F9C9" w14:textId="77777777" w:rsidR="005D4549" w:rsidRPr="000440AB" w:rsidRDefault="005D4549" w:rsidP="0067686B">
      <w:pPr>
        <w:ind w:right="11"/>
        <w:rPr>
          <w:b/>
          <w:bCs/>
        </w:rPr>
      </w:pPr>
    </w:p>
    <w:p w14:paraId="3094EC07" w14:textId="77777777" w:rsidR="00421353" w:rsidRPr="000440AB" w:rsidRDefault="00421353" w:rsidP="00421353">
      <w:pPr>
        <w:ind w:right="11"/>
        <w:jc w:val="both"/>
        <w:rPr>
          <w:b/>
          <w:bCs/>
        </w:rPr>
      </w:pPr>
    </w:p>
    <w:p w14:paraId="2F08B45A" w14:textId="2AA7CE46" w:rsidR="0067686B" w:rsidRPr="000440AB" w:rsidRDefault="00FD594B" w:rsidP="00FD594B">
      <w:pPr>
        <w:pStyle w:val="ILUSTRACIONES"/>
      </w:pPr>
      <w:bookmarkStart w:id="215" w:name="_Toc153970940"/>
      <w:r w:rsidRPr="000440AB">
        <w:t>Ilustración 30</w:t>
      </w:r>
      <w:r w:rsidR="0067686B" w:rsidRPr="000440AB">
        <w:t>. Descuento para el Cliente Actual</w:t>
      </w:r>
      <w:bookmarkEnd w:id="215"/>
    </w:p>
    <w:p w14:paraId="170F92AA" w14:textId="24BEF738" w:rsidR="00486199" w:rsidRPr="000440AB" w:rsidRDefault="00486199" w:rsidP="00486199">
      <w:pPr>
        <w:jc w:val="both"/>
      </w:pPr>
      <w:r w:rsidRPr="000440AB">
        <w:t xml:space="preserve">Fuente: </w:t>
      </w:r>
      <w:r w:rsidR="003C7C30" w:rsidRPr="003C7C30">
        <w:t xml:space="preserve">(Desafíos de las MIPYMES de moda, para potenciar la compra en línea entre </w:t>
      </w:r>
      <w:r w:rsidR="003C7C30" w:rsidRPr="003C7C30">
        <w:rPr>
          <w:i/>
        </w:rPr>
        <w:t>millennials</w:t>
      </w:r>
      <w:r w:rsidR="003C7C30" w:rsidRPr="003C7C30">
        <w:t xml:space="preserve"> del Distrito Central, Honduras en el 2023)</w:t>
      </w:r>
    </w:p>
    <w:p w14:paraId="7B4600BE" w14:textId="77777777" w:rsidR="00C96822" w:rsidRPr="000440AB" w:rsidRDefault="00C96822" w:rsidP="00C96822">
      <w:pPr>
        <w:spacing w:line="259" w:lineRule="auto"/>
      </w:pPr>
    </w:p>
    <w:p w14:paraId="6AEC1E15" w14:textId="03C42406" w:rsidR="003447B1" w:rsidRPr="000440AB" w:rsidRDefault="003447B1">
      <w:pPr>
        <w:pStyle w:val="Prrafodelista"/>
        <w:numPr>
          <w:ilvl w:val="0"/>
          <w:numId w:val="10"/>
        </w:numPr>
        <w:spacing w:line="360" w:lineRule="auto"/>
        <w:ind w:right="11"/>
      </w:pPr>
      <w:r w:rsidRPr="000440AB">
        <w:t>Descuento para el Nuevo Cliente: Otorgar al nuevo cliente un descuento 10% en su primera compra como incentivo por haber sido referido por un cliente existente</w:t>
      </w:r>
    </w:p>
    <w:p w14:paraId="3B2FC8B1" w14:textId="16A6BAC5" w:rsidR="005437AC" w:rsidRPr="000440AB" w:rsidRDefault="000B0013" w:rsidP="001E5883">
      <w:pPr>
        <w:ind w:right="11"/>
      </w:pPr>
      <w:r w:rsidRPr="000440AB">
        <w:rPr>
          <w:noProof/>
        </w:rPr>
        <w:drawing>
          <wp:anchor distT="0" distB="0" distL="114300" distR="114300" simplePos="0" relativeHeight="251815936" behindDoc="0" locked="0" layoutInCell="1" allowOverlap="1" wp14:anchorId="0FF6D342" wp14:editId="6AF38D97">
            <wp:simplePos x="0" y="0"/>
            <wp:positionH relativeFrom="margin">
              <wp:align>center</wp:align>
            </wp:positionH>
            <wp:positionV relativeFrom="margin">
              <wp:posOffset>5054879</wp:posOffset>
            </wp:positionV>
            <wp:extent cx="2196465" cy="2196465"/>
            <wp:effectExtent l="0" t="0" r="0" b="0"/>
            <wp:wrapSquare wrapText="bothSides"/>
            <wp:docPr id="1797303124" name="Imagen 53" descr="Imagen de la pantalla de un celular de un mensaje en letras blanc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303124" name="Imagen 53" descr="Imagen de la pantalla de un celular de un mensaje en letras blancas&#10;&#10;Descripción generada automáticamente con confianza baja"/>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196465" cy="2196465"/>
                    </a:xfrm>
                    <a:prstGeom prst="rect">
                      <a:avLst/>
                    </a:prstGeom>
                  </pic:spPr>
                </pic:pic>
              </a:graphicData>
            </a:graphic>
            <wp14:sizeRelH relativeFrom="margin">
              <wp14:pctWidth>0</wp14:pctWidth>
            </wp14:sizeRelH>
            <wp14:sizeRelV relativeFrom="margin">
              <wp14:pctHeight>0</wp14:pctHeight>
            </wp14:sizeRelV>
          </wp:anchor>
        </w:drawing>
      </w:r>
    </w:p>
    <w:p w14:paraId="3178A8D8" w14:textId="565E2F95" w:rsidR="003447B1" w:rsidRPr="000440AB" w:rsidRDefault="003447B1" w:rsidP="001E5883">
      <w:pPr>
        <w:ind w:right="11"/>
      </w:pPr>
    </w:p>
    <w:p w14:paraId="45BB368C" w14:textId="32C87F88" w:rsidR="005437AC" w:rsidRPr="000440AB" w:rsidRDefault="005437AC" w:rsidP="001E5883">
      <w:pPr>
        <w:ind w:right="11"/>
      </w:pPr>
    </w:p>
    <w:p w14:paraId="3B5ADEFF" w14:textId="77777777" w:rsidR="005437AC" w:rsidRPr="000440AB" w:rsidRDefault="005437AC" w:rsidP="001E5883">
      <w:pPr>
        <w:ind w:right="11"/>
      </w:pPr>
    </w:p>
    <w:p w14:paraId="608CD78C" w14:textId="77777777" w:rsidR="005437AC" w:rsidRPr="000440AB" w:rsidRDefault="005437AC" w:rsidP="001E5883">
      <w:pPr>
        <w:ind w:right="11"/>
      </w:pPr>
    </w:p>
    <w:p w14:paraId="2F5EAA82" w14:textId="77777777" w:rsidR="005437AC" w:rsidRPr="000440AB" w:rsidRDefault="005437AC" w:rsidP="001E5883">
      <w:pPr>
        <w:ind w:right="11"/>
      </w:pPr>
    </w:p>
    <w:p w14:paraId="2D6FB6C8" w14:textId="77777777" w:rsidR="005437AC" w:rsidRPr="000440AB" w:rsidRDefault="005437AC" w:rsidP="001E5883">
      <w:pPr>
        <w:ind w:right="11"/>
      </w:pPr>
    </w:p>
    <w:p w14:paraId="40BAFA2D" w14:textId="77777777" w:rsidR="005437AC" w:rsidRPr="000440AB" w:rsidRDefault="005437AC" w:rsidP="001E5883">
      <w:pPr>
        <w:ind w:right="11"/>
      </w:pPr>
    </w:p>
    <w:p w14:paraId="3E13FA3F" w14:textId="77777777" w:rsidR="005437AC" w:rsidRPr="000440AB" w:rsidRDefault="005437AC" w:rsidP="001E5883">
      <w:pPr>
        <w:ind w:right="11"/>
      </w:pPr>
    </w:p>
    <w:p w14:paraId="444B1F92" w14:textId="24E08957" w:rsidR="005437AC" w:rsidRPr="000440AB" w:rsidRDefault="005437AC" w:rsidP="001E5883">
      <w:pPr>
        <w:ind w:right="11"/>
      </w:pPr>
    </w:p>
    <w:p w14:paraId="53D37795" w14:textId="77777777" w:rsidR="005437AC" w:rsidRPr="000440AB" w:rsidRDefault="005437AC" w:rsidP="001E5883">
      <w:pPr>
        <w:ind w:right="11"/>
      </w:pPr>
    </w:p>
    <w:p w14:paraId="6A2E70E2" w14:textId="77777777" w:rsidR="005437AC" w:rsidRPr="000440AB" w:rsidRDefault="005437AC" w:rsidP="001E5883">
      <w:pPr>
        <w:ind w:right="11"/>
      </w:pPr>
    </w:p>
    <w:p w14:paraId="2339C60D" w14:textId="77777777" w:rsidR="005437AC" w:rsidRPr="000440AB" w:rsidRDefault="005437AC" w:rsidP="001E5883">
      <w:pPr>
        <w:ind w:right="11"/>
      </w:pPr>
    </w:p>
    <w:p w14:paraId="3346B8C6" w14:textId="55ED0EB8" w:rsidR="005D4549" w:rsidRPr="000440AB" w:rsidRDefault="00FD594B" w:rsidP="00FD594B">
      <w:pPr>
        <w:pStyle w:val="ILUSTRACIONES"/>
      </w:pPr>
      <w:bookmarkStart w:id="216" w:name="_Toc153970941"/>
      <w:r w:rsidRPr="000440AB">
        <w:t>Ilustración 31</w:t>
      </w:r>
      <w:r w:rsidR="0067686B" w:rsidRPr="000440AB">
        <w:t>. cupón de descuento para cliente nuevo</w:t>
      </w:r>
      <w:bookmarkEnd w:id="216"/>
    </w:p>
    <w:p w14:paraId="6CA6BE9F" w14:textId="33B86662" w:rsidR="00486199" w:rsidRPr="000440AB" w:rsidRDefault="00486199" w:rsidP="00486199">
      <w:pPr>
        <w:jc w:val="both"/>
      </w:pPr>
      <w:r w:rsidRPr="000440AB">
        <w:t xml:space="preserve">Fuente: </w:t>
      </w:r>
      <w:r w:rsidR="003C7C30" w:rsidRPr="003C7C30">
        <w:t xml:space="preserve">(Desafíos de las MIPYMES de moda, para potenciar la compra en línea entre </w:t>
      </w:r>
      <w:r w:rsidR="003C7C30" w:rsidRPr="003C7C30">
        <w:rPr>
          <w:i/>
        </w:rPr>
        <w:t>millennials</w:t>
      </w:r>
      <w:r w:rsidR="003C7C30" w:rsidRPr="003C7C30">
        <w:t xml:space="preserve"> del Distrito Central, Honduras en el 2023)</w:t>
      </w:r>
    </w:p>
    <w:p w14:paraId="114FBD86" w14:textId="5726C28C" w:rsidR="00B72BA1" w:rsidRPr="000440AB" w:rsidRDefault="00177C04" w:rsidP="00177C04">
      <w:pPr>
        <w:pStyle w:val="T3"/>
      </w:pPr>
      <w:bookmarkStart w:id="217" w:name="_Toc159010539"/>
      <w:r w:rsidRPr="000440AB">
        <w:lastRenderedPageBreak/>
        <w:t>6.2.5.3 PROGRAMA DE LEALTAD PARA RETENCIÓN DE CLIENTES EXISTENTES</w:t>
      </w:r>
      <w:bookmarkEnd w:id="217"/>
    </w:p>
    <w:p w14:paraId="624EB6C9" w14:textId="2421F7C4" w:rsidR="003447B1" w:rsidRPr="000440AB" w:rsidRDefault="00177C04" w:rsidP="00177C04">
      <w:pPr>
        <w:pStyle w:val="T4"/>
      </w:pPr>
      <w:bookmarkStart w:id="218" w:name="_Toc159010540"/>
      <w:r w:rsidRPr="000440AB">
        <w:t>6.2.5.3.1 BENEFICIOS DEL PROGRAMA DE LEALTAD</w:t>
      </w:r>
      <w:bookmarkEnd w:id="218"/>
    </w:p>
    <w:p w14:paraId="00C71F08" w14:textId="7600D266" w:rsidR="003447B1" w:rsidRPr="000440AB" w:rsidRDefault="003447B1" w:rsidP="00421353">
      <w:pPr>
        <w:spacing w:line="360" w:lineRule="auto"/>
        <w:ind w:right="11" w:firstLine="708"/>
      </w:pPr>
      <w:r w:rsidRPr="000440AB">
        <w:t>El cliente deberá realizar montos específicos de compra para alcanzar puntos #</w:t>
      </w:r>
      <w:r w:rsidR="00727F2C" w:rsidRPr="000440AB">
        <w:rPr>
          <w:i/>
        </w:rPr>
        <w:t>Isalovers</w:t>
      </w:r>
      <w:r w:rsidRPr="000440AB">
        <w:t xml:space="preserve"> que podrá acumular y ser canjeados por bonos de descuento en próximas compras.</w:t>
      </w:r>
    </w:p>
    <w:p w14:paraId="27466140" w14:textId="536E5844" w:rsidR="005437AC" w:rsidRPr="000440AB" w:rsidRDefault="003447B1" w:rsidP="00BB625C">
      <w:pPr>
        <w:pStyle w:val="TABLA"/>
      </w:pPr>
      <w:bookmarkStart w:id="219" w:name="_Toc153971257"/>
      <w:r w:rsidRPr="000440AB">
        <w:t>Tabla</w:t>
      </w:r>
      <w:r w:rsidR="00B6227F" w:rsidRPr="000440AB">
        <w:t xml:space="preserve"> </w:t>
      </w:r>
      <w:r w:rsidR="00BB625C" w:rsidRPr="000440AB">
        <w:t>11</w:t>
      </w:r>
      <w:r w:rsidR="005D4549" w:rsidRPr="000440AB">
        <w:t xml:space="preserve">. Detalle </w:t>
      </w:r>
      <w:r w:rsidRPr="000440AB">
        <w:t>de premios</w:t>
      </w:r>
      <w:r w:rsidR="00177C04" w:rsidRPr="000440AB">
        <w:t xml:space="preserve"> y sistema de puntos</w:t>
      </w:r>
      <w:bookmarkEnd w:id="219"/>
    </w:p>
    <w:tbl>
      <w:tblPr>
        <w:tblStyle w:val="Tablaconcuadrcula"/>
        <w:tblW w:w="0" w:type="auto"/>
        <w:jc w:val="center"/>
        <w:tblLook w:val="04A0" w:firstRow="1" w:lastRow="0" w:firstColumn="1" w:lastColumn="0" w:noHBand="0" w:noVBand="1"/>
      </w:tblPr>
      <w:tblGrid>
        <w:gridCol w:w="2913"/>
        <w:gridCol w:w="2907"/>
        <w:gridCol w:w="2899"/>
      </w:tblGrid>
      <w:tr w:rsidR="000440AB" w:rsidRPr="000440AB" w14:paraId="297E9421" w14:textId="77777777" w:rsidTr="005D4549">
        <w:trPr>
          <w:jc w:val="center"/>
        </w:trPr>
        <w:tc>
          <w:tcPr>
            <w:tcW w:w="2913" w:type="dxa"/>
            <w:shd w:val="clear" w:color="auto" w:fill="7030A0"/>
          </w:tcPr>
          <w:p w14:paraId="07C9E13F" w14:textId="77777777" w:rsidR="003447B1" w:rsidRPr="00FC0799" w:rsidRDefault="003447B1" w:rsidP="00DE441C">
            <w:pPr>
              <w:rPr>
                <w:b/>
                <w:bCs/>
                <w:color w:val="FFFFFF" w:themeColor="background1"/>
                <w:lang w:val="es-HN"/>
              </w:rPr>
            </w:pPr>
            <w:r w:rsidRPr="00FC0799">
              <w:rPr>
                <w:b/>
                <w:bCs/>
                <w:color w:val="FFFFFF" w:themeColor="background1"/>
                <w:lang w:val="es-HN"/>
              </w:rPr>
              <w:t>Monto de compra</w:t>
            </w:r>
          </w:p>
        </w:tc>
        <w:tc>
          <w:tcPr>
            <w:tcW w:w="2907" w:type="dxa"/>
            <w:shd w:val="clear" w:color="auto" w:fill="7030A0"/>
          </w:tcPr>
          <w:p w14:paraId="66D2DD17" w14:textId="77777777" w:rsidR="003447B1" w:rsidRPr="00FC0799" w:rsidRDefault="003447B1" w:rsidP="00DE441C">
            <w:pPr>
              <w:rPr>
                <w:b/>
                <w:bCs/>
                <w:color w:val="FFFFFF" w:themeColor="background1"/>
                <w:lang w:val="es-HN"/>
              </w:rPr>
            </w:pPr>
            <w:r w:rsidRPr="00FC0799">
              <w:rPr>
                <w:b/>
                <w:bCs/>
                <w:color w:val="FFFFFF" w:themeColor="background1"/>
                <w:lang w:val="es-HN"/>
              </w:rPr>
              <w:t>Puntos</w:t>
            </w:r>
          </w:p>
        </w:tc>
        <w:tc>
          <w:tcPr>
            <w:tcW w:w="2899" w:type="dxa"/>
            <w:shd w:val="clear" w:color="auto" w:fill="7030A0"/>
          </w:tcPr>
          <w:p w14:paraId="4278A5D4" w14:textId="77777777" w:rsidR="003447B1" w:rsidRPr="00FC0799" w:rsidRDefault="003447B1" w:rsidP="00DE441C">
            <w:pPr>
              <w:rPr>
                <w:b/>
                <w:bCs/>
                <w:color w:val="FFFFFF" w:themeColor="background1"/>
                <w:lang w:val="es-HN"/>
              </w:rPr>
            </w:pPr>
            <w:r w:rsidRPr="00FC0799">
              <w:rPr>
                <w:b/>
                <w:bCs/>
                <w:color w:val="FFFFFF" w:themeColor="background1"/>
                <w:lang w:val="es-HN"/>
              </w:rPr>
              <w:t>Canje</w:t>
            </w:r>
          </w:p>
        </w:tc>
      </w:tr>
      <w:tr w:rsidR="000440AB" w:rsidRPr="000440AB" w14:paraId="573E9144" w14:textId="77777777" w:rsidTr="005D4549">
        <w:trPr>
          <w:jc w:val="center"/>
        </w:trPr>
        <w:tc>
          <w:tcPr>
            <w:tcW w:w="2913" w:type="dxa"/>
          </w:tcPr>
          <w:p w14:paraId="78056EDB" w14:textId="77777777" w:rsidR="003447B1" w:rsidRPr="000440AB" w:rsidRDefault="003447B1" w:rsidP="005D4549">
            <w:pPr>
              <w:jc w:val="center"/>
              <w:rPr>
                <w:b/>
                <w:bCs/>
                <w:lang w:val="es-HN"/>
              </w:rPr>
            </w:pPr>
            <w:r w:rsidRPr="000440AB">
              <w:rPr>
                <w:b/>
                <w:bCs/>
                <w:lang w:val="es-HN"/>
              </w:rPr>
              <w:t>L550 a L750</w:t>
            </w:r>
          </w:p>
        </w:tc>
        <w:tc>
          <w:tcPr>
            <w:tcW w:w="2907" w:type="dxa"/>
          </w:tcPr>
          <w:p w14:paraId="037AC298" w14:textId="77777777" w:rsidR="003447B1" w:rsidRPr="000440AB" w:rsidRDefault="003447B1" w:rsidP="005D4549">
            <w:pPr>
              <w:jc w:val="center"/>
              <w:rPr>
                <w:b/>
                <w:bCs/>
                <w:lang w:val="es-HN"/>
              </w:rPr>
            </w:pPr>
            <w:r w:rsidRPr="000440AB">
              <w:rPr>
                <w:b/>
                <w:bCs/>
                <w:lang w:val="es-HN"/>
              </w:rPr>
              <w:t>1000</w:t>
            </w:r>
          </w:p>
        </w:tc>
        <w:tc>
          <w:tcPr>
            <w:tcW w:w="2899" w:type="dxa"/>
          </w:tcPr>
          <w:p w14:paraId="1787FE96" w14:textId="06BB3E83" w:rsidR="003447B1" w:rsidRPr="000440AB" w:rsidRDefault="003447B1" w:rsidP="005D4549">
            <w:pPr>
              <w:jc w:val="center"/>
              <w:rPr>
                <w:b/>
                <w:bCs/>
                <w:lang w:val="es-HN"/>
              </w:rPr>
            </w:pPr>
            <w:r w:rsidRPr="000440AB">
              <w:rPr>
                <w:b/>
                <w:bCs/>
                <w:lang w:val="es-HN"/>
              </w:rPr>
              <w:t>Bono de L100</w:t>
            </w:r>
          </w:p>
        </w:tc>
      </w:tr>
      <w:tr w:rsidR="000440AB" w:rsidRPr="000440AB" w14:paraId="55A2B571" w14:textId="77777777" w:rsidTr="005D4549">
        <w:trPr>
          <w:jc w:val="center"/>
        </w:trPr>
        <w:tc>
          <w:tcPr>
            <w:tcW w:w="2913" w:type="dxa"/>
          </w:tcPr>
          <w:p w14:paraId="1657B034" w14:textId="77777777" w:rsidR="003447B1" w:rsidRPr="000440AB" w:rsidRDefault="003447B1" w:rsidP="005D4549">
            <w:pPr>
              <w:jc w:val="center"/>
              <w:rPr>
                <w:b/>
                <w:bCs/>
                <w:lang w:val="es-HN"/>
              </w:rPr>
            </w:pPr>
            <w:r w:rsidRPr="000440AB">
              <w:rPr>
                <w:b/>
                <w:bCs/>
                <w:lang w:val="es-HN"/>
              </w:rPr>
              <w:t>L750 a L1000</w:t>
            </w:r>
          </w:p>
        </w:tc>
        <w:tc>
          <w:tcPr>
            <w:tcW w:w="2907" w:type="dxa"/>
          </w:tcPr>
          <w:p w14:paraId="3D0F6DD8" w14:textId="77777777" w:rsidR="003447B1" w:rsidRPr="000440AB" w:rsidRDefault="003447B1" w:rsidP="005D4549">
            <w:pPr>
              <w:jc w:val="center"/>
              <w:rPr>
                <w:b/>
                <w:bCs/>
                <w:lang w:val="es-HN"/>
              </w:rPr>
            </w:pPr>
            <w:r w:rsidRPr="000440AB">
              <w:rPr>
                <w:b/>
                <w:bCs/>
                <w:lang w:val="es-HN"/>
              </w:rPr>
              <w:t>2000</w:t>
            </w:r>
          </w:p>
        </w:tc>
        <w:tc>
          <w:tcPr>
            <w:tcW w:w="2899" w:type="dxa"/>
          </w:tcPr>
          <w:p w14:paraId="13F5BEBB" w14:textId="77777777" w:rsidR="003447B1" w:rsidRPr="000440AB" w:rsidRDefault="003447B1" w:rsidP="005D4549">
            <w:pPr>
              <w:jc w:val="center"/>
              <w:rPr>
                <w:b/>
                <w:bCs/>
                <w:lang w:val="es-HN"/>
              </w:rPr>
            </w:pPr>
            <w:r w:rsidRPr="000440AB">
              <w:rPr>
                <w:b/>
                <w:bCs/>
                <w:lang w:val="es-HN"/>
              </w:rPr>
              <w:t>Bono de L200</w:t>
            </w:r>
          </w:p>
        </w:tc>
      </w:tr>
      <w:tr w:rsidR="000440AB" w:rsidRPr="000440AB" w14:paraId="0D45EE59" w14:textId="77777777" w:rsidTr="005D4549">
        <w:trPr>
          <w:jc w:val="center"/>
        </w:trPr>
        <w:tc>
          <w:tcPr>
            <w:tcW w:w="2913" w:type="dxa"/>
          </w:tcPr>
          <w:p w14:paraId="5E17A204" w14:textId="77777777" w:rsidR="003447B1" w:rsidRPr="000440AB" w:rsidRDefault="003447B1" w:rsidP="005D4549">
            <w:pPr>
              <w:jc w:val="center"/>
              <w:rPr>
                <w:b/>
                <w:bCs/>
                <w:lang w:val="es-HN"/>
              </w:rPr>
            </w:pPr>
            <w:r w:rsidRPr="000440AB">
              <w:rPr>
                <w:b/>
                <w:bCs/>
                <w:lang w:val="es-HN"/>
              </w:rPr>
              <w:t>L1001 a L1500</w:t>
            </w:r>
          </w:p>
        </w:tc>
        <w:tc>
          <w:tcPr>
            <w:tcW w:w="2907" w:type="dxa"/>
          </w:tcPr>
          <w:p w14:paraId="4BAF57DB" w14:textId="77777777" w:rsidR="003447B1" w:rsidRPr="000440AB" w:rsidRDefault="003447B1" w:rsidP="005D4549">
            <w:pPr>
              <w:jc w:val="center"/>
              <w:rPr>
                <w:b/>
                <w:bCs/>
                <w:lang w:val="es-HN"/>
              </w:rPr>
            </w:pPr>
            <w:r w:rsidRPr="000440AB">
              <w:rPr>
                <w:b/>
                <w:bCs/>
                <w:lang w:val="es-HN"/>
              </w:rPr>
              <w:t>3000</w:t>
            </w:r>
          </w:p>
        </w:tc>
        <w:tc>
          <w:tcPr>
            <w:tcW w:w="2899" w:type="dxa"/>
          </w:tcPr>
          <w:p w14:paraId="20CA55AF" w14:textId="77777777" w:rsidR="003447B1" w:rsidRPr="000440AB" w:rsidRDefault="003447B1" w:rsidP="005D4549">
            <w:pPr>
              <w:jc w:val="center"/>
              <w:rPr>
                <w:b/>
                <w:bCs/>
                <w:lang w:val="es-HN"/>
              </w:rPr>
            </w:pPr>
            <w:r w:rsidRPr="000440AB">
              <w:rPr>
                <w:b/>
                <w:bCs/>
                <w:lang w:val="es-HN"/>
              </w:rPr>
              <w:t>Bono de L300</w:t>
            </w:r>
          </w:p>
        </w:tc>
      </w:tr>
      <w:tr w:rsidR="000440AB" w:rsidRPr="000440AB" w14:paraId="35235A6D" w14:textId="77777777" w:rsidTr="005D4549">
        <w:trPr>
          <w:jc w:val="center"/>
        </w:trPr>
        <w:tc>
          <w:tcPr>
            <w:tcW w:w="2913" w:type="dxa"/>
          </w:tcPr>
          <w:p w14:paraId="4ED582A8" w14:textId="77777777" w:rsidR="003447B1" w:rsidRPr="000440AB" w:rsidRDefault="003447B1" w:rsidP="005D4549">
            <w:pPr>
              <w:jc w:val="center"/>
              <w:rPr>
                <w:b/>
                <w:bCs/>
                <w:lang w:val="es-HN"/>
              </w:rPr>
            </w:pPr>
            <w:r w:rsidRPr="000440AB">
              <w:rPr>
                <w:b/>
                <w:bCs/>
                <w:lang w:val="es-HN"/>
              </w:rPr>
              <w:t>Mas de L1500</w:t>
            </w:r>
          </w:p>
        </w:tc>
        <w:tc>
          <w:tcPr>
            <w:tcW w:w="2907" w:type="dxa"/>
          </w:tcPr>
          <w:p w14:paraId="700234F4" w14:textId="77777777" w:rsidR="003447B1" w:rsidRPr="000440AB" w:rsidRDefault="003447B1" w:rsidP="005D4549">
            <w:pPr>
              <w:jc w:val="center"/>
              <w:rPr>
                <w:b/>
                <w:bCs/>
                <w:lang w:val="es-HN"/>
              </w:rPr>
            </w:pPr>
            <w:r w:rsidRPr="000440AB">
              <w:rPr>
                <w:b/>
                <w:bCs/>
                <w:lang w:val="es-HN"/>
              </w:rPr>
              <w:t>5000</w:t>
            </w:r>
          </w:p>
        </w:tc>
        <w:tc>
          <w:tcPr>
            <w:tcW w:w="2899" w:type="dxa"/>
          </w:tcPr>
          <w:p w14:paraId="1FB67140" w14:textId="77777777" w:rsidR="003447B1" w:rsidRPr="000440AB" w:rsidRDefault="003447B1" w:rsidP="005D4549">
            <w:pPr>
              <w:jc w:val="center"/>
              <w:rPr>
                <w:b/>
                <w:bCs/>
                <w:lang w:val="es-HN"/>
              </w:rPr>
            </w:pPr>
            <w:r w:rsidRPr="000440AB">
              <w:rPr>
                <w:b/>
                <w:bCs/>
                <w:lang w:val="es-HN"/>
              </w:rPr>
              <w:t>Bono de L500</w:t>
            </w:r>
          </w:p>
        </w:tc>
      </w:tr>
    </w:tbl>
    <w:p w14:paraId="0F894218" w14:textId="2DA32CAF" w:rsidR="00C352CD" w:rsidRPr="000440AB" w:rsidRDefault="00C352CD" w:rsidP="00421353">
      <w:pPr>
        <w:ind w:right="11"/>
        <w:jc w:val="both"/>
        <w:rPr>
          <w:b/>
          <w:bCs/>
        </w:rPr>
      </w:pPr>
      <w:bookmarkStart w:id="220" w:name="_Hlk153613610"/>
      <w:r w:rsidRPr="000440AB">
        <w:rPr>
          <w:b/>
          <w:bCs/>
        </w:rPr>
        <w:t xml:space="preserve">Figura. Post Beneficios del programa de Lealtad </w:t>
      </w:r>
      <w:r w:rsidR="00727F2C" w:rsidRPr="000440AB">
        <w:rPr>
          <w:b/>
          <w:bCs/>
          <w:i/>
        </w:rPr>
        <w:t>Isalovers</w:t>
      </w:r>
    </w:p>
    <w:p w14:paraId="5F80E83D" w14:textId="61DE4EFE" w:rsidR="00486199" w:rsidRPr="000440AB" w:rsidRDefault="00486199" w:rsidP="00486199">
      <w:pPr>
        <w:jc w:val="both"/>
      </w:pPr>
      <w:r w:rsidRPr="000440AB">
        <w:t xml:space="preserve">Fuente: </w:t>
      </w:r>
      <w:r w:rsidR="003C7C30" w:rsidRPr="003C7C30">
        <w:t xml:space="preserve">(Desafíos de las MIPYMES de moda, para potenciar la compra en línea entre </w:t>
      </w:r>
      <w:r w:rsidR="003C7C30" w:rsidRPr="003C7C30">
        <w:rPr>
          <w:i/>
        </w:rPr>
        <w:t>millennials</w:t>
      </w:r>
      <w:r w:rsidR="003C7C30" w:rsidRPr="003C7C30">
        <w:t xml:space="preserve"> del Distrito Central, Honduras en el 2023)</w:t>
      </w:r>
    </w:p>
    <w:p w14:paraId="40F1990C" w14:textId="77777777" w:rsidR="00C352CD" w:rsidRPr="000440AB" w:rsidRDefault="00C352CD" w:rsidP="005D4549">
      <w:pPr>
        <w:ind w:right="11"/>
      </w:pPr>
    </w:p>
    <w:p w14:paraId="53EAF4D4" w14:textId="0C7E8D4D" w:rsidR="003447B1" w:rsidRPr="000440AB" w:rsidRDefault="00177C04" w:rsidP="00177C04">
      <w:pPr>
        <w:pStyle w:val="T4"/>
      </w:pPr>
      <w:bookmarkStart w:id="221" w:name="_Toc159010541"/>
      <w:bookmarkEnd w:id="220"/>
      <w:r w:rsidRPr="000440AB">
        <w:t>6.2.5.3.2 DESCUENTOS Y PROMOCIONES EXCLUSIVAS</w:t>
      </w:r>
      <w:bookmarkEnd w:id="221"/>
    </w:p>
    <w:p w14:paraId="02AD981E" w14:textId="09F17DDF" w:rsidR="003447B1" w:rsidRPr="000440AB" w:rsidRDefault="003447B1" w:rsidP="00177C04">
      <w:pPr>
        <w:spacing w:line="360" w:lineRule="auto"/>
        <w:ind w:right="11"/>
        <w:jc w:val="both"/>
      </w:pPr>
      <w:r w:rsidRPr="000440AB">
        <w:t>Ofrecer descuentos y promociones exclusivas a las clientas del programa de lealtad para incentivarlas a comprar y que sigan acumulando puntos #</w:t>
      </w:r>
      <w:r w:rsidR="00727F2C" w:rsidRPr="000440AB">
        <w:rPr>
          <w:i/>
        </w:rPr>
        <w:t>Isalovers</w:t>
      </w:r>
      <w:r w:rsidR="00421353" w:rsidRPr="000440AB">
        <w:t>, P</w:t>
      </w:r>
      <w:r w:rsidRPr="000440AB">
        <w:t>or ejemplo:</w:t>
      </w:r>
    </w:p>
    <w:p w14:paraId="58B17084" w14:textId="2FAE4745" w:rsidR="003447B1" w:rsidRPr="000440AB" w:rsidRDefault="003447B1" w:rsidP="00177C04">
      <w:pPr>
        <w:spacing w:line="360" w:lineRule="auto"/>
        <w:ind w:right="11"/>
        <w:jc w:val="both"/>
      </w:pPr>
      <w:r w:rsidRPr="000440AB">
        <w:t>Las clientas #</w:t>
      </w:r>
      <w:r w:rsidR="00727F2C" w:rsidRPr="000440AB">
        <w:rPr>
          <w:i/>
        </w:rPr>
        <w:t>Isalovers</w:t>
      </w:r>
      <w:r w:rsidRPr="000440AB">
        <w:t xml:space="preserve"> que estén registradas recibirán promociones exclusivas mes a mes.</w:t>
      </w:r>
    </w:p>
    <w:p w14:paraId="2A366BF2" w14:textId="53995DDA" w:rsidR="003447B1" w:rsidRPr="000440AB" w:rsidRDefault="003447B1" w:rsidP="00177C04">
      <w:pPr>
        <w:spacing w:line="360" w:lineRule="auto"/>
        <w:ind w:right="11"/>
        <w:jc w:val="both"/>
      </w:pPr>
      <w:r w:rsidRPr="000440AB">
        <w:t>Promoción 1: Por la compra de 2 pares de zapatos se lleva el tercero al 50% de descuento.</w:t>
      </w:r>
    </w:p>
    <w:p w14:paraId="04D7F44A" w14:textId="771F4366" w:rsidR="003447B1" w:rsidRPr="000440AB" w:rsidRDefault="003447B1" w:rsidP="00177C04">
      <w:pPr>
        <w:spacing w:line="360" w:lineRule="auto"/>
        <w:ind w:right="11"/>
        <w:jc w:val="both"/>
      </w:pPr>
      <w:r w:rsidRPr="000440AB">
        <w:t>Promoción 2: Por la compra de 2 pares de zapatos recibe una cosmetiquera #</w:t>
      </w:r>
      <w:r w:rsidR="00727F2C" w:rsidRPr="000440AB">
        <w:rPr>
          <w:i/>
        </w:rPr>
        <w:t>Isalovers</w:t>
      </w:r>
      <w:r w:rsidRPr="000440AB">
        <w:t xml:space="preserve"> gratis</w:t>
      </w:r>
    </w:p>
    <w:p w14:paraId="15171237" w14:textId="5A414C67" w:rsidR="00421353" w:rsidRPr="000440AB" w:rsidRDefault="00177C04" w:rsidP="00177C04">
      <w:pPr>
        <w:spacing w:line="360" w:lineRule="auto"/>
        <w:ind w:right="11"/>
        <w:jc w:val="both"/>
      </w:pPr>
      <w:r w:rsidRPr="000440AB">
        <w:rPr>
          <w:rFonts w:ascii="Segoe UI" w:hAnsi="Segoe UI" w:cs="Segoe UI"/>
          <w:b/>
          <w:bCs/>
          <w:noProof/>
        </w:rPr>
        <w:drawing>
          <wp:anchor distT="0" distB="0" distL="114300" distR="114300" simplePos="0" relativeHeight="251822080" behindDoc="0" locked="0" layoutInCell="1" allowOverlap="1" wp14:anchorId="049C6A2C" wp14:editId="3120AD06">
            <wp:simplePos x="0" y="0"/>
            <wp:positionH relativeFrom="margin">
              <wp:posOffset>3027680</wp:posOffset>
            </wp:positionH>
            <wp:positionV relativeFrom="margin">
              <wp:posOffset>5000625</wp:posOffset>
            </wp:positionV>
            <wp:extent cx="2425065" cy="2425065"/>
            <wp:effectExtent l="0" t="0" r="0" b="0"/>
            <wp:wrapSquare wrapText="bothSides"/>
            <wp:docPr id="586840977" name="Imagen 55" descr="Imagen de la pantalla de un celular con letras&#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840977" name="Imagen 55" descr="Imagen de la pantalla de un celular con letras&#10;&#10;Descripción generada automáticamente con confianza media"/>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425065" cy="2425065"/>
                    </a:xfrm>
                    <a:prstGeom prst="rect">
                      <a:avLst/>
                    </a:prstGeom>
                  </pic:spPr>
                </pic:pic>
              </a:graphicData>
            </a:graphic>
            <wp14:sizeRelH relativeFrom="margin">
              <wp14:pctWidth>0</wp14:pctWidth>
            </wp14:sizeRelH>
            <wp14:sizeRelV relativeFrom="margin">
              <wp14:pctHeight>0</wp14:pctHeight>
            </wp14:sizeRelV>
          </wp:anchor>
        </w:drawing>
      </w:r>
      <w:r w:rsidRPr="000440AB">
        <w:rPr>
          <w:rFonts w:ascii="Segoe UI" w:hAnsi="Segoe UI" w:cs="Segoe UI"/>
          <w:b/>
          <w:bCs/>
          <w:noProof/>
        </w:rPr>
        <w:drawing>
          <wp:anchor distT="0" distB="0" distL="114300" distR="114300" simplePos="0" relativeHeight="251820032" behindDoc="0" locked="0" layoutInCell="1" allowOverlap="1" wp14:anchorId="4D0B25E9" wp14:editId="3A08C1ED">
            <wp:simplePos x="0" y="0"/>
            <wp:positionH relativeFrom="margin">
              <wp:posOffset>493395</wp:posOffset>
            </wp:positionH>
            <wp:positionV relativeFrom="margin">
              <wp:posOffset>4981152</wp:posOffset>
            </wp:positionV>
            <wp:extent cx="2437765" cy="2437765"/>
            <wp:effectExtent l="0" t="0" r="635" b="635"/>
            <wp:wrapSquare wrapText="bothSides"/>
            <wp:docPr id="653277151"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3277151" name="Imagen 653277151"/>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437765" cy="2437765"/>
                    </a:xfrm>
                    <a:prstGeom prst="rect">
                      <a:avLst/>
                    </a:prstGeom>
                  </pic:spPr>
                </pic:pic>
              </a:graphicData>
            </a:graphic>
            <wp14:sizeRelH relativeFrom="margin">
              <wp14:pctWidth>0</wp14:pctWidth>
            </wp14:sizeRelH>
            <wp14:sizeRelV relativeFrom="margin">
              <wp14:pctHeight>0</wp14:pctHeight>
            </wp14:sizeRelV>
          </wp:anchor>
        </w:drawing>
      </w:r>
      <w:r w:rsidR="00421353" w:rsidRPr="000440AB">
        <w:t>Promoción 3: Por compras mayores L1000 están participando por un día SPA.</w:t>
      </w:r>
    </w:p>
    <w:p w14:paraId="5530D716" w14:textId="4FF6E6FE" w:rsidR="00421353" w:rsidRPr="000440AB" w:rsidRDefault="00421353" w:rsidP="003447B1">
      <w:pPr>
        <w:ind w:right="11"/>
      </w:pPr>
    </w:p>
    <w:p w14:paraId="3290268D" w14:textId="0AB856A3" w:rsidR="00421353" w:rsidRPr="000440AB" w:rsidRDefault="00421353" w:rsidP="003447B1">
      <w:pPr>
        <w:ind w:right="11"/>
      </w:pPr>
    </w:p>
    <w:p w14:paraId="76DA6B0A" w14:textId="6FEC42B8" w:rsidR="00421353" w:rsidRPr="000440AB" w:rsidRDefault="00421353" w:rsidP="003447B1">
      <w:pPr>
        <w:ind w:right="11"/>
      </w:pPr>
    </w:p>
    <w:p w14:paraId="7BD3DFFD" w14:textId="77777777" w:rsidR="00421353" w:rsidRPr="000440AB" w:rsidRDefault="00421353" w:rsidP="003447B1">
      <w:pPr>
        <w:ind w:right="11"/>
      </w:pPr>
    </w:p>
    <w:p w14:paraId="107D2C64" w14:textId="77777777" w:rsidR="00421353" w:rsidRPr="000440AB" w:rsidRDefault="00421353" w:rsidP="003447B1">
      <w:pPr>
        <w:ind w:right="11"/>
      </w:pPr>
    </w:p>
    <w:p w14:paraId="438146C5" w14:textId="30439F1C" w:rsidR="00421353" w:rsidRPr="000440AB" w:rsidRDefault="00421353" w:rsidP="003447B1">
      <w:pPr>
        <w:ind w:right="11"/>
      </w:pPr>
    </w:p>
    <w:p w14:paraId="6FA6367E" w14:textId="77777777" w:rsidR="00421353" w:rsidRPr="000440AB" w:rsidRDefault="00421353" w:rsidP="003447B1">
      <w:pPr>
        <w:ind w:right="11"/>
      </w:pPr>
    </w:p>
    <w:p w14:paraId="58EA9E65" w14:textId="2D7F0FED" w:rsidR="00421353" w:rsidRPr="000440AB" w:rsidRDefault="00421353" w:rsidP="003447B1">
      <w:pPr>
        <w:ind w:right="11"/>
      </w:pPr>
    </w:p>
    <w:p w14:paraId="042571DE" w14:textId="531F3E8B" w:rsidR="00421353" w:rsidRPr="000440AB" w:rsidRDefault="00421353" w:rsidP="003447B1">
      <w:pPr>
        <w:ind w:right="11"/>
      </w:pPr>
    </w:p>
    <w:p w14:paraId="0230D0C2" w14:textId="77777777" w:rsidR="00421353" w:rsidRPr="000440AB" w:rsidRDefault="00421353" w:rsidP="003447B1">
      <w:pPr>
        <w:ind w:right="11"/>
      </w:pPr>
    </w:p>
    <w:p w14:paraId="1EAA6161" w14:textId="2BE5DCBF" w:rsidR="00421353" w:rsidRPr="000440AB" w:rsidRDefault="00421353" w:rsidP="003447B1">
      <w:pPr>
        <w:ind w:right="11"/>
      </w:pPr>
    </w:p>
    <w:p w14:paraId="3B35B4B4" w14:textId="77777777" w:rsidR="00421353" w:rsidRPr="000440AB" w:rsidRDefault="00421353" w:rsidP="003447B1">
      <w:pPr>
        <w:ind w:right="11"/>
      </w:pPr>
    </w:p>
    <w:p w14:paraId="5285D1BE" w14:textId="77777777" w:rsidR="00421353" w:rsidRPr="000440AB" w:rsidRDefault="00421353" w:rsidP="003447B1">
      <w:pPr>
        <w:ind w:right="11"/>
      </w:pPr>
    </w:p>
    <w:p w14:paraId="1F33E48C" w14:textId="1D6EE5F9" w:rsidR="00421353" w:rsidRPr="000440AB" w:rsidRDefault="00421353" w:rsidP="003447B1">
      <w:pPr>
        <w:ind w:right="11"/>
      </w:pPr>
    </w:p>
    <w:p w14:paraId="49B56E90" w14:textId="3E7B29A4" w:rsidR="00421353" w:rsidRPr="000440AB" w:rsidRDefault="00FD594B" w:rsidP="00FD594B">
      <w:pPr>
        <w:pStyle w:val="ILUSTRACIONES"/>
      </w:pPr>
      <w:bookmarkStart w:id="222" w:name="_Toc153970942"/>
      <w:r w:rsidRPr="000440AB">
        <w:t>Ilustración 32</w:t>
      </w:r>
      <w:r w:rsidR="00421353" w:rsidRPr="000440AB">
        <w:t xml:space="preserve">. </w:t>
      </w:r>
      <w:r w:rsidR="00FD4B11" w:rsidRPr="000440AB">
        <w:t xml:space="preserve">Beneficios y tabla de premios </w:t>
      </w:r>
      <w:r w:rsidR="00421353" w:rsidRPr="000440AB">
        <w:t xml:space="preserve">del programa de Lealtad </w:t>
      </w:r>
      <w:r w:rsidR="00727F2C" w:rsidRPr="000440AB">
        <w:rPr>
          <w:i/>
        </w:rPr>
        <w:t>Isalovers</w:t>
      </w:r>
      <w:bookmarkEnd w:id="222"/>
      <w:r w:rsidR="00421353" w:rsidRPr="000440AB">
        <w:t xml:space="preserve"> </w:t>
      </w:r>
    </w:p>
    <w:p w14:paraId="71397622" w14:textId="03683A7D" w:rsidR="00486199" w:rsidRPr="000440AB" w:rsidRDefault="00486199" w:rsidP="00486199">
      <w:pPr>
        <w:jc w:val="both"/>
      </w:pPr>
      <w:r w:rsidRPr="000440AB">
        <w:t xml:space="preserve">Fuente: </w:t>
      </w:r>
      <w:r w:rsidR="003C7C30" w:rsidRPr="003C7C30">
        <w:t xml:space="preserve">(Desafíos de las MIPYMES de moda, para potenciar la compra en línea entre </w:t>
      </w:r>
      <w:r w:rsidR="003C7C30" w:rsidRPr="003C7C30">
        <w:rPr>
          <w:i/>
        </w:rPr>
        <w:t>millennials</w:t>
      </w:r>
      <w:r w:rsidR="003C7C30" w:rsidRPr="003C7C30">
        <w:t xml:space="preserve"> del Distrito Central, Honduras en el 2023)</w:t>
      </w:r>
    </w:p>
    <w:p w14:paraId="6742AA73" w14:textId="63836BFC" w:rsidR="003447B1" w:rsidRPr="000440AB" w:rsidRDefault="003447B1" w:rsidP="003447B1">
      <w:pPr>
        <w:ind w:right="11"/>
      </w:pPr>
    </w:p>
    <w:p w14:paraId="6904EE53" w14:textId="43D28753" w:rsidR="005437AC" w:rsidRPr="000440AB" w:rsidRDefault="00421353" w:rsidP="001E5883">
      <w:pPr>
        <w:ind w:right="11"/>
      </w:pPr>
      <w:r w:rsidRPr="000440AB">
        <w:rPr>
          <w:rFonts w:ascii="Segoe UI" w:hAnsi="Segoe UI" w:cs="Segoe UI"/>
          <w:noProof/>
        </w:rPr>
        <w:drawing>
          <wp:anchor distT="0" distB="0" distL="114300" distR="114300" simplePos="0" relativeHeight="251746304" behindDoc="0" locked="0" layoutInCell="1" allowOverlap="1" wp14:anchorId="11282E99" wp14:editId="6F0F96CE">
            <wp:simplePos x="0" y="0"/>
            <wp:positionH relativeFrom="margin">
              <wp:posOffset>1718945</wp:posOffset>
            </wp:positionH>
            <wp:positionV relativeFrom="margin">
              <wp:posOffset>188595</wp:posOffset>
            </wp:positionV>
            <wp:extent cx="2256155" cy="2256155"/>
            <wp:effectExtent l="0" t="0" r="0" b="0"/>
            <wp:wrapSquare wrapText="bothSides"/>
            <wp:docPr id="1867914162" name="Imagen 56"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914162" name="Imagen 56" descr="Interfaz de usuario gráfica, Texto, Aplicación&#10;&#10;Descripción generada automáticamente"/>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256155" cy="2256155"/>
                    </a:xfrm>
                    <a:prstGeom prst="rect">
                      <a:avLst/>
                    </a:prstGeom>
                  </pic:spPr>
                </pic:pic>
              </a:graphicData>
            </a:graphic>
            <wp14:sizeRelH relativeFrom="margin">
              <wp14:pctWidth>0</wp14:pctWidth>
            </wp14:sizeRelH>
            <wp14:sizeRelV relativeFrom="margin">
              <wp14:pctHeight>0</wp14:pctHeight>
            </wp14:sizeRelV>
          </wp:anchor>
        </w:drawing>
      </w:r>
    </w:p>
    <w:p w14:paraId="627EFA65" w14:textId="4A549C73" w:rsidR="005437AC" w:rsidRPr="000440AB" w:rsidRDefault="005437AC" w:rsidP="001E5883">
      <w:pPr>
        <w:ind w:right="11"/>
      </w:pPr>
    </w:p>
    <w:p w14:paraId="39B25E25" w14:textId="1DD7C84C" w:rsidR="005437AC" w:rsidRPr="000440AB" w:rsidRDefault="005437AC" w:rsidP="001E5883">
      <w:pPr>
        <w:ind w:right="11"/>
      </w:pPr>
    </w:p>
    <w:p w14:paraId="46538793" w14:textId="4CFB9DE0" w:rsidR="005437AC" w:rsidRPr="000440AB" w:rsidRDefault="005437AC" w:rsidP="001E5883">
      <w:pPr>
        <w:ind w:right="11"/>
      </w:pPr>
    </w:p>
    <w:p w14:paraId="404DCDD9" w14:textId="06B7B408" w:rsidR="005437AC" w:rsidRPr="000440AB" w:rsidRDefault="005437AC" w:rsidP="001E5883">
      <w:pPr>
        <w:ind w:right="11"/>
      </w:pPr>
    </w:p>
    <w:p w14:paraId="19495909" w14:textId="62DE3FAF" w:rsidR="005437AC" w:rsidRPr="000440AB" w:rsidRDefault="005437AC" w:rsidP="001E5883">
      <w:pPr>
        <w:ind w:right="11"/>
      </w:pPr>
    </w:p>
    <w:p w14:paraId="6F011AEA" w14:textId="543591C5" w:rsidR="005437AC" w:rsidRPr="000440AB" w:rsidRDefault="005437AC" w:rsidP="001E5883">
      <w:pPr>
        <w:ind w:right="11"/>
      </w:pPr>
    </w:p>
    <w:p w14:paraId="7CA4BA69" w14:textId="57DB6583" w:rsidR="005437AC" w:rsidRPr="000440AB" w:rsidRDefault="005437AC" w:rsidP="001E5883">
      <w:pPr>
        <w:ind w:right="11"/>
      </w:pPr>
    </w:p>
    <w:p w14:paraId="7A6ACEDF" w14:textId="22D834D6" w:rsidR="005437AC" w:rsidRPr="000440AB" w:rsidRDefault="005437AC" w:rsidP="001E5883">
      <w:pPr>
        <w:ind w:right="11"/>
      </w:pPr>
    </w:p>
    <w:p w14:paraId="056FF337" w14:textId="0A7683CA" w:rsidR="005437AC" w:rsidRPr="000440AB" w:rsidRDefault="005437AC" w:rsidP="001E5883">
      <w:pPr>
        <w:ind w:right="11"/>
      </w:pPr>
    </w:p>
    <w:p w14:paraId="4748211B" w14:textId="60B50BEC" w:rsidR="005437AC" w:rsidRPr="000440AB" w:rsidRDefault="005437AC" w:rsidP="001E5883">
      <w:pPr>
        <w:ind w:right="11"/>
      </w:pPr>
    </w:p>
    <w:p w14:paraId="482C18A6" w14:textId="77777777" w:rsidR="005437AC" w:rsidRPr="000440AB" w:rsidRDefault="005437AC" w:rsidP="001E5883">
      <w:pPr>
        <w:ind w:right="11"/>
      </w:pPr>
    </w:p>
    <w:p w14:paraId="34B0A4F9" w14:textId="0D2662D6" w:rsidR="005437AC" w:rsidRPr="000440AB" w:rsidRDefault="005437AC" w:rsidP="001E5883">
      <w:pPr>
        <w:ind w:right="11"/>
      </w:pPr>
    </w:p>
    <w:p w14:paraId="051FF2B1" w14:textId="19CE61E3" w:rsidR="005D4549" w:rsidRPr="000440AB" w:rsidRDefault="00FD594B" w:rsidP="00FD594B">
      <w:pPr>
        <w:pStyle w:val="ILUSTRACIONES"/>
      </w:pPr>
      <w:bookmarkStart w:id="223" w:name="_Toc153970943"/>
      <w:r w:rsidRPr="000440AB">
        <w:t>Ilustración 33</w:t>
      </w:r>
      <w:r w:rsidR="005D4549" w:rsidRPr="000440AB">
        <w:t>. Post</w:t>
      </w:r>
      <w:r w:rsidR="00C352CD" w:rsidRPr="000440AB">
        <w:t xml:space="preserve"> Promociones exclusivas del</w:t>
      </w:r>
      <w:r w:rsidR="005D4549" w:rsidRPr="000440AB">
        <w:t xml:space="preserve"> programa </w:t>
      </w:r>
      <w:r w:rsidR="00C352CD" w:rsidRPr="000440AB">
        <w:t xml:space="preserve">de Lealtad </w:t>
      </w:r>
      <w:r w:rsidR="00727F2C" w:rsidRPr="000440AB">
        <w:rPr>
          <w:i/>
        </w:rPr>
        <w:t>Isalovers</w:t>
      </w:r>
      <w:bookmarkEnd w:id="223"/>
      <w:r w:rsidR="00C352CD" w:rsidRPr="000440AB">
        <w:t xml:space="preserve"> </w:t>
      </w:r>
    </w:p>
    <w:p w14:paraId="7CF96339" w14:textId="05B4F4B8" w:rsidR="00486199" w:rsidRPr="000440AB" w:rsidRDefault="00486199" w:rsidP="00486199">
      <w:pPr>
        <w:jc w:val="both"/>
      </w:pPr>
      <w:r w:rsidRPr="000440AB">
        <w:t xml:space="preserve">Fuente: </w:t>
      </w:r>
      <w:r w:rsidR="003C7C30" w:rsidRPr="003C7C30">
        <w:t xml:space="preserve">(Desafíos de las MIPYMES de moda, para potenciar la compra en línea entre </w:t>
      </w:r>
      <w:r w:rsidR="003C7C30" w:rsidRPr="003C7C30">
        <w:rPr>
          <w:i/>
        </w:rPr>
        <w:t>millennials</w:t>
      </w:r>
      <w:r w:rsidR="003C7C30" w:rsidRPr="003C7C30">
        <w:t xml:space="preserve"> del Distrito Central, Honduras en el 2023)</w:t>
      </w:r>
    </w:p>
    <w:p w14:paraId="4106F2CC" w14:textId="43F72C91" w:rsidR="005D4549" w:rsidRPr="000440AB" w:rsidRDefault="005D4549" w:rsidP="001E5883">
      <w:pPr>
        <w:ind w:right="11"/>
      </w:pPr>
    </w:p>
    <w:p w14:paraId="7B53DA63" w14:textId="183A1F6C" w:rsidR="003447B1" w:rsidRPr="000440AB" w:rsidRDefault="00177C04" w:rsidP="00177C04">
      <w:pPr>
        <w:pStyle w:val="T4"/>
      </w:pPr>
      <w:bookmarkStart w:id="224" w:name="_Toc159010542"/>
      <w:r w:rsidRPr="000440AB">
        <w:t>6.2.5.3.3 FORMULARIO DE REGISTRO DE CLIENTES PARA CLIENTES NUEVOS Y FRECUENTES</w:t>
      </w:r>
      <w:bookmarkEnd w:id="224"/>
    </w:p>
    <w:p w14:paraId="5AEE0039" w14:textId="49EB9A85" w:rsidR="003447B1" w:rsidRPr="000440AB" w:rsidRDefault="003447B1" w:rsidP="00A051BC">
      <w:pPr>
        <w:spacing w:line="360" w:lineRule="auto"/>
        <w:ind w:right="11"/>
      </w:pPr>
      <w:r w:rsidRPr="000440AB">
        <w:t>Implementar un sistema de registro de clientes en la tienda en línea que permita acumular puntos por cada compra y el registro de clientes nuevos que participan en las dinámicas.</w:t>
      </w:r>
    </w:p>
    <w:p w14:paraId="778B7913" w14:textId="73689607" w:rsidR="003447B1" w:rsidRPr="000440AB" w:rsidRDefault="00A051BC" w:rsidP="005D4549">
      <w:pPr>
        <w:spacing w:line="480" w:lineRule="auto"/>
        <w:ind w:right="11"/>
      </w:pPr>
      <w:r w:rsidRPr="000440AB">
        <w:rPr>
          <w:noProof/>
        </w:rPr>
        <w:drawing>
          <wp:anchor distT="0" distB="0" distL="114300" distR="114300" simplePos="0" relativeHeight="251749376" behindDoc="0" locked="0" layoutInCell="1" allowOverlap="1" wp14:anchorId="6E037C48" wp14:editId="5ACBD565">
            <wp:simplePos x="0" y="0"/>
            <wp:positionH relativeFrom="margin">
              <wp:posOffset>2674620</wp:posOffset>
            </wp:positionH>
            <wp:positionV relativeFrom="margin">
              <wp:posOffset>4435475</wp:posOffset>
            </wp:positionV>
            <wp:extent cx="2487930" cy="2302510"/>
            <wp:effectExtent l="0" t="0" r="7620" b="2540"/>
            <wp:wrapSquare wrapText="bothSides"/>
            <wp:docPr id="409780347" name="Picture 1"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780347" name="Picture 1" descr="Interfaz de usuario gráfica, Texto, Aplicación, Correo electrónico&#10;&#10;Descripción generada automáticamente"/>
                    <pic:cNvPicPr/>
                  </pic:nvPicPr>
                  <pic:blipFill>
                    <a:blip r:embed="rId93">
                      <a:extLst>
                        <a:ext uri="{28A0092B-C50C-407E-A947-70E740481C1C}">
                          <a14:useLocalDpi xmlns:a14="http://schemas.microsoft.com/office/drawing/2010/main" val="0"/>
                        </a:ext>
                      </a:extLst>
                    </a:blip>
                    <a:stretch>
                      <a:fillRect/>
                    </a:stretch>
                  </pic:blipFill>
                  <pic:spPr>
                    <a:xfrm>
                      <a:off x="0" y="0"/>
                      <a:ext cx="2487930" cy="2302510"/>
                    </a:xfrm>
                    <a:prstGeom prst="rect">
                      <a:avLst/>
                    </a:prstGeom>
                  </pic:spPr>
                </pic:pic>
              </a:graphicData>
            </a:graphic>
            <wp14:sizeRelH relativeFrom="margin">
              <wp14:pctWidth>0</wp14:pctWidth>
            </wp14:sizeRelH>
            <wp14:sizeRelV relativeFrom="margin">
              <wp14:pctHeight>0</wp14:pctHeight>
            </wp14:sizeRelV>
          </wp:anchor>
        </w:drawing>
      </w:r>
      <w:r w:rsidRPr="000440AB">
        <w:rPr>
          <w:noProof/>
        </w:rPr>
        <w:drawing>
          <wp:anchor distT="0" distB="0" distL="114300" distR="114300" simplePos="0" relativeHeight="251748352" behindDoc="0" locked="0" layoutInCell="1" allowOverlap="1" wp14:anchorId="5A3851BD" wp14:editId="43AEA8F9">
            <wp:simplePos x="0" y="0"/>
            <wp:positionH relativeFrom="margin">
              <wp:posOffset>0</wp:posOffset>
            </wp:positionH>
            <wp:positionV relativeFrom="margin">
              <wp:posOffset>4368377</wp:posOffset>
            </wp:positionV>
            <wp:extent cx="2584071" cy="3757072"/>
            <wp:effectExtent l="0" t="0" r="6985" b="0"/>
            <wp:wrapSquare wrapText="bothSides"/>
            <wp:docPr id="2012781949" name="Picture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2781949" name="Picture 1" descr="Interfaz de usuario gráfica, Aplicación&#10;&#10;Descripción generada automáticamente"/>
                    <pic:cNvPicPr/>
                  </pic:nvPicPr>
                  <pic:blipFill>
                    <a:blip r:embed="rId94">
                      <a:extLst>
                        <a:ext uri="{28A0092B-C50C-407E-A947-70E740481C1C}">
                          <a14:useLocalDpi xmlns:a14="http://schemas.microsoft.com/office/drawing/2010/main" val="0"/>
                        </a:ext>
                      </a:extLst>
                    </a:blip>
                    <a:stretch>
                      <a:fillRect/>
                    </a:stretch>
                  </pic:blipFill>
                  <pic:spPr>
                    <a:xfrm>
                      <a:off x="0" y="0"/>
                      <a:ext cx="2584071" cy="3757072"/>
                    </a:xfrm>
                    <a:prstGeom prst="rect">
                      <a:avLst/>
                    </a:prstGeom>
                  </pic:spPr>
                </pic:pic>
              </a:graphicData>
            </a:graphic>
            <wp14:sizeRelH relativeFrom="margin">
              <wp14:pctWidth>0</wp14:pctWidth>
            </wp14:sizeRelH>
            <wp14:sizeRelV relativeFrom="margin">
              <wp14:pctHeight>0</wp14:pctHeight>
            </wp14:sizeRelV>
          </wp:anchor>
        </w:drawing>
      </w:r>
    </w:p>
    <w:p w14:paraId="46933096" w14:textId="78A6CF29" w:rsidR="00FB4ECE" w:rsidRPr="000440AB" w:rsidRDefault="00FB4ECE" w:rsidP="005D4549">
      <w:pPr>
        <w:spacing w:line="480" w:lineRule="auto"/>
        <w:ind w:right="11"/>
      </w:pPr>
    </w:p>
    <w:p w14:paraId="180072B8" w14:textId="38539CA6" w:rsidR="00FB4ECE" w:rsidRPr="000440AB" w:rsidRDefault="00FB4ECE" w:rsidP="005D4549">
      <w:pPr>
        <w:spacing w:line="480" w:lineRule="auto"/>
        <w:ind w:right="11"/>
      </w:pPr>
    </w:p>
    <w:p w14:paraId="30064FEA" w14:textId="31CC8E29" w:rsidR="00FB4ECE" w:rsidRPr="000440AB" w:rsidRDefault="00FB4ECE" w:rsidP="005D4549">
      <w:pPr>
        <w:spacing w:line="480" w:lineRule="auto"/>
        <w:ind w:right="11"/>
      </w:pPr>
    </w:p>
    <w:p w14:paraId="67367864" w14:textId="33D6A8AD" w:rsidR="00FB4ECE" w:rsidRPr="000440AB" w:rsidRDefault="00FB4ECE" w:rsidP="005D4549">
      <w:pPr>
        <w:spacing w:line="480" w:lineRule="auto"/>
        <w:ind w:right="11"/>
      </w:pPr>
    </w:p>
    <w:p w14:paraId="6D3B0664" w14:textId="77777777" w:rsidR="00177C04" w:rsidRPr="000440AB" w:rsidRDefault="00177C04" w:rsidP="00B75EF6">
      <w:pPr>
        <w:pStyle w:val="T3"/>
        <w:rPr>
          <w:rStyle w:val="T3Car"/>
        </w:rPr>
      </w:pPr>
    </w:p>
    <w:p w14:paraId="685D647C" w14:textId="77777777" w:rsidR="00177C04" w:rsidRPr="000440AB" w:rsidRDefault="00177C04" w:rsidP="00B75EF6">
      <w:pPr>
        <w:pStyle w:val="T3"/>
        <w:rPr>
          <w:rStyle w:val="T3Car"/>
        </w:rPr>
      </w:pPr>
    </w:p>
    <w:p w14:paraId="6C72DCBD" w14:textId="77777777" w:rsidR="0047308E" w:rsidRDefault="0047308E" w:rsidP="00B75EF6">
      <w:pPr>
        <w:pStyle w:val="T3"/>
        <w:rPr>
          <w:rStyle w:val="T3Car"/>
        </w:rPr>
      </w:pPr>
    </w:p>
    <w:bookmarkStart w:id="225" w:name="_Toc159010543"/>
    <w:p w14:paraId="22E10FF0" w14:textId="06FE7FA0" w:rsidR="00177C04" w:rsidRPr="000440AB" w:rsidRDefault="00177C04" w:rsidP="00B75EF6">
      <w:pPr>
        <w:pStyle w:val="T3"/>
        <w:rPr>
          <w:rStyle w:val="T3Car"/>
        </w:rPr>
      </w:pPr>
      <w:r w:rsidRPr="000440AB">
        <w:rPr>
          <w:noProof/>
        </w:rPr>
        <mc:AlternateContent>
          <mc:Choice Requires="wps">
            <w:drawing>
              <wp:anchor distT="0" distB="0" distL="114300" distR="114300" simplePos="0" relativeHeight="251912192" behindDoc="0" locked="0" layoutInCell="1" allowOverlap="1" wp14:anchorId="47C50329" wp14:editId="1F945E2A">
                <wp:simplePos x="0" y="0"/>
                <wp:positionH relativeFrom="margin">
                  <wp:posOffset>2658533</wp:posOffset>
                </wp:positionH>
                <wp:positionV relativeFrom="paragraph">
                  <wp:posOffset>142874</wp:posOffset>
                </wp:positionV>
                <wp:extent cx="3488267" cy="1693333"/>
                <wp:effectExtent l="0" t="0" r="0" b="2540"/>
                <wp:wrapNone/>
                <wp:docPr id="1297838657" name="Cuadro de texto 1"/>
                <wp:cNvGraphicFramePr/>
                <a:graphic xmlns:a="http://schemas.openxmlformats.org/drawingml/2006/main">
                  <a:graphicData uri="http://schemas.microsoft.com/office/word/2010/wordprocessingShape">
                    <wps:wsp>
                      <wps:cNvSpPr txBox="1"/>
                      <wps:spPr>
                        <a:xfrm>
                          <a:off x="0" y="0"/>
                          <a:ext cx="3488267" cy="1693333"/>
                        </a:xfrm>
                        <a:prstGeom prst="rect">
                          <a:avLst/>
                        </a:prstGeom>
                        <a:noFill/>
                        <a:ln w="6350">
                          <a:noFill/>
                        </a:ln>
                      </wps:spPr>
                      <wps:txbx>
                        <w:txbxContent>
                          <w:p w14:paraId="3E11BBC6" w14:textId="52A8A140" w:rsidR="000F72EE" w:rsidRDefault="00000000" w:rsidP="000F72EE">
                            <w:pPr>
                              <w:jc w:val="both"/>
                            </w:pPr>
                            <w:hyperlink r:id="rId95" w:history="1">
                              <w:r w:rsidR="000F72EE" w:rsidRPr="005273DF">
                                <w:rPr>
                                  <w:rStyle w:val="Hipervnculo"/>
                                </w:rPr>
                                <w:t>https://docs.google.com/forms/d/15w3mr3yqRL8vnh3sjgDtaqwXqWPIKPr_Hu9ZfE5MBw4/prefill</w:t>
                              </w:r>
                            </w:hyperlink>
                          </w:p>
                          <w:p w14:paraId="4184344C" w14:textId="77777777" w:rsidR="000F72EE" w:rsidRDefault="000F72EE" w:rsidP="000F72EE">
                            <w:pPr>
                              <w:jc w:val="both"/>
                            </w:pPr>
                          </w:p>
                          <w:p w14:paraId="495D6063" w14:textId="1E8636CC" w:rsidR="000F72EE" w:rsidRPr="000F72EE" w:rsidRDefault="00FD594B" w:rsidP="00FD594B">
                            <w:pPr>
                              <w:pStyle w:val="ILUSTRACIONES"/>
                            </w:pPr>
                            <w:bookmarkStart w:id="226" w:name="_Toc153970944"/>
                            <w:r>
                              <w:t>Ilustración 34</w:t>
                            </w:r>
                            <w:r w:rsidR="000F72EE" w:rsidRPr="000F72EE">
                              <w:t>. Formulario de Registro de datos</w:t>
                            </w:r>
                            <w:bookmarkEnd w:id="226"/>
                            <w:r w:rsidR="000F72EE" w:rsidRPr="000F72EE">
                              <w:t xml:space="preserve"> </w:t>
                            </w:r>
                          </w:p>
                          <w:p w14:paraId="4B4816CB" w14:textId="1E2C7BF9" w:rsidR="00486199" w:rsidRDefault="00486199" w:rsidP="00486199">
                            <w:pPr>
                              <w:jc w:val="both"/>
                              <w:rPr>
                                <w:color w:val="000000"/>
                              </w:rPr>
                            </w:pPr>
                            <w:r>
                              <w:rPr>
                                <w:color w:val="000000"/>
                              </w:rPr>
                              <w:t xml:space="preserve">Fuente: </w:t>
                            </w:r>
                            <w:r w:rsidR="000B0013" w:rsidRPr="000B0013">
                              <w:rPr>
                                <w:color w:val="000000"/>
                              </w:rPr>
                              <w:t>Fuente: (Desafíos de las MIPYMES de moda, para potenciar la compra en línea entre millennials del Distrito Central, Honduras en el 2023)</w:t>
                            </w:r>
                          </w:p>
                          <w:p w14:paraId="2E0B1943" w14:textId="5046E83C" w:rsidR="000F72EE" w:rsidRDefault="000F72EE" w:rsidP="00486199">
                            <w:pPr>
                              <w:jc w:val="both"/>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C50329" id="_x0000_s1033" type="#_x0000_t202" style="position:absolute;left:0;text-align:left;margin-left:209.35pt;margin-top:11.25pt;width:274.65pt;height:133.35pt;z-index:2519121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" filled="f" stroked="f" strokeweight=".5pt">
                <v:textbox>
                  <w:txbxContent>
                    <w:p w14:paraId="3E11BBC6" w14:textId="52A8A140" w:rsidR="000F72EE" w:rsidRDefault="00000000" w:rsidP="000F72EE">
                      <w:pPr>
                        <w:jc w:val="both"/>
                      </w:pPr>
                      <w:hyperlink r:id="rId96" w:history="1">
                        <w:r w:rsidR="000F72EE" w:rsidRPr="005273DF">
                          <w:rPr>
                            <w:rStyle w:val="Hipervnculo"/>
                          </w:rPr>
                          <w:t>https://docs.google.com/forms/d/15w3mr3yqRL8vnh3sjgDtaqwXqWPIKPr_Hu9ZfE5MBw4/prefill</w:t>
                        </w:r>
                      </w:hyperlink>
                    </w:p>
                    <w:p w14:paraId="4184344C" w14:textId="77777777" w:rsidR="000F72EE" w:rsidRDefault="000F72EE" w:rsidP="000F72EE">
                      <w:pPr>
                        <w:jc w:val="both"/>
                      </w:pPr>
                    </w:p>
                    <w:p w14:paraId="495D6063" w14:textId="1E8636CC" w:rsidR="000F72EE" w:rsidRPr="000F72EE" w:rsidRDefault="00FD594B" w:rsidP="00FD594B">
                      <w:pPr>
                        <w:pStyle w:val="ILUSTRACIONES"/>
                      </w:pPr>
                      <w:bookmarkStart w:id="233" w:name="_Toc153970944"/>
                      <w:r>
                        <w:t>Ilustración 34</w:t>
                      </w:r>
                      <w:r w:rsidR="000F72EE" w:rsidRPr="000F72EE">
                        <w:t>. Formulario de Registro de datos</w:t>
                      </w:r>
                      <w:bookmarkEnd w:id="233"/>
                      <w:r w:rsidR="000F72EE" w:rsidRPr="000F72EE">
                        <w:t xml:space="preserve"> </w:t>
                      </w:r>
                    </w:p>
                    <w:p w14:paraId="4B4816CB" w14:textId="1E2C7BF9" w:rsidR="00486199" w:rsidRDefault="00486199" w:rsidP="00486199">
                      <w:pPr>
                        <w:jc w:val="both"/>
                        <w:rPr>
                          <w:color w:val="000000"/>
                        </w:rPr>
                      </w:pPr>
                      <w:r>
                        <w:rPr>
                          <w:color w:val="000000"/>
                        </w:rPr>
                        <w:t xml:space="preserve">Fuente: </w:t>
                      </w:r>
                      <w:r w:rsidR="000B0013" w:rsidRPr="000B0013">
                        <w:rPr>
                          <w:color w:val="000000"/>
                        </w:rPr>
                        <w:t>Fuente: (Desafíos de las MIPYMES de moda, para potenciar la compra en línea entre millennials del Distrito Central, Honduras en el 2023)</w:t>
                      </w:r>
                    </w:p>
                    <w:p w14:paraId="2E0B1943" w14:textId="5046E83C" w:rsidR="000F72EE" w:rsidRDefault="000F72EE" w:rsidP="00486199">
                      <w:pPr>
                        <w:jc w:val="both"/>
                      </w:pPr>
                    </w:p>
                  </w:txbxContent>
                </v:textbox>
                <w10:wrap anchorx="margin"/>
              </v:shape>
            </w:pict>
          </mc:Fallback>
        </mc:AlternateContent>
      </w:r>
      <w:bookmarkEnd w:id="225"/>
    </w:p>
    <w:p w14:paraId="72396485" w14:textId="77777777" w:rsidR="00177C04" w:rsidRPr="000440AB" w:rsidRDefault="00177C04" w:rsidP="00B75EF6">
      <w:pPr>
        <w:pStyle w:val="T3"/>
        <w:rPr>
          <w:rStyle w:val="T3Car"/>
        </w:rPr>
      </w:pPr>
    </w:p>
    <w:p w14:paraId="020428DD" w14:textId="77777777" w:rsidR="00177C04" w:rsidRPr="000440AB" w:rsidRDefault="00177C04" w:rsidP="00B75EF6">
      <w:pPr>
        <w:pStyle w:val="T3"/>
        <w:rPr>
          <w:rStyle w:val="T3Car"/>
        </w:rPr>
      </w:pPr>
    </w:p>
    <w:p w14:paraId="489768E2" w14:textId="77777777" w:rsidR="00177C04" w:rsidRPr="000440AB" w:rsidRDefault="00177C04" w:rsidP="00B75EF6">
      <w:pPr>
        <w:pStyle w:val="T3"/>
        <w:rPr>
          <w:rStyle w:val="T3Car"/>
        </w:rPr>
      </w:pPr>
    </w:p>
    <w:p w14:paraId="47C5A031" w14:textId="77777777" w:rsidR="00177C04" w:rsidRPr="000440AB" w:rsidRDefault="00177C04" w:rsidP="00B75EF6">
      <w:pPr>
        <w:pStyle w:val="T3"/>
        <w:rPr>
          <w:rStyle w:val="T3Car"/>
        </w:rPr>
      </w:pPr>
    </w:p>
    <w:p w14:paraId="0FB5ED27" w14:textId="77777777" w:rsidR="00177C04" w:rsidRPr="000440AB" w:rsidRDefault="00177C04" w:rsidP="00B75EF6">
      <w:pPr>
        <w:pStyle w:val="T3"/>
        <w:rPr>
          <w:rStyle w:val="T3Car"/>
        </w:rPr>
      </w:pPr>
    </w:p>
    <w:p w14:paraId="20B40888" w14:textId="35CFB3C9" w:rsidR="00B72BA1" w:rsidRPr="000440AB" w:rsidRDefault="00B75EF6" w:rsidP="00A051BC">
      <w:pPr>
        <w:pStyle w:val="T3"/>
      </w:pPr>
      <w:bookmarkStart w:id="227" w:name="_Toc159010544"/>
      <w:r w:rsidRPr="000440AB">
        <w:rPr>
          <w:rStyle w:val="T3Car"/>
        </w:rPr>
        <w:lastRenderedPageBreak/>
        <w:t>6.</w:t>
      </w:r>
      <w:r w:rsidR="00A051BC" w:rsidRPr="000440AB">
        <w:rPr>
          <w:rStyle w:val="T3Car"/>
        </w:rPr>
        <w:t>2</w:t>
      </w:r>
      <w:r w:rsidRPr="000440AB">
        <w:rPr>
          <w:rStyle w:val="T3Car"/>
        </w:rPr>
        <w:t>.</w:t>
      </w:r>
      <w:r w:rsidR="00A051BC" w:rsidRPr="000440AB">
        <w:rPr>
          <w:rStyle w:val="T3Car"/>
        </w:rPr>
        <w:t>6</w:t>
      </w:r>
      <w:r w:rsidRPr="000440AB">
        <w:rPr>
          <w:rStyle w:val="T3Car"/>
        </w:rPr>
        <w:t xml:space="preserve"> </w:t>
      </w:r>
      <w:r w:rsidRPr="000440AB">
        <w:t xml:space="preserve">PROCESO DE AFILIACIÓN Y VENTAJAS DE IMPLEMENTAR PAGO POR COMPRA </w:t>
      </w:r>
      <w:r w:rsidR="00175E3C" w:rsidRPr="000440AB">
        <w:rPr>
          <w:i/>
        </w:rPr>
        <w:t>CLICK</w:t>
      </w:r>
      <w:r w:rsidRPr="000440AB">
        <w:t xml:space="preserve"> DE BAC</w:t>
      </w:r>
      <w:bookmarkEnd w:id="227"/>
    </w:p>
    <w:p w14:paraId="337D8C67" w14:textId="0706C54A" w:rsidR="00B75EF6" w:rsidRPr="000440AB" w:rsidRDefault="00B75EF6" w:rsidP="00B75EF6">
      <w:pPr>
        <w:pStyle w:val="T4"/>
      </w:pPr>
      <w:bookmarkStart w:id="228" w:name="_Toc159010545"/>
      <w:r w:rsidRPr="000440AB">
        <w:rPr>
          <w:rStyle w:val="T3Car"/>
        </w:rPr>
        <w:t>6.</w:t>
      </w:r>
      <w:r w:rsidR="00A051BC" w:rsidRPr="000440AB">
        <w:rPr>
          <w:rStyle w:val="T3Car"/>
        </w:rPr>
        <w:t>2.6.</w:t>
      </w:r>
      <w:r w:rsidRPr="000440AB">
        <w:rPr>
          <w:rStyle w:val="T3Car"/>
        </w:rPr>
        <w:t>1</w:t>
      </w:r>
      <w:r w:rsidR="00A051BC" w:rsidRPr="000440AB">
        <w:rPr>
          <w:rStyle w:val="T3Car"/>
        </w:rPr>
        <w:t xml:space="preserve"> </w:t>
      </w:r>
      <w:r w:rsidRPr="000440AB">
        <w:t>OBJETIVO</w:t>
      </w:r>
      <w:bookmarkEnd w:id="228"/>
    </w:p>
    <w:p w14:paraId="08FB56B8" w14:textId="665D4800" w:rsidR="003447B1" w:rsidRPr="000440AB" w:rsidRDefault="003447B1" w:rsidP="00B75EF6">
      <w:pPr>
        <w:spacing w:line="360" w:lineRule="auto"/>
        <w:ind w:right="11" w:firstLine="708"/>
        <w:jc w:val="both"/>
      </w:pPr>
      <w:r w:rsidRPr="000440AB">
        <w:t xml:space="preserve">Detallar pasos y las ventajas de implementar el </w:t>
      </w:r>
      <w:r w:rsidR="00FB4ECE" w:rsidRPr="000440AB">
        <w:t xml:space="preserve">link </w:t>
      </w:r>
      <w:r w:rsidRPr="000440AB">
        <w:t xml:space="preserve">de pago en </w:t>
      </w:r>
      <w:r w:rsidR="00FB4ECE" w:rsidRPr="000440AB">
        <w:t>línea</w:t>
      </w:r>
      <w:r w:rsidRPr="000440AB">
        <w:t xml:space="preserve"> para mejorar la experiencia del cliente y aumentar las conversiones de venta en </w:t>
      </w:r>
      <w:r w:rsidR="00FB4ECE" w:rsidRPr="000440AB">
        <w:t>línea</w:t>
      </w:r>
      <w:r w:rsidRPr="000440AB">
        <w:t xml:space="preserve"> para Isabellas Honduras en el 2024.</w:t>
      </w:r>
    </w:p>
    <w:p w14:paraId="50FF9266" w14:textId="784E993F" w:rsidR="00B75EF6" w:rsidRPr="000440AB" w:rsidRDefault="00A051BC" w:rsidP="00A051BC">
      <w:pPr>
        <w:pStyle w:val="T4"/>
      </w:pPr>
      <w:bookmarkStart w:id="229" w:name="_Toc159010546"/>
      <w:r w:rsidRPr="000440AB">
        <w:rPr>
          <w:rStyle w:val="T3Car"/>
        </w:rPr>
        <w:t xml:space="preserve">6.2.6.1 </w:t>
      </w:r>
      <w:r w:rsidR="00B75EF6" w:rsidRPr="000440AB">
        <w:rPr>
          <w:rStyle w:val="T3Car"/>
        </w:rPr>
        <w:t>DESCRIPCIÓN Y REQUISITOS DE SUSCRIPCIÓN DEL SERVICIO</w:t>
      </w:r>
      <w:bookmarkEnd w:id="229"/>
    </w:p>
    <w:p w14:paraId="2D3A8020" w14:textId="633491C8" w:rsidR="003447B1" w:rsidRPr="000440AB" w:rsidRDefault="003447B1" w:rsidP="00B75EF6">
      <w:pPr>
        <w:spacing w:line="360" w:lineRule="auto"/>
        <w:ind w:right="11"/>
        <w:jc w:val="both"/>
      </w:pPr>
      <w:r w:rsidRPr="000440AB">
        <w:t xml:space="preserve">El servicio de Compra </w:t>
      </w:r>
      <w:r w:rsidR="00175E3C" w:rsidRPr="000440AB">
        <w:rPr>
          <w:i/>
        </w:rPr>
        <w:t>Click</w:t>
      </w:r>
      <w:r w:rsidRPr="000440AB">
        <w:t xml:space="preserve"> le permite a su comercio afiliado BAC Credomatic vender en línea productos o servicios, al incorporar un enlace de pago en sus ofertas en redes sociales, correos electrónicos o en sus páginas Web. De esta forma, sus clientes podrán realizar el pago en línea de forma fácil y rápido.</w:t>
      </w:r>
    </w:p>
    <w:p w14:paraId="385216B4" w14:textId="77777777" w:rsidR="003447B1" w:rsidRPr="000440AB" w:rsidRDefault="003447B1" w:rsidP="00B75EF6">
      <w:pPr>
        <w:spacing w:line="360" w:lineRule="auto"/>
        <w:ind w:right="11"/>
        <w:jc w:val="both"/>
      </w:pPr>
      <w:r w:rsidRPr="000440AB">
        <w:t>Requisitos:</w:t>
      </w:r>
    </w:p>
    <w:p w14:paraId="403DD161" w14:textId="7AFF5C70" w:rsidR="003447B1" w:rsidRPr="000440AB" w:rsidRDefault="003447B1">
      <w:pPr>
        <w:pStyle w:val="Prrafodelista"/>
        <w:numPr>
          <w:ilvl w:val="0"/>
          <w:numId w:val="11"/>
        </w:numPr>
        <w:spacing w:line="360" w:lineRule="auto"/>
        <w:ind w:right="11"/>
        <w:jc w:val="both"/>
      </w:pPr>
      <w:r w:rsidRPr="000440AB">
        <w:t xml:space="preserve">Comercio Afiliado a BAC Credomatic: </w:t>
      </w:r>
    </w:p>
    <w:p w14:paraId="1E9655D9" w14:textId="3985C1C8" w:rsidR="003447B1" w:rsidRPr="000440AB" w:rsidRDefault="003447B1">
      <w:pPr>
        <w:pStyle w:val="Prrafodelista"/>
        <w:numPr>
          <w:ilvl w:val="0"/>
          <w:numId w:val="11"/>
        </w:numPr>
        <w:spacing w:line="360" w:lineRule="auto"/>
        <w:ind w:right="11"/>
        <w:jc w:val="both"/>
      </w:pPr>
      <w:r w:rsidRPr="000440AB">
        <w:t>Firma de Contratos por servicio Compra-</w:t>
      </w:r>
      <w:r w:rsidR="00175E3C" w:rsidRPr="000440AB">
        <w:rPr>
          <w:i/>
        </w:rPr>
        <w:t>Click</w:t>
      </w:r>
      <w:r w:rsidRPr="000440AB">
        <w:t xml:space="preserve"> </w:t>
      </w:r>
    </w:p>
    <w:p w14:paraId="086836FC" w14:textId="2DFEF9EB" w:rsidR="003447B1" w:rsidRPr="000440AB" w:rsidRDefault="003447B1">
      <w:pPr>
        <w:pStyle w:val="Prrafodelista"/>
        <w:numPr>
          <w:ilvl w:val="0"/>
          <w:numId w:val="11"/>
        </w:numPr>
        <w:spacing w:line="360" w:lineRule="auto"/>
        <w:ind w:right="11"/>
        <w:jc w:val="both"/>
      </w:pPr>
      <w:r w:rsidRPr="000440AB">
        <w:t xml:space="preserve">Comercios No Afiliados:  </w:t>
      </w:r>
    </w:p>
    <w:p w14:paraId="21120A29" w14:textId="7B06FEF7" w:rsidR="003447B1" w:rsidRPr="000440AB" w:rsidRDefault="003447B1">
      <w:pPr>
        <w:pStyle w:val="Prrafodelista"/>
        <w:numPr>
          <w:ilvl w:val="0"/>
          <w:numId w:val="11"/>
        </w:numPr>
        <w:spacing w:line="360" w:lineRule="auto"/>
        <w:ind w:right="11"/>
        <w:jc w:val="both"/>
      </w:pPr>
      <w:r w:rsidRPr="000440AB">
        <w:t xml:space="preserve">Clientes Constituidos: </w:t>
      </w:r>
    </w:p>
    <w:p w14:paraId="4C1C8B9A" w14:textId="7667C87D" w:rsidR="003447B1" w:rsidRPr="000440AB" w:rsidRDefault="003447B1">
      <w:pPr>
        <w:pStyle w:val="Prrafodelista"/>
        <w:numPr>
          <w:ilvl w:val="0"/>
          <w:numId w:val="11"/>
        </w:numPr>
        <w:spacing w:line="360" w:lineRule="auto"/>
        <w:ind w:right="11"/>
        <w:jc w:val="both"/>
      </w:pPr>
      <w:r w:rsidRPr="000440AB">
        <w:t xml:space="preserve">Fotocopia de Identidad </w:t>
      </w:r>
    </w:p>
    <w:p w14:paraId="7E24826F" w14:textId="276D5250" w:rsidR="003447B1" w:rsidRPr="000440AB" w:rsidRDefault="003447B1">
      <w:pPr>
        <w:pStyle w:val="Prrafodelista"/>
        <w:numPr>
          <w:ilvl w:val="0"/>
          <w:numId w:val="11"/>
        </w:numPr>
        <w:spacing w:line="360" w:lineRule="auto"/>
        <w:ind w:right="11"/>
        <w:jc w:val="both"/>
      </w:pPr>
      <w:r w:rsidRPr="000440AB">
        <w:t xml:space="preserve">Fotocopia de RTN Numérico (empresarial o natural) </w:t>
      </w:r>
    </w:p>
    <w:p w14:paraId="59ACE751" w14:textId="5DC4154E" w:rsidR="003447B1" w:rsidRPr="000440AB" w:rsidRDefault="003447B1">
      <w:pPr>
        <w:pStyle w:val="Prrafodelista"/>
        <w:numPr>
          <w:ilvl w:val="0"/>
          <w:numId w:val="11"/>
        </w:numPr>
        <w:spacing w:line="360" w:lineRule="auto"/>
        <w:ind w:right="11"/>
        <w:jc w:val="both"/>
      </w:pPr>
      <w:r w:rsidRPr="000440AB">
        <w:t xml:space="preserve">Fotocopia de Escritura de Constitución Registrada (empresarial o natural) </w:t>
      </w:r>
    </w:p>
    <w:p w14:paraId="5932E62A" w14:textId="59C4371D" w:rsidR="003447B1" w:rsidRPr="000440AB" w:rsidRDefault="003447B1">
      <w:pPr>
        <w:pStyle w:val="Prrafodelista"/>
        <w:numPr>
          <w:ilvl w:val="0"/>
          <w:numId w:val="11"/>
        </w:numPr>
        <w:spacing w:line="360" w:lineRule="auto"/>
        <w:ind w:right="11"/>
        <w:jc w:val="both"/>
      </w:pPr>
      <w:r w:rsidRPr="000440AB">
        <w:t xml:space="preserve">Poder de Administración Registrado (según aplique) </w:t>
      </w:r>
    </w:p>
    <w:p w14:paraId="10B4CE00" w14:textId="3AB54B55" w:rsidR="003447B1" w:rsidRPr="000440AB" w:rsidRDefault="003447B1">
      <w:pPr>
        <w:pStyle w:val="Prrafodelista"/>
        <w:numPr>
          <w:ilvl w:val="0"/>
          <w:numId w:val="11"/>
        </w:numPr>
        <w:spacing w:line="360" w:lineRule="auto"/>
        <w:ind w:right="11"/>
        <w:jc w:val="both"/>
      </w:pPr>
      <w:r w:rsidRPr="000440AB">
        <w:t>Firma de Contratos por servicio Compra-</w:t>
      </w:r>
      <w:r w:rsidR="00175E3C" w:rsidRPr="000440AB">
        <w:rPr>
          <w:i/>
        </w:rPr>
        <w:t>Click</w:t>
      </w:r>
      <w:r w:rsidRPr="000440AB">
        <w:t xml:space="preserve"> </w:t>
      </w:r>
    </w:p>
    <w:p w14:paraId="1D541F41" w14:textId="3E3CFBD6" w:rsidR="003447B1" w:rsidRPr="000440AB" w:rsidRDefault="003447B1" w:rsidP="00B75EF6">
      <w:pPr>
        <w:spacing w:line="360" w:lineRule="auto"/>
        <w:ind w:right="11"/>
        <w:jc w:val="both"/>
      </w:pPr>
      <w:r w:rsidRPr="000440AB">
        <w:t>Clientes No Constituidos</w:t>
      </w:r>
    </w:p>
    <w:p w14:paraId="3F3FBBE2" w14:textId="37469291" w:rsidR="003447B1" w:rsidRPr="000440AB" w:rsidRDefault="003447B1">
      <w:pPr>
        <w:pStyle w:val="Prrafodelista"/>
        <w:numPr>
          <w:ilvl w:val="0"/>
          <w:numId w:val="12"/>
        </w:numPr>
        <w:spacing w:line="360" w:lineRule="auto"/>
        <w:ind w:right="11"/>
        <w:jc w:val="both"/>
      </w:pPr>
      <w:r w:rsidRPr="000440AB">
        <w:t xml:space="preserve">Fotocopia de Identidad </w:t>
      </w:r>
    </w:p>
    <w:p w14:paraId="0B17B195" w14:textId="694892BB" w:rsidR="003447B1" w:rsidRPr="000440AB" w:rsidRDefault="003447B1">
      <w:pPr>
        <w:pStyle w:val="Prrafodelista"/>
        <w:numPr>
          <w:ilvl w:val="0"/>
          <w:numId w:val="12"/>
        </w:numPr>
        <w:spacing w:line="360" w:lineRule="auto"/>
        <w:ind w:right="11"/>
        <w:jc w:val="both"/>
      </w:pPr>
      <w:r w:rsidRPr="000440AB">
        <w:t xml:space="preserve">Fotocopia de RTN Numérico (empresarial o natural) </w:t>
      </w:r>
    </w:p>
    <w:p w14:paraId="27046ADC" w14:textId="21A3313B" w:rsidR="003447B1" w:rsidRPr="000440AB" w:rsidRDefault="003447B1">
      <w:pPr>
        <w:pStyle w:val="Prrafodelista"/>
        <w:numPr>
          <w:ilvl w:val="0"/>
          <w:numId w:val="12"/>
        </w:numPr>
        <w:spacing w:line="360" w:lineRule="auto"/>
        <w:ind w:right="11"/>
        <w:jc w:val="both"/>
      </w:pPr>
      <w:r w:rsidRPr="000440AB">
        <w:t>Firma de Contratos por servicio Compra-</w:t>
      </w:r>
      <w:r w:rsidR="00175E3C" w:rsidRPr="000440AB">
        <w:rPr>
          <w:i/>
        </w:rPr>
        <w:t>Click</w:t>
      </w:r>
      <w:r w:rsidRPr="000440AB">
        <w:t xml:space="preserve"> </w:t>
      </w:r>
    </w:p>
    <w:p w14:paraId="4EA60700" w14:textId="198243A9" w:rsidR="003447B1" w:rsidRPr="000440AB" w:rsidRDefault="003447B1" w:rsidP="00B75EF6">
      <w:pPr>
        <w:spacing w:line="360" w:lineRule="auto"/>
        <w:ind w:right="11"/>
        <w:jc w:val="both"/>
      </w:pPr>
      <w:r w:rsidRPr="000440AB">
        <w:t xml:space="preserve">Ventajas de implementar compra </w:t>
      </w:r>
      <w:proofErr w:type="spellStart"/>
      <w:r w:rsidR="00175E3C" w:rsidRPr="000440AB">
        <w:rPr>
          <w:i/>
        </w:rPr>
        <w:t>click</w:t>
      </w:r>
      <w:proofErr w:type="spellEnd"/>
      <w:r w:rsidRPr="000440AB">
        <w:t xml:space="preserve"> para impulsar </w:t>
      </w:r>
      <w:r w:rsidR="00756BC6" w:rsidRPr="000440AB">
        <w:t>tus ventas</w:t>
      </w:r>
      <w:r w:rsidRPr="000440AB">
        <w:t xml:space="preserve"> digitales: </w:t>
      </w:r>
    </w:p>
    <w:p w14:paraId="52675A93" w14:textId="7117FA63" w:rsidR="003447B1" w:rsidRPr="000440AB" w:rsidRDefault="003447B1">
      <w:pPr>
        <w:pStyle w:val="Prrafodelista"/>
        <w:numPr>
          <w:ilvl w:val="0"/>
          <w:numId w:val="13"/>
        </w:numPr>
        <w:spacing w:line="360" w:lineRule="auto"/>
        <w:ind w:right="11"/>
        <w:jc w:val="both"/>
      </w:pPr>
      <w:r w:rsidRPr="000440AB">
        <w:t xml:space="preserve">Disponibilidad de la herramienta 24/7 </w:t>
      </w:r>
    </w:p>
    <w:p w14:paraId="620A8F7E" w14:textId="09FD2D1B" w:rsidR="003447B1" w:rsidRPr="000440AB" w:rsidRDefault="003447B1">
      <w:pPr>
        <w:pStyle w:val="Prrafodelista"/>
        <w:numPr>
          <w:ilvl w:val="0"/>
          <w:numId w:val="13"/>
        </w:numPr>
        <w:spacing w:line="360" w:lineRule="auto"/>
        <w:ind w:right="11"/>
        <w:jc w:val="both"/>
      </w:pPr>
      <w:r w:rsidRPr="000440AB">
        <w:t xml:space="preserve">Ventas al contado y en cuotas </w:t>
      </w:r>
    </w:p>
    <w:p w14:paraId="4A2FC9A9" w14:textId="273F18F1" w:rsidR="003447B1" w:rsidRPr="000440AB" w:rsidRDefault="003447B1">
      <w:pPr>
        <w:pStyle w:val="Prrafodelista"/>
        <w:numPr>
          <w:ilvl w:val="0"/>
          <w:numId w:val="13"/>
        </w:numPr>
        <w:spacing w:line="360" w:lineRule="auto"/>
        <w:ind w:right="11"/>
        <w:jc w:val="both"/>
      </w:pPr>
      <w:r w:rsidRPr="000440AB">
        <w:t xml:space="preserve">Ventas por medio de cualquier canal digital </w:t>
      </w:r>
    </w:p>
    <w:p w14:paraId="26584006" w14:textId="6CE11820" w:rsidR="003447B1" w:rsidRPr="000440AB" w:rsidRDefault="003447B1">
      <w:pPr>
        <w:pStyle w:val="Prrafodelista"/>
        <w:numPr>
          <w:ilvl w:val="0"/>
          <w:numId w:val="13"/>
        </w:numPr>
        <w:spacing w:line="360" w:lineRule="auto"/>
        <w:ind w:right="11"/>
        <w:jc w:val="both"/>
      </w:pPr>
      <w:r w:rsidRPr="000440AB">
        <w:t xml:space="preserve">Mayor alcance y exposición de sus productos en un ambiente digital </w:t>
      </w:r>
    </w:p>
    <w:p w14:paraId="229CE1AD" w14:textId="1B595122" w:rsidR="003447B1" w:rsidRPr="000440AB" w:rsidRDefault="003447B1">
      <w:pPr>
        <w:pStyle w:val="Prrafodelista"/>
        <w:numPr>
          <w:ilvl w:val="0"/>
          <w:numId w:val="13"/>
        </w:numPr>
        <w:spacing w:line="360" w:lineRule="auto"/>
        <w:ind w:right="11"/>
        <w:jc w:val="both"/>
      </w:pPr>
      <w:r w:rsidRPr="000440AB">
        <w:t xml:space="preserve">Reporte de ventas en tiempo real </w:t>
      </w:r>
    </w:p>
    <w:p w14:paraId="778A65DD" w14:textId="7A33846B" w:rsidR="003447B1" w:rsidRPr="000440AB" w:rsidRDefault="003447B1">
      <w:pPr>
        <w:pStyle w:val="Prrafodelista"/>
        <w:numPr>
          <w:ilvl w:val="0"/>
          <w:numId w:val="13"/>
        </w:numPr>
        <w:spacing w:line="360" w:lineRule="auto"/>
        <w:ind w:right="11"/>
        <w:jc w:val="both"/>
      </w:pPr>
      <w:r w:rsidRPr="000440AB">
        <w:lastRenderedPageBreak/>
        <w:t xml:space="preserve">Protocolo de seguridad antifraude 3D </w:t>
      </w:r>
      <w:proofErr w:type="spellStart"/>
      <w:r w:rsidR="00727F2C" w:rsidRPr="000440AB">
        <w:rPr>
          <w:i/>
        </w:rPr>
        <w:t>Secure</w:t>
      </w:r>
      <w:proofErr w:type="spellEnd"/>
      <w:r w:rsidRPr="000440AB">
        <w:t xml:space="preserve"> y </w:t>
      </w:r>
      <w:proofErr w:type="spellStart"/>
      <w:r w:rsidR="00727F2C" w:rsidRPr="000440AB">
        <w:rPr>
          <w:i/>
        </w:rPr>
        <w:t>Safekey</w:t>
      </w:r>
      <w:proofErr w:type="spellEnd"/>
      <w:r w:rsidRPr="000440AB">
        <w:t xml:space="preserve"> </w:t>
      </w:r>
    </w:p>
    <w:p w14:paraId="33A64194" w14:textId="767B6075" w:rsidR="003447B1" w:rsidRPr="000440AB" w:rsidRDefault="003447B1" w:rsidP="00B75EF6">
      <w:pPr>
        <w:spacing w:line="360" w:lineRule="auto"/>
        <w:ind w:right="11" w:firstLine="360"/>
        <w:jc w:val="both"/>
      </w:pPr>
      <w:r w:rsidRPr="000440AB">
        <w:t>Otros beneficios de acuerdo con las políticas internas de BAC Credomatic en su país</w:t>
      </w:r>
      <w:r w:rsidR="00B75EF6" w:rsidRPr="000440AB">
        <w:t xml:space="preserve"> </w:t>
      </w:r>
      <w:r w:rsidRPr="000440AB">
        <w:t>Su comercio afiliado podrá recibir el pago de sus productos a través de los siguientes programas que aplican de acuerdo con las políticas internas de BAC Credomatic en su país. De esta forma, sus clientes obtendrán productos a cuotas del 0% de interés o con otros beneficios: Sus clientes podrán realizar el pago utilizando nuestros programas de lealtad: Cuota 0% y Extra 0% o redención de puntos</w:t>
      </w:r>
    </w:p>
    <w:p w14:paraId="3C917373" w14:textId="506B99F9" w:rsidR="003447B1" w:rsidRPr="000440AB" w:rsidRDefault="003447B1" w:rsidP="00B75EF6">
      <w:pPr>
        <w:spacing w:line="360" w:lineRule="auto"/>
        <w:ind w:right="11"/>
        <w:jc w:val="both"/>
      </w:pPr>
      <w:r w:rsidRPr="000440AB">
        <w:t>Formulario para afiliarse: https://www.baccredomatic.com/es-hn/personas/solicitud-compra-</w:t>
      </w:r>
      <w:r w:rsidR="00175E3C" w:rsidRPr="000440AB">
        <w:rPr>
          <w:i/>
        </w:rPr>
        <w:t>click</w:t>
      </w:r>
      <w:r w:rsidRPr="000440AB">
        <w:t>/solicitud</w:t>
      </w:r>
    </w:p>
    <w:p w14:paraId="3306D294" w14:textId="28262D7E" w:rsidR="003447B1" w:rsidRPr="000440AB" w:rsidRDefault="003447B1" w:rsidP="00B75EF6">
      <w:pPr>
        <w:spacing w:line="360" w:lineRule="auto"/>
        <w:ind w:right="11"/>
        <w:jc w:val="both"/>
      </w:pPr>
      <w:r w:rsidRPr="000440AB">
        <w:t xml:space="preserve">Costos Compra </w:t>
      </w:r>
      <w:r w:rsidR="00175E3C" w:rsidRPr="000440AB">
        <w:rPr>
          <w:i/>
        </w:rPr>
        <w:t>Click</w:t>
      </w:r>
      <w:r w:rsidRPr="000440AB">
        <w:t xml:space="preserve"> </w:t>
      </w:r>
    </w:p>
    <w:p w14:paraId="27C93C67" w14:textId="77777777" w:rsidR="003447B1" w:rsidRPr="000440AB" w:rsidRDefault="003447B1">
      <w:pPr>
        <w:pStyle w:val="Prrafodelista"/>
        <w:numPr>
          <w:ilvl w:val="0"/>
          <w:numId w:val="35"/>
        </w:numPr>
        <w:spacing w:line="360" w:lineRule="auto"/>
        <w:ind w:right="11"/>
        <w:jc w:val="both"/>
      </w:pPr>
      <w:r w:rsidRPr="000440AB">
        <w:t xml:space="preserve">$0.00 Membresía de Afiliación </w:t>
      </w:r>
    </w:p>
    <w:p w14:paraId="6E1EFD94" w14:textId="715AF6D4" w:rsidR="003447B1" w:rsidRPr="000440AB" w:rsidRDefault="003447B1">
      <w:pPr>
        <w:pStyle w:val="Prrafodelista"/>
        <w:numPr>
          <w:ilvl w:val="0"/>
          <w:numId w:val="35"/>
        </w:numPr>
        <w:spacing w:line="360" w:lineRule="auto"/>
        <w:ind w:right="11"/>
        <w:jc w:val="both"/>
      </w:pPr>
      <w:r w:rsidRPr="000440AB">
        <w:t xml:space="preserve">$10.00 Mensualidad del servicio Compra </w:t>
      </w:r>
      <w:r w:rsidR="00175E3C" w:rsidRPr="000440AB">
        <w:rPr>
          <w:i/>
        </w:rPr>
        <w:t>Click</w:t>
      </w:r>
      <w:r w:rsidRPr="000440AB">
        <w:t xml:space="preserve"> </w:t>
      </w:r>
    </w:p>
    <w:p w14:paraId="35F2FF84" w14:textId="3E31B61D" w:rsidR="003447B1" w:rsidRPr="000440AB" w:rsidRDefault="003447B1">
      <w:pPr>
        <w:pStyle w:val="Prrafodelista"/>
        <w:numPr>
          <w:ilvl w:val="0"/>
          <w:numId w:val="35"/>
        </w:numPr>
        <w:spacing w:line="360" w:lineRule="auto"/>
        <w:ind w:right="11"/>
        <w:jc w:val="both"/>
      </w:pPr>
      <w:r w:rsidRPr="000440AB">
        <w:t xml:space="preserve">$0.11 Por cada Transacción programa 3D </w:t>
      </w:r>
      <w:proofErr w:type="spellStart"/>
      <w:r w:rsidR="00727F2C" w:rsidRPr="000440AB">
        <w:rPr>
          <w:i/>
        </w:rPr>
        <w:t>Secure</w:t>
      </w:r>
      <w:proofErr w:type="spellEnd"/>
      <w:r w:rsidRPr="000440AB">
        <w:t xml:space="preserve"> </w:t>
      </w:r>
    </w:p>
    <w:p w14:paraId="46414265" w14:textId="74D86936" w:rsidR="003447B1" w:rsidRPr="000440AB" w:rsidRDefault="003447B1">
      <w:pPr>
        <w:pStyle w:val="Prrafodelista"/>
        <w:numPr>
          <w:ilvl w:val="0"/>
          <w:numId w:val="35"/>
        </w:numPr>
        <w:spacing w:line="360" w:lineRule="auto"/>
        <w:ind w:right="11"/>
        <w:jc w:val="both"/>
      </w:pPr>
      <w:r w:rsidRPr="000440AB">
        <w:t>3.8% tasa de comisión por cada transacción</w:t>
      </w:r>
    </w:p>
    <w:p w14:paraId="203D8203" w14:textId="77777777" w:rsidR="005437AC" w:rsidRPr="000440AB" w:rsidRDefault="005437AC" w:rsidP="001E5883">
      <w:pPr>
        <w:ind w:right="11"/>
      </w:pPr>
    </w:p>
    <w:p w14:paraId="1C220B55" w14:textId="647EBDA7" w:rsidR="00E41806" w:rsidRPr="000440AB" w:rsidRDefault="00B75EF6">
      <w:pPr>
        <w:pStyle w:val="T3"/>
        <w:numPr>
          <w:ilvl w:val="1"/>
          <w:numId w:val="38"/>
        </w:numPr>
      </w:pPr>
      <w:bookmarkStart w:id="230" w:name="_Toc159010547"/>
      <w:r w:rsidRPr="000440AB">
        <w:t>CRONOGRAMA DE EJECUCIÓN ESTRATEGIAS DE MARKETING ESTRATÉGICO Y DIGITAL</w:t>
      </w:r>
      <w:bookmarkEnd w:id="230"/>
    </w:p>
    <w:p w14:paraId="4AED15E2" w14:textId="7AC15518" w:rsidR="00BB625C" w:rsidRPr="000440AB" w:rsidRDefault="00BB625C" w:rsidP="00BB625C">
      <w:pPr>
        <w:pStyle w:val="TABLA"/>
      </w:pPr>
      <w:bookmarkStart w:id="231" w:name="_Toc153971258"/>
      <w:r w:rsidRPr="000440AB">
        <w:t>Tabla 12. Cronograma de ejecución estrategias de marketing estratégico y digital</w:t>
      </w:r>
      <w:r w:rsidR="00FD4B11" w:rsidRPr="000440AB">
        <w:t xml:space="preserve"> 2024</w:t>
      </w:r>
      <w:bookmarkEnd w:id="231"/>
    </w:p>
    <w:tbl>
      <w:tblPr>
        <w:tblW w:w="9860" w:type="dxa"/>
        <w:tblCellMar>
          <w:left w:w="70" w:type="dxa"/>
          <w:right w:w="70" w:type="dxa"/>
        </w:tblCellMar>
        <w:tblLook w:val="04A0" w:firstRow="1" w:lastRow="0" w:firstColumn="1" w:lastColumn="0" w:noHBand="0" w:noVBand="1"/>
      </w:tblPr>
      <w:tblGrid>
        <w:gridCol w:w="7565"/>
        <w:gridCol w:w="765"/>
        <w:gridCol w:w="765"/>
        <w:gridCol w:w="765"/>
      </w:tblGrid>
      <w:tr w:rsidR="000440AB" w:rsidRPr="000440AB" w14:paraId="1A2D60C9" w14:textId="77777777" w:rsidTr="00650888">
        <w:trPr>
          <w:trHeight w:val="365"/>
        </w:trPr>
        <w:tc>
          <w:tcPr>
            <w:tcW w:w="9860" w:type="dxa"/>
            <w:gridSpan w:val="4"/>
            <w:tcBorders>
              <w:top w:val="single" w:sz="4" w:space="0" w:color="auto"/>
              <w:left w:val="single" w:sz="4" w:space="0" w:color="auto"/>
              <w:bottom w:val="single" w:sz="4" w:space="0" w:color="auto"/>
              <w:right w:val="single" w:sz="4" w:space="0" w:color="000000"/>
            </w:tcBorders>
            <w:shd w:val="clear" w:color="000000" w:fill="7030A0"/>
            <w:noWrap/>
            <w:vAlign w:val="bottom"/>
            <w:hideMark/>
          </w:tcPr>
          <w:p w14:paraId="447A12BB" w14:textId="77777777" w:rsidR="00650888" w:rsidRPr="00FC0799" w:rsidRDefault="00650888">
            <w:pPr>
              <w:jc w:val="center"/>
              <w:rPr>
                <w:rFonts w:ascii="Calibri" w:hAnsi="Calibri" w:cs="Calibri"/>
                <w:b/>
                <w:bCs/>
                <w:color w:val="FFFFFF" w:themeColor="background1"/>
                <w:sz w:val="28"/>
                <w:szCs w:val="28"/>
              </w:rPr>
            </w:pPr>
            <w:r w:rsidRPr="00FC0799">
              <w:rPr>
                <w:rFonts w:ascii="Calibri" w:hAnsi="Calibri" w:cs="Calibri"/>
                <w:b/>
                <w:bCs/>
                <w:color w:val="FFFFFF" w:themeColor="background1"/>
                <w:sz w:val="28"/>
                <w:szCs w:val="28"/>
              </w:rPr>
              <w:t xml:space="preserve">Cronograma Estrategias Isabellas Honduras </w:t>
            </w:r>
          </w:p>
        </w:tc>
      </w:tr>
      <w:tr w:rsidR="000440AB" w:rsidRPr="000440AB" w14:paraId="2DB9038A" w14:textId="77777777" w:rsidTr="00650888">
        <w:trPr>
          <w:trHeight w:val="300"/>
        </w:trPr>
        <w:tc>
          <w:tcPr>
            <w:tcW w:w="7565" w:type="dxa"/>
            <w:tcBorders>
              <w:top w:val="nil"/>
              <w:left w:val="single" w:sz="4" w:space="0" w:color="auto"/>
              <w:bottom w:val="single" w:sz="4" w:space="0" w:color="auto"/>
              <w:right w:val="single" w:sz="4" w:space="0" w:color="auto"/>
            </w:tcBorders>
            <w:shd w:val="clear" w:color="000000" w:fill="7030A0"/>
            <w:noWrap/>
            <w:vAlign w:val="bottom"/>
            <w:hideMark/>
          </w:tcPr>
          <w:p w14:paraId="59E6B21F" w14:textId="77777777" w:rsidR="00650888" w:rsidRPr="000440AB" w:rsidRDefault="00650888">
            <w:pPr>
              <w:rPr>
                <w:rFonts w:ascii="Segoe UI Emoji" w:hAnsi="Segoe UI Emoji" w:cs="Calibri"/>
                <w:b/>
                <w:bCs/>
                <w:sz w:val="18"/>
                <w:szCs w:val="18"/>
              </w:rPr>
            </w:pPr>
            <w:r w:rsidRPr="000440AB">
              <w:rPr>
                <w:rFonts w:ascii="Segoe UI Emoji" w:hAnsi="Segoe UI Emoji" w:cs="Calibri"/>
                <w:b/>
                <w:bCs/>
                <w:sz w:val="18"/>
                <w:szCs w:val="18"/>
              </w:rPr>
              <w:t> </w:t>
            </w:r>
          </w:p>
        </w:tc>
        <w:tc>
          <w:tcPr>
            <w:tcW w:w="765" w:type="dxa"/>
            <w:tcBorders>
              <w:top w:val="nil"/>
              <w:left w:val="nil"/>
              <w:bottom w:val="single" w:sz="4" w:space="0" w:color="auto"/>
              <w:right w:val="single" w:sz="4" w:space="0" w:color="auto"/>
            </w:tcBorders>
            <w:shd w:val="clear" w:color="auto" w:fill="auto"/>
            <w:noWrap/>
            <w:vAlign w:val="bottom"/>
            <w:hideMark/>
          </w:tcPr>
          <w:p w14:paraId="024C2476" w14:textId="77777777" w:rsidR="00650888" w:rsidRPr="000440AB" w:rsidRDefault="00650888">
            <w:pPr>
              <w:jc w:val="center"/>
              <w:rPr>
                <w:rFonts w:ascii="Calibri" w:hAnsi="Calibri" w:cs="Calibri"/>
                <w:b/>
                <w:bCs/>
                <w:sz w:val="22"/>
                <w:szCs w:val="22"/>
              </w:rPr>
            </w:pPr>
            <w:r w:rsidRPr="000440AB">
              <w:rPr>
                <w:rFonts w:ascii="Calibri" w:hAnsi="Calibri" w:cs="Calibri"/>
                <w:b/>
                <w:bCs/>
                <w:sz w:val="22"/>
                <w:szCs w:val="22"/>
              </w:rPr>
              <w:t>Mes 1</w:t>
            </w:r>
          </w:p>
        </w:tc>
        <w:tc>
          <w:tcPr>
            <w:tcW w:w="765" w:type="dxa"/>
            <w:tcBorders>
              <w:top w:val="nil"/>
              <w:left w:val="nil"/>
              <w:bottom w:val="single" w:sz="4" w:space="0" w:color="auto"/>
              <w:right w:val="single" w:sz="4" w:space="0" w:color="auto"/>
            </w:tcBorders>
            <w:shd w:val="clear" w:color="auto" w:fill="auto"/>
            <w:noWrap/>
            <w:vAlign w:val="bottom"/>
            <w:hideMark/>
          </w:tcPr>
          <w:p w14:paraId="3E1F6423" w14:textId="77777777" w:rsidR="00650888" w:rsidRPr="000440AB" w:rsidRDefault="00650888">
            <w:pPr>
              <w:jc w:val="center"/>
              <w:rPr>
                <w:rFonts w:ascii="Calibri" w:hAnsi="Calibri" w:cs="Calibri"/>
                <w:b/>
                <w:bCs/>
                <w:sz w:val="22"/>
                <w:szCs w:val="22"/>
              </w:rPr>
            </w:pPr>
            <w:r w:rsidRPr="000440AB">
              <w:rPr>
                <w:rFonts w:ascii="Calibri" w:hAnsi="Calibri" w:cs="Calibri"/>
                <w:b/>
                <w:bCs/>
                <w:sz w:val="22"/>
                <w:szCs w:val="22"/>
              </w:rPr>
              <w:t>Mes 2</w:t>
            </w:r>
          </w:p>
        </w:tc>
        <w:tc>
          <w:tcPr>
            <w:tcW w:w="765" w:type="dxa"/>
            <w:tcBorders>
              <w:top w:val="nil"/>
              <w:left w:val="nil"/>
              <w:bottom w:val="single" w:sz="4" w:space="0" w:color="auto"/>
              <w:right w:val="single" w:sz="4" w:space="0" w:color="auto"/>
            </w:tcBorders>
            <w:shd w:val="clear" w:color="auto" w:fill="auto"/>
            <w:noWrap/>
            <w:vAlign w:val="bottom"/>
            <w:hideMark/>
          </w:tcPr>
          <w:p w14:paraId="55515F11" w14:textId="77777777" w:rsidR="00650888" w:rsidRPr="000440AB" w:rsidRDefault="00650888">
            <w:pPr>
              <w:jc w:val="center"/>
              <w:rPr>
                <w:rFonts w:ascii="Calibri" w:hAnsi="Calibri" w:cs="Calibri"/>
                <w:b/>
                <w:bCs/>
                <w:sz w:val="22"/>
                <w:szCs w:val="22"/>
              </w:rPr>
            </w:pPr>
            <w:r w:rsidRPr="000440AB">
              <w:rPr>
                <w:rFonts w:ascii="Calibri" w:hAnsi="Calibri" w:cs="Calibri"/>
                <w:b/>
                <w:bCs/>
                <w:sz w:val="22"/>
                <w:szCs w:val="22"/>
              </w:rPr>
              <w:t xml:space="preserve">Mes 3 </w:t>
            </w:r>
          </w:p>
        </w:tc>
      </w:tr>
      <w:tr w:rsidR="000440AB" w:rsidRPr="000440AB" w14:paraId="7ECB22A9" w14:textId="77777777" w:rsidTr="00650888">
        <w:trPr>
          <w:trHeight w:val="300"/>
        </w:trPr>
        <w:tc>
          <w:tcPr>
            <w:tcW w:w="7565" w:type="dxa"/>
            <w:tcBorders>
              <w:top w:val="nil"/>
              <w:left w:val="single" w:sz="4" w:space="0" w:color="auto"/>
              <w:bottom w:val="single" w:sz="4" w:space="0" w:color="auto"/>
              <w:right w:val="single" w:sz="4" w:space="0" w:color="auto"/>
            </w:tcBorders>
            <w:shd w:val="clear" w:color="auto" w:fill="auto"/>
            <w:noWrap/>
            <w:vAlign w:val="bottom"/>
            <w:hideMark/>
          </w:tcPr>
          <w:p w14:paraId="2DC9A258" w14:textId="77777777" w:rsidR="00650888" w:rsidRPr="000440AB" w:rsidRDefault="00650888">
            <w:pPr>
              <w:rPr>
                <w:rFonts w:ascii="Segoe UI Emoji" w:hAnsi="Segoe UI Emoji" w:cs="Calibri"/>
                <w:b/>
                <w:bCs/>
                <w:sz w:val="18"/>
                <w:szCs w:val="18"/>
              </w:rPr>
            </w:pPr>
            <w:r w:rsidRPr="000440AB">
              <w:rPr>
                <w:rFonts w:ascii="Segoe UI Emoji" w:hAnsi="Segoe UI Emoji" w:cs="Calibri"/>
                <w:b/>
                <w:bCs/>
                <w:sz w:val="18"/>
                <w:szCs w:val="18"/>
              </w:rPr>
              <w:t>1.Estrategia de marketing de contenidos</w:t>
            </w:r>
          </w:p>
        </w:tc>
        <w:tc>
          <w:tcPr>
            <w:tcW w:w="765" w:type="dxa"/>
            <w:tcBorders>
              <w:top w:val="nil"/>
              <w:left w:val="nil"/>
              <w:bottom w:val="single" w:sz="4" w:space="0" w:color="auto"/>
              <w:right w:val="single" w:sz="4" w:space="0" w:color="auto"/>
            </w:tcBorders>
            <w:shd w:val="clear" w:color="auto" w:fill="auto"/>
            <w:noWrap/>
            <w:vAlign w:val="bottom"/>
            <w:hideMark/>
          </w:tcPr>
          <w:p w14:paraId="2B65E250" w14:textId="77777777" w:rsidR="00650888" w:rsidRPr="000440AB" w:rsidRDefault="00650888">
            <w:pPr>
              <w:jc w:val="center"/>
              <w:rPr>
                <w:rFonts w:ascii="Calibri" w:hAnsi="Calibri" w:cs="Calibri"/>
                <w:b/>
                <w:bCs/>
                <w:sz w:val="22"/>
                <w:szCs w:val="22"/>
              </w:rPr>
            </w:pPr>
            <w:r w:rsidRPr="000440AB">
              <w:rPr>
                <w:rFonts w:ascii="Calibri" w:hAnsi="Calibri" w:cs="Calibri"/>
                <w:b/>
                <w:bCs/>
                <w:sz w:val="22"/>
                <w:szCs w:val="22"/>
              </w:rPr>
              <w:t> </w:t>
            </w:r>
          </w:p>
        </w:tc>
        <w:tc>
          <w:tcPr>
            <w:tcW w:w="765" w:type="dxa"/>
            <w:tcBorders>
              <w:top w:val="nil"/>
              <w:left w:val="nil"/>
              <w:bottom w:val="single" w:sz="4" w:space="0" w:color="auto"/>
              <w:right w:val="single" w:sz="4" w:space="0" w:color="auto"/>
            </w:tcBorders>
            <w:shd w:val="clear" w:color="auto" w:fill="auto"/>
            <w:noWrap/>
            <w:vAlign w:val="bottom"/>
            <w:hideMark/>
          </w:tcPr>
          <w:p w14:paraId="7EA7D074" w14:textId="77777777" w:rsidR="00650888" w:rsidRPr="000440AB" w:rsidRDefault="00650888">
            <w:pPr>
              <w:jc w:val="center"/>
              <w:rPr>
                <w:rFonts w:ascii="Calibri" w:hAnsi="Calibri" w:cs="Calibri"/>
                <w:b/>
                <w:bCs/>
                <w:sz w:val="22"/>
                <w:szCs w:val="22"/>
              </w:rPr>
            </w:pPr>
            <w:r w:rsidRPr="000440AB">
              <w:rPr>
                <w:rFonts w:ascii="Calibri" w:hAnsi="Calibri" w:cs="Calibri"/>
                <w:b/>
                <w:bCs/>
                <w:sz w:val="22"/>
                <w:szCs w:val="22"/>
              </w:rPr>
              <w:t> </w:t>
            </w:r>
          </w:p>
        </w:tc>
        <w:tc>
          <w:tcPr>
            <w:tcW w:w="765" w:type="dxa"/>
            <w:tcBorders>
              <w:top w:val="nil"/>
              <w:left w:val="nil"/>
              <w:bottom w:val="single" w:sz="4" w:space="0" w:color="auto"/>
              <w:right w:val="single" w:sz="4" w:space="0" w:color="auto"/>
            </w:tcBorders>
            <w:shd w:val="clear" w:color="auto" w:fill="auto"/>
            <w:noWrap/>
            <w:vAlign w:val="bottom"/>
            <w:hideMark/>
          </w:tcPr>
          <w:p w14:paraId="06F4F797" w14:textId="77777777" w:rsidR="00650888" w:rsidRPr="000440AB" w:rsidRDefault="00650888">
            <w:pPr>
              <w:jc w:val="center"/>
              <w:rPr>
                <w:rFonts w:ascii="Calibri" w:hAnsi="Calibri" w:cs="Calibri"/>
                <w:b/>
                <w:bCs/>
                <w:sz w:val="22"/>
                <w:szCs w:val="22"/>
              </w:rPr>
            </w:pPr>
            <w:r w:rsidRPr="000440AB">
              <w:rPr>
                <w:rFonts w:ascii="Calibri" w:hAnsi="Calibri" w:cs="Calibri"/>
                <w:b/>
                <w:bCs/>
                <w:sz w:val="22"/>
                <w:szCs w:val="22"/>
              </w:rPr>
              <w:t> </w:t>
            </w:r>
          </w:p>
        </w:tc>
      </w:tr>
      <w:tr w:rsidR="000440AB" w:rsidRPr="000440AB" w14:paraId="5671008F" w14:textId="77777777" w:rsidTr="00650888">
        <w:trPr>
          <w:trHeight w:val="300"/>
        </w:trPr>
        <w:tc>
          <w:tcPr>
            <w:tcW w:w="7565" w:type="dxa"/>
            <w:tcBorders>
              <w:top w:val="nil"/>
              <w:left w:val="single" w:sz="4" w:space="0" w:color="auto"/>
              <w:bottom w:val="single" w:sz="4" w:space="0" w:color="auto"/>
              <w:right w:val="single" w:sz="4" w:space="0" w:color="auto"/>
            </w:tcBorders>
            <w:shd w:val="clear" w:color="auto" w:fill="auto"/>
            <w:noWrap/>
            <w:vAlign w:val="bottom"/>
            <w:hideMark/>
          </w:tcPr>
          <w:p w14:paraId="51FDA02F" w14:textId="77777777" w:rsidR="00650888" w:rsidRPr="000440AB" w:rsidRDefault="00650888">
            <w:pPr>
              <w:rPr>
                <w:rFonts w:ascii="Segoe UI Emoji" w:hAnsi="Segoe UI Emoji" w:cs="Calibri"/>
                <w:b/>
                <w:bCs/>
                <w:sz w:val="18"/>
                <w:szCs w:val="18"/>
              </w:rPr>
            </w:pPr>
            <w:r w:rsidRPr="000440AB">
              <w:rPr>
                <w:rFonts w:ascii="Segoe UI Emoji" w:hAnsi="Segoe UI Emoji" w:cs="Calibri"/>
                <w:b/>
                <w:bCs/>
                <w:sz w:val="18"/>
                <w:szCs w:val="18"/>
              </w:rPr>
              <w:t xml:space="preserve">Plan de Contenidos </w:t>
            </w:r>
          </w:p>
        </w:tc>
        <w:tc>
          <w:tcPr>
            <w:tcW w:w="765" w:type="dxa"/>
            <w:tcBorders>
              <w:top w:val="nil"/>
              <w:left w:val="nil"/>
              <w:bottom w:val="single" w:sz="4" w:space="0" w:color="auto"/>
              <w:right w:val="single" w:sz="4" w:space="0" w:color="auto"/>
            </w:tcBorders>
            <w:shd w:val="clear" w:color="auto" w:fill="auto"/>
            <w:noWrap/>
            <w:vAlign w:val="bottom"/>
            <w:hideMark/>
          </w:tcPr>
          <w:p w14:paraId="09F70F68" w14:textId="77777777" w:rsidR="00650888" w:rsidRPr="000440AB" w:rsidRDefault="00650888">
            <w:pPr>
              <w:jc w:val="center"/>
              <w:rPr>
                <w:rFonts w:ascii="Calibri" w:hAnsi="Calibri" w:cs="Calibri"/>
                <w:b/>
                <w:bCs/>
                <w:sz w:val="22"/>
                <w:szCs w:val="22"/>
              </w:rPr>
            </w:pPr>
            <w:r w:rsidRPr="000440AB">
              <w:rPr>
                <w:rFonts w:ascii="Calibri" w:hAnsi="Calibri" w:cs="Calibri"/>
                <w:b/>
                <w:bCs/>
                <w:sz w:val="22"/>
                <w:szCs w:val="22"/>
              </w:rPr>
              <w:t> </w:t>
            </w:r>
          </w:p>
        </w:tc>
        <w:tc>
          <w:tcPr>
            <w:tcW w:w="765" w:type="dxa"/>
            <w:tcBorders>
              <w:top w:val="nil"/>
              <w:left w:val="nil"/>
              <w:bottom w:val="single" w:sz="4" w:space="0" w:color="auto"/>
              <w:right w:val="single" w:sz="4" w:space="0" w:color="auto"/>
            </w:tcBorders>
            <w:shd w:val="clear" w:color="auto" w:fill="auto"/>
            <w:noWrap/>
            <w:vAlign w:val="bottom"/>
            <w:hideMark/>
          </w:tcPr>
          <w:p w14:paraId="6616C492" w14:textId="77777777" w:rsidR="00650888" w:rsidRPr="000440AB" w:rsidRDefault="00650888">
            <w:pPr>
              <w:jc w:val="center"/>
              <w:rPr>
                <w:rFonts w:ascii="Calibri" w:hAnsi="Calibri" w:cs="Calibri"/>
                <w:b/>
                <w:bCs/>
                <w:sz w:val="22"/>
                <w:szCs w:val="22"/>
              </w:rPr>
            </w:pPr>
            <w:r w:rsidRPr="000440AB">
              <w:rPr>
                <w:rFonts w:ascii="Calibri" w:hAnsi="Calibri" w:cs="Calibri"/>
                <w:b/>
                <w:bCs/>
                <w:sz w:val="22"/>
                <w:szCs w:val="22"/>
              </w:rPr>
              <w:t> </w:t>
            </w:r>
          </w:p>
        </w:tc>
        <w:tc>
          <w:tcPr>
            <w:tcW w:w="765" w:type="dxa"/>
            <w:tcBorders>
              <w:top w:val="nil"/>
              <w:left w:val="nil"/>
              <w:bottom w:val="single" w:sz="4" w:space="0" w:color="auto"/>
              <w:right w:val="single" w:sz="4" w:space="0" w:color="auto"/>
            </w:tcBorders>
            <w:shd w:val="clear" w:color="auto" w:fill="auto"/>
            <w:noWrap/>
            <w:vAlign w:val="bottom"/>
            <w:hideMark/>
          </w:tcPr>
          <w:p w14:paraId="1280134C" w14:textId="77777777" w:rsidR="00650888" w:rsidRPr="000440AB" w:rsidRDefault="00650888">
            <w:pPr>
              <w:jc w:val="center"/>
              <w:rPr>
                <w:rFonts w:ascii="Calibri" w:hAnsi="Calibri" w:cs="Calibri"/>
                <w:b/>
                <w:bCs/>
                <w:sz w:val="22"/>
                <w:szCs w:val="22"/>
              </w:rPr>
            </w:pPr>
            <w:r w:rsidRPr="000440AB">
              <w:rPr>
                <w:rFonts w:ascii="Calibri" w:hAnsi="Calibri" w:cs="Calibri"/>
                <w:b/>
                <w:bCs/>
                <w:sz w:val="22"/>
                <w:szCs w:val="22"/>
              </w:rPr>
              <w:t> </w:t>
            </w:r>
          </w:p>
        </w:tc>
      </w:tr>
      <w:tr w:rsidR="000440AB" w:rsidRPr="000440AB" w14:paraId="7CB1F748" w14:textId="77777777" w:rsidTr="00650888">
        <w:trPr>
          <w:trHeight w:val="300"/>
        </w:trPr>
        <w:tc>
          <w:tcPr>
            <w:tcW w:w="7565" w:type="dxa"/>
            <w:tcBorders>
              <w:top w:val="nil"/>
              <w:left w:val="single" w:sz="4" w:space="0" w:color="auto"/>
              <w:bottom w:val="single" w:sz="4" w:space="0" w:color="auto"/>
              <w:right w:val="single" w:sz="4" w:space="0" w:color="auto"/>
            </w:tcBorders>
            <w:shd w:val="clear" w:color="auto" w:fill="auto"/>
            <w:noWrap/>
            <w:vAlign w:val="bottom"/>
            <w:hideMark/>
          </w:tcPr>
          <w:p w14:paraId="482F3F65" w14:textId="2192F70E" w:rsidR="00650888" w:rsidRPr="000440AB" w:rsidRDefault="00650888">
            <w:pPr>
              <w:rPr>
                <w:rFonts w:ascii="Segoe UI Emoji" w:hAnsi="Segoe UI Emoji" w:cs="Calibri"/>
                <w:sz w:val="18"/>
                <w:szCs w:val="18"/>
              </w:rPr>
            </w:pPr>
            <w:r w:rsidRPr="000440AB">
              <w:rPr>
                <w:rFonts w:ascii="Segoe UI Emoji" w:hAnsi="Segoe UI Emoji" w:cs="Calibri"/>
                <w:sz w:val="18"/>
                <w:szCs w:val="18"/>
              </w:rPr>
              <w:t xml:space="preserve">Programar Contenido de Enero en Meta </w:t>
            </w:r>
            <w:r w:rsidR="00C07C2D" w:rsidRPr="000440AB">
              <w:rPr>
                <w:rFonts w:ascii="Segoe UI Emoji" w:hAnsi="Segoe UI Emoji" w:cs="Calibri"/>
                <w:i/>
                <w:sz w:val="18"/>
                <w:szCs w:val="18"/>
              </w:rPr>
              <w:t>Business</w:t>
            </w:r>
            <w:r w:rsidRPr="000440AB">
              <w:rPr>
                <w:rFonts w:ascii="Segoe UI Emoji" w:hAnsi="Segoe UI Emoji" w:cs="Calibri"/>
                <w:sz w:val="18"/>
                <w:szCs w:val="18"/>
              </w:rPr>
              <w:t xml:space="preserve"> </w:t>
            </w:r>
            <w:r w:rsidR="00C07C2D" w:rsidRPr="000440AB">
              <w:rPr>
                <w:rFonts w:ascii="Segoe UI Emoji" w:hAnsi="Segoe UI Emoji" w:cs="Calibri"/>
                <w:i/>
                <w:sz w:val="18"/>
                <w:szCs w:val="18"/>
              </w:rPr>
              <w:t>Suite</w:t>
            </w:r>
            <w:r w:rsidRPr="000440AB">
              <w:rPr>
                <w:rFonts w:ascii="Segoe UI Emoji" w:hAnsi="Segoe UI Emoji" w:cs="Calibri"/>
                <w:sz w:val="18"/>
                <w:szCs w:val="18"/>
              </w:rPr>
              <w:t xml:space="preserve"> </w:t>
            </w:r>
          </w:p>
        </w:tc>
        <w:tc>
          <w:tcPr>
            <w:tcW w:w="765" w:type="dxa"/>
            <w:tcBorders>
              <w:top w:val="nil"/>
              <w:left w:val="nil"/>
              <w:bottom w:val="single" w:sz="4" w:space="0" w:color="auto"/>
              <w:right w:val="single" w:sz="4" w:space="0" w:color="auto"/>
            </w:tcBorders>
            <w:shd w:val="clear" w:color="000000" w:fill="DDEBF7"/>
            <w:noWrap/>
            <w:vAlign w:val="bottom"/>
            <w:hideMark/>
          </w:tcPr>
          <w:p w14:paraId="579FF08A" w14:textId="77777777" w:rsidR="00650888" w:rsidRPr="000440AB" w:rsidRDefault="00650888">
            <w:pPr>
              <w:jc w:val="center"/>
              <w:rPr>
                <w:rFonts w:ascii="Calibri" w:hAnsi="Calibri" w:cs="Calibri"/>
                <w:b/>
                <w:bCs/>
                <w:sz w:val="22"/>
                <w:szCs w:val="22"/>
              </w:rPr>
            </w:pPr>
            <w:r w:rsidRPr="000440AB">
              <w:rPr>
                <w:rFonts w:ascii="Calibri" w:hAnsi="Calibri" w:cs="Calibri"/>
                <w:b/>
                <w:bCs/>
                <w:sz w:val="22"/>
                <w:szCs w:val="22"/>
              </w:rPr>
              <w:t> </w:t>
            </w:r>
          </w:p>
        </w:tc>
        <w:tc>
          <w:tcPr>
            <w:tcW w:w="765" w:type="dxa"/>
            <w:tcBorders>
              <w:top w:val="nil"/>
              <w:left w:val="nil"/>
              <w:bottom w:val="single" w:sz="4" w:space="0" w:color="auto"/>
              <w:right w:val="single" w:sz="4" w:space="0" w:color="auto"/>
            </w:tcBorders>
            <w:shd w:val="clear" w:color="auto" w:fill="auto"/>
            <w:noWrap/>
            <w:vAlign w:val="bottom"/>
            <w:hideMark/>
          </w:tcPr>
          <w:p w14:paraId="2DDBB8B9" w14:textId="77777777" w:rsidR="00650888" w:rsidRPr="000440AB" w:rsidRDefault="00650888">
            <w:pPr>
              <w:jc w:val="center"/>
              <w:rPr>
                <w:rFonts w:ascii="Calibri" w:hAnsi="Calibri" w:cs="Calibri"/>
                <w:b/>
                <w:bCs/>
                <w:sz w:val="22"/>
                <w:szCs w:val="22"/>
              </w:rPr>
            </w:pPr>
            <w:r w:rsidRPr="000440AB">
              <w:rPr>
                <w:rFonts w:ascii="Calibri" w:hAnsi="Calibri" w:cs="Calibri"/>
                <w:b/>
                <w:bCs/>
                <w:sz w:val="22"/>
                <w:szCs w:val="22"/>
              </w:rPr>
              <w:t> </w:t>
            </w:r>
          </w:p>
        </w:tc>
        <w:tc>
          <w:tcPr>
            <w:tcW w:w="765" w:type="dxa"/>
            <w:tcBorders>
              <w:top w:val="nil"/>
              <w:left w:val="nil"/>
              <w:bottom w:val="single" w:sz="4" w:space="0" w:color="auto"/>
              <w:right w:val="single" w:sz="4" w:space="0" w:color="auto"/>
            </w:tcBorders>
            <w:shd w:val="clear" w:color="auto" w:fill="auto"/>
            <w:noWrap/>
            <w:vAlign w:val="bottom"/>
            <w:hideMark/>
          </w:tcPr>
          <w:p w14:paraId="614A5BD5" w14:textId="77777777" w:rsidR="00650888" w:rsidRPr="000440AB" w:rsidRDefault="00650888">
            <w:pPr>
              <w:jc w:val="center"/>
              <w:rPr>
                <w:rFonts w:ascii="Calibri" w:hAnsi="Calibri" w:cs="Calibri"/>
                <w:b/>
                <w:bCs/>
                <w:sz w:val="22"/>
                <w:szCs w:val="22"/>
              </w:rPr>
            </w:pPr>
            <w:r w:rsidRPr="000440AB">
              <w:rPr>
                <w:rFonts w:ascii="Calibri" w:hAnsi="Calibri" w:cs="Calibri"/>
                <w:b/>
                <w:bCs/>
                <w:sz w:val="22"/>
                <w:szCs w:val="22"/>
              </w:rPr>
              <w:t> </w:t>
            </w:r>
          </w:p>
        </w:tc>
      </w:tr>
      <w:tr w:rsidR="000440AB" w:rsidRPr="000440AB" w14:paraId="3D717D78" w14:textId="77777777" w:rsidTr="00650888">
        <w:trPr>
          <w:trHeight w:val="300"/>
        </w:trPr>
        <w:tc>
          <w:tcPr>
            <w:tcW w:w="7565" w:type="dxa"/>
            <w:tcBorders>
              <w:top w:val="nil"/>
              <w:left w:val="single" w:sz="4" w:space="0" w:color="auto"/>
              <w:bottom w:val="single" w:sz="4" w:space="0" w:color="auto"/>
              <w:right w:val="single" w:sz="4" w:space="0" w:color="auto"/>
            </w:tcBorders>
            <w:shd w:val="clear" w:color="auto" w:fill="auto"/>
            <w:noWrap/>
            <w:vAlign w:val="bottom"/>
            <w:hideMark/>
          </w:tcPr>
          <w:p w14:paraId="52687D7E" w14:textId="498ED9B5" w:rsidR="00650888" w:rsidRPr="000440AB" w:rsidRDefault="00650888">
            <w:pPr>
              <w:rPr>
                <w:rFonts w:ascii="Segoe UI Emoji" w:hAnsi="Segoe UI Emoji" w:cs="Calibri"/>
                <w:sz w:val="18"/>
                <w:szCs w:val="18"/>
              </w:rPr>
            </w:pPr>
            <w:r w:rsidRPr="000440AB">
              <w:rPr>
                <w:rFonts w:ascii="Segoe UI Emoji" w:hAnsi="Segoe UI Emoji" w:cs="Calibri"/>
                <w:sz w:val="18"/>
                <w:szCs w:val="18"/>
              </w:rPr>
              <w:t xml:space="preserve">Programar Contenido de Febrero en Meta </w:t>
            </w:r>
            <w:r w:rsidR="00C07C2D" w:rsidRPr="000440AB">
              <w:rPr>
                <w:rFonts w:ascii="Segoe UI Emoji" w:hAnsi="Segoe UI Emoji" w:cs="Calibri"/>
                <w:i/>
                <w:sz w:val="18"/>
                <w:szCs w:val="18"/>
              </w:rPr>
              <w:t>Business</w:t>
            </w:r>
            <w:r w:rsidRPr="000440AB">
              <w:rPr>
                <w:rFonts w:ascii="Segoe UI Emoji" w:hAnsi="Segoe UI Emoji" w:cs="Calibri"/>
                <w:sz w:val="18"/>
                <w:szCs w:val="18"/>
              </w:rPr>
              <w:t xml:space="preserve"> </w:t>
            </w:r>
            <w:r w:rsidR="00C07C2D" w:rsidRPr="000440AB">
              <w:rPr>
                <w:rFonts w:ascii="Segoe UI Emoji" w:hAnsi="Segoe UI Emoji" w:cs="Calibri"/>
                <w:i/>
                <w:sz w:val="18"/>
                <w:szCs w:val="18"/>
              </w:rPr>
              <w:t>Suite</w:t>
            </w:r>
            <w:r w:rsidRPr="000440AB">
              <w:rPr>
                <w:rFonts w:ascii="Segoe UI Emoji" w:hAnsi="Segoe UI Emoji" w:cs="Calibri"/>
                <w:sz w:val="18"/>
                <w:szCs w:val="18"/>
              </w:rPr>
              <w:t xml:space="preserve"> </w:t>
            </w:r>
          </w:p>
        </w:tc>
        <w:tc>
          <w:tcPr>
            <w:tcW w:w="765" w:type="dxa"/>
            <w:tcBorders>
              <w:top w:val="nil"/>
              <w:left w:val="nil"/>
              <w:bottom w:val="single" w:sz="4" w:space="0" w:color="auto"/>
              <w:right w:val="single" w:sz="4" w:space="0" w:color="auto"/>
            </w:tcBorders>
            <w:shd w:val="clear" w:color="auto" w:fill="auto"/>
            <w:noWrap/>
            <w:vAlign w:val="bottom"/>
            <w:hideMark/>
          </w:tcPr>
          <w:p w14:paraId="0DA319D4" w14:textId="77777777" w:rsidR="00650888" w:rsidRPr="000440AB" w:rsidRDefault="00650888">
            <w:pPr>
              <w:jc w:val="center"/>
              <w:rPr>
                <w:rFonts w:ascii="Calibri" w:hAnsi="Calibri" w:cs="Calibri"/>
                <w:b/>
                <w:bCs/>
                <w:sz w:val="22"/>
                <w:szCs w:val="22"/>
              </w:rPr>
            </w:pPr>
            <w:r w:rsidRPr="000440AB">
              <w:rPr>
                <w:rFonts w:ascii="Calibri" w:hAnsi="Calibri" w:cs="Calibri"/>
                <w:b/>
                <w:bCs/>
                <w:sz w:val="22"/>
                <w:szCs w:val="22"/>
              </w:rPr>
              <w:t> </w:t>
            </w:r>
          </w:p>
        </w:tc>
        <w:tc>
          <w:tcPr>
            <w:tcW w:w="765" w:type="dxa"/>
            <w:tcBorders>
              <w:top w:val="nil"/>
              <w:left w:val="nil"/>
              <w:bottom w:val="single" w:sz="4" w:space="0" w:color="auto"/>
              <w:right w:val="single" w:sz="4" w:space="0" w:color="auto"/>
            </w:tcBorders>
            <w:shd w:val="clear" w:color="000000" w:fill="FFF2CC"/>
            <w:noWrap/>
            <w:vAlign w:val="bottom"/>
            <w:hideMark/>
          </w:tcPr>
          <w:p w14:paraId="45227F54" w14:textId="77777777" w:rsidR="00650888" w:rsidRPr="000440AB" w:rsidRDefault="00650888">
            <w:pPr>
              <w:jc w:val="center"/>
              <w:rPr>
                <w:rFonts w:ascii="Calibri" w:hAnsi="Calibri" w:cs="Calibri"/>
                <w:b/>
                <w:bCs/>
                <w:sz w:val="22"/>
                <w:szCs w:val="22"/>
              </w:rPr>
            </w:pPr>
            <w:r w:rsidRPr="000440AB">
              <w:rPr>
                <w:rFonts w:ascii="Calibri" w:hAnsi="Calibri" w:cs="Calibri"/>
                <w:b/>
                <w:bCs/>
                <w:sz w:val="22"/>
                <w:szCs w:val="22"/>
              </w:rPr>
              <w:t> </w:t>
            </w:r>
          </w:p>
        </w:tc>
        <w:tc>
          <w:tcPr>
            <w:tcW w:w="765" w:type="dxa"/>
            <w:tcBorders>
              <w:top w:val="nil"/>
              <w:left w:val="nil"/>
              <w:bottom w:val="single" w:sz="4" w:space="0" w:color="auto"/>
              <w:right w:val="single" w:sz="4" w:space="0" w:color="auto"/>
            </w:tcBorders>
            <w:shd w:val="clear" w:color="auto" w:fill="auto"/>
            <w:noWrap/>
            <w:vAlign w:val="bottom"/>
            <w:hideMark/>
          </w:tcPr>
          <w:p w14:paraId="577BA4E3" w14:textId="77777777" w:rsidR="00650888" w:rsidRPr="000440AB" w:rsidRDefault="00650888">
            <w:pPr>
              <w:jc w:val="center"/>
              <w:rPr>
                <w:rFonts w:ascii="Calibri" w:hAnsi="Calibri" w:cs="Calibri"/>
                <w:b/>
                <w:bCs/>
                <w:sz w:val="22"/>
                <w:szCs w:val="22"/>
              </w:rPr>
            </w:pPr>
            <w:r w:rsidRPr="000440AB">
              <w:rPr>
                <w:rFonts w:ascii="Calibri" w:hAnsi="Calibri" w:cs="Calibri"/>
                <w:b/>
                <w:bCs/>
                <w:sz w:val="22"/>
                <w:szCs w:val="22"/>
              </w:rPr>
              <w:t> </w:t>
            </w:r>
          </w:p>
        </w:tc>
      </w:tr>
      <w:tr w:rsidR="000440AB" w:rsidRPr="000440AB" w14:paraId="31DD0047" w14:textId="77777777" w:rsidTr="00650888">
        <w:trPr>
          <w:trHeight w:val="300"/>
        </w:trPr>
        <w:tc>
          <w:tcPr>
            <w:tcW w:w="7565" w:type="dxa"/>
            <w:tcBorders>
              <w:top w:val="nil"/>
              <w:left w:val="single" w:sz="4" w:space="0" w:color="auto"/>
              <w:bottom w:val="single" w:sz="4" w:space="0" w:color="auto"/>
              <w:right w:val="single" w:sz="4" w:space="0" w:color="auto"/>
            </w:tcBorders>
            <w:shd w:val="clear" w:color="auto" w:fill="auto"/>
            <w:noWrap/>
            <w:vAlign w:val="bottom"/>
            <w:hideMark/>
          </w:tcPr>
          <w:p w14:paraId="45E738BD" w14:textId="664AB21F" w:rsidR="00650888" w:rsidRPr="000440AB" w:rsidRDefault="00650888">
            <w:pPr>
              <w:rPr>
                <w:rFonts w:ascii="Segoe UI Emoji" w:hAnsi="Segoe UI Emoji" w:cs="Calibri"/>
                <w:sz w:val="18"/>
                <w:szCs w:val="18"/>
              </w:rPr>
            </w:pPr>
            <w:r w:rsidRPr="000440AB">
              <w:rPr>
                <w:rFonts w:ascii="Segoe UI Emoji" w:hAnsi="Segoe UI Emoji" w:cs="Calibri"/>
                <w:sz w:val="18"/>
                <w:szCs w:val="18"/>
              </w:rPr>
              <w:t xml:space="preserve">Programar Contenido de </w:t>
            </w:r>
            <w:r w:rsidR="001A4CD8" w:rsidRPr="000440AB">
              <w:rPr>
                <w:rFonts w:ascii="Segoe UI Emoji" w:hAnsi="Segoe UI Emoji" w:cs="Calibri"/>
                <w:sz w:val="18"/>
                <w:szCs w:val="18"/>
              </w:rPr>
              <w:t>Marzo en</w:t>
            </w:r>
            <w:r w:rsidRPr="000440AB">
              <w:rPr>
                <w:rFonts w:ascii="Segoe UI Emoji" w:hAnsi="Segoe UI Emoji" w:cs="Calibri"/>
                <w:sz w:val="18"/>
                <w:szCs w:val="18"/>
              </w:rPr>
              <w:t xml:space="preserve"> Meta </w:t>
            </w:r>
            <w:r w:rsidR="00C07C2D" w:rsidRPr="000440AB">
              <w:rPr>
                <w:rFonts w:ascii="Segoe UI Emoji" w:hAnsi="Segoe UI Emoji" w:cs="Calibri"/>
                <w:i/>
                <w:sz w:val="18"/>
                <w:szCs w:val="18"/>
              </w:rPr>
              <w:t>Business</w:t>
            </w:r>
            <w:r w:rsidRPr="000440AB">
              <w:rPr>
                <w:rFonts w:ascii="Segoe UI Emoji" w:hAnsi="Segoe UI Emoji" w:cs="Calibri"/>
                <w:sz w:val="18"/>
                <w:szCs w:val="18"/>
              </w:rPr>
              <w:t xml:space="preserve"> </w:t>
            </w:r>
            <w:r w:rsidR="00C07C2D" w:rsidRPr="000440AB">
              <w:rPr>
                <w:rFonts w:ascii="Segoe UI Emoji" w:hAnsi="Segoe UI Emoji" w:cs="Calibri"/>
                <w:i/>
                <w:sz w:val="18"/>
                <w:szCs w:val="18"/>
              </w:rPr>
              <w:t>Suite</w:t>
            </w:r>
            <w:r w:rsidRPr="000440AB">
              <w:rPr>
                <w:rFonts w:ascii="Segoe UI Emoji" w:hAnsi="Segoe UI Emoji" w:cs="Calibri"/>
                <w:sz w:val="18"/>
                <w:szCs w:val="18"/>
              </w:rPr>
              <w:t xml:space="preserve"> </w:t>
            </w:r>
          </w:p>
        </w:tc>
        <w:tc>
          <w:tcPr>
            <w:tcW w:w="765" w:type="dxa"/>
            <w:tcBorders>
              <w:top w:val="nil"/>
              <w:left w:val="nil"/>
              <w:bottom w:val="single" w:sz="4" w:space="0" w:color="auto"/>
              <w:right w:val="single" w:sz="4" w:space="0" w:color="auto"/>
            </w:tcBorders>
            <w:shd w:val="clear" w:color="auto" w:fill="auto"/>
            <w:noWrap/>
            <w:vAlign w:val="bottom"/>
            <w:hideMark/>
          </w:tcPr>
          <w:p w14:paraId="527883D3" w14:textId="77777777" w:rsidR="00650888" w:rsidRPr="000440AB" w:rsidRDefault="00650888">
            <w:pPr>
              <w:jc w:val="center"/>
              <w:rPr>
                <w:rFonts w:ascii="Calibri" w:hAnsi="Calibri" w:cs="Calibri"/>
                <w:b/>
                <w:bCs/>
                <w:sz w:val="22"/>
                <w:szCs w:val="22"/>
              </w:rPr>
            </w:pPr>
            <w:r w:rsidRPr="000440AB">
              <w:rPr>
                <w:rFonts w:ascii="Calibri" w:hAnsi="Calibri" w:cs="Calibri"/>
                <w:b/>
                <w:bCs/>
                <w:sz w:val="22"/>
                <w:szCs w:val="22"/>
              </w:rPr>
              <w:t> </w:t>
            </w:r>
          </w:p>
        </w:tc>
        <w:tc>
          <w:tcPr>
            <w:tcW w:w="765" w:type="dxa"/>
            <w:tcBorders>
              <w:top w:val="nil"/>
              <w:left w:val="nil"/>
              <w:bottom w:val="single" w:sz="4" w:space="0" w:color="auto"/>
              <w:right w:val="single" w:sz="4" w:space="0" w:color="auto"/>
            </w:tcBorders>
            <w:shd w:val="clear" w:color="auto" w:fill="auto"/>
            <w:noWrap/>
            <w:vAlign w:val="bottom"/>
            <w:hideMark/>
          </w:tcPr>
          <w:p w14:paraId="74661555" w14:textId="77777777" w:rsidR="00650888" w:rsidRPr="000440AB" w:rsidRDefault="00650888">
            <w:pPr>
              <w:jc w:val="center"/>
              <w:rPr>
                <w:rFonts w:ascii="Calibri" w:hAnsi="Calibri" w:cs="Calibri"/>
                <w:b/>
                <w:bCs/>
                <w:sz w:val="22"/>
                <w:szCs w:val="22"/>
              </w:rPr>
            </w:pPr>
            <w:r w:rsidRPr="000440AB">
              <w:rPr>
                <w:rFonts w:ascii="Calibri" w:hAnsi="Calibri" w:cs="Calibri"/>
                <w:b/>
                <w:bCs/>
                <w:sz w:val="22"/>
                <w:szCs w:val="22"/>
              </w:rPr>
              <w:t> </w:t>
            </w:r>
          </w:p>
        </w:tc>
        <w:tc>
          <w:tcPr>
            <w:tcW w:w="765" w:type="dxa"/>
            <w:tcBorders>
              <w:top w:val="nil"/>
              <w:left w:val="nil"/>
              <w:bottom w:val="single" w:sz="4" w:space="0" w:color="auto"/>
              <w:right w:val="single" w:sz="4" w:space="0" w:color="auto"/>
            </w:tcBorders>
            <w:shd w:val="clear" w:color="000000" w:fill="E2EFDA"/>
            <w:noWrap/>
            <w:vAlign w:val="bottom"/>
            <w:hideMark/>
          </w:tcPr>
          <w:p w14:paraId="0B4D5C5D" w14:textId="77777777" w:rsidR="00650888" w:rsidRPr="000440AB" w:rsidRDefault="00650888">
            <w:pPr>
              <w:jc w:val="center"/>
              <w:rPr>
                <w:rFonts w:ascii="Calibri" w:hAnsi="Calibri" w:cs="Calibri"/>
                <w:b/>
                <w:bCs/>
                <w:sz w:val="22"/>
                <w:szCs w:val="22"/>
              </w:rPr>
            </w:pPr>
            <w:r w:rsidRPr="000440AB">
              <w:rPr>
                <w:rFonts w:ascii="Calibri" w:hAnsi="Calibri" w:cs="Calibri"/>
                <w:b/>
                <w:bCs/>
                <w:sz w:val="22"/>
                <w:szCs w:val="22"/>
              </w:rPr>
              <w:t> </w:t>
            </w:r>
          </w:p>
        </w:tc>
      </w:tr>
      <w:tr w:rsidR="000440AB" w:rsidRPr="000440AB" w14:paraId="30DE04BF" w14:textId="77777777" w:rsidTr="00650888">
        <w:trPr>
          <w:trHeight w:val="265"/>
        </w:trPr>
        <w:tc>
          <w:tcPr>
            <w:tcW w:w="7565" w:type="dxa"/>
            <w:tcBorders>
              <w:top w:val="nil"/>
              <w:left w:val="single" w:sz="4" w:space="0" w:color="auto"/>
              <w:bottom w:val="single" w:sz="4" w:space="0" w:color="auto"/>
              <w:right w:val="single" w:sz="4" w:space="0" w:color="auto"/>
            </w:tcBorders>
            <w:shd w:val="clear" w:color="auto" w:fill="auto"/>
            <w:noWrap/>
            <w:vAlign w:val="bottom"/>
            <w:hideMark/>
          </w:tcPr>
          <w:p w14:paraId="066068E1" w14:textId="32B8DD67" w:rsidR="00650888" w:rsidRPr="000440AB" w:rsidRDefault="00650888">
            <w:pPr>
              <w:rPr>
                <w:rFonts w:ascii="Segoe UI Emoji" w:hAnsi="Segoe UI Emoji" w:cs="Calibri"/>
                <w:sz w:val="18"/>
                <w:szCs w:val="18"/>
              </w:rPr>
            </w:pPr>
            <w:r w:rsidRPr="000440AB">
              <w:rPr>
                <w:rFonts w:ascii="Segoe UI Emoji" w:hAnsi="Segoe UI Emoji" w:cs="Calibri"/>
                <w:sz w:val="18"/>
                <w:szCs w:val="18"/>
              </w:rPr>
              <w:t xml:space="preserve">Monitorear </w:t>
            </w:r>
            <w:r w:rsidR="002D1D0D" w:rsidRPr="000440AB">
              <w:rPr>
                <w:rFonts w:ascii="Segoe UI Emoji" w:hAnsi="Segoe UI Emoji" w:cs="Calibri"/>
                <w:sz w:val="18"/>
                <w:szCs w:val="18"/>
              </w:rPr>
              <w:t>métricas</w:t>
            </w:r>
            <w:r w:rsidRPr="000440AB">
              <w:rPr>
                <w:rFonts w:ascii="Segoe UI Emoji" w:hAnsi="Segoe UI Emoji" w:cs="Calibri"/>
                <w:sz w:val="18"/>
                <w:szCs w:val="18"/>
              </w:rPr>
              <w:t xml:space="preserve"> de los contenidos </w:t>
            </w:r>
          </w:p>
        </w:tc>
        <w:tc>
          <w:tcPr>
            <w:tcW w:w="765" w:type="dxa"/>
            <w:tcBorders>
              <w:top w:val="nil"/>
              <w:left w:val="nil"/>
              <w:bottom w:val="single" w:sz="4" w:space="0" w:color="auto"/>
              <w:right w:val="single" w:sz="4" w:space="0" w:color="auto"/>
            </w:tcBorders>
            <w:shd w:val="clear" w:color="000000" w:fill="FCE4D6"/>
            <w:noWrap/>
            <w:vAlign w:val="bottom"/>
            <w:hideMark/>
          </w:tcPr>
          <w:p w14:paraId="3BA44559" w14:textId="77777777" w:rsidR="00650888" w:rsidRPr="000440AB" w:rsidRDefault="00650888">
            <w:pPr>
              <w:jc w:val="center"/>
              <w:rPr>
                <w:rFonts w:ascii="Calibri" w:hAnsi="Calibri" w:cs="Calibri"/>
                <w:b/>
                <w:bCs/>
                <w:sz w:val="22"/>
                <w:szCs w:val="22"/>
              </w:rPr>
            </w:pPr>
            <w:r w:rsidRPr="000440AB">
              <w:rPr>
                <w:rFonts w:ascii="Calibri" w:hAnsi="Calibri" w:cs="Calibri"/>
                <w:b/>
                <w:bCs/>
                <w:sz w:val="22"/>
                <w:szCs w:val="22"/>
              </w:rPr>
              <w:t> </w:t>
            </w:r>
          </w:p>
        </w:tc>
        <w:tc>
          <w:tcPr>
            <w:tcW w:w="765" w:type="dxa"/>
            <w:tcBorders>
              <w:top w:val="nil"/>
              <w:left w:val="nil"/>
              <w:bottom w:val="single" w:sz="4" w:space="0" w:color="auto"/>
              <w:right w:val="single" w:sz="4" w:space="0" w:color="auto"/>
            </w:tcBorders>
            <w:shd w:val="clear" w:color="000000" w:fill="FCE4D6"/>
            <w:noWrap/>
            <w:vAlign w:val="bottom"/>
            <w:hideMark/>
          </w:tcPr>
          <w:p w14:paraId="2805375B" w14:textId="77777777" w:rsidR="00650888" w:rsidRPr="000440AB" w:rsidRDefault="00650888">
            <w:pPr>
              <w:jc w:val="center"/>
              <w:rPr>
                <w:rFonts w:ascii="Calibri" w:hAnsi="Calibri" w:cs="Calibri"/>
                <w:b/>
                <w:bCs/>
                <w:sz w:val="22"/>
                <w:szCs w:val="22"/>
              </w:rPr>
            </w:pPr>
            <w:r w:rsidRPr="000440AB">
              <w:rPr>
                <w:rFonts w:ascii="Calibri" w:hAnsi="Calibri" w:cs="Calibri"/>
                <w:b/>
                <w:bCs/>
                <w:sz w:val="22"/>
                <w:szCs w:val="22"/>
              </w:rPr>
              <w:t> </w:t>
            </w:r>
          </w:p>
        </w:tc>
        <w:tc>
          <w:tcPr>
            <w:tcW w:w="765" w:type="dxa"/>
            <w:tcBorders>
              <w:top w:val="nil"/>
              <w:left w:val="nil"/>
              <w:bottom w:val="single" w:sz="4" w:space="0" w:color="auto"/>
              <w:right w:val="single" w:sz="4" w:space="0" w:color="auto"/>
            </w:tcBorders>
            <w:shd w:val="clear" w:color="000000" w:fill="FCE4D6"/>
            <w:noWrap/>
            <w:vAlign w:val="bottom"/>
            <w:hideMark/>
          </w:tcPr>
          <w:p w14:paraId="6B297798" w14:textId="77777777" w:rsidR="00650888" w:rsidRPr="000440AB" w:rsidRDefault="00650888">
            <w:pPr>
              <w:jc w:val="center"/>
              <w:rPr>
                <w:rFonts w:ascii="Calibri" w:hAnsi="Calibri" w:cs="Calibri"/>
                <w:b/>
                <w:bCs/>
                <w:sz w:val="22"/>
                <w:szCs w:val="22"/>
              </w:rPr>
            </w:pPr>
            <w:r w:rsidRPr="000440AB">
              <w:rPr>
                <w:rFonts w:ascii="Calibri" w:hAnsi="Calibri" w:cs="Calibri"/>
                <w:b/>
                <w:bCs/>
                <w:sz w:val="22"/>
                <w:szCs w:val="22"/>
              </w:rPr>
              <w:t> </w:t>
            </w:r>
          </w:p>
        </w:tc>
      </w:tr>
      <w:tr w:rsidR="000440AB" w:rsidRPr="000440AB" w14:paraId="07B74BD5" w14:textId="77777777" w:rsidTr="00650888">
        <w:trPr>
          <w:trHeight w:val="265"/>
        </w:trPr>
        <w:tc>
          <w:tcPr>
            <w:tcW w:w="7565" w:type="dxa"/>
            <w:tcBorders>
              <w:top w:val="nil"/>
              <w:left w:val="single" w:sz="4" w:space="0" w:color="auto"/>
              <w:bottom w:val="single" w:sz="4" w:space="0" w:color="auto"/>
              <w:right w:val="single" w:sz="4" w:space="0" w:color="auto"/>
            </w:tcBorders>
            <w:shd w:val="clear" w:color="auto" w:fill="auto"/>
            <w:noWrap/>
            <w:vAlign w:val="bottom"/>
            <w:hideMark/>
          </w:tcPr>
          <w:p w14:paraId="5068D70C" w14:textId="77777777" w:rsidR="00650888" w:rsidRPr="000440AB" w:rsidRDefault="00650888">
            <w:pPr>
              <w:rPr>
                <w:rFonts w:ascii="Segoe UI Emoji" w:hAnsi="Segoe UI Emoji" w:cs="Calibri"/>
                <w:sz w:val="18"/>
                <w:szCs w:val="18"/>
              </w:rPr>
            </w:pPr>
            <w:r w:rsidRPr="000440AB">
              <w:rPr>
                <w:rFonts w:ascii="Segoe UI Emoji" w:hAnsi="Segoe UI Emoji" w:cs="Calibri"/>
                <w:sz w:val="18"/>
                <w:szCs w:val="18"/>
              </w:rPr>
              <w:t xml:space="preserve">Pautar Piezas clave de contenido </w:t>
            </w:r>
          </w:p>
        </w:tc>
        <w:tc>
          <w:tcPr>
            <w:tcW w:w="765" w:type="dxa"/>
            <w:tcBorders>
              <w:top w:val="nil"/>
              <w:left w:val="nil"/>
              <w:bottom w:val="single" w:sz="4" w:space="0" w:color="auto"/>
              <w:right w:val="single" w:sz="4" w:space="0" w:color="auto"/>
            </w:tcBorders>
            <w:shd w:val="clear" w:color="000000" w:fill="FCE4D6"/>
            <w:noWrap/>
            <w:vAlign w:val="bottom"/>
            <w:hideMark/>
          </w:tcPr>
          <w:p w14:paraId="610EC205" w14:textId="77777777" w:rsidR="00650888" w:rsidRPr="000440AB" w:rsidRDefault="00650888">
            <w:pPr>
              <w:jc w:val="center"/>
              <w:rPr>
                <w:rFonts w:ascii="Calibri" w:hAnsi="Calibri" w:cs="Calibri"/>
                <w:b/>
                <w:bCs/>
                <w:sz w:val="22"/>
                <w:szCs w:val="22"/>
              </w:rPr>
            </w:pPr>
            <w:r w:rsidRPr="000440AB">
              <w:rPr>
                <w:rFonts w:ascii="Calibri" w:hAnsi="Calibri" w:cs="Calibri"/>
                <w:b/>
                <w:bCs/>
                <w:sz w:val="22"/>
                <w:szCs w:val="22"/>
              </w:rPr>
              <w:t> </w:t>
            </w:r>
          </w:p>
        </w:tc>
        <w:tc>
          <w:tcPr>
            <w:tcW w:w="765" w:type="dxa"/>
            <w:tcBorders>
              <w:top w:val="nil"/>
              <w:left w:val="nil"/>
              <w:bottom w:val="single" w:sz="4" w:space="0" w:color="auto"/>
              <w:right w:val="single" w:sz="4" w:space="0" w:color="auto"/>
            </w:tcBorders>
            <w:shd w:val="clear" w:color="000000" w:fill="FCE4D6"/>
            <w:noWrap/>
            <w:vAlign w:val="bottom"/>
            <w:hideMark/>
          </w:tcPr>
          <w:p w14:paraId="0E3631C8" w14:textId="77777777" w:rsidR="00650888" w:rsidRPr="000440AB" w:rsidRDefault="00650888">
            <w:pPr>
              <w:jc w:val="center"/>
              <w:rPr>
                <w:rFonts w:ascii="Calibri" w:hAnsi="Calibri" w:cs="Calibri"/>
                <w:b/>
                <w:bCs/>
                <w:sz w:val="22"/>
                <w:szCs w:val="22"/>
              </w:rPr>
            </w:pPr>
            <w:r w:rsidRPr="000440AB">
              <w:rPr>
                <w:rFonts w:ascii="Calibri" w:hAnsi="Calibri" w:cs="Calibri"/>
                <w:b/>
                <w:bCs/>
                <w:sz w:val="22"/>
                <w:szCs w:val="22"/>
              </w:rPr>
              <w:t> </w:t>
            </w:r>
          </w:p>
        </w:tc>
        <w:tc>
          <w:tcPr>
            <w:tcW w:w="765" w:type="dxa"/>
            <w:tcBorders>
              <w:top w:val="nil"/>
              <w:left w:val="nil"/>
              <w:bottom w:val="single" w:sz="4" w:space="0" w:color="auto"/>
              <w:right w:val="single" w:sz="4" w:space="0" w:color="auto"/>
            </w:tcBorders>
            <w:shd w:val="clear" w:color="000000" w:fill="FCE4D6"/>
            <w:noWrap/>
            <w:vAlign w:val="bottom"/>
            <w:hideMark/>
          </w:tcPr>
          <w:p w14:paraId="502071B7" w14:textId="77777777" w:rsidR="00650888" w:rsidRPr="000440AB" w:rsidRDefault="00650888">
            <w:pPr>
              <w:jc w:val="center"/>
              <w:rPr>
                <w:rFonts w:ascii="Calibri" w:hAnsi="Calibri" w:cs="Calibri"/>
                <w:b/>
                <w:bCs/>
                <w:sz w:val="22"/>
                <w:szCs w:val="22"/>
              </w:rPr>
            </w:pPr>
            <w:r w:rsidRPr="000440AB">
              <w:rPr>
                <w:rFonts w:ascii="Calibri" w:hAnsi="Calibri" w:cs="Calibri"/>
                <w:b/>
                <w:bCs/>
                <w:sz w:val="22"/>
                <w:szCs w:val="22"/>
              </w:rPr>
              <w:t> </w:t>
            </w:r>
          </w:p>
        </w:tc>
      </w:tr>
      <w:tr w:rsidR="000440AB" w:rsidRPr="000440AB" w14:paraId="4F0E2D59" w14:textId="77777777" w:rsidTr="00650888">
        <w:trPr>
          <w:trHeight w:val="265"/>
        </w:trPr>
        <w:tc>
          <w:tcPr>
            <w:tcW w:w="7565" w:type="dxa"/>
            <w:tcBorders>
              <w:top w:val="nil"/>
              <w:left w:val="single" w:sz="4" w:space="0" w:color="auto"/>
              <w:bottom w:val="single" w:sz="4" w:space="0" w:color="auto"/>
              <w:right w:val="single" w:sz="4" w:space="0" w:color="auto"/>
            </w:tcBorders>
            <w:shd w:val="clear" w:color="auto" w:fill="auto"/>
            <w:vAlign w:val="center"/>
            <w:hideMark/>
          </w:tcPr>
          <w:p w14:paraId="1DE4CF65" w14:textId="27C3D41D" w:rsidR="00650888" w:rsidRPr="000440AB" w:rsidRDefault="00650888">
            <w:pPr>
              <w:rPr>
                <w:rFonts w:ascii="Segoe UI Emoji" w:hAnsi="Segoe UI Emoji" w:cs="Calibri"/>
                <w:b/>
                <w:bCs/>
                <w:sz w:val="18"/>
                <w:szCs w:val="18"/>
              </w:rPr>
            </w:pPr>
            <w:r w:rsidRPr="000440AB">
              <w:rPr>
                <w:rFonts w:ascii="Segoe UI Emoji" w:hAnsi="Segoe UI Emoji" w:cs="Calibri"/>
                <w:b/>
                <w:bCs/>
                <w:sz w:val="18"/>
                <w:szCs w:val="18"/>
              </w:rPr>
              <w:t>2.</w:t>
            </w:r>
            <w:r w:rsidR="00C07C2D" w:rsidRPr="000440AB">
              <w:rPr>
                <w:rFonts w:ascii="Segoe UI Emoji" w:hAnsi="Segoe UI Emoji" w:cs="Calibri"/>
                <w:b/>
                <w:bCs/>
                <w:i/>
                <w:sz w:val="18"/>
                <w:szCs w:val="18"/>
              </w:rPr>
              <w:t>Customer Journey Map</w:t>
            </w:r>
          </w:p>
        </w:tc>
        <w:tc>
          <w:tcPr>
            <w:tcW w:w="765" w:type="dxa"/>
            <w:tcBorders>
              <w:top w:val="nil"/>
              <w:left w:val="nil"/>
              <w:bottom w:val="single" w:sz="4" w:space="0" w:color="auto"/>
              <w:right w:val="single" w:sz="4" w:space="0" w:color="auto"/>
            </w:tcBorders>
            <w:shd w:val="clear" w:color="auto" w:fill="auto"/>
            <w:noWrap/>
            <w:vAlign w:val="bottom"/>
            <w:hideMark/>
          </w:tcPr>
          <w:p w14:paraId="6DF52530" w14:textId="77777777" w:rsidR="00650888" w:rsidRPr="000440AB" w:rsidRDefault="00650888">
            <w:pPr>
              <w:jc w:val="center"/>
              <w:rPr>
                <w:rFonts w:ascii="Calibri" w:hAnsi="Calibri" w:cs="Calibri"/>
                <w:b/>
                <w:bCs/>
                <w:sz w:val="22"/>
                <w:szCs w:val="22"/>
              </w:rPr>
            </w:pPr>
            <w:r w:rsidRPr="000440AB">
              <w:rPr>
                <w:rFonts w:ascii="Calibri" w:hAnsi="Calibri" w:cs="Calibri"/>
                <w:b/>
                <w:bCs/>
                <w:sz w:val="22"/>
                <w:szCs w:val="22"/>
              </w:rPr>
              <w:t> </w:t>
            </w:r>
          </w:p>
        </w:tc>
        <w:tc>
          <w:tcPr>
            <w:tcW w:w="765" w:type="dxa"/>
            <w:tcBorders>
              <w:top w:val="nil"/>
              <w:left w:val="nil"/>
              <w:bottom w:val="single" w:sz="4" w:space="0" w:color="auto"/>
              <w:right w:val="single" w:sz="4" w:space="0" w:color="auto"/>
            </w:tcBorders>
            <w:shd w:val="clear" w:color="auto" w:fill="auto"/>
            <w:noWrap/>
            <w:vAlign w:val="bottom"/>
            <w:hideMark/>
          </w:tcPr>
          <w:p w14:paraId="70A097EC" w14:textId="77777777" w:rsidR="00650888" w:rsidRPr="000440AB" w:rsidRDefault="00650888">
            <w:pPr>
              <w:jc w:val="center"/>
              <w:rPr>
                <w:rFonts w:ascii="Calibri" w:hAnsi="Calibri" w:cs="Calibri"/>
                <w:b/>
                <w:bCs/>
                <w:sz w:val="22"/>
                <w:szCs w:val="22"/>
              </w:rPr>
            </w:pPr>
            <w:r w:rsidRPr="000440AB">
              <w:rPr>
                <w:rFonts w:ascii="Calibri" w:hAnsi="Calibri" w:cs="Calibri"/>
                <w:b/>
                <w:bCs/>
                <w:sz w:val="22"/>
                <w:szCs w:val="22"/>
              </w:rPr>
              <w:t> </w:t>
            </w:r>
          </w:p>
        </w:tc>
        <w:tc>
          <w:tcPr>
            <w:tcW w:w="765" w:type="dxa"/>
            <w:tcBorders>
              <w:top w:val="nil"/>
              <w:left w:val="nil"/>
              <w:bottom w:val="single" w:sz="4" w:space="0" w:color="auto"/>
              <w:right w:val="single" w:sz="4" w:space="0" w:color="auto"/>
            </w:tcBorders>
            <w:shd w:val="clear" w:color="auto" w:fill="auto"/>
            <w:noWrap/>
            <w:vAlign w:val="bottom"/>
            <w:hideMark/>
          </w:tcPr>
          <w:p w14:paraId="5BF131BE" w14:textId="77777777" w:rsidR="00650888" w:rsidRPr="000440AB" w:rsidRDefault="00650888">
            <w:pPr>
              <w:jc w:val="center"/>
              <w:rPr>
                <w:rFonts w:ascii="Calibri" w:hAnsi="Calibri" w:cs="Calibri"/>
                <w:b/>
                <w:bCs/>
                <w:sz w:val="22"/>
                <w:szCs w:val="22"/>
              </w:rPr>
            </w:pPr>
            <w:r w:rsidRPr="000440AB">
              <w:rPr>
                <w:rFonts w:ascii="Calibri" w:hAnsi="Calibri" w:cs="Calibri"/>
                <w:b/>
                <w:bCs/>
                <w:sz w:val="22"/>
                <w:szCs w:val="22"/>
              </w:rPr>
              <w:t> </w:t>
            </w:r>
          </w:p>
        </w:tc>
      </w:tr>
      <w:tr w:rsidR="000440AB" w:rsidRPr="000440AB" w14:paraId="083C1587" w14:textId="77777777" w:rsidTr="00650888">
        <w:trPr>
          <w:trHeight w:val="265"/>
        </w:trPr>
        <w:tc>
          <w:tcPr>
            <w:tcW w:w="7565" w:type="dxa"/>
            <w:tcBorders>
              <w:top w:val="nil"/>
              <w:left w:val="single" w:sz="4" w:space="0" w:color="auto"/>
              <w:bottom w:val="single" w:sz="4" w:space="0" w:color="auto"/>
              <w:right w:val="single" w:sz="4" w:space="0" w:color="auto"/>
            </w:tcBorders>
            <w:shd w:val="clear" w:color="auto" w:fill="auto"/>
            <w:vAlign w:val="bottom"/>
            <w:hideMark/>
          </w:tcPr>
          <w:p w14:paraId="6DEE9BAD" w14:textId="163C95D9" w:rsidR="00650888" w:rsidRPr="000440AB" w:rsidRDefault="00650888">
            <w:pPr>
              <w:rPr>
                <w:rFonts w:ascii="Segoe UI Emoji" w:hAnsi="Segoe UI Emoji" w:cs="Calibri"/>
                <w:sz w:val="18"/>
                <w:szCs w:val="18"/>
              </w:rPr>
            </w:pPr>
            <w:r w:rsidRPr="000440AB">
              <w:rPr>
                <w:rFonts w:ascii="Segoe UI Emoji" w:hAnsi="Segoe UI Emoji" w:cs="Calibri"/>
                <w:sz w:val="18"/>
                <w:szCs w:val="18"/>
              </w:rPr>
              <w:t xml:space="preserve">Contenido </w:t>
            </w:r>
            <w:r w:rsidR="002D1D0D" w:rsidRPr="000440AB">
              <w:rPr>
                <w:rFonts w:ascii="Segoe UI Emoji" w:hAnsi="Segoe UI Emoji" w:cs="Calibri"/>
                <w:sz w:val="18"/>
                <w:szCs w:val="18"/>
              </w:rPr>
              <w:t>explicativo, corto</w:t>
            </w:r>
            <w:r w:rsidRPr="000440AB">
              <w:rPr>
                <w:rFonts w:ascii="Segoe UI Emoji" w:hAnsi="Segoe UI Emoji" w:cs="Calibri"/>
                <w:sz w:val="18"/>
                <w:szCs w:val="18"/>
              </w:rPr>
              <w:t xml:space="preserve"> y creativo para destacar sus ventajas competitivas. </w:t>
            </w:r>
          </w:p>
        </w:tc>
        <w:tc>
          <w:tcPr>
            <w:tcW w:w="765" w:type="dxa"/>
            <w:tcBorders>
              <w:top w:val="nil"/>
              <w:left w:val="nil"/>
              <w:bottom w:val="single" w:sz="4" w:space="0" w:color="auto"/>
              <w:right w:val="single" w:sz="4" w:space="0" w:color="auto"/>
            </w:tcBorders>
            <w:shd w:val="clear" w:color="000000" w:fill="FCE4D6"/>
            <w:noWrap/>
            <w:vAlign w:val="bottom"/>
            <w:hideMark/>
          </w:tcPr>
          <w:p w14:paraId="75D72EB6" w14:textId="77777777" w:rsidR="00650888" w:rsidRPr="000440AB" w:rsidRDefault="00650888">
            <w:pPr>
              <w:jc w:val="center"/>
              <w:rPr>
                <w:rFonts w:ascii="Calibri" w:hAnsi="Calibri" w:cs="Calibri"/>
                <w:b/>
                <w:bCs/>
                <w:sz w:val="22"/>
                <w:szCs w:val="22"/>
              </w:rPr>
            </w:pPr>
            <w:r w:rsidRPr="000440AB">
              <w:rPr>
                <w:rFonts w:ascii="Calibri" w:hAnsi="Calibri" w:cs="Calibri"/>
                <w:b/>
                <w:bCs/>
                <w:sz w:val="22"/>
                <w:szCs w:val="22"/>
              </w:rPr>
              <w:t> </w:t>
            </w:r>
          </w:p>
        </w:tc>
        <w:tc>
          <w:tcPr>
            <w:tcW w:w="765" w:type="dxa"/>
            <w:tcBorders>
              <w:top w:val="nil"/>
              <w:left w:val="nil"/>
              <w:bottom w:val="single" w:sz="4" w:space="0" w:color="auto"/>
              <w:right w:val="single" w:sz="4" w:space="0" w:color="auto"/>
            </w:tcBorders>
            <w:shd w:val="clear" w:color="000000" w:fill="FCE4D6"/>
            <w:noWrap/>
            <w:vAlign w:val="bottom"/>
            <w:hideMark/>
          </w:tcPr>
          <w:p w14:paraId="5B27E77D" w14:textId="77777777" w:rsidR="00650888" w:rsidRPr="000440AB" w:rsidRDefault="00650888">
            <w:pPr>
              <w:jc w:val="center"/>
              <w:rPr>
                <w:rFonts w:ascii="Calibri" w:hAnsi="Calibri" w:cs="Calibri"/>
                <w:b/>
                <w:bCs/>
                <w:sz w:val="22"/>
                <w:szCs w:val="22"/>
              </w:rPr>
            </w:pPr>
            <w:r w:rsidRPr="000440AB">
              <w:rPr>
                <w:rFonts w:ascii="Calibri" w:hAnsi="Calibri" w:cs="Calibri"/>
                <w:b/>
                <w:bCs/>
                <w:sz w:val="22"/>
                <w:szCs w:val="22"/>
              </w:rPr>
              <w:t> </w:t>
            </w:r>
          </w:p>
        </w:tc>
        <w:tc>
          <w:tcPr>
            <w:tcW w:w="765" w:type="dxa"/>
            <w:tcBorders>
              <w:top w:val="nil"/>
              <w:left w:val="nil"/>
              <w:bottom w:val="single" w:sz="4" w:space="0" w:color="auto"/>
              <w:right w:val="single" w:sz="4" w:space="0" w:color="auto"/>
            </w:tcBorders>
            <w:shd w:val="clear" w:color="000000" w:fill="FCE4D6"/>
            <w:noWrap/>
            <w:vAlign w:val="bottom"/>
            <w:hideMark/>
          </w:tcPr>
          <w:p w14:paraId="24E88B7E" w14:textId="77777777" w:rsidR="00650888" w:rsidRPr="000440AB" w:rsidRDefault="00650888">
            <w:pPr>
              <w:jc w:val="center"/>
              <w:rPr>
                <w:rFonts w:ascii="Calibri" w:hAnsi="Calibri" w:cs="Calibri"/>
                <w:b/>
                <w:bCs/>
                <w:sz w:val="22"/>
                <w:szCs w:val="22"/>
              </w:rPr>
            </w:pPr>
            <w:r w:rsidRPr="000440AB">
              <w:rPr>
                <w:rFonts w:ascii="Calibri" w:hAnsi="Calibri" w:cs="Calibri"/>
                <w:b/>
                <w:bCs/>
                <w:sz w:val="22"/>
                <w:szCs w:val="22"/>
              </w:rPr>
              <w:t> </w:t>
            </w:r>
          </w:p>
        </w:tc>
      </w:tr>
      <w:tr w:rsidR="000440AB" w:rsidRPr="000440AB" w14:paraId="6E2425A9" w14:textId="77777777" w:rsidTr="00650888">
        <w:trPr>
          <w:trHeight w:val="290"/>
        </w:trPr>
        <w:tc>
          <w:tcPr>
            <w:tcW w:w="7565" w:type="dxa"/>
            <w:tcBorders>
              <w:top w:val="nil"/>
              <w:left w:val="single" w:sz="4" w:space="0" w:color="auto"/>
              <w:bottom w:val="single" w:sz="4" w:space="0" w:color="auto"/>
              <w:right w:val="single" w:sz="4" w:space="0" w:color="auto"/>
            </w:tcBorders>
            <w:shd w:val="clear" w:color="auto" w:fill="auto"/>
            <w:vAlign w:val="center"/>
            <w:hideMark/>
          </w:tcPr>
          <w:p w14:paraId="04128ABA" w14:textId="77777777" w:rsidR="00650888" w:rsidRPr="000440AB" w:rsidRDefault="00650888">
            <w:pPr>
              <w:rPr>
                <w:rFonts w:ascii="Segoe UI Emoji" w:hAnsi="Segoe UI Emoji" w:cs="Calibri"/>
                <w:b/>
                <w:bCs/>
                <w:sz w:val="18"/>
                <w:szCs w:val="18"/>
              </w:rPr>
            </w:pPr>
            <w:r w:rsidRPr="000440AB">
              <w:rPr>
                <w:rFonts w:ascii="Segoe UI Emoji" w:hAnsi="Segoe UI Emoji" w:cs="Calibri"/>
                <w:b/>
                <w:bCs/>
                <w:sz w:val="18"/>
                <w:szCs w:val="18"/>
              </w:rPr>
              <w:t xml:space="preserve">Plan de Promociones </w:t>
            </w:r>
          </w:p>
        </w:tc>
        <w:tc>
          <w:tcPr>
            <w:tcW w:w="765" w:type="dxa"/>
            <w:tcBorders>
              <w:top w:val="nil"/>
              <w:left w:val="nil"/>
              <w:bottom w:val="single" w:sz="4" w:space="0" w:color="auto"/>
              <w:right w:val="single" w:sz="4" w:space="0" w:color="auto"/>
            </w:tcBorders>
            <w:shd w:val="clear" w:color="auto" w:fill="auto"/>
            <w:noWrap/>
            <w:vAlign w:val="bottom"/>
            <w:hideMark/>
          </w:tcPr>
          <w:p w14:paraId="5660BB44" w14:textId="77777777" w:rsidR="00650888" w:rsidRPr="000440AB" w:rsidRDefault="00650888">
            <w:pPr>
              <w:rPr>
                <w:rFonts w:ascii="Calibri" w:hAnsi="Calibri" w:cs="Calibri"/>
                <w:sz w:val="22"/>
                <w:szCs w:val="22"/>
              </w:rPr>
            </w:pPr>
            <w:r w:rsidRPr="000440AB">
              <w:rPr>
                <w:rFonts w:ascii="Calibri" w:hAnsi="Calibri" w:cs="Calibri"/>
                <w:sz w:val="22"/>
                <w:szCs w:val="22"/>
              </w:rPr>
              <w:t> </w:t>
            </w:r>
          </w:p>
        </w:tc>
        <w:tc>
          <w:tcPr>
            <w:tcW w:w="765" w:type="dxa"/>
            <w:tcBorders>
              <w:top w:val="nil"/>
              <w:left w:val="nil"/>
              <w:bottom w:val="single" w:sz="4" w:space="0" w:color="auto"/>
              <w:right w:val="single" w:sz="4" w:space="0" w:color="auto"/>
            </w:tcBorders>
            <w:shd w:val="clear" w:color="auto" w:fill="auto"/>
            <w:noWrap/>
            <w:vAlign w:val="bottom"/>
            <w:hideMark/>
          </w:tcPr>
          <w:p w14:paraId="57FCF44C" w14:textId="77777777" w:rsidR="00650888" w:rsidRPr="000440AB" w:rsidRDefault="00650888">
            <w:pPr>
              <w:rPr>
                <w:rFonts w:ascii="Calibri" w:hAnsi="Calibri" w:cs="Calibri"/>
                <w:sz w:val="22"/>
                <w:szCs w:val="22"/>
              </w:rPr>
            </w:pPr>
            <w:r w:rsidRPr="000440AB">
              <w:rPr>
                <w:rFonts w:ascii="Calibri" w:hAnsi="Calibri" w:cs="Calibri"/>
                <w:sz w:val="22"/>
                <w:szCs w:val="22"/>
              </w:rPr>
              <w:t> </w:t>
            </w:r>
          </w:p>
        </w:tc>
        <w:tc>
          <w:tcPr>
            <w:tcW w:w="765" w:type="dxa"/>
            <w:tcBorders>
              <w:top w:val="nil"/>
              <w:left w:val="nil"/>
              <w:bottom w:val="single" w:sz="4" w:space="0" w:color="auto"/>
              <w:right w:val="single" w:sz="4" w:space="0" w:color="auto"/>
            </w:tcBorders>
            <w:shd w:val="clear" w:color="auto" w:fill="auto"/>
            <w:noWrap/>
            <w:vAlign w:val="bottom"/>
            <w:hideMark/>
          </w:tcPr>
          <w:p w14:paraId="1E34E439" w14:textId="77777777" w:rsidR="00650888" w:rsidRPr="000440AB" w:rsidRDefault="00650888">
            <w:pPr>
              <w:rPr>
                <w:rFonts w:ascii="Calibri" w:hAnsi="Calibri" w:cs="Calibri"/>
                <w:sz w:val="22"/>
                <w:szCs w:val="22"/>
              </w:rPr>
            </w:pPr>
            <w:r w:rsidRPr="000440AB">
              <w:rPr>
                <w:rFonts w:ascii="Calibri" w:hAnsi="Calibri" w:cs="Calibri"/>
                <w:sz w:val="22"/>
                <w:szCs w:val="22"/>
              </w:rPr>
              <w:t> </w:t>
            </w:r>
          </w:p>
        </w:tc>
      </w:tr>
      <w:tr w:rsidR="000440AB" w:rsidRPr="000440AB" w14:paraId="19CB2C5C" w14:textId="77777777" w:rsidTr="00650888">
        <w:trPr>
          <w:trHeight w:val="290"/>
        </w:trPr>
        <w:tc>
          <w:tcPr>
            <w:tcW w:w="7565" w:type="dxa"/>
            <w:tcBorders>
              <w:top w:val="nil"/>
              <w:left w:val="single" w:sz="4" w:space="0" w:color="auto"/>
              <w:bottom w:val="single" w:sz="4" w:space="0" w:color="auto"/>
              <w:right w:val="single" w:sz="4" w:space="0" w:color="auto"/>
            </w:tcBorders>
            <w:shd w:val="clear" w:color="auto" w:fill="auto"/>
            <w:vAlign w:val="center"/>
            <w:hideMark/>
          </w:tcPr>
          <w:p w14:paraId="7BC5C51E" w14:textId="0F58EFFB" w:rsidR="00650888" w:rsidRPr="000440AB" w:rsidRDefault="00650888">
            <w:pPr>
              <w:rPr>
                <w:rFonts w:ascii="Segoe UI Emoji" w:hAnsi="Segoe UI Emoji" w:cs="Calibri"/>
                <w:sz w:val="18"/>
                <w:szCs w:val="18"/>
              </w:rPr>
            </w:pPr>
            <w:r w:rsidRPr="000440AB">
              <w:rPr>
                <w:rFonts w:ascii="Segoe UI Emoji" w:hAnsi="Segoe UI Emoji" w:cs="Calibri"/>
                <w:sz w:val="18"/>
                <w:szCs w:val="18"/>
              </w:rPr>
              <w:t>Cliente nuevo (</w:t>
            </w:r>
            <w:r w:rsidR="002D1D0D" w:rsidRPr="000440AB">
              <w:rPr>
                <w:rFonts w:ascii="Segoe UI Emoji" w:hAnsi="Segoe UI Emoji" w:cs="Calibri"/>
                <w:sz w:val="18"/>
                <w:szCs w:val="18"/>
              </w:rPr>
              <w:t>cupón</w:t>
            </w:r>
            <w:r w:rsidRPr="000440AB">
              <w:rPr>
                <w:rFonts w:ascii="Segoe UI Emoji" w:hAnsi="Segoe UI Emoji" w:cs="Calibri"/>
                <w:sz w:val="18"/>
                <w:szCs w:val="18"/>
              </w:rPr>
              <w:t xml:space="preserve"> de 10% de descuento)</w:t>
            </w:r>
          </w:p>
        </w:tc>
        <w:tc>
          <w:tcPr>
            <w:tcW w:w="765" w:type="dxa"/>
            <w:tcBorders>
              <w:top w:val="nil"/>
              <w:left w:val="nil"/>
              <w:bottom w:val="single" w:sz="4" w:space="0" w:color="auto"/>
              <w:right w:val="single" w:sz="4" w:space="0" w:color="auto"/>
            </w:tcBorders>
            <w:shd w:val="clear" w:color="000000" w:fill="D6DCE4"/>
            <w:noWrap/>
            <w:vAlign w:val="bottom"/>
            <w:hideMark/>
          </w:tcPr>
          <w:p w14:paraId="6D28127F" w14:textId="77777777" w:rsidR="00650888" w:rsidRPr="000440AB" w:rsidRDefault="00650888">
            <w:pPr>
              <w:rPr>
                <w:rFonts w:ascii="Calibri" w:hAnsi="Calibri" w:cs="Calibri"/>
                <w:sz w:val="22"/>
                <w:szCs w:val="22"/>
              </w:rPr>
            </w:pPr>
            <w:r w:rsidRPr="000440AB">
              <w:rPr>
                <w:rFonts w:ascii="Calibri" w:hAnsi="Calibri" w:cs="Calibri"/>
                <w:sz w:val="22"/>
                <w:szCs w:val="22"/>
              </w:rPr>
              <w:t> </w:t>
            </w:r>
          </w:p>
        </w:tc>
        <w:tc>
          <w:tcPr>
            <w:tcW w:w="765" w:type="dxa"/>
            <w:tcBorders>
              <w:top w:val="nil"/>
              <w:left w:val="nil"/>
              <w:bottom w:val="single" w:sz="4" w:space="0" w:color="auto"/>
              <w:right w:val="single" w:sz="4" w:space="0" w:color="auto"/>
            </w:tcBorders>
            <w:shd w:val="clear" w:color="000000" w:fill="D6DCE4"/>
            <w:noWrap/>
            <w:vAlign w:val="bottom"/>
            <w:hideMark/>
          </w:tcPr>
          <w:p w14:paraId="355A830E" w14:textId="77777777" w:rsidR="00650888" w:rsidRPr="000440AB" w:rsidRDefault="00650888">
            <w:pPr>
              <w:rPr>
                <w:rFonts w:ascii="Calibri" w:hAnsi="Calibri" w:cs="Calibri"/>
                <w:sz w:val="22"/>
                <w:szCs w:val="22"/>
              </w:rPr>
            </w:pPr>
            <w:r w:rsidRPr="000440AB">
              <w:rPr>
                <w:rFonts w:ascii="Calibri" w:hAnsi="Calibri" w:cs="Calibri"/>
                <w:sz w:val="22"/>
                <w:szCs w:val="22"/>
              </w:rPr>
              <w:t> </w:t>
            </w:r>
          </w:p>
        </w:tc>
        <w:tc>
          <w:tcPr>
            <w:tcW w:w="765" w:type="dxa"/>
            <w:tcBorders>
              <w:top w:val="nil"/>
              <w:left w:val="nil"/>
              <w:bottom w:val="single" w:sz="4" w:space="0" w:color="auto"/>
              <w:right w:val="single" w:sz="4" w:space="0" w:color="auto"/>
            </w:tcBorders>
            <w:shd w:val="clear" w:color="000000" w:fill="D6DCE4"/>
            <w:noWrap/>
            <w:vAlign w:val="bottom"/>
            <w:hideMark/>
          </w:tcPr>
          <w:p w14:paraId="6C627FBB" w14:textId="77777777" w:rsidR="00650888" w:rsidRPr="000440AB" w:rsidRDefault="00650888">
            <w:pPr>
              <w:rPr>
                <w:rFonts w:ascii="Calibri" w:hAnsi="Calibri" w:cs="Calibri"/>
                <w:sz w:val="22"/>
                <w:szCs w:val="22"/>
              </w:rPr>
            </w:pPr>
            <w:r w:rsidRPr="000440AB">
              <w:rPr>
                <w:rFonts w:ascii="Calibri" w:hAnsi="Calibri" w:cs="Calibri"/>
                <w:sz w:val="22"/>
                <w:szCs w:val="22"/>
              </w:rPr>
              <w:t> </w:t>
            </w:r>
          </w:p>
        </w:tc>
      </w:tr>
      <w:tr w:rsidR="000440AB" w:rsidRPr="000440AB" w14:paraId="7FE289FD" w14:textId="77777777" w:rsidTr="00650888">
        <w:trPr>
          <w:trHeight w:val="290"/>
        </w:trPr>
        <w:tc>
          <w:tcPr>
            <w:tcW w:w="7565" w:type="dxa"/>
            <w:tcBorders>
              <w:top w:val="nil"/>
              <w:left w:val="single" w:sz="4" w:space="0" w:color="auto"/>
              <w:bottom w:val="single" w:sz="4" w:space="0" w:color="auto"/>
              <w:right w:val="single" w:sz="4" w:space="0" w:color="auto"/>
            </w:tcBorders>
            <w:shd w:val="clear" w:color="auto" w:fill="auto"/>
            <w:vAlign w:val="center"/>
            <w:hideMark/>
          </w:tcPr>
          <w:p w14:paraId="22718FFA" w14:textId="18955087" w:rsidR="00650888" w:rsidRPr="000440AB" w:rsidRDefault="00727F2C">
            <w:pPr>
              <w:rPr>
                <w:rFonts w:ascii="Segoe UI Emoji" w:hAnsi="Segoe UI Emoji" w:cs="Calibri"/>
                <w:sz w:val="18"/>
                <w:szCs w:val="18"/>
              </w:rPr>
            </w:pPr>
            <w:r w:rsidRPr="000440AB">
              <w:rPr>
                <w:rFonts w:ascii="Segoe UI Emoji" w:hAnsi="Segoe UI Emoji" w:cs="Calibri"/>
                <w:i/>
                <w:sz w:val="18"/>
                <w:szCs w:val="18"/>
              </w:rPr>
              <w:t>Giveaway</w:t>
            </w:r>
            <w:r w:rsidR="00650888" w:rsidRPr="000440AB">
              <w:rPr>
                <w:rFonts w:ascii="Segoe UI Emoji" w:hAnsi="Segoe UI Emoji" w:cs="Calibri"/>
                <w:sz w:val="18"/>
                <w:szCs w:val="18"/>
              </w:rPr>
              <w:t xml:space="preserve"> </w:t>
            </w:r>
            <w:r w:rsidR="0047308E">
              <w:rPr>
                <w:rFonts w:ascii="Segoe UI Emoji" w:hAnsi="Segoe UI Emoji" w:cs="Calibri"/>
                <w:sz w:val="18"/>
                <w:szCs w:val="18"/>
              </w:rPr>
              <w:t>Dí</w:t>
            </w:r>
            <w:r w:rsidR="00650888" w:rsidRPr="000440AB">
              <w:rPr>
                <w:rFonts w:ascii="Segoe UI Emoji" w:hAnsi="Segoe UI Emoji" w:cs="Calibri"/>
                <w:sz w:val="18"/>
                <w:szCs w:val="18"/>
              </w:rPr>
              <w:t>a de la Mujer</w:t>
            </w:r>
          </w:p>
        </w:tc>
        <w:tc>
          <w:tcPr>
            <w:tcW w:w="765" w:type="dxa"/>
            <w:tcBorders>
              <w:top w:val="nil"/>
              <w:left w:val="nil"/>
              <w:bottom w:val="single" w:sz="4" w:space="0" w:color="auto"/>
              <w:right w:val="single" w:sz="4" w:space="0" w:color="auto"/>
            </w:tcBorders>
            <w:shd w:val="clear" w:color="000000" w:fill="FCE4D6"/>
            <w:noWrap/>
            <w:vAlign w:val="bottom"/>
            <w:hideMark/>
          </w:tcPr>
          <w:p w14:paraId="79AD3964" w14:textId="77777777" w:rsidR="00650888" w:rsidRPr="000440AB" w:rsidRDefault="00650888">
            <w:pPr>
              <w:rPr>
                <w:rFonts w:ascii="Calibri" w:hAnsi="Calibri" w:cs="Calibri"/>
                <w:sz w:val="22"/>
                <w:szCs w:val="22"/>
              </w:rPr>
            </w:pPr>
            <w:r w:rsidRPr="000440AB">
              <w:rPr>
                <w:rFonts w:ascii="Calibri" w:hAnsi="Calibri" w:cs="Calibri"/>
                <w:sz w:val="22"/>
                <w:szCs w:val="22"/>
              </w:rPr>
              <w:t> </w:t>
            </w:r>
          </w:p>
        </w:tc>
        <w:tc>
          <w:tcPr>
            <w:tcW w:w="765" w:type="dxa"/>
            <w:tcBorders>
              <w:top w:val="nil"/>
              <w:left w:val="nil"/>
              <w:bottom w:val="single" w:sz="4" w:space="0" w:color="auto"/>
              <w:right w:val="single" w:sz="4" w:space="0" w:color="auto"/>
            </w:tcBorders>
            <w:shd w:val="clear" w:color="auto" w:fill="auto"/>
            <w:noWrap/>
            <w:vAlign w:val="bottom"/>
            <w:hideMark/>
          </w:tcPr>
          <w:p w14:paraId="057FADCA" w14:textId="77777777" w:rsidR="00650888" w:rsidRPr="000440AB" w:rsidRDefault="00650888">
            <w:pPr>
              <w:rPr>
                <w:rFonts w:ascii="Calibri" w:hAnsi="Calibri" w:cs="Calibri"/>
                <w:sz w:val="22"/>
                <w:szCs w:val="22"/>
              </w:rPr>
            </w:pPr>
            <w:r w:rsidRPr="000440AB">
              <w:rPr>
                <w:rFonts w:ascii="Calibri" w:hAnsi="Calibri" w:cs="Calibri"/>
                <w:sz w:val="22"/>
                <w:szCs w:val="22"/>
              </w:rPr>
              <w:t> </w:t>
            </w:r>
          </w:p>
        </w:tc>
        <w:tc>
          <w:tcPr>
            <w:tcW w:w="765" w:type="dxa"/>
            <w:tcBorders>
              <w:top w:val="nil"/>
              <w:left w:val="nil"/>
              <w:bottom w:val="single" w:sz="4" w:space="0" w:color="auto"/>
              <w:right w:val="single" w:sz="4" w:space="0" w:color="auto"/>
            </w:tcBorders>
            <w:shd w:val="clear" w:color="auto" w:fill="auto"/>
            <w:noWrap/>
            <w:vAlign w:val="bottom"/>
            <w:hideMark/>
          </w:tcPr>
          <w:p w14:paraId="0E3AC69F" w14:textId="77777777" w:rsidR="00650888" w:rsidRPr="000440AB" w:rsidRDefault="00650888">
            <w:pPr>
              <w:rPr>
                <w:rFonts w:ascii="Calibri" w:hAnsi="Calibri" w:cs="Calibri"/>
                <w:sz w:val="22"/>
                <w:szCs w:val="22"/>
              </w:rPr>
            </w:pPr>
            <w:r w:rsidRPr="000440AB">
              <w:rPr>
                <w:rFonts w:ascii="Calibri" w:hAnsi="Calibri" w:cs="Calibri"/>
                <w:sz w:val="22"/>
                <w:szCs w:val="22"/>
              </w:rPr>
              <w:t> </w:t>
            </w:r>
          </w:p>
        </w:tc>
      </w:tr>
      <w:tr w:rsidR="000440AB" w:rsidRPr="000440AB" w14:paraId="1689BF82" w14:textId="77777777" w:rsidTr="00650888">
        <w:trPr>
          <w:trHeight w:val="290"/>
        </w:trPr>
        <w:tc>
          <w:tcPr>
            <w:tcW w:w="7565" w:type="dxa"/>
            <w:tcBorders>
              <w:top w:val="nil"/>
              <w:left w:val="single" w:sz="4" w:space="0" w:color="auto"/>
              <w:bottom w:val="single" w:sz="4" w:space="0" w:color="auto"/>
              <w:right w:val="single" w:sz="4" w:space="0" w:color="auto"/>
            </w:tcBorders>
            <w:shd w:val="clear" w:color="auto" w:fill="auto"/>
            <w:vAlign w:val="center"/>
            <w:hideMark/>
          </w:tcPr>
          <w:p w14:paraId="30D4B303" w14:textId="512CAFE3" w:rsidR="00650888" w:rsidRPr="000440AB" w:rsidRDefault="00727F2C">
            <w:pPr>
              <w:rPr>
                <w:rFonts w:ascii="Segoe UI Emoji" w:hAnsi="Segoe UI Emoji" w:cs="Calibri"/>
                <w:sz w:val="18"/>
                <w:szCs w:val="18"/>
              </w:rPr>
            </w:pPr>
            <w:r w:rsidRPr="000440AB">
              <w:rPr>
                <w:rFonts w:ascii="Segoe UI Emoji" w:hAnsi="Segoe UI Emoji" w:cs="Calibri"/>
                <w:i/>
                <w:sz w:val="18"/>
                <w:szCs w:val="18"/>
              </w:rPr>
              <w:t>Giveaway</w:t>
            </w:r>
            <w:r w:rsidR="00650888" w:rsidRPr="000440AB">
              <w:rPr>
                <w:rFonts w:ascii="Segoe UI Emoji" w:hAnsi="Segoe UI Emoji" w:cs="Calibri"/>
                <w:sz w:val="18"/>
                <w:szCs w:val="18"/>
              </w:rPr>
              <w:t xml:space="preserve"> San </w:t>
            </w:r>
            <w:r w:rsidR="001A4CD8" w:rsidRPr="000440AB">
              <w:rPr>
                <w:rFonts w:ascii="Segoe UI Emoji" w:hAnsi="Segoe UI Emoji" w:cs="Calibri"/>
                <w:sz w:val="18"/>
                <w:szCs w:val="18"/>
              </w:rPr>
              <w:t>Valentín</w:t>
            </w:r>
          </w:p>
        </w:tc>
        <w:tc>
          <w:tcPr>
            <w:tcW w:w="765" w:type="dxa"/>
            <w:tcBorders>
              <w:top w:val="nil"/>
              <w:left w:val="nil"/>
              <w:bottom w:val="single" w:sz="4" w:space="0" w:color="auto"/>
              <w:right w:val="single" w:sz="4" w:space="0" w:color="auto"/>
            </w:tcBorders>
            <w:shd w:val="clear" w:color="auto" w:fill="auto"/>
            <w:noWrap/>
            <w:vAlign w:val="bottom"/>
            <w:hideMark/>
          </w:tcPr>
          <w:p w14:paraId="6AE4368E" w14:textId="77777777" w:rsidR="00650888" w:rsidRPr="000440AB" w:rsidRDefault="00650888">
            <w:pPr>
              <w:rPr>
                <w:rFonts w:ascii="Calibri" w:hAnsi="Calibri" w:cs="Calibri"/>
                <w:sz w:val="22"/>
                <w:szCs w:val="22"/>
              </w:rPr>
            </w:pPr>
            <w:r w:rsidRPr="000440AB">
              <w:rPr>
                <w:rFonts w:ascii="Calibri" w:hAnsi="Calibri" w:cs="Calibri"/>
                <w:sz w:val="22"/>
                <w:szCs w:val="22"/>
              </w:rPr>
              <w:t> </w:t>
            </w:r>
          </w:p>
        </w:tc>
        <w:tc>
          <w:tcPr>
            <w:tcW w:w="765" w:type="dxa"/>
            <w:tcBorders>
              <w:top w:val="nil"/>
              <w:left w:val="nil"/>
              <w:bottom w:val="single" w:sz="4" w:space="0" w:color="auto"/>
              <w:right w:val="single" w:sz="4" w:space="0" w:color="auto"/>
            </w:tcBorders>
            <w:shd w:val="clear" w:color="000000" w:fill="FFE699"/>
            <w:noWrap/>
            <w:vAlign w:val="bottom"/>
            <w:hideMark/>
          </w:tcPr>
          <w:p w14:paraId="500DD5D4" w14:textId="77777777" w:rsidR="00650888" w:rsidRPr="000440AB" w:rsidRDefault="00650888">
            <w:pPr>
              <w:rPr>
                <w:rFonts w:ascii="Calibri" w:hAnsi="Calibri" w:cs="Calibri"/>
                <w:sz w:val="22"/>
                <w:szCs w:val="22"/>
              </w:rPr>
            </w:pPr>
            <w:r w:rsidRPr="000440AB">
              <w:rPr>
                <w:rFonts w:ascii="Calibri" w:hAnsi="Calibri" w:cs="Calibri"/>
                <w:sz w:val="22"/>
                <w:szCs w:val="22"/>
              </w:rPr>
              <w:t> </w:t>
            </w:r>
          </w:p>
        </w:tc>
        <w:tc>
          <w:tcPr>
            <w:tcW w:w="765" w:type="dxa"/>
            <w:tcBorders>
              <w:top w:val="nil"/>
              <w:left w:val="nil"/>
              <w:bottom w:val="single" w:sz="4" w:space="0" w:color="auto"/>
              <w:right w:val="single" w:sz="4" w:space="0" w:color="auto"/>
            </w:tcBorders>
            <w:shd w:val="clear" w:color="auto" w:fill="auto"/>
            <w:noWrap/>
            <w:vAlign w:val="bottom"/>
            <w:hideMark/>
          </w:tcPr>
          <w:p w14:paraId="3DD103C0" w14:textId="77777777" w:rsidR="00650888" w:rsidRPr="000440AB" w:rsidRDefault="00650888">
            <w:pPr>
              <w:rPr>
                <w:rFonts w:ascii="Calibri" w:hAnsi="Calibri" w:cs="Calibri"/>
                <w:sz w:val="22"/>
                <w:szCs w:val="22"/>
              </w:rPr>
            </w:pPr>
            <w:r w:rsidRPr="000440AB">
              <w:rPr>
                <w:rFonts w:ascii="Calibri" w:hAnsi="Calibri" w:cs="Calibri"/>
                <w:sz w:val="22"/>
                <w:szCs w:val="22"/>
              </w:rPr>
              <w:t> </w:t>
            </w:r>
          </w:p>
        </w:tc>
      </w:tr>
      <w:tr w:rsidR="000440AB" w:rsidRPr="000440AB" w14:paraId="761BFCD0" w14:textId="77777777" w:rsidTr="00650888">
        <w:trPr>
          <w:trHeight w:val="300"/>
        </w:trPr>
        <w:tc>
          <w:tcPr>
            <w:tcW w:w="7565" w:type="dxa"/>
            <w:tcBorders>
              <w:top w:val="nil"/>
              <w:left w:val="single" w:sz="4" w:space="0" w:color="auto"/>
              <w:bottom w:val="single" w:sz="4" w:space="0" w:color="auto"/>
              <w:right w:val="single" w:sz="4" w:space="0" w:color="auto"/>
            </w:tcBorders>
            <w:shd w:val="clear" w:color="auto" w:fill="auto"/>
            <w:vAlign w:val="bottom"/>
            <w:hideMark/>
          </w:tcPr>
          <w:p w14:paraId="3D84A123" w14:textId="77777777" w:rsidR="00650888" w:rsidRPr="000440AB" w:rsidRDefault="00650888">
            <w:pPr>
              <w:rPr>
                <w:rFonts w:ascii="Segoe UI Emoji" w:hAnsi="Segoe UI Emoji" w:cs="Calibri"/>
                <w:sz w:val="18"/>
                <w:szCs w:val="18"/>
              </w:rPr>
            </w:pPr>
            <w:r w:rsidRPr="000440AB">
              <w:rPr>
                <w:rFonts w:ascii="Segoe UI Emoji" w:hAnsi="Segoe UI Emoji" w:cs="Calibri"/>
                <w:sz w:val="18"/>
                <w:szCs w:val="18"/>
              </w:rPr>
              <w:t xml:space="preserve">Promociones exclusivas por referidos y recomendar Isabellas Honduras </w:t>
            </w:r>
          </w:p>
        </w:tc>
        <w:tc>
          <w:tcPr>
            <w:tcW w:w="765" w:type="dxa"/>
            <w:tcBorders>
              <w:top w:val="nil"/>
              <w:left w:val="nil"/>
              <w:bottom w:val="single" w:sz="4" w:space="0" w:color="auto"/>
              <w:right w:val="single" w:sz="4" w:space="0" w:color="auto"/>
            </w:tcBorders>
            <w:shd w:val="clear" w:color="000000" w:fill="E2EFDA"/>
            <w:noWrap/>
            <w:vAlign w:val="bottom"/>
            <w:hideMark/>
          </w:tcPr>
          <w:p w14:paraId="24269D6C" w14:textId="77777777" w:rsidR="00650888" w:rsidRPr="000440AB" w:rsidRDefault="00650888">
            <w:pPr>
              <w:rPr>
                <w:rFonts w:ascii="Calibri" w:hAnsi="Calibri" w:cs="Calibri"/>
                <w:sz w:val="22"/>
                <w:szCs w:val="22"/>
              </w:rPr>
            </w:pPr>
            <w:r w:rsidRPr="000440AB">
              <w:rPr>
                <w:rFonts w:ascii="Calibri" w:hAnsi="Calibri" w:cs="Calibri"/>
                <w:sz w:val="22"/>
                <w:szCs w:val="22"/>
              </w:rPr>
              <w:t> </w:t>
            </w:r>
          </w:p>
        </w:tc>
        <w:tc>
          <w:tcPr>
            <w:tcW w:w="765" w:type="dxa"/>
            <w:tcBorders>
              <w:top w:val="nil"/>
              <w:left w:val="nil"/>
              <w:bottom w:val="single" w:sz="4" w:space="0" w:color="auto"/>
              <w:right w:val="single" w:sz="4" w:space="0" w:color="auto"/>
            </w:tcBorders>
            <w:shd w:val="clear" w:color="000000" w:fill="E2EFDA"/>
            <w:noWrap/>
            <w:vAlign w:val="bottom"/>
            <w:hideMark/>
          </w:tcPr>
          <w:p w14:paraId="78720CAD" w14:textId="77777777" w:rsidR="00650888" w:rsidRPr="000440AB" w:rsidRDefault="00650888">
            <w:pPr>
              <w:rPr>
                <w:rFonts w:ascii="Calibri" w:hAnsi="Calibri" w:cs="Calibri"/>
                <w:sz w:val="22"/>
                <w:szCs w:val="22"/>
              </w:rPr>
            </w:pPr>
            <w:r w:rsidRPr="000440AB">
              <w:rPr>
                <w:rFonts w:ascii="Calibri" w:hAnsi="Calibri" w:cs="Calibri"/>
                <w:sz w:val="22"/>
                <w:szCs w:val="22"/>
              </w:rPr>
              <w:t> </w:t>
            </w:r>
          </w:p>
        </w:tc>
        <w:tc>
          <w:tcPr>
            <w:tcW w:w="765" w:type="dxa"/>
            <w:tcBorders>
              <w:top w:val="nil"/>
              <w:left w:val="nil"/>
              <w:bottom w:val="single" w:sz="4" w:space="0" w:color="auto"/>
              <w:right w:val="single" w:sz="4" w:space="0" w:color="auto"/>
            </w:tcBorders>
            <w:shd w:val="clear" w:color="000000" w:fill="E2EFDA"/>
            <w:noWrap/>
            <w:vAlign w:val="bottom"/>
            <w:hideMark/>
          </w:tcPr>
          <w:p w14:paraId="4A5D3DE3" w14:textId="77777777" w:rsidR="00650888" w:rsidRPr="000440AB" w:rsidRDefault="00650888">
            <w:pPr>
              <w:rPr>
                <w:rFonts w:ascii="Calibri" w:hAnsi="Calibri" w:cs="Calibri"/>
                <w:sz w:val="22"/>
                <w:szCs w:val="22"/>
              </w:rPr>
            </w:pPr>
            <w:r w:rsidRPr="000440AB">
              <w:rPr>
                <w:rFonts w:ascii="Calibri" w:hAnsi="Calibri" w:cs="Calibri"/>
                <w:sz w:val="22"/>
                <w:szCs w:val="22"/>
              </w:rPr>
              <w:t> </w:t>
            </w:r>
          </w:p>
        </w:tc>
      </w:tr>
      <w:tr w:rsidR="000440AB" w:rsidRPr="000440AB" w14:paraId="7E61C975" w14:textId="77777777" w:rsidTr="00650888">
        <w:trPr>
          <w:trHeight w:val="290"/>
        </w:trPr>
        <w:tc>
          <w:tcPr>
            <w:tcW w:w="7565" w:type="dxa"/>
            <w:tcBorders>
              <w:top w:val="nil"/>
              <w:left w:val="single" w:sz="4" w:space="0" w:color="auto"/>
              <w:bottom w:val="single" w:sz="4" w:space="0" w:color="auto"/>
              <w:right w:val="single" w:sz="4" w:space="0" w:color="auto"/>
            </w:tcBorders>
            <w:shd w:val="clear" w:color="auto" w:fill="auto"/>
            <w:vAlign w:val="center"/>
            <w:hideMark/>
          </w:tcPr>
          <w:p w14:paraId="2ABE9F1D" w14:textId="77777777" w:rsidR="00650888" w:rsidRPr="000440AB" w:rsidRDefault="00650888">
            <w:pPr>
              <w:rPr>
                <w:rFonts w:ascii="Segoe UI Emoji" w:hAnsi="Segoe UI Emoji" w:cs="Calibri"/>
                <w:b/>
                <w:bCs/>
                <w:sz w:val="18"/>
                <w:szCs w:val="18"/>
              </w:rPr>
            </w:pPr>
            <w:r w:rsidRPr="000440AB">
              <w:rPr>
                <w:rFonts w:ascii="Segoe UI Emoji" w:hAnsi="Segoe UI Emoji" w:cs="Calibri"/>
                <w:b/>
                <w:bCs/>
                <w:sz w:val="18"/>
                <w:szCs w:val="18"/>
              </w:rPr>
              <w:t>Programa de Lealtad</w:t>
            </w:r>
          </w:p>
        </w:tc>
        <w:tc>
          <w:tcPr>
            <w:tcW w:w="765" w:type="dxa"/>
            <w:tcBorders>
              <w:top w:val="nil"/>
              <w:left w:val="nil"/>
              <w:bottom w:val="single" w:sz="4" w:space="0" w:color="auto"/>
              <w:right w:val="single" w:sz="4" w:space="0" w:color="auto"/>
            </w:tcBorders>
            <w:shd w:val="clear" w:color="auto" w:fill="auto"/>
            <w:noWrap/>
            <w:vAlign w:val="bottom"/>
            <w:hideMark/>
          </w:tcPr>
          <w:p w14:paraId="6DEAF692" w14:textId="77777777" w:rsidR="00650888" w:rsidRPr="000440AB" w:rsidRDefault="00650888">
            <w:pPr>
              <w:rPr>
                <w:rFonts w:ascii="Calibri" w:hAnsi="Calibri" w:cs="Calibri"/>
                <w:sz w:val="22"/>
                <w:szCs w:val="22"/>
              </w:rPr>
            </w:pPr>
            <w:r w:rsidRPr="000440AB">
              <w:rPr>
                <w:rFonts w:ascii="Calibri" w:hAnsi="Calibri" w:cs="Calibri"/>
                <w:sz w:val="22"/>
                <w:szCs w:val="22"/>
              </w:rPr>
              <w:t> </w:t>
            </w:r>
          </w:p>
        </w:tc>
        <w:tc>
          <w:tcPr>
            <w:tcW w:w="765" w:type="dxa"/>
            <w:tcBorders>
              <w:top w:val="nil"/>
              <w:left w:val="nil"/>
              <w:bottom w:val="single" w:sz="4" w:space="0" w:color="auto"/>
              <w:right w:val="single" w:sz="4" w:space="0" w:color="auto"/>
            </w:tcBorders>
            <w:shd w:val="clear" w:color="auto" w:fill="auto"/>
            <w:noWrap/>
            <w:vAlign w:val="bottom"/>
            <w:hideMark/>
          </w:tcPr>
          <w:p w14:paraId="6A02337A" w14:textId="77777777" w:rsidR="00650888" w:rsidRPr="000440AB" w:rsidRDefault="00650888">
            <w:pPr>
              <w:rPr>
                <w:rFonts w:ascii="Calibri" w:hAnsi="Calibri" w:cs="Calibri"/>
                <w:sz w:val="22"/>
                <w:szCs w:val="22"/>
              </w:rPr>
            </w:pPr>
            <w:r w:rsidRPr="000440AB">
              <w:rPr>
                <w:rFonts w:ascii="Calibri" w:hAnsi="Calibri" w:cs="Calibri"/>
                <w:sz w:val="22"/>
                <w:szCs w:val="22"/>
              </w:rPr>
              <w:t> </w:t>
            </w:r>
          </w:p>
        </w:tc>
        <w:tc>
          <w:tcPr>
            <w:tcW w:w="765" w:type="dxa"/>
            <w:tcBorders>
              <w:top w:val="nil"/>
              <w:left w:val="nil"/>
              <w:bottom w:val="single" w:sz="4" w:space="0" w:color="auto"/>
              <w:right w:val="single" w:sz="4" w:space="0" w:color="auto"/>
            </w:tcBorders>
            <w:shd w:val="clear" w:color="auto" w:fill="auto"/>
            <w:noWrap/>
            <w:vAlign w:val="bottom"/>
            <w:hideMark/>
          </w:tcPr>
          <w:p w14:paraId="717DB3A6" w14:textId="77777777" w:rsidR="00650888" w:rsidRPr="000440AB" w:rsidRDefault="00650888">
            <w:pPr>
              <w:rPr>
                <w:rFonts w:ascii="Calibri" w:hAnsi="Calibri" w:cs="Calibri"/>
                <w:sz w:val="22"/>
                <w:szCs w:val="22"/>
              </w:rPr>
            </w:pPr>
            <w:r w:rsidRPr="000440AB">
              <w:rPr>
                <w:rFonts w:ascii="Calibri" w:hAnsi="Calibri" w:cs="Calibri"/>
                <w:sz w:val="22"/>
                <w:szCs w:val="22"/>
              </w:rPr>
              <w:t> </w:t>
            </w:r>
          </w:p>
        </w:tc>
      </w:tr>
      <w:tr w:rsidR="000440AB" w:rsidRPr="000440AB" w14:paraId="48BDF1D0" w14:textId="77777777" w:rsidTr="00650888">
        <w:trPr>
          <w:trHeight w:val="290"/>
        </w:trPr>
        <w:tc>
          <w:tcPr>
            <w:tcW w:w="7565" w:type="dxa"/>
            <w:tcBorders>
              <w:top w:val="nil"/>
              <w:left w:val="single" w:sz="4" w:space="0" w:color="auto"/>
              <w:bottom w:val="single" w:sz="4" w:space="0" w:color="auto"/>
              <w:right w:val="single" w:sz="4" w:space="0" w:color="auto"/>
            </w:tcBorders>
            <w:shd w:val="clear" w:color="auto" w:fill="auto"/>
            <w:vAlign w:val="center"/>
            <w:hideMark/>
          </w:tcPr>
          <w:p w14:paraId="087A8BE9" w14:textId="77777777" w:rsidR="00650888" w:rsidRPr="000440AB" w:rsidRDefault="00650888">
            <w:pPr>
              <w:rPr>
                <w:rFonts w:ascii="Segoe UI Emoji" w:hAnsi="Segoe UI Emoji" w:cs="Calibri"/>
                <w:sz w:val="18"/>
                <w:szCs w:val="18"/>
              </w:rPr>
            </w:pPr>
            <w:r w:rsidRPr="000440AB">
              <w:rPr>
                <w:rFonts w:ascii="Segoe UI Emoji" w:hAnsi="Segoe UI Emoji" w:cs="Calibri"/>
                <w:sz w:val="18"/>
                <w:szCs w:val="18"/>
              </w:rPr>
              <w:t>Campaña de Lanzamiento</w:t>
            </w:r>
          </w:p>
        </w:tc>
        <w:tc>
          <w:tcPr>
            <w:tcW w:w="765" w:type="dxa"/>
            <w:tcBorders>
              <w:top w:val="nil"/>
              <w:left w:val="nil"/>
              <w:bottom w:val="single" w:sz="4" w:space="0" w:color="auto"/>
              <w:right w:val="single" w:sz="4" w:space="0" w:color="auto"/>
            </w:tcBorders>
            <w:shd w:val="clear" w:color="000000" w:fill="DDEBF7"/>
            <w:noWrap/>
            <w:vAlign w:val="bottom"/>
            <w:hideMark/>
          </w:tcPr>
          <w:p w14:paraId="60562D9A" w14:textId="77777777" w:rsidR="00650888" w:rsidRPr="000440AB" w:rsidRDefault="00650888">
            <w:pPr>
              <w:rPr>
                <w:rFonts w:ascii="Calibri" w:hAnsi="Calibri" w:cs="Calibri"/>
                <w:sz w:val="22"/>
                <w:szCs w:val="22"/>
              </w:rPr>
            </w:pPr>
            <w:r w:rsidRPr="000440AB">
              <w:rPr>
                <w:rFonts w:ascii="Calibri" w:hAnsi="Calibri" w:cs="Calibri"/>
                <w:sz w:val="22"/>
                <w:szCs w:val="22"/>
              </w:rPr>
              <w:t> </w:t>
            </w:r>
          </w:p>
        </w:tc>
        <w:tc>
          <w:tcPr>
            <w:tcW w:w="765" w:type="dxa"/>
            <w:tcBorders>
              <w:top w:val="nil"/>
              <w:left w:val="nil"/>
              <w:bottom w:val="single" w:sz="4" w:space="0" w:color="auto"/>
              <w:right w:val="single" w:sz="4" w:space="0" w:color="auto"/>
            </w:tcBorders>
            <w:shd w:val="clear" w:color="auto" w:fill="auto"/>
            <w:noWrap/>
            <w:vAlign w:val="bottom"/>
            <w:hideMark/>
          </w:tcPr>
          <w:p w14:paraId="6520637B" w14:textId="77777777" w:rsidR="00650888" w:rsidRPr="000440AB" w:rsidRDefault="00650888">
            <w:pPr>
              <w:rPr>
                <w:rFonts w:ascii="Calibri" w:hAnsi="Calibri" w:cs="Calibri"/>
                <w:sz w:val="22"/>
                <w:szCs w:val="22"/>
              </w:rPr>
            </w:pPr>
            <w:r w:rsidRPr="000440AB">
              <w:rPr>
                <w:rFonts w:ascii="Calibri" w:hAnsi="Calibri" w:cs="Calibri"/>
                <w:sz w:val="22"/>
                <w:szCs w:val="22"/>
              </w:rPr>
              <w:t> </w:t>
            </w:r>
          </w:p>
        </w:tc>
        <w:tc>
          <w:tcPr>
            <w:tcW w:w="765" w:type="dxa"/>
            <w:tcBorders>
              <w:top w:val="nil"/>
              <w:left w:val="nil"/>
              <w:bottom w:val="single" w:sz="4" w:space="0" w:color="auto"/>
              <w:right w:val="single" w:sz="4" w:space="0" w:color="auto"/>
            </w:tcBorders>
            <w:shd w:val="clear" w:color="auto" w:fill="auto"/>
            <w:noWrap/>
            <w:vAlign w:val="bottom"/>
            <w:hideMark/>
          </w:tcPr>
          <w:p w14:paraId="26954D29" w14:textId="77777777" w:rsidR="00650888" w:rsidRPr="000440AB" w:rsidRDefault="00650888">
            <w:pPr>
              <w:rPr>
                <w:rFonts w:ascii="Calibri" w:hAnsi="Calibri" w:cs="Calibri"/>
                <w:sz w:val="22"/>
                <w:szCs w:val="22"/>
              </w:rPr>
            </w:pPr>
            <w:r w:rsidRPr="000440AB">
              <w:rPr>
                <w:rFonts w:ascii="Calibri" w:hAnsi="Calibri" w:cs="Calibri"/>
                <w:sz w:val="22"/>
                <w:szCs w:val="22"/>
              </w:rPr>
              <w:t> </w:t>
            </w:r>
          </w:p>
        </w:tc>
      </w:tr>
      <w:tr w:rsidR="000440AB" w:rsidRPr="000440AB" w14:paraId="7D61B870" w14:textId="77777777" w:rsidTr="00650888">
        <w:trPr>
          <w:trHeight w:val="290"/>
        </w:trPr>
        <w:tc>
          <w:tcPr>
            <w:tcW w:w="7565" w:type="dxa"/>
            <w:tcBorders>
              <w:top w:val="nil"/>
              <w:left w:val="single" w:sz="4" w:space="0" w:color="auto"/>
              <w:bottom w:val="single" w:sz="4" w:space="0" w:color="auto"/>
              <w:right w:val="single" w:sz="4" w:space="0" w:color="auto"/>
            </w:tcBorders>
            <w:shd w:val="clear" w:color="auto" w:fill="auto"/>
            <w:vAlign w:val="center"/>
            <w:hideMark/>
          </w:tcPr>
          <w:p w14:paraId="39F2A330" w14:textId="2ACD8C89" w:rsidR="00650888" w:rsidRPr="000440AB" w:rsidRDefault="00650888">
            <w:pPr>
              <w:rPr>
                <w:rFonts w:ascii="Segoe UI Emoji" w:hAnsi="Segoe UI Emoji" w:cs="Calibri"/>
                <w:sz w:val="18"/>
                <w:szCs w:val="18"/>
              </w:rPr>
            </w:pPr>
            <w:r w:rsidRPr="000440AB">
              <w:rPr>
                <w:rFonts w:ascii="Segoe UI Emoji" w:hAnsi="Segoe UI Emoji" w:cs="Calibri"/>
                <w:sz w:val="18"/>
                <w:szCs w:val="18"/>
              </w:rPr>
              <w:lastRenderedPageBreak/>
              <w:t xml:space="preserve">Monitorear Registros </w:t>
            </w:r>
          </w:p>
        </w:tc>
        <w:tc>
          <w:tcPr>
            <w:tcW w:w="765" w:type="dxa"/>
            <w:tcBorders>
              <w:top w:val="nil"/>
              <w:left w:val="nil"/>
              <w:bottom w:val="single" w:sz="4" w:space="0" w:color="auto"/>
              <w:right w:val="single" w:sz="4" w:space="0" w:color="auto"/>
            </w:tcBorders>
            <w:shd w:val="clear" w:color="000000" w:fill="E2EFDA"/>
            <w:noWrap/>
            <w:vAlign w:val="bottom"/>
            <w:hideMark/>
          </w:tcPr>
          <w:p w14:paraId="2C6B2E1F" w14:textId="77777777" w:rsidR="00650888" w:rsidRPr="000440AB" w:rsidRDefault="00650888">
            <w:pPr>
              <w:rPr>
                <w:rFonts w:ascii="Calibri" w:hAnsi="Calibri" w:cs="Calibri"/>
                <w:sz w:val="22"/>
                <w:szCs w:val="22"/>
              </w:rPr>
            </w:pPr>
            <w:r w:rsidRPr="000440AB">
              <w:rPr>
                <w:rFonts w:ascii="Calibri" w:hAnsi="Calibri" w:cs="Calibri"/>
                <w:sz w:val="22"/>
                <w:szCs w:val="22"/>
              </w:rPr>
              <w:t> </w:t>
            </w:r>
          </w:p>
        </w:tc>
        <w:tc>
          <w:tcPr>
            <w:tcW w:w="765" w:type="dxa"/>
            <w:tcBorders>
              <w:top w:val="nil"/>
              <w:left w:val="nil"/>
              <w:bottom w:val="single" w:sz="4" w:space="0" w:color="auto"/>
              <w:right w:val="single" w:sz="4" w:space="0" w:color="auto"/>
            </w:tcBorders>
            <w:shd w:val="clear" w:color="000000" w:fill="E2EFDA"/>
            <w:noWrap/>
            <w:vAlign w:val="bottom"/>
            <w:hideMark/>
          </w:tcPr>
          <w:p w14:paraId="26D53241" w14:textId="77777777" w:rsidR="00650888" w:rsidRPr="000440AB" w:rsidRDefault="00650888">
            <w:pPr>
              <w:rPr>
                <w:rFonts w:ascii="Calibri" w:hAnsi="Calibri" w:cs="Calibri"/>
                <w:sz w:val="22"/>
                <w:szCs w:val="22"/>
              </w:rPr>
            </w:pPr>
            <w:r w:rsidRPr="000440AB">
              <w:rPr>
                <w:rFonts w:ascii="Calibri" w:hAnsi="Calibri" w:cs="Calibri"/>
                <w:sz w:val="22"/>
                <w:szCs w:val="22"/>
              </w:rPr>
              <w:t> </w:t>
            </w:r>
          </w:p>
        </w:tc>
        <w:tc>
          <w:tcPr>
            <w:tcW w:w="765" w:type="dxa"/>
            <w:tcBorders>
              <w:top w:val="nil"/>
              <w:left w:val="nil"/>
              <w:bottom w:val="single" w:sz="4" w:space="0" w:color="auto"/>
              <w:right w:val="single" w:sz="4" w:space="0" w:color="auto"/>
            </w:tcBorders>
            <w:shd w:val="clear" w:color="000000" w:fill="E2EFDA"/>
            <w:noWrap/>
            <w:vAlign w:val="bottom"/>
            <w:hideMark/>
          </w:tcPr>
          <w:p w14:paraId="5BF5BD08" w14:textId="77777777" w:rsidR="00650888" w:rsidRPr="000440AB" w:rsidRDefault="00650888">
            <w:pPr>
              <w:rPr>
                <w:rFonts w:ascii="Calibri" w:hAnsi="Calibri" w:cs="Calibri"/>
                <w:sz w:val="22"/>
                <w:szCs w:val="22"/>
              </w:rPr>
            </w:pPr>
            <w:r w:rsidRPr="000440AB">
              <w:rPr>
                <w:rFonts w:ascii="Calibri" w:hAnsi="Calibri" w:cs="Calibri"/>
                <w:sz w:val="22"/>
                <w:szCs w:val="22"/>
              </w:rPr>
              <w:t> </w:t>
            </w:r>
          </w:p>
        </w:tc>
      </w:tr>
      <w:tr w:rsidR="000440AB" w:rsidRPr="000440AB" w14:paraId="6E1583DD" w14:textId="77777777" w:rsidTr="00650888">
        <w:trPr>
          <w:trHeight w:val="290"/>
        </w:trPr>
        <w:tc>
          <w:tcPr>
            <w:tcW w:w="7565" w:type="dxa"/>
            <w:tcBorders>
              <w:top w:val="nil"/>
              <w:left w:val="single" w:sz="4" w:space="0" w:color="auto"/>
              <w:bottom w:val="single" w:sz="4" w:space="0" w:color="auto"/>
              <w:right w:val="single" w:sz="4" w:space="0" w:color="auto"/>
            </w:tcBorders>
            <w:shd w:val="clear" w:color="auto" w:fill="auto"/>
            <w:vAlign w:val="center"/>
            <w:hideMark/>
          </w:tcPr>
          <w:p w14:paraId="28EDAD68" w14:textId="37F3EE65" w:rsidR="00650888" w:rsidRPr="000440AB" w:rsidRDefault="00650888">
            <w:pPr>
              <w:rPr>
                <w:rFonts w:ascii="Segoe UI Emoji" w:hAnsi="Segoe UI Emoji" w:cs="Calibri"/>
                <w:sz w:val="18"/>
                <w:szCs w:val="18"/>
              </w:rPr>
            </w:pPr>
            <w:r w:rsidRPr="000440AB">
              <w:rPr>
                <w:rFonts w:ascii="Segoe UI Emoji" w:hAnsi="Segoe UI Emoji" w:cs="Calibri"/>
                <w:sz w:val="18"/>
                <w:szCs w:val="18"/>
              </w:rPr>
              <w:t>Pautar Campaña y piezas claves</w:t>
            </w:r>
          </w:p>
        </w:tc>
        <w:tc>
          <w:tcPr>
            <w:tcW w:w="765" w:type="dxa"/>
            <w:tcBorders>
              <w:top w:val="nil"/>
              <w:left w:val="nil"/>
              <w:bottom w:val="single" w:sz="4" w:space="0" w:color="auto"/>
              <w:right w:val="single" w:sz="4" w:space="0" w:color="auto"/>
            </w:tcBorders>
            <w:shd w:val="clear" w:color="000000" w:fill="FCE4D6"/>
            <w:noWrap/>
            <w:vAlign w:val="bottom"/>
            <w:hideMark/>
          </w:tcPr>
          <w:p w14:paraId="4122270D" w14:textId="77777777" w:rsidR="00650888" w:rsidRPr="000440AB" w:rsidRDefault="00650888">
            <w:pPr>
              <w:rPr>
                <w:rFonts w:ascii="Calibri" w:hAnsi="Calibri" w:cs="Calibri"/>
                <w:sz w:val="22"/>
                <w:szCs w:val="22"/>
              </w:rPr>
            </w:pPr>
            <w:r w:rsidRPr="000440AB">
              <w:rPr>
                <w:rFonts w:ascii="Calibri" w:hAnsi="Calibri" w:cs="Calibri"/>
                <w:sz w:val="22"/>
                <w:szCs w:val="22"/>
              </w:rPr>
              <w:t> </w:t>
            </w:r>
          </w:p>
        </w:tc>
        <w:tc>
          <w:tcPr>
            <w:tcW w:w="765" w:type="dxa"/>
            <w:tcBorders>
              <w:top w:val="nil"/>
              <w:left w:val="nil"/>
              <w:bottom w:val="single" w:sz="4" w:space="0" w:color="auto"/>
              <w:right w:val="single" w:sz="4" w:space="0" w:color="auto"/>
            </w:tcBorders>
            <w:shd w:val="clear" w:color="000000" w:fill="FCE4D6"/>
            <w:noWrap/>
            <w:vAlign w:val="bottom"/>
            <w:hideMark/>
          </w:tcPr>
          <w:p w14:paraId="5641075F" w14:textId="77777777" w:rsidR="00650888" w:rsidRPr="000440AB" w:rsidRDefault="00650888">
            <w:pPr>
              <w:rPr>
                <w:rFonts w:ascii="Calibri" w:hAnsi="Calibri" w:cs="Calibri"/>
                <w:sz w:val="22"/>
                <w:szCs w:val="22"/>
              </w:rPr>
            </w:pPr>
            <w:r w:rsidRPr="000440AB">
              <w:rPr>
                <w:rFonts w:ascii="Calibri" w:hAnsi="Calibri" w:cs="Calibri"/>
                <w:sz w:val="22"/>
                <w:szCs w:val="22"/>
              </w:rPr>
              <w:t> </w:t>
            </w:r>
          </w:p>
        </w:tc>
        <w:tc>
          <w:tcPr>
            <w:tcW w:w="765" w:type="dxa"/>
            <w:tcBorders>
              <w:top w:val="nil"/>
              <w:left w:val="nil"/>
              <w:bottom w:val="single" w:sz="4" w:space="0" w:color="auto"/>
              <w:right w:val="single" w:sz="4" w:space="0" w:color="auto"/>
            </w:tcBorders>
            <w:shd w:val="clear" w:color="000000" w:fill="FCE4D6"/>
            <w:noWrap/>
            <w:vAlign w:val="bottom"/>
            <w:hideMark/>
          </w:tcPr>
          <w:p w14:paraId="17C4A5B3" w14:textId="77777777" w:rsidR="00650888" w:rsidRPr="000440AB" w:rsidRDefault="00650888">
            <w:pPr>
              <w:rPr>
                <w:rFonts w:ascii="Calibri" w:hAnsi="Calibri" w:cs="Calibri"/>
                <w:sz w:val="22"/>
                <w:szCs w:val="22"/>
              </w:rPr>
            </w:pPr>
            <w:r w:rsidRPr="000440AB">
              <w:rPr>
                <w:rFonts w:ascii="Calibri" w:hAnsi="Calibri" w:cs="Calibri"/>
                <w:sz w:val="22"/>
                <w:szCs w:val="22"/>
              </w:rPr>
              <w:t> </w:t>
            </w:r>
          </w:p>
        </w:tc>
      </w:tr>
      <w:tr w:rsidR="000440AB" w:rsidRPr="000440AB" w14:paraId="32E1C346" w14:textId="77777777" w:rsidTr="00650888">
        <w:trPr>
          <w:trHeight w:val="290"/>
        </w:trPr>
        <w:tc>
          <w:tcPr>
            <w:tcW w:w="7565" w:type="dxa"/>
            <w:tcBorders>
              <w:top w:val="nil"/>
              <w:left w:val="single" w:sz="4" w:space="0" w:color="auto"/>
              <w:bottom w:val="single" w:sz="4" w:space="0" w:color="auto"/>
              <w:right w:val="single" w:sz="4" w:space="0" w:color="auto"/>
            </w:tcBorders>
            <w:shd w:val="clear" w:color="auto" w:fill="auto"/>
            <w:vAlign w:val="center"/>
            <w:hideMark/>
          </w:tcPr>
          <w:p w14:paraId="4A70AC32" w14:textId="5EF1792E" w:rsidR="00650888" w:rsidRPr="000440AB" w:rsidRDefault="0047308E">
            <w:pPr>
              <w:rPr>
                <w:rFonts w:ascii="Segoe UI Emoji" w:hAnsi="Segoe UI Emoji" w:cs="Calibri"/>
                <w:b/>
                <w:bCs/>
                <w:sz w:val="18"/>
                <w:szCs w:val="18"/>
              </w:rPr>
            </w:pPr>
            <w:r>
              <w:rPr>
                <w:rFonts w:ascii="Segoe UI Emoji" w:hAnsi="Segoe UI Emoji" w:cs="Calibri"/>
                <w:b/>
                <w:bCs/>
                <w:sz w:val="18"/>
                <w:szCs w:val="18"/>
              </w:rPr>
              <w:t>M</w:t>
            </w:r>
            <w:r w:rsidR="002D1D0D" w:rsidRPr="000440AB">
              <w:rPr>
                <w:rFonts w:ascii="Segoe UI Emoji" w:hAnsi="Segoe UI Emoji" w:cs="Calibri"/>
                <w:b/>
                <w:bCs/>
                <w:sz w:val="18"/>
                <w:szCs w:val="18"/>
              </w:rPr>
              <w:t>étodo</w:t>
            </w:r>
            <w:r w:rsidR="00650888" w:rsidRPr="000440AB">
              <w:rPr>
                <w:rFonts w:ascii="Segoe UI Emoji" w:hAnsi="Segoe UI Emoji" w:cs="Calibri"/>
                <w:b/>
                <w:bCs/>
                <w:sz w:val="18"/>
                <w:szCs w:val="18"/>
              </w:rPr>
              <w:t xml:space="preserve"> de pago en </w:t>
            </w:r>
            <w:r w:rsidR="002D1D0D" w:rsidRPr="000440AB">
              <w:rPr>
                <w:rFonts w:ascii="Segoe UI Emoji" w:hAnsi="Segoe UI Emoji" w:cs="Calibri"/>
                <w:b/>
                <w:bCs/>
                <w:sz w:val="18"/>
                <w:szCs w:val="18"/>
              </w:rPr>
              <w:t>línea</w:t>
            </w:r>
            <w:r w:rsidR="00650888" w:rsidRPr="000440AB">
              <w:rPr>
                <w:rFonts w:ascii="Segoe UI Emoji" w:hAnsi="Segoe UI Emoji" w:cs="Calibri"/>
                <w:b/>
                <w:bCs/>
                <w:sz w:val="18"/>
                <w:szCs w:val="18"/>
              </w:rPr>
              <w:t xml:space="preserve">: Compra </w:t>
            </w:r>
            <w:r w:rsidR="00175E3C" w:rsidRPr="000440AB">
              <w:rPr>
                <w:rFonts w:ascii="Segoe UI Emoji" w:hAnsi="Segoe UI Emoji" w:cs="Calibri"/>
                <w:b/>
                <w:bCs/>
                <w:i/>
                <w:sz w:val="18"/>
                <w:szCs w:val="18"/>
              </w:rPr>
              <w:t>Click</w:t>
            </w:r>
            <w:r w:rsidR="00650888" w:rsidRPr="000440AB">
              <w:rPr>
                <w:rFonts w:ascii="Segoe UI Emoji" w:hAnsi="Segoe UI Emoji" w:cs="Calibri"/>
                <w:b/>
                <w:bCs/>
                <w:sz w:val="18"/>
                <w:szCs w:val="18"/>
              </w:rPr>
              <w:t xml:space="preserve"> Bac</w:t>
            </w:r>
          </w:p>
        </w:tc>
        <w:tc>
          <w:tcPr>
            <w:tcW w:w="765" w:type="dxa"/>
            <w:tcBorders>
              <w:top w:val="nil"/>
              <w:left w:val="nil"/>
              <w:bottom w:val="single" w:sz="4" w:space="0" w:color="auto"/>
              <w:right w:val="single" w:sz="4" w:space="0" w:color="auto"/>
            </w:tcBorders>
            <w:shd w:val="clear" w:color="auto" w:fill="auto"/>
            <w:noWrap/>
            <w:vAlign w:val="bottom"/>
            <w:hideMark/>
          </w:tcPr>
          <w:p w14:paraId="5F8ADE31" w14:textId="77777777" w:rsidR="00650888" w:rsidRPr="000440AB" w:rsidRDefault="00650888">
            <w:pPr>
              <w:rPr>
                <w:rFonts w:ascii="Calibri" w:hAnsi="Calibri" w:cs="Calibri"/>
                <w:sz w:val="22"/>
                <w:szCs w:val="22"/>
              </w:rPr>
            </w:pPr>
            <w:r w:rsidRPr="000440AB">
              <w:rPr>
                <w:rFonts w:ascii="Calibri" w:hAnsi="Calibri" w:cs="Calibri"/>
                <w:sz w:val="22"/>
                <w:szCs w:val="22"/>
              </w:rPr>
              <w:t> </w:t>
            </w:r>
          </w:p>
        </w:tc>
        <w:tc>
          <w:tcPr>
            <w:tcW w:w="765" w:type="dxa"/>
            <w:tcBorders>
              <w:top w:val="nil"/>
              <w:left w:val="nil"/>
              <w:bottom w:val="single" w:sz="4" w:space="0" w:color="auto"/>
              <w:right w:val="single" w:sz="4" w:space="0" w:color="auto"/>
            </w:tcBorders>
            <w:shd w:val="clear" w:color="auto" w:fill="auto"/>
            <w:noWrap/>
            <w:vAlign w:val="bottom"/>
            <w:hideMark/>
          </w:tcPr>
          <w:p w14:paraId="6D7AEA72" w14:textId="77777777" w:rsidR="00650888" w:rsidRPr="000440AB" w:rsidRDefault="00650888">
            <w:pPr>
              <w:rPr>
                <w:rFonts w:ascii="Calibri" w:hAnsi="Calibri" w:cs="Calibri"/>
                <w:sz w:val="22"/>
                <w:szCs w:val="22"/>
              </w:rPr>
            </w:pPr>
            <w:r w:rsidRPr="000440AB">
              <w:rPr>
                <w:rFonts w:ascii="Calibri" w:hAnsi="Calibri" w:cs="Calibri"/>
                <w:sz w:val="22"/>
                <w:szCs w:val="22"/>
              </w:rPr>
              <w:t> </w:t>
            </w:r>
          </w:p>
        </w:tc>
        <w:tc>
          <w:tcPr>
            <w:tcW w:w="765" w:type="dxa"/>
            <w:tcBorders>
              <w:top w:val="nil"/>
              <w:left w:val="nil"/>
              <w:bottom w:val="single" w:sz="4" w:space="0" w:color="auto"/>
              <w:right w:val="single" w:sz="4" w:space="0" w:color="auto"/>
            </w:tcBorders>
            <w:shd w:val="clear" w:color="auto" w:fill="auto"/>
            <w:noWrap/>
            <w:vAlign w:val="bottom"/>
            <w:hideMark/>
          </w:tcPr>
          <w:p w14:paraId="1F80FFCB" w14:textId="77777777" w:rsidR="00650888" w:rsidRPr="000440AB" w:rsidRDefault="00650888">
            <w:pPr>
              <w:rPr>
                <w:rFonts w:ascii="Calibri" w:hAnsi="Calibri" w:cs="Calibri"/>
                <w:sz w:val="22"/>
                <w:szCs w:val="22"/>
              </w:rPr>
            </w:pPr>
            <w:r w:rsidRPr="000440AB">
              <w:rPr>
                <w:rFonts w:ascii="Calibri" w:hAnsi="Calibri" w:cs="Calibri"/>
                <w:sz w:val="22"/>
                <w:szCs w:val="22"/>
              </w:rPr>
              <w:t> </w:t>
            </w:r>
          </w:p>
        </w:tc>
      </w:tr>
      <w:tr w:rsidR="000440AB" w:rsidRPr="000440AB" w14:paraId="34545F78" w14:textId="77777777" w:rsidTr="00650888">
        <w:trPr>
          <w:trHeight w:val="290"/>
        </w:trPr>
        <w:tc>
          <w:tcPr>
            <w:tcW w:w="7565" w:type="dxa"/>
            <w:tcBorders>
              <w:top w:val="nil"/>
              <w:left w:val="single" w:sz="4" w:space="0" w:color="auto"/>
              <w:bottom w:val="single" w:sz="4" w:space="0" w:color="auto"/>
              <w:right w:val="single" w:sz="4" w:space="0" w:color="auto"/>
            </w:tcBorders>
            <w:shd w:val="clear" w:color="auto" w:fill="auto"/>
            <w:vAlign w:val="center"/>
            <w:hideMark/>
          </w:tcPr>
          <w:p w14:paraId="1A0D1492" w14:textId="4819F524" w:rsidR="00650888" w:rsidRPr="000440AB" w:rsidRDefault="00650888">
            <w:pPr>
              <w:rPr>
                <w:rFonts w:ascii="Segoe UI Emoji" w:hAnsi="Segoe UI Emoji" w:cs="Calibri"/>
                <w:sz w:val="18"/>
                <w:szCs w:val="18"/>
              </w:rPr>
            </w:pPr>
            <w:r w:rsidRPr="000440AB">
              <w:rPr>
                <w:rFonts w:ascii="Segoe UI Emoji" w:hAnsi="Segoe UI Emoji" w:cs="Calibri"/>
                <w:sz w:val="18"/>
                <w:szCs w:val="18"/>
              </w:rPr>
              <w:t xml:space="preserve">Llenar el formulario de </w:t>
            </w:r>
            <w:r w:rsidR="002D1D0D" w:rsidRPr="000440AB">
              <w:rPr>
                <w:rFonts w:ascii="Segoe UI Emoji" w:hAnsi="Segoe UI Emoji" w:cs="Calibri"/>
                <w:sz w:val="18"/>
                <w:szCs w:val="18"/>
              </w:rPr>
              <w:t>afiliación</w:t>
            </w:r>
            <w:r w:rsidRPr="000440AB">
              <w:rPr>
                <w:rFonts w:ascii="Segoe UI Emoji" w:hAnsi="Segoe UI Emoji" w:cs="Calibri"/>
                <w:sz w:val="18"/>
                <w:szCs w:val="18"/>
              </w:rPr>
              <w:t xml:space="preserve"> para compra </w:t>
            </w:r>
            <w:proofErr w:type="spellStart"/>
            <w:r w:rsidR="00175E3C" w:rsidRPr="000440AB">
              <w:rPr>
                <w:rFonts w:ascii="Segoe UI Emoji" w:hAnsi="Segoe UI Emoji" w:cs="Calibri"/>
                <w:i/>
                <w:sz w:val="18"/>
                <w:szCs w:val="18"/>
              </w:rPr>
              <w:t>click</w:t>
            </w:r>
            <w:proofErr w:type="spellEnd"/>
            <w:r w:rsidRPr="000440AB">
              <w:rPr>
                <w:rFonts w:ascii="Segoe UI Emoji" w:hAnsi="Segoe UI Emoji" w:cs="Calibri"/>
                <w:sz w:val="18"/>
                <w:szCs w:val="18"/>
              </w:rPr>
              <w:t xml:space="preserve"> de Bac</w:t>
            </w:r>
          </w:p>
        </w:tc>
        <w:tc>
          <w:tcPr>
            <w:tcW w:w="765" w:type="dxa"/>
            <w:tcBorders>
              <w:top w:val="nil"/>
              <w:left w:val="nil"/>
              <w:bottom w:val="single" w:sz="4" w:space="0" w:color="auto"/>
              <w:right w:val="single" w:sz="4" w:space="0" w:color="auto"/>
            </w:tcBorders>
            <w:shd w:val="clear" w:color="000000" w:fill="DDEBF7"/>
            <w:noWrap/>
            <w:vAlign w:val="bottom"/>
            <w:hideMark/>
          </w:tcPr>
          <w:p w14:paraId="02DAEB1A" w14:textId="77777777" w:rsidR="00650888" w:rsidRPr="000440AB" w:rsidRDefault="00650888">
            <w:pPr>
              <w:rPr>
                <w:rFonts w:ascii="Calibri" w:hAnsi="Calibri" w:cs="Calibri"/>
                <w:sz w:val="22"/>
                <w:szCs w:val="22"/>
              </w:rPr>
            </w:pPr>
            <w:r w:rsidRPr="000440AB">
              <w:rPr>
                <w:rFonts w:ascii="Calibri" w:hAnsi="Calibri" w:cs="Calibri"/>
                <w:sz w:val="22"/>
                <w:szCs w:val="22"/>
              </w:rPr>
              <w:t> </w:t>
            </w:r>
          </w:p>
        </w:tc>
        <w:tc>
          <w:tcPr>
            <w:tcW w:w="765" w:type="dxa"/>
            <w:tcBorders>
              <w:top w:val="nil"/>
              <w:left w:val="nil"/>
              <w:bottom w:val="single" w:sz="4" w:space="0" w:color="auto"/>
              <w:right w:val="single" w:sz="4" w:space="0" w:color="auto"/>
            </w:tcBorders>
            <w:shd w:val="clear" w:color="auto" w:fill="auto"/>
            <w:noWrap/>
            <w:vAlign w:val="bottom"/>
            <w:hideMark/>
          </w:tcPr>
          <w:p w14:paraId="2379F18E" w14:textId="77777777" w:rsidR="00650888" w:rsidRPr="000440AB" w:rsidRDefault="00650888">
            <w:pPr>
              <w:rPr>
                <w:rFonts w:ascii="Calibri" w:hAnsi="Calibri" w:cs="Calibri"/>
                <w:sz w:val="22"/>
                <w:szCs w:val="22"/>
              </w:rPr>
            </w:pPr>
            <w:r w:rsidRPr="000440AB">
              <w:rPr>
                <w:rFonts w:ascii="Calibri" w:hAnsi="Calibri" w:cs="Calibri"/>
                <w:sz w:val="22"/>
                <w:szCs w:val="22"/>
              </w:rPr>
              <w:t> </w:t>
            </w:r>
          </w:p>
        </w:tc>
        <w:tc>
          <w:tcPr>
            <w:tcW w:w="765" w:type="dxa"/>
            <w:tcBorders>
              <w:top w:val="nil"/>
              <w:left w:val="nil"/>
              <w:bottom w:val="single" w:sz="4" w:space="0" w:color="auto"/>
              <w:right w:val="single" w:sz="4" w:space="0" w:color="auto"/>
            </w:tcBorders>
            <w:shd w:val="clear" w:color="auto" w:fill="auto"/>
            <w:noWrap/>
            <w:vAlign w:val="bottom"/>
            <w:hideMark/>
          </w:tcPr>
          <w:p w14:paraId="18349567" w14:textId="77777777" w:rsidR="00650888" w:rsidRPr="000440AB" w:rsidRDefault="00650888">
            <w:pPr>
              <w:rPr>
                <w:rFonts w:ascii="Calibri" w:hAnsi="Calibri" w:cs="Calibri"/>
                <w:sz w:val="22"/>
                <w:szCs w:val="22"/>
              </w:rPr>
            </w:pPr>
            <w:r w:rsidRPr="000440AB">
              <w:rPr>
                <w:rFonts w:ascii="Calibri" w:hAnsi="Calibri" w:cs="Calibri"/>
                <w:sz w:val="22"/>
                <w:szCs w:val="22"/>
              </w:rPr>
              <w:t> </w:t>
            </w:r>
          </w:p>
        </w:tc>
      </w:tr>
      <w:tr w:rsidR="000440AB" w:rsidRPr="000440AB" w14:paraId="0EE12995" w14:textId="77777777" w:rsidTr="00650888">
        <w:trPr>
          <w:trHeight w:val="290"/>
        </w:trPr>
        <w:tc>
          <w:tcPr>
            <w:tcW w:w="7565" w:type="dxa"/>
            <w:tcBorders>
              <w:top w:val="nil"/>
              <w:left w:val="single" w:sz="4" w:space="0" w:color="auto"/>
              <w:bottom w:val="single" w:sz="4" w:space="0" w:color="auto"/>
              <w:right w:val="single" w:sz="4" w:space="0" w:color="auto"/>
            </w:tcBorders>
            <w:shd w:val="clear" w:color="auto" w:fill="auto"/>
            <w:vAlign w:val="center"/>
            <w:hideMark/>
          </w:tcPr>
          <w:p w14:paraId="23DF4A46" w14:textId="636A3508" w:rsidR="00650888" w:rsidRPr="000440AB" w:rsidRDefault="00650888">
            <w:pPr>
              <w:rPr>
                <w:rFonts w:ascii="Segoe UI Emoji" w:hAnsi="Segoe UI Emoji" w:cs="Calibri"/>
                <w:sz w:val="18"/>
                <w:szCs w:val="18"/>
              </w:rPr>
            </w:pPr>
            <w:r w:rsidRPr="000440AB">
              <w:rPr>
                <w:rFonts w:ascii="Segoe UI Emoji" w:hAnsi="Segoe UI Emoji" w:cs="Calibri"/>
                <w:sz w:val="18"/>
                <w:szCs w:val="18"/>
              </w:rPr>
              <w:t>Seguir los pasos</w:t>
            </w:r>
            <w:r w:rsidR="0047308E">
              <w:rPr>
                <w:rFonts w:ascii="Segoe UI Emoji" w:hAnsi="Segoe UI Emoji" w:cs="Calibri"/>
                <w:sz w:val="18"/>
                <w:szCs w:val="18"/>
              </w:rPr>
              <w:t xml:space="preserve"> de </w:t>
            </w:r>
            <w:r w:rsidRPr="000440AB">
              <w:rPr>
                <w:rFonts w:ascii="Segoe UI Emoji" w:hAnsi="Segoe UI Emoji" w:cs="Calibri"/>
                <w:sz w:val="18"/>
                <w:szCs w:val="18"/>
              </w:rPr>
              <w:t>afiliaci</w:t>
            </w:r>
            <w:r w:rsidR="0047308E">
              <w:rPr>
                <w:rFonts w:ascii="Segoe UI Emoji" w:hAnsi="Segoe UI Emoji" w:cs="Calibri"/>
                <w:sz w:val="18"/>
                <w:szCs w:val="18"/>
              </w:rPr>
              <w:t>ón</w:t>
            </w:r>
          </w:p>
        </w:tc>
        <w:tc>
          <w:tcPr>
            <w:tcW w:w="765" w:type="dxa"/>
            <w:tcBorders>
              <w:top w:val="nil"/>
              <w:left w:val="nil"/>
              <w:bottom w:val="single" w:sz="4" w:space="0" w:color="auto"/>
              <w:right w:val="single" w:sz="4" w:space="0" w:color="auto"/>
            </w:tcBorders>
            <w:shd w:val="clear" w:color="000000" w:fill="FFF2CC"/>
            <w:noWrap/>
            <w:vAlign w:val="bottom"/>
            <w:hideMark/>
          </w:tcPr>
          <w:p w14:paraId="48312470" w14:textId="77777777" w:rsidR="00650888" w:rsidRPr="000440AB" w:rsidRDefault="00650888">
            <w:pPr>
              <w:rPr>
                <w:rFonts w:ascii="Calibri" w:hAnsi="Calibri" w:cs="Calibri"/>
                <w:sz w:val="22"/>
                <w:szCs w:val="22"/>
              </w:rPr>
            </w:pPr>
            <w:r w:rsidRPr="000440AB">
              <w:rPr>
                <w:rFonts w:ascii="Calibri" w:hAnsi="Calibri" w:cs="Calibri"/>
                <w:sz w:val="22"/>
                <w:szCs w:val="22"/>
              </w:rPr>
              <w:t> </w:t>
            </w:r>
          </w:p>
        </w:tc>
        <w:tc>
          <w:tcPr>
            <w:tcW w:w="765" w:type="dxa"/>
            <w:tcBorders>
              <w:top w:val="nil"/>
              <w:left w:val="nil"/>
              <w:bottom w:val="single" w:sz="4" w:space="0" w:color="auto"/>
              <w:right w:val="single" w:sz="4" w:space="0" w:color="auto"/>
            </w:tcBorders>
            <w:shd w:val="clear" w:color="auto" w:fill="auto"/>
            <w:noWrap/>
            <w:vAlign w:val="bottom"/>
            <w:hideMark/>
          </w:tcPr>
          <w:p w14:paraId="204FC1B1" w14:textId="77777777" w:rsidR="00650888" w:rsidRPr="000440AB" w:rsidRDefault="00650888">
            <w:pPr>
              <w:rPr>
                <w:rFonts w:ascii="Calibri" w:hAnsi="Calibri" w:cs="Calibri"/>
                <w:sz w:val="22"/>
                <w:szCs w:val="22"/>
              </w:rPr>
            </w:pPr>
            <w:r w:rsidRPr="000440AB">
              <w:rPr>
                <w:rFonts w:ascii="Calibri" w:hAnsi="Calibri" w:cs="Calibri"/>
                <w:sz w:val="22"/>
                <w:szCs w:val="22"/>
              </w:rPr>
              <w:t> </w:t>
            </w:r>
          </w:p>
        </w:tc>
        <w:tc>
          <w:tcPr>
            <w:tcW w:w="765" w:type="dxa"/>
            <w:tcBorders>
              <w:top w:val="nil"/>
              <w:left w:val="nil"/>
              <w:bottom w:val="single" w:sz="4" w:space="0" w:color="auto"/>
              <w:right w:val="single" w:sz="4" w:space="0" w:color="auto"/>
            </w:tcBorders>
            <w:shd w:val="clear" w:color="auto" w:fill="auto"/>
            <w:noWrap/>
            <w:vAlign w:val="bottom"/>
            <w:hideMark/>
          </w:tcPr>
          <w:p w14:paraId="2EC67772" w14:textId="77777777" w:rsidR="00650888" w:rsidRPr="000440AB" w:rsidRDefault="00650888">
            <w:pPr>
              <w:rPr>
                <w:rFonts w:ascii="Calibri" w:hAnsi="Calibri" w:cs="Calibri"/>
                <w:sz w:val="22"/>
                <w:szCs w:val="22"/>
              </w:rPr>
            </w:pPr>
            <w:r w:rsidRPr="000440AB">
              <w:rPr>
                <w:rFonts w:ascii="Calibri" w:hAnsi="Calibri" w:cs="Calibri"/>
                <w:sz w:val="22"/>
                <w:szCs w:val="22"/>
              </w:rPr>
              <w:t> </w:t>
            </w:r>
          </w:p>
        </w:tc>
      </w:tr>
    </w:tbl>
    <w:p w14:paraId="68D6C36A" w14:textId="11398A44" w:rsidR="00486199" w:rsidRPr="000440AB" w:rsidRDefault="00BB625C" w:rsidP="00486199">
      <w:pPr>
        <w:jc w:val="both"/>
      </w:pPr>
      <w:r w:rsidRPr="000440AB">
        <w:rPr>
          <w:noProof/>
        </w:rPr>
        <mc:AlternateContent>
          <mc:Choice Requires="wps">
            <w:drawing>
              <wp:anchor distT="0" distB="0" distL="114300" distR="114300" simplePos="0" relativeHeight="251982848" behindDoc="0" locked="0" layoutInCell="1" allowOverlap="1" wp14:anchorId="3D08EA9A" wp14:editId="2FBA407E">
                <wp:simplePos x="0" y="0"/>
                <wp:positionH relativeFrom="column">
                  <wp:posOffset>-254001</wp:posOffset>
                </wp:positionH>
                <wp:positionV relativeFrom="paragraph">
                  <wp:posOffset>-1248833</wp:posOffset>
                </wp:positionV>
                <wp:extent cx="7103533" cy="296333"/>
                <wp:effectExtent l="0" t="0" r="2540" b="8890"/>
                <wp:wrapNone/>
                <wp:docPr id="627000876" name="Cuadro de texto 2"/>
                <wp:cNvGraphicFramePr/>
                <a:graphic xmlns:a="http://schemas.openxmlformats.org/drawingml/2006/main">
                  <a:graphicData uri="http://schemas.microsoft.com/office/word/2010/wordprocessingShape">
                    <wps:wsp>
                      <wps:cNvSpPr txBox="1"/>
                      <wps:spPr>
                        <a:xfrm>
                          <a:off x="0" y="0"/>
                          <a:ext cx="7103533" cy="296333"/>
                        </a:xfrm>
                        <a:prstGeom prst="rect">
                          <a:avLst/>
                        </a:prstGeom>
                        <a:solidFill>
                          <a:schemeClr val="lt1"/>
                        </a:solidFill>
                        <a:ln w="6350">
                          <a:noFill/>
                        </a:ln>
                      </wps:spPr>
                      <wps:txbx>
                        <w:txbxContent>
                          <w:p w14:paraId="57072D87" w14:textId="5FC15983" w:rsidR="00BB625C" w:rsidRPr="00E568C4" w:rsidRDefault="00BB625C" w:rsidP="00BB625C">
                            <w:pPr>
                              <w:pStyle w:val="TABLA"/>
                            </w:pPr>
                            <w:bookmarkStart w:id="232" w:name="_Toc153971259"/>
                            <w:r>
                              <w:t>Continua Tabla 12. C</w:t>
                            </w:r>
                            <w:r w:rsidRPr="00BB625C">
                              <w:t>ronograma de ejecución estrategias de marketing estratégico y digital</w:t>
                            </w:r>
                            <w:r w:rsidR="00FD4B11">
                              <w:t xml:space="preserve"> </w:t>
                            </w:r>
                            <w:r w:rsidRPr="00E568C4">
                              <w:t>2024</w:t>
                            </w:r>
                            <w:bookmarkEnd w:id="232"/>
                          </w:p>
                          <w:p w14:paraId="496A8329" w14:textId="77777777" w:rsidR="00BB625C" w:rsidRDefault="00BB625C" w:rsidP="00BB625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08EA9A" id="_x0000_s1034" type="#_x0000_t202" style="position:absolute;left:0;text-align:left;margin-left:-20pt;margin-top:-98.35pt;width:559.35pt;height:23.35pt;z-index:25198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" fillcolor="white [3201]" stroked="f" strokeweight=".5pt">
                <v:textbox>
                  <w:txbxContent>
                    <w:p w14:paraId="57072D87" w14:textId="5FC15983" w:rsidR="00BB625C" w:rsidRPr="00E568C4" w:rsidRDefault="00BB625C" w:rsidP="00BB625C">
                      <w:pPr>
                        <w:pStyle w:val="TABLA"/>
                      </w:pPr>
                      <w:bookmarkStart w:id="240" w:name="_Toc153971259"/>
                      <w:r>
                        <w:t>Continua Tabla 12. C</w:t>
                      </w:r>
                      <w:r w:rsidRPr="00BB625C">
                        <w:t>ronograma de ejecución estrategias de marketing estratégico y digital</w:t>
                      </w:r>
                      <w:r w:rsidR="00FD4B11">
                        <w:t xml:space="preserve"> </w:t>
                      </w:r>
                      <w:r w:rsidRPr="00E568C4">
                        <w:t>2024</w:t>
                      </w:r>
                      <w:bookmarkEnd w:id="240"/>
                    </w:p>
                    <w:p w14:paraId="496A8329" w14:textId="77777777" w:rsidR="00BB625C" w:rsidRDefault="00BB625C" w:rsidP="00BB625C"/>
                  </w:txbxContent>
                </v:textbox>
              </v:shape>
            </w:pict>
          </mc:Fallback>
        </mc:AlternateContent>
      </w:r>
      <w:r w:rsidR="00486199" w:rsidRPr="000440AB">
        <w:t xml:space="preserve">Fuente: </w:t>
      </w:r>
      <w:r w:rsidR="003C7C30" w:rsidRPr="003C7C30">
        <w:t xml:space="preserve">(Desafíos de las MIPYMES de moda, para potenciar la compra en línea entre </w:t>
      </w:r>
      <w:r w:rsidR="003C7C30" w:rsidRPr="003C7C30">
        <w:rPr>
          <w:i/>
        </w:rPr>
        <w:t>millennials</w:t>
      </w:r>
      <w:r w:rsidR="003C7C30" w:rsidRPr="003C7C30">
        <w:t xml:space="preserve"> del Distrito Central, Honduras en el 2023)</w:t>
      </w:r>
    </w:p>
    <w:p w14:paraId="76AC04F4" w14:textId="12139F1D" w:rsidR="00A051BC" w:rsidRPr="000440AB" w:rsidRDefault="00A051BC" w:rsidP="00B75EF6">
      <w:pPr>
        <w:jc w:val="both"/>
      </w:pPr>
    </w:p>
    <w:p w14:paraId="3102F326" w14:textId="77777777" w:rsidR="00A051BC" w:rsidRPr="000440AB" w:rsidRDefault="00A051BC" w:rsidP="00BB625C">
      <w:pPr>
        <w:pStyle w:val="TABLA"/>
      </w:pPr>
    </w:p>
    <w:p w14:paraId="263081A4" w14:textId="201C4520" w:rsidR="00A051BC" w:rsidRPr="000440AB" w:rsidRDefault="00A051BC" w:rsidP="00A051BC">
      <w:pPr>
        <w:pStyle w:val="T3"/>
      </w:pPr>
      <w:bookmarkStart w:id="233" w:name="_Toc159010548"/>
      <w:r w:rsidRPr="000440AB">
        <w:t>6.4 PRESUPUESTO DE MARKETING Y PUBLICIDAD</w:t>
      </w:r>
      <w:bookmarkEnd w:id="233"/>
    </w:p>
    <w:p w14:paraId="10161DF8" w14:textId="77777777" w:rsidR="00A051BC" w:rsidRPr="000440AB" w:rsidRDefault="00A051BC" w:rsidP="00BB625C">
      <w:pPr>
        <w:pStyle w:val="TABLA"/>
      </w:pPr>
    </w:p>
    <w:p w14:paraId="6562E7FC" w14:textId="6AFC0103" w:rsidR="00E41806" w:rsidRPr="000440AB" w:rsidRDefault="004A1199" w:rsidP="00BB625C">
      <w:pPr>
        <w:pStyle w:val="TABLA"/>
      </w:pPr>
      <w:bookmarkStart w:id="234" w:name="_Toc153971260"/>
      <w:r w:rsidRPr="000440AB">
        <w:t>Tabla</w:t>
      </w:r>
      <w:r w:rsidR="00B6227F" w:rsidRPr="000440AB">
        <w:t xml:space="preserve"> 1</w:t>
      </w:r>
      <w:r w:rsidR="00AE4525" w:rsidRPr="000440AB">
        <w:t>3</w:t>
      </w:r>
      <w:r w:rsidRPr="000440AB">
        <w:t xml:space="preserve">. </w:t>
      </w:r>
      <w:r w:rsidR="00E41806" w:rsidRPr="000440AB">
        <w:t>Presupuesto de Marketing y Publicidad</w:t>
      </w:r>
      <w:bookmarkEnd w:id="234"/>
    </w:p>
    <w:p w14:paraId="1E6AA4A3" w14:textId="77777777" w:rsidR="00E41806" w:rsidRPr="000440AB" w:rsidRDefault="00E41806" w:rsidP="00E41806">
      <w:pPr>
        <w:rPr>
          <w:rFonts w:cstheme="minorHAnsi"/>
          <w:b/>
          <w:bCs/>
          <w:sz w:val="16"/>
          <w:szCs w:val="16"/>
        </w:rPr>
      </w:pPr>
    </w:p>
    <w:tbl>
      <w:tblPr>
        <w:tblpPr w:leftFromText="141" w:rightFromText="141" w:vertAnchor="page" w:horzAnchor="margin" w:tblpXSpec="center" w:tblpY="5708"/>
        <w:tblW w:w="7852" w:type="dxa"/>
        <w:tblCellMar>
          <w:left w:w="70" w:type="dxa"/>
          <w:right w:w="70" w:type="dxa"/>
        </w:tblCellMar>
        <w:tblLook w:val="04A0" w:firstRow="1" w:lastRow="0" w:firstColumn="1" w:lastColumn="0" w:noHBand="0" w:noVBand="1"/>
      </w:tblPr>
      <w:tblGrid>
        <w:gridCol w:w="3778"/>
        <w:gridCol w:w="1335"/>
        <w:gridCol w:w="1309"/>
        <w:gridCol w:w="1430"/>
      </w:tblGrid>
      <w:tr w:rsidR="000440AB" w:rsidRPr="000440AB" w14:paraId="03ED9DB2" w14:textId="77777777" w:rsidTr="00A051BC">
        <w:trPr>
          <w:trHeight w:val="303"/>
        </w:trPr>
        <w:tc>
          <w:tcPr>
            <w:tcW w:w="7852" w:type="dxa"/>
            <w:gridSpan w:val="4"/>
            <w:tcBorders>
              <w:top w:val="single" w:sz="4" w:space="0" w:color="auto"/>
              <w:left w:val="single" w:sz="4" w:space="0" w:color="auto"/>
              <w:bottom w:val="single" w:sz="4" w:space="0" w:color="auto"/>
              <w:right w:val="single" w:sz="4" w:space="0" w:color="auto"/>
            </w:tcBorders>
            <w:shd w:val="clear" w:color="000000" w:fill="7030A0"/>
            <w:noWrap/>
            <w:vAlign w:val="bottom"/>
            <w:hideMark/>
          </w:tcPr>
          <w:p w14:paraId="05CC2680" w14:textId="77777777" w:rsidR="00B75EF6" w:rsidRPr="000440AB" w:rsidRDefault="00B75EF6" w:rsidP="00A051BC">
            <w:pPr>
              <w:jc w:val="center"/>
              <w:rPr>
                <w:b/>
                <w:bCs/>
                <w:sz w:val="20"/>
                <w:szCs w:val="20"/>
                <w:lang w:val="es-MX" w:eastAsia="es-MX"/>
              </w:rPr>
            </w:pPr>
            <w:r w:rsidRPr="00FC0799">
              <w:rPr>
                <w:b/>
                <w:bCs/>
                <w:color w:val="FFFFFF" w:themeColor="background1"/>
                <w:sz w:val="20"/>
                <w:szCs w:val="20"/>
                <w:lang w:val="es-MX" w:eastAsia="es-MX"/>
              </w:rPr>
              <w:t xml:space="preserve">Presupuesto Estrategias Isabellas Honduras </w:t>
            </w:r>
          </w:p>
        </w:tc>
      </w:tr>
      <w:tr w:rsidR="000440AB" w:rsidRPr="000440AB" w14:paraId="2217B248" w14:textId="77777777" w:rsidTr="00A051BC">
        <w:trPr>
          <w:trHeight w:val="242"/>
        </w:trPr>
        <w:tc>
          <w:tcPr>
            <w:tcW w:w="3778" w:type="dxa"/>
            <w:tcBorders>
              <w:top w:val="nil"/>
              <w:left w:val="single" w:sz="4" w:space="0" w:color="auto"/>
              <w:bottom w:val="single" w:sz="4" w:space="0" w:color="auto"/>
              <w:right w:val="single" w:sz="4" w:space="0" w:color="auto"/>
            </w:tcBorders>
            <w:shd w:val="clear" w:color="auto" w:fill="auto"/>
            <w:noWrap/>
            <w:vAlign w:val="bottom"/>
            <w:hideMark/>
          </w:tcPr>
          <w:p w14:paraId="4DC77B0C" w14:textId="77777777" w:rsidR="00B75EF6" w:rsidRPr="000440AB" w:rsidRDefault="00B75EF6" w:rsidP="00A051BC">
            <w:pPr>
              <w:rPr>
                <w:b/>
                <w:bCs/>
                <w:sz w:val="20"/>
                <w:szCs w:val="20"/>
                <w:lang w:val="es-MX" w:eastAsia="es-MX"/>
              </w:rPr>
            </w:pPr>
            <w:r w:rsidRPr="000440AB">
              <w:rPr>
                <w:b/>
                <w:bCs/>
                <w:sz w:val="20"/>
                <w:szCs w:val="20"/>
                <w:lang w:val="es-MX" w:eastAsia="es-MX"/>
              </w:rPr>
              <w:t>Estrategias de Marketing y Publicidad</w:t>
            </w:r>
          </w:p>
        </w:tc>
        <w:tc>
          <w:tcPr>
            <w:tcW w:w="1335" w:type="dxa"/>
            <w:tcBorders>
              <w:top w:val="nil"/>
              <w:left w:val="nil"/>
              <w:bottom w:val="single" w:sz="4" w:space="0" w:color="auto"/>
              <w:right w:val="single" w:sz="4" w:space="0" w:color="auto"/>
            </w:tcBorders>
            <w:shd w:val="clear" w:color="auto" w:fill="auto"/>
            <w:noWrap/>
            <w:vAlign w:val="bottom"/>
            <w:hideMark/>
          </w:tcPr>
          <w:p w14:paraId="78C85CD7" w14:textId="77777777" w:rsidR="00B75EF6" w:rsidRPr="000440AB" w:rsidRDefault="00B75EF6" w:rsidP="00A051BC">
            <w:pPr>
              <w:jc w:val="center"/>
              <w:rPr>
                <w:b/>
                <w:bCs/>
                <w:sz w:val="20"/>
                <w:szCs w:val="20"/>
                <w:lang w:val="es-MX" w:eastAsia="es-MX"/>
              </w:rPr>
            </w:pPr>
            <w:r w:rsidRPr="000440AB">
              <w:rPr>
                <w:b/>
                <w:bCs/>
                <w:sz w:val="20"/>
                <w:szCs w:val="20"/>
                <w:lang w:val="es-MX" w:eastAsia="es-MX"/>
              </w:rPr>
              <w:t>Mes 1</w:t>
            </w:r>
          </w:p>
        </w:tc>
        <w:tc>
          <w:tcPr>
            <w:tcW w:w="1309" w:type="dxa"/>
            <w:tcBorders>
              <w:top w:val="nil"/>
              <w:left w:val="nil"/>
              <w:bottom w:val="single" w:sz="4" w:space="0" w:color="auto"/>
              <w:right w:val="single" w:sz="4" w:space="0" w:color="auto"/>
            </w:tcBorders>
            <w:shd w:val="clear" w:color="auto" w:fill="auto"/>
            <w:noWrap/>
            <w:vAlign w:val="bottom"/>
            <w:hideMark/>
          </w:tcPr>
          <w:p w14:paraId="399E8A02" w14:textId="77777777" w:rsidR="00B75EF6" w:rsidRPr="000440AB" w:rsidRDefault="00B75EF6" w:rsidP="00A051BC">
            <w:pPr>
              <w:jc w:val="center"/>
              <w:rPr>
                <w:b/>
                <w:bCs/>
                <w:sz w:val="20"/>
                <w:szCs w:val="20"/>
                <w:lang w:val="es-MX" w:eastAsia="es-MX"/>
              </w:rPr>
            </w:pPr>
            <w:r w:rsidRPr="000440AB">
              <w:rPr>
                <w:b/>
                <w:bCs/>
                <w:sz w:val="20"/>
                <w:szCs w:val="20"/>
                <w:lang w:val="es-MX" w:eastAsia="es-MX"/>
              </w:rPr>
              <w:t>Mes 2</w:t>
            </w:r>
          </w:p>
        </w:tc>
        <w:tc>
          <w:tcPr>
            <w:tcW w:w="1430" w:type="dxa"/>
            <w:tcBorders>
              <w:top w:val="nil"/>
              <w:left w:val="nil"/>
              <w:bottom w:val="single" w:sz="4" w:space="0" w:color="auto"/>
              <w:right w:val="single" w:sz="4" w:space="0" w:color="auto"/>
            </w:tcBorders>
            <w:shd w:val="clear" w:color="auto" w:fill="auto"/>
            <w:noWrap/>
            <w:vAlign w:val="bottom"/>
            <w:hideMark/>
          </w:tcPr>
          <w:p w14:paraId="122149C4" w14:textId="77777777" w:rsidR="00B75EF6" w:rsidRPr="000440AB" w:rsidRDefault="00B75EF6" w:rsidP="00A051BC">
            <w:pPr>
              <w:jc w:val="center"/>
              <w:rPr>
                <w:b/>
                <w:bCs/>
                <w:sz w:val="20"/>
                <w:szCs w:val="20"/>
                <w:lang w:val="es-MX" w:eastAsia="es-MX"/>
              </w:rPr>
            </w:pPr>
            <w:r w:rsidRPr="000440AB">
              <w:rPr>
                <w:b/>
                <w:bCs/>
                <w:sz w:val="20"/>
                <w:szCs w:val="20"/>
                <w:lang w:val="es-MX" w:eastAsia="es-MX"/>
              </w:rPr>
              <w:t xml:space="preserve">Mes 3 </w:t>
            </w:r>
          </w:p>
        </w:tc>
      </w:tr>
      <w:tr w:rsidR="000440AB" w:rsidRPr="000440AB" w14:paraId="701C3B2A" w14:textId="77777777" w:rsidTr="00A051BC">
        <w:trPr>
          <w:trHeight w:val="242"/>
        </w:trPr>
        <w:tc>
          <w:tcPr>
            <w:tcW w:w="3778" w:type="dxa"/>
            <w:tcBorders>
              <w:top w:val="nil"/>
              <w:left w:val="single" w:sz="4" w:space="0" w:color="auto"/>
              <w:bottom w:val="single" w:sz="4" w:space="0" w:color="auto"/>
              <w:right w:val="single" w:sz="4" w:space="0" w:color="auto"/>
            </w:tcBorders>
            <w:shd w:val="clear" w:color="auto" w:fill="auto"/>
            <w:noWrap/>
            <w:vAlign w:val="bottom"/>
            <w:hideMark/>
          </w:tcPr>
          <w:p w14:paraId="021F31FA" w14:textId="77777777" w:rsidR="00B75EF6" w:rsidRPr="000440AB" w:rsidRDefault="00B75EF6" w:rsidP="00A051BC">
            <w:pPr>
              <w:rPr>
                <w:b/>
                <w:bCs/>
                <w:sz w:val="20"/>
                <w:szCs w:val="20"/>
                <w:lang w:val="es-MX" w:eastAsia="es-MX"/>
              </w:rPr>
            </w:pPr>
            <w:r w:rsidRPr="000440AB">
              <w:rPr>
                <w:b/>
                <w:bCs/>
                <w:sz w:val="20"/>
                <w:szCs w:val="20"/>
                <w:lang w:val="es-MX" w:eastAsia="es-MX"/>
              </w:rPr>
              <w:t xml:space="preserve">Plan de Contenidos </w:t>
            </w:r>
          </w:p>
        </w:tc>
        <w:tc>
          <w:tcPr>
            <w:tcW w:w="1335" w:type="dxa"/>
            <w:tcBorders>
              <w:top w:val="nil"/>
              <w:left w:val="nil"/>
              <w:bottom w:val="single" w:sz="4" w:space="0" w:color="auto"/>
              <w:right w:val="single" w:sz="4" w:space="0" w:color="auto"/>
            </w:tcBorders>
            <w:shd w:val="clear" w:color="auto" w:fill="auto"/>
            <w:noWrap/>
            <w:vAlign w:val="bottom"/>
            <w:hideMark/>
          </w:tcPr>
          <w:p w14:paraId="01CCF1AE" w14:textId="77777777" w:rsidR="00B75EF6" w:rsidRPr="000440AB" w:rsidRDefault="00B75EF6" w:rsidP="00A051BC">
            <w:pPr>
              <w:jc w:val="center"/>
              <w:rPr>
                <w:b/>
                <w:bCs/>
                <w:sz w:val="20"/>
                <w:szCs w:val="20"/>
                <w:lang w:val="es-MX" w:eastAsia="es-MX"/>
              </w:rPr>
            </w:pPr>
            <w:r w:rsidRPr="000440AB">
              <w:rPr>
                <w:b/>
                <w:bCs/>
                <w:sz w:val="20"/>
                <w:szCs w:val="20"/>
                <w:lang w:val="es-MX" w:eastAsia="es-MX"/>
              </w:rPr>
              <w:t> </w:t>
            </w:r>
          </w:p>
        </w:tc>
        <w:tc>
          <w:tcPr>
            <w:tcW w:w="1309" w:type="dxa"/>
            <w:tcBorders>
              <w:top w:val="nil"/>
              <w:left w:val="nil"/>
              <w:bottom w:val="single" w:sz="4" w:space="0" w:color="auto"/>
              <w:right w:val="single" w:sz="4" w:space="0" w:color="auto"/>
            </w:tcBorders>
            <w:shd w:val="clear" w:color="auto" w:fill="auto"/>
            <w:noWrap/>
            <w:vAlign w:val="bottom"/>
            <w:hideMark/>
          </w:tcPr>
          <w:p w14:paraId="2E6059FC" w14:textId="77777777" w:rsidR="00B75EF6" w:rsidRPr="000440AB" w:rsidRDefault="00B75EF6" w:rsidP="00A051BC">
            <w:pPr>
              <w:jc w:val="center"/>
              <w:rPr>
                <w:b/>
                <w:bCs/>
                <w:sz w:val="20"/>
                <w:szCs w:val="20"/>
                <w:lang w:val="es-MX" w:eastAsia="es-MX"/>
              </w:rPr>
            </w:pPr>
            <w:r w:rsidRPr="000440AB">
              <w:rPr>
                <w:b/>
                <w:bCs/>
                <w:sz w:val="20"/>
                <w:szCs w:val="20"/>
                <w:lang w:val="es-MX" w:eastAsia="es-MX"/>
              </w:rPr>
              <w:t> </w:t>
            </w:r>
          </w:p>
        </w:tc>
        <w:tc>
          <w:tcPr>
            <w:tcW w:w="1430" w:type="dxa"/>
            <w:tcBorders>
              <w:top w:val="nil"/>
              <w:left w:val="nil"/>
              <w:bottom w:val="single" w:sz="4" w:space="0" w:color="auto"/>
              <w:right w:val="single" w:sz="4" w:space="0" w:color="auto"/>
            </w:tcBorders>
            <w:shd w:val="clear" w:color="auto" w:fill="auto"/>
            <w:noWrap/>
            <w:vAlign w:val="bottom"/>
            <w:hideMark/>
          </w:tcPr>
          <w:p w14:paraId="4168E4BF" w14:textId="77777777" w:rsidR="00B75EF6" w:rsidRPr="000440AB" w:rsidRDefault="00B75EF6" w:rsidP="00A051BC">
            <w:pPr>
              <w:jc w:val="center"/>
              <w:rPr>
                <w:b/>
                <w:bCs/>
                <w:sz w:val="20"/>
                <w:szCs w:val="20"/>
                <w:lang w:val="es-MX" w:eastAsia="es-MX"/>
              </w:rPr>
            </w:pPr>
            <w:r w:rsidRPr="000440AB">
              <w:rPr>
                <w:b/>
                <w:bCs/>
                <w:sz w:val="20"/>
                <w:szCs w:val="20"/>
                <w:lang w:val="es-MX" w:eastAsia="es-MX"/>
              </w:rPr>
              <w:t> </w:t>
            </w:r>
          </w:p>
        </w:tc>
      </w:tr>
      <w:tr w:rsidR="000440AB" w:rsidRPr="000440AB" w14:paraId="02B95F74" w14:textId="77777777" w:rsidTr="00A051BC">
        <w:trPr>
          <w:trHeight w:val="242"/>
        </w:trPr>
        <w:tc>
          <w:tcPr>
            <w:tcW w:w="3778" w:type="dxa"/>
            <w:tcBorders>
              <w:top w:val="nil"/>
              <w:left w:val="single" w:sz="4" w:space="0" w:color="auto"/>
              <w:bottom w:val="single" w:sz="4" w:space="0" w:color="auto"/>
              <w:right w:val="single" w:sz="4" w:space="0" w:color="auto"/>
            </w:tcBorders>
            <w:shd w:val="clear" w:color="auto" w:fill="auto"/>
            <w:noWrap/>
            <w:vAlign w:val="bottom"/>
            <w:hideMark/>
          </w:tcPr>
          <w:p w14:paraId="0616BAEA" w14:textId="77777777" w:rsidR="00B75EF6" w:rsidRPr="000440AB" w:rsidRDefault="00B75EF6" w:rsidP="00A051BC">
            <w:pPr>
              <w:rPr>
                <w:sz w:val="20"/>
                <w:szCs w:val="20"/>
                <w:lang w:val="es-MX" w:eastAsia="es-MX"/>
              </w:rPr>
            </w:pPr>
            <w:r w:rsidRPr="000440AB">
              <w:rPr>
                <w:sz w:val="20"/>
                <w:szCs w:val="20"/>
                <w:lang w:val="es-MX" w:eastAsia="es-MX"/>
              </w:rPr>
              <w:t>Pautar Piezas clave de contenido Enero</w:t>
            </w:r>
          </w:p>
        </w:tc>
        <w:tc>
          <w:tcPr>
            <w:tcW w:w="1335" w:type="dxa"/>
            <w:tcBorders>
              <w:top w:val="nil"/>
              <w:left w:val="nil"/>
              <w:bottom w:val="single" w:sz="4" w:space="0" w:color="auto"/>
              <w:right w:val="single" w:sz="4" w:space="0" w:color="auto"/>
            </w:tcBorders>
            <w:shd w:val="clear" w:color="auto" w:fill="auto"/>
            <w:noWrap/>
            <w:vAlign w:val="bottom"/>
            <w:hideMark/>
          </w:tcPr>
          <w:p w14:paraId="310D51D7" w14:textId="77777777" w:rsidR="00B75EF6" w:rsidRPr="000440AB" w:rsidRDefault="00B75EF6" w:rsidP="00A051BC">
            <w:pPr>
              <w:jc w:val="center"/>
              <w:rPr>
                <w:sz w:val="20"/>
                <w:szCs w:val="20"/>
                <w:lang w:val="es-MX" w:eastAsia="es-MX"/>
              </w:rPr>
            </w:pPr>
            <w:r w:rsidRPr="000440AB">
              <w:rPr>
                <w:sz w:val="20"/>
                <w:szCs w:val="20"/>
                <w:lang w:val="es-MX" w:eastAsia="es-MX"/>
              </w:rPr>
              <w:t xml:space="preserve"> L    1,000.00 </w:t>
            </w:r>
          </w:p>
        </w:tc>
        <w:tc>
          <w:tcPr>
            <w:tcW w:w="1309" w:type="dxa"/>
            <w:tcBorders>
              <w:top w:val="nil"/>
              <w:left w:val="nil"/>
              <w:bottom w:val="single" w:sz="4" w:space="0" w:color="auto"/>
              <w:right w:val="single" w:sz="4" w:space="0" w:color="auto"/>
            </w:tcBorders>
            <w:shd w:val="clear" w:color="auto" w:fill="auto"/>
            <w:noWrap/>
            <w:vAlign w:val="bottom"/>
            <w:hideMark/>
          </w:tcPr>
          <w:p w14:paraId="67096CBC" w14:textId="77777777" w:rsidR="00B75EF6" w:rsidRPr="000440AB" w:rsidRDefault="00B75EF6" w:rsidP="00A051BC">
            <w:pPr>
              <w:jc w:val="center"/>
              <w:rPr>
                <w:sz w:val="20"/>
                <w:szCs w:val="20"/>
                <w:lang w:val="es-MX" w:eastAsia="es-MX"/>
              </w:rPr>
            </w:pPr>
            <w:r w:rsidRPr="000440AB">
              <w:rPr>
                <w:sz w:val="20"/>
                <w:szCs w:val="20"/>
                <w:lang w:val="es-MX" w:eastAsia="es-MX"/>
              </w:rPr>
              <w:t> </w:t>
            </w:r>
          </w:p>
        </w:tc>
        <w:tc>
          <w:tcPr>
            <w:tcW w:w="1430" w:type="dxa"/>
            <w:tcBorders>
              <w:top w:val="nil"/>
              <w:left w:val="nil"/>
              <w:bottom w:val="single" w:sz="4" w:space="0" w:color="auto"/>
              <w:right w:val="single" w:sz="4" w:space="0" w:color="auto"/>
            </w:tcBorders>
            <w:shd w:val="clear" w:color="auto" w:fill="auto"/>
            <w:noWrap/>
            <w:vAlign w:val="bottom"/>
            <w:hideMark/>
          </w:tcPr>
          <w:p w14:paraId="6F9D5B02" w14:textId="77777777" w:rsidR="00B75EF6" w:rsidRPr="000440AB" w:rsidRDefault="00B75EF6" w:rsidP="00A051BC">
            <w:pPr>
              <w:jc w:val="center"/>
              <w:rPr>
                <w:sz w:val="20"/>
                <w:szCs w:val="20"/>
                <w:lang w:val="es-MX" w:eastAsia="es-MX"/>
              </w:rPr>
            </w:pPr>
            <w:r w:rsidRPr="000440AB">
              <w:rPr>
                <w:sz w:val="20"/>
                <w:szCs w:val="20"/>
                <w:lang w:val="es-MX" w:eastAsia="es-MX"/>
              </w:rPr>
              <w:t> </w:t>
            </w:r>
          </w:p>
        </w:tc>
      </w:tr>
      <w:tr w:rsidR="000440AB" w:rsidRPr="000440AB" w14:paraId="02B5CC1E" w14:textId="77777777" w:rsidTr="00A051BC">
        <w:trPr>
          <w:trHeight w:val="242"/>
        </w:trPr>
        <w:tc>
          <w:tcPr>
            <w:tcW w:w="3778" w:type="dxa"/>
            <w:tcBorders>
              <w:top w:val="nil"/>
              <w:left w:val="single" w:sz="4" w:space="0" w:color="auto"/>
              <w:bottom w:val="single" w:sz="4" w:space="0" w:color="auto"/>
              <w:right w:val="single" w:sz="4" w:space="0" w:color="auto"/>
            </w:tcBorders>
            <w:shd w:val="clear" w:color="auto" w:fill="auto"/>
            <w:noWrap/>
            <w:vAlign w:val="bottom"/>
            <w:hideMark/>
          </w:tcPr>
          <w:p w14:paraId="1C8FA535" w14:textId="77777777" w:rsidR="00B75EF6" w:rsidRPr="000440AB" w:rsidRDefault="00B75EF6" w:rsidP="00A051BC">
            <w:pPr>
              <w:rPr>
                <w:sz w:val="20"/>
                <w:szCs w:val="20"/>
                <w:lang w:val="es-MX" w:eastAsia="es-MX"/>
              </w:rPr>
            </w:pPr>
            <w:r w:rsidRPr="000440AB">
              <w:rPr>
                <w:sz w:val="20"/>
                <w:szCs w:val="20"/>
                <w:lang w:val="es-MX" w:eastAsia="es-MX"/>
              </w:rPr>
              <w:t>Pautar Piezas clave de contenido Febrero</w:t>
            </w:r>
          </w:p>
        </w:tc>
        <w:tc>
          <w:tcPr>
            <w:tcW w:w="1335" w:type="dxa"/>
            <w:tcBorders>
              <w:top w:val="nil"/>
              <w:left w:val="nil"/>
              <w:bottom w:val="single" w:sz="4" w:space="0" w:color="auto"/>
              <w:right w:val="single" w:sz="4" w:space="0" w:color="auto"/>
            </w:tcBorders>
            <w:shd w:val="clear" w:color="auto" w:fill="auto"/>
            <w:noWrap/>
            <w:vAlign w:val="bottom"/>
            <w:hideMark/>
          </w:tcPr>
          <w:p w14:paraId="4DC1A158" w14:textId="77777777" w:rsidR="00B75EF6" w:rsidRPr="000440AB" w:rsidRDefault="00B75EF6" w:rsidP="00A051BC">
            <w:pPr>
              <w:jc w:val="center"/>
              <w:rPr>
                <w:sz w:val="20"/>
                <w:szCs w:val="20"/>
                <w:lang w:val="es-MX" w:eastAsia="es-MX"/>
              </w:rPr>
            </w:pPr>
            <w:r w:rsidRPr="000440AB">
              <w:rPr>
                <w:sz w:val="20"/>
                <w:szCs w:val="20"/>
                <w:lang w:val="es-MX" w:eastAsia="es-MX"/>
              </w:rPr>
              <w:t> </w:t>
            </w:r>
          </w:p>
        </w:tc>
        <w:tc>
          <w:tcPr>
            <w:tcW w:w="1309" w:type="dxa"/>
            <w:tcBorders>
              <w:top w:val="nil"/>
              <w:left w:val="nil"/>
              <w:bottom w:val="single" w:sz="4" w:space="0" w:color="auto"/>
              <w:right w:val="single" w:sz="4" w:space="0" w:color="auto"/>
            </w:tcBorders>
            <w:shd w:val="clear" w:color="auto" w:fill="auto"/>
            <w:noWrap/>
            <w:vAlign w:val="bottom"/>
            <w:hideMark/>
          </w:tcPr>
          <w:p w14:paraId="18579B91" w14:textId="77777777" w:rsidR="00B75EF6" w:rsidRPr="000440AB" w:rsidRDefault="00B75EF6" w:rsidP="00A051BC">
            <w:pPr>
              <w:jc w:val="center"/>
              <w:rPr>
                <w:sz w:val="20"/>
                <w:szCs w:val="20"/>
                <w:lang w:val="es-MX" w:eastAsia="es-MX"/>
              </w:rPr>
            </w:pPr>
            <w:r w:rsidRPr="000440AB">
              <w:rPr>
                <w:sz w:val="20"/>
                <w:szCs w:val="20"/>
                <w:lang w:val="es-MX" w:eastAsia="es-MX"/>
              </w:rPr>
              <w:t xml:space="preserve"> L    1,000.00 </w:t>
            </w:r>
          </w:p>
        </w:tc>
        <w:tc>
          <w:tcPr>
            <w:tcW w:w="1430" w:type="dxa"/>
            <w:tcBorders>
              <w:top w:val="nil"/>
              <w:left w:val="nil"/>
              <w:bottom w:val="single" w:sz="4" w:space="0" w:color="auto"/>
              <w:right w:val="single" w:sz="4" w:space="0" w:color="auto"/>
            </w:tcBorders>
            <w:shd w:val="clear" w:color="auto" w:fill="auto"/>
            <w:noWrap/>
            <w:vAlign w:val="bottom"/>
            <w:hideMark/>
          </w:tcPr>
          <w:p w14:paraId="73F7C10C" w14:textId="77777777" w:rsidR="00B75EF6" w:rsidRPr="000440AB" w:rsidRDefault="00B75EF6" w:rsidP="00A051BC">
            <w:pPr>
              <w:jc w:val="center"/>
              <w:rPr>
                <w:sz w:val="20"/>
                <w:szCs w:val="20"/>
                <w:lang w:val="es-MX" w:eastAsia="es-MX"/>
              </w:rPr>
            </w:pPr>
            <w:r w:rsidRPr="000440AB">
              <w:rPr>
                <w:sz w:val="20"/>
                <w:szCs w:val="20"/>
                <w:lang w:val="es-MX" w:eastAsia="es-MX"/>
              </w:rPr>
              <w:t> </w:t>
            </w:r>
          </w:p>
        </w:tc>
      </w:tr>
      <w:tr w:rsidR="000440AB" w:rsidRPr="000440AB" w14:paraId="6DE0E441" w14:textId="77777777" w:rsidTr="00A051BC">
        <w:trPr>
          <w:trHeight w:val="242"/>
        </w:trPr>
        <w:tc>
          <w:tcPr>
            <w:tcW w:w="3778" w:type="dxa"/>
            <w:tcBorders>
              <w:top w:val="nil"/>
              <w:left w:val="single" w:sz="4" w:space="0" w:color="auto"/>
              <w:bottom w:val="single" w:sz="4" w:space="0" w:color="auto"/>
              <w:right w:val="single" w:sz="4" w:space="0" w:color="auto"/>
            </w:tcBorders>
            <w:shd w:val="clear" w:color="auto" w:fill="auto"/>
            <w:noWrap/>
            <w:vAlign w:val="bottom"/>
            <w:hideMark/>
          </w:tcPr>
          <w:p w14:paraId="13645DF6" w14:textId="77777777" w:rsidR="00B75EF6" w:rsidRPr="000440AB" w:rsidRDefault="00B75EF6" w:rsidP="00A051BC">
            <w:pPr>
              <w:rPr>
                <w:sz w:val="20"/>
                <w:szCs w:val="20"/>
                <w:lang w:val="es-MX" w:eastAsia="es-MX"/>
              </w:rPr>
            </w:pPr>
            <w:r w:rsidRPr="000440AB">
              <w:rPr>
                <w:sz w:val="20"/>
                <w:szCs w:val="20"/>
                <w:lang w:val="es-MX" w:eastAsia="es-MX"/>
              </w:rPr>
              <w:t>Pautar Piezas clave de contenido Marzo</w:t>
            </w:r>
          </w:p>
        </w:tc>
        <w:tc>
          <w:tcPr>
            <w:tcW w:w="1335" w:type="dxa"/>
            <w:tcBorders>
              <w:top w:val="nil"/>
              <w:left w:val="nil"/>
              <w:bottom w:val="single" w:sz="4" w:space="0" w:color="auto"/>
              <w:right w:val="single" w:sz="4" w:space="0" w:color="auto"/>
            </w:tcBorders>
            <w:shd w:val="clear" w:color="auto" w:fill="auto"/>
            <w:noWrap/>
            <w:vAlign w:val="bottom"/>
            <w:hideMark/>
          </w:tcPr>
          <w:p w14:paraId="0C756FA7" w14:textId="77777777" w:rsidR="00B75EF6" w:rsidRPr="000440AB" w:rsidRDefault="00B75EF6" w:rsidP="00A051BC">
            <w:pPr>
              <w:jc w:val="center"/>
              <w:rPr>
                <w:sz w:val="20"/>
                <w:szCs w:val="20"/>
                <w:lang w:val="es-MX" w:eastAsia="es-MX"/>
              </w:rPr>
            </w:pPr>
            <w:r w:rsidRPr="000440AB">
              <w:rPr>
                <w:sz w:val="20"/>
                <w:szCs w:val="20"/>
                <w:lang w:val="es-MX" w:eastAsia="es-MX"/>
              </w:rPr>
              <w:t> </w:t>
            </w:r>
          </w:p>
        </w:tc>
        <w:tc>
          <w:tcPr>
            <w:tcW w:w="1309" w:type="dxa"/>
            <w:tcBorders>
              <w:top w:val="nil"/>
              <w:left w:val="nil"/>
              <w:bottom w:val="single" w:sz="4" w:space="0" w:color="auto"/>
              <w:right w:val="single" w:sz="4" w:space="0" w:color="auto"/>
            </w:tcBorders>
            <w:shd w:val="clear" w:color="auto" w:fill="auto"/>
            <w:noWrap/>
            <w:vAlign w:val="bottom"/>
            <w:hideMark/>
          </w:tcPr>
          <w:p w14:paraId="10491683" w14:textId="77777777" w:rsidR="00B75EF6" w:rsidRPr="000440AB" w:rsidRDefault="00B75EF6" w:rsidP="00A051BC">
            <w:pPr>
              <w:jc w:val="center"/>
              <w:rPr>
                <w:sz w:val="20"/>
                <w:szCs w:val="20"/>
                <w:lang w:val="es-MX" w:eastAsia="es-MX"/>
              </w:rPr>
            </w:pPr>
            <w:r w:rsidRPr="000440AB">
              <w:rPr>
                <w:sz w:val="20"/>
                <w:szCs w:val="20"/>
                <w:lang w:val="es-MX" w:eastAsia="es-MX"/>
              </w:rPr>
              <w:t> </w:t>
            </w:r>
          </w:p>
        </w:tc>
        <w:tc>
          <w:tcPr>
            <w:tcW w:w="1430" w:type="dxa"/>
            <w:tcBorders>
              <w:top w:val="nil"/>
              <w:left w:val="nil"/>
              <w:bottom w:val="single" w:sz="4" w:space="0" w:color="auto"/>
              <w:right w:val="single" w:sz="4" w:space="0" w:color="auto"/>
            </w:tcBorders>
            <w:shd w:val="clear" w:color="auto" w:fill="auto"/>
            <w:noWrap/>
            <w:vAlign w:val="bottom"/>
            <w:hideMark/>
          </w:tcPr>
          <w:p w14:paraId="5EF165F2" w14:textId="77777777" w:rsidR="00B75EF6" w:rsidRPr="000440AB" w:rsidRDefault="00B75EF6" w:rsidP="00A051BC">
            <w:pPr>
              <w:jc w:val="center"/>
              <w:rPr>
                <w:sz w:val="20"/>
                <w:szCs w:val="20"/>
                <w:lang w:val="es-MX" w:eastAsia="es-MX"/>
              </w:rPr>
            </w:pPr>
            <w:r w:rsidRPr="000440AB">
              <w:rPr>
                <w:sz w:val="20"/>
                <w:szCs w:val="20"/>
                <w:lang w:val="es-MX" w:eastAsia="es-MX"/>
              </w:rPr>
              <w:t xml:space="preserve"> L    1,000.00 </w:t>
            </w:r>
          </w:p>
        </w:tc>
      </w:tr>
      <w:tr w:rsidR="000440AB" w:rsidRPr="000440AB" w14:paraId="64706C08" w14:textId="77777777" w:rsidTr="00A051BC">
        <w:trPr>
          <w:trHeight w:val="242"/>
        </w:trPr>
        <w:tc>
          <w:tcPr>
            <w:tcW w:w="3778" w:type="dxa"/>
            <w:tcBorders>
              <w:top w:val="nil"/>
              <w:left w:val="single" w:sz="4" w:space="0" w:color="auto"/>
              <w:bottom w:val="single" w:sz="4" w:space="0" w:color="auto"/>
              <w:right w:val="single" w:sz="4" w:space="0" w:color="auto"/>
            </w:tcBorders>
            <w:shd w:val="clear" w:color="auto" w:fill="auto"/>
            <w:vAlign w:val="center"/>
            <w:hideMark/>
          </w:tcPr>
          <w:p w14:paraId="67A18EAB" w14:textId="77777777" w:rsidR="00B75EF6" w:rsidRPr="000440AB" w:rsidRDefault="00B75EF6" w:rsidP="00A051BC">
            <w:pPr>
              <w:rPr>
                <w:b/>
                <w:bCs/>
                <w:sz w:val="20"/>
                <w:szCs w:val="20"/>
                <w:lang w:val="es-MX" w:eastAsia="es-MX"/>
              </w:rPr>
            </w:pPr>
            <w:r w:rsidRPr="000440AB">
              <w:rPr>
                <w:b/>
                <w:bCs/>
                <w:sz w:val="20"/>
                <w:szCs w:val="20"/>
                <w:lang w:val="es-MX" w:eastAsia="es-MX"/>
              </w:rPr>
              <w:t xml:space="preserve">Plan de Promociones </w:t>
            </w:r>
          </w:p>
        </w:tc>
        <w:tc>
          <w:tcPr>
            <w:tcW w:w="1335" w:type="dxa"/>
            <w:tcBorders>
              <w:top w:val="nil"/>
              <w:left w:val="nil"/>
              <w:bottom w:val="single" w:sz="4" w:space="0" w:color="auto"/>
              <w:right w:val="single" w:sz="4" w:space="0" w:color="auto"/>
            </w:tcBorders>
            <w:shd w:val="clear" w:color="auto" w:fill="auto"/>
            <w:noWrap/>
            <w:vAlign w:val="bottom"/>
            <w:hideMark/>
          </w:tcPr>
          <w:p w14:paraId="3BEB161B" w14:textId="77777777" w:rsidR="00B75EF6" w:rsidRPr="000440AB" w:rsidRDefault="00B75EF6" w:rsidP="00A051BC">
            <w:pPr>
              <w:jc w:val="center"/>
              <w:rPr>
                <w:sz w:val="20"/>
                <w:szCs w:val="20"/>
                <w:lang w:val="es-MX" w:eastAsia="es-MX"/>
              </w:rPr>
            </w:pPr>
            <w:r w:rsidRPr="000440AB">
              <w:rPr>
                <w:sz w:val="20"/>
                <w:szCs w:val="20"/>
                <w:lang w:val="es-MX" w:eastAsia="es-MX"/>
              </w:rPr>
              <w:t> </w:t>
            </w:r>
          </w:p>
        </w:tc>
        <w:tc>
          <w:tcPr>
            <w:tcW w:w="1309" w:type="dxa"/>
            <w:tcBorders>
              <w:top w:val="nil"/>
              <w:left w:val="nil"/>
              <w:bottom w:val="single" w:sz="4" w:space="0" w:color="auto"/>
              <w:right w:val="single" w:sz="4" w:space="0" w:color="auto"/>
            </w:tcBorders>
            <w:shd w:val="clear" w:color="auto" w:fill="auto"/>
            <w:noWrap/>
            <w:vAlign w:val="bottom"/>
            <w:hideMark/>
          </w:tcPr>
          <w:p w14:paraId="44BBD76F" w14:textId="77777777" w:rsidR="00B75EF6" w:rsidRPr="000440AB" w:rsidRDefault="00B75EF6" w:rsidP="00A051BC">
            <w:pPr>
              <w:jc w:val="center"/>
              <w:rPr>
                <w:sz w:val="20"/>
                <w:szCs w:val="20"/>
                <w:lang w:val="es-MX" w:eastAsia="es-MX"/>
              </w:rPr>
            </w:pPr>
            <w:r w:rsidRPr="000440AB">
              <w:rPr>
                <w:sz w:val="20"/>
                <w:szCs w:val="20"/>
                <w:lang w:val="es-MX" w:eastAsia="es-MX"/>
              </w:rPr>
              <w:t> </w:t>
            </w:r>
          </w:p>
        </w:tc>
        <w:tc>
          <w:tcPr>
            <w:tcW w:w="1430" w:type="dxa"/>
            <w:tcBorders>
              <w:top w:val="nil"/>
              <w:left w:val="nil"/>
              <w:bottom w:val="single" w:sz="4" w:space="0" w:color="auto"/>
              <w:right w:val="single" w:sz="4" w:space="0" w:color="auto"/>
            </w:tcBorders>
            <w:shd w:val="clear" w:color="auto" w:fill="auto"/>
            <w:noWrap/>
            <w:vAlign w:val="bottom"/>
            <w:hideMark/>
          </w:tcPr>
          <w:p w14:paraId="75449E0E" w14:textId="77777777" w:rsidR="00B75EF6" w:rsidRPr="000440AB" w:rsidRDefault="00B75EF6" w:rsidP="00A051BC">
            <w:pPr>
              <w:jc w:val="center"/>
              <w:rPr>
                <w:sz w:val="20"/>
                <w:szCs w:val="20"/>
                <w:lang w:val="es-MX" w:eastAsia="es-MX"/>
              </w:rPr>
            </w:pPr>
            <w:r w:rsidRPr="000440AB">
              <w:rPr>
                <w:sz w:val="20"/>
                <w:szCs w:val="20"/>
                <w:lang w:val="es-MX" w:eastAsia="es-MX"/>
              </w:rPr>
              <w:t> </w:t>
            </w:r>
          </w:p>
        </w:tc>
      </w:tr>
      <w:tr w:rsidR="000440AB" w:rsidRPr="000440AB" w14:paraId="23E3882B" w14:textId="77777777" w:rsidTr="00A051BC">
        <w:trPr>
          <w:trHeight w:val="445"/>
        </w:trPr>
        <w:tc>
          <w:tcPr>
            <w:tcW w:w="3778" w:type="dxa"/>
            <w:tcBorders>
              <w:top w:val="nil"/>
              <w:left w:val="single" w:sz="4" w:space="0" w:color="auto"/>
              <w:bottom w:val="single" w:sz="4" w:space="0" w:color="auto"/>
              <w:right w:val="single" w:sz="4" w:space="0" w:color="auto"/>
            </w:tcBorders>
            <w:shd w:val="clear" w:color="auto" w:fill="auto"/>
            <w:vAlign w:val="center"/>
            <w:hideMark/>
          </w:tcPr>
          <w:p w14:paraId="47ED4CF1" w14:textId="77777777" w:rsidR="00B75EF6" w:rsidRPr="000440AB" w:rsidRDefault="00B75EF6" w:rsidP="00A051BC">
            <w:pPr>
              <w:rPr>
                <w:sz w:val="20"/>
                <w:szCs w:val="20"/>
                <w:lang w:val="es-MX" w:eastAsia="es-MX"/>
              </w:rPr>
            </w:pPr>
            <w:r w:rsidRPr="000440AB">
              <w:rPr>
                <w:sz w:val="20"/>
                <w:szCs w:val="20"/>
                <w:lang w:val="es-MX" w:eastAsia="es-MX"/>
              </w:rPr>
              <w:t>Pautar Cupón Cliente nuevo (Cupón de 10% de descuento)</w:t>
            </w:r>
          </w:p>
        </w:tc>
        <w:tc>
          <w:tcPr>
            <w:tcW w:w="1335" w:type="dxa"/>
            <w:tcBorders>
              <w:top w:val="nil"/>
              <w:left w:val="nil"/>
              <w:bottom w:val="single" w:sz="4" w:space="0" w:color="auto"/>
              <w:right w:val="single" w:sz="4" w:space="0" w:color="auto"/>
            </w:tcBorders>
            <w:shd w:val="clear" w:color="auto" w:fill="auto"/>
            <w:noWrap/>
            <w:vAlign w:val="bottom"/>
            <w:hideMark/>
          </w:tcPr>
          <w:p w14:paraId="75AD91D0" w14:textId="77777777" w:rsidR="00B75EF6" w:rsidRPr="000440AB" w:rsidRDefault="00B75EF6" w:rsidP="00A051BC">
            <w:pPr>
              <w:jc w:val="center"/>
              <w:rPr>
                <w:sz w:val="20"/>
                <w:szCs w:val="20"/>
                <w:lang w:val="es-MX" w:eastAsia="es-MX"/>
              </w:rPr>
            </w:pPr>
            <w:r w:rsidRPr="000440AB">
              <w:rPr>
                <w:sz w:val="20"/>
                <w:szCs w:val="20"/>
                <w:lang w:val="es-MX" w:eastAsia="es-MX"/>
              </w:rPr>
              <w:t xml:space="preserve"> L       300.00 </w:t>
            </w:r>
          </w:p>
        </w:tc>
        <w:tc>
          <w:tcPr>
            <w:tcW w:w="1309" w:type="dxa"/>
            <w:tcBorders>
              <w:top w:val="nil"/>
              <w:left w:val="nil"/>
              <w:bottom w:val="single" w:sz="4" w:space="0" w:color="auto"/>
              <w:right w:val="single" w:sz="4" w:space="0" w:color="auto"/>
            </w:tcBorders>
            <w:shd w:val="clear" w:color="auto" w:fill="auto"/>
            <w:noWrap/>
            <w:vAlign w:val="bottom"/>
            <w:hideMark/>
          </w:tcPr>
          <w:p w14:paraId="1EBFD7B8" w14:textId="77777777" w:rsidR="00B75EF6" w:rsidRPr="000440AB" w:rsidRDefault="00B75EF6" w:rsidP="00A051BC">
            <w:pPr>
              <w:jc w:val="center"/>
              <w:rPr>
                <w:sz w:val="20"/>
                <w:szCs w:val="20"/>
                <w:lang w:val="es-MX" w:eastAsia="es-MX"/>
              </w:rPr>
            </w:pPr>
            <w:r w:rsidRPr="000440AB">
              <w:rPr>
                <w:sz w:val="20"/>
                <w:szCs w:val="20"/>
                <w:lang w:val="es-MX" w:eastAsia="es-MX"/>
              </w:rPr>
              <w:t xml:space="preserve"> L       300.00 </w:t>
            </w:r>
          </w:p>
        </w:tc>
        <w:tc>
          <w:tcPr>
            <w:tcW w:w="1430" w:type="dxa"/>
            <w:tcBorders>
              <w:top w:val="nil"/>
              <w:left w:val="nil"/>
              <w:bottom w:val="single" w:sz="4" w:space="0" w:color="auto"/>
              <w:right w:val="single" w:sz="4" w:space="0" w:color="auto"/>
            </w:tcBorders>
            <w:shd w:val="clear" w:color="auto" w:fill="auto"/>
            <w:noWrap/>
            <w:vAlign w:val="bottom"/>
            <w:hideMark/>
          </w:tcPr>
          <w:p w14:paraId="40C36AC3" w14:textId="77777777" w:rsidR="00B75EF6" w:rsidRPr="000440AB" w:rsidRDefault="00B75EF6" w:rsidP="00A051BC">
            <w:pPr>
              <w:jc w:val="center"/>
              <w:rPr>
                <w:sz w:val="20"/>
                <w:szCs w:val="20"/>
                <w:lang w:val="es-MX" w:eastAsia="es-MX"/>
              </w:rPr>
            </w:pPr>
            <w:r w:rsidRPr="000440AB">
              <w:rPr>
                <w:sz w:val="20"/>
                <w:szCs w:val="20"/>
                <w:lang w:val="es-MX" w:eastAsia="es-MX"/>
              </w:rPr>
              <w:t xml:space="preserve"> L       300.00 </w:t>
            </w:r>
          </w:p>
        </w:tc>
      </w:tr>
      <w:tr w:rsidR="000440AB" w:rsidRPr="000440AB" w14:paraId="165A705F" w14:textId="77777777" w:rsidTr="00A051BC">
        <w:trPr>
          <w:trHeight w:val="242"/>
        </w:trPr>
        <w:tc>
          <w:tcPr>
            <w:tcW w:w="3778" w:type="dxa"/>
            <w:tcBorders>
              <w:top w:val="nil"/>
              <w:left w:val="single" w:sz="4" w:space="0" w:color="auto"/>
              <w:bottom w:val="single" w:sz="4" w:space="0" w:color="auto"/>
              <w:right w:val="single" w:sz="4" w:space="0" w:color="auto"/>
            </w:tcBorders>
            <w:shd w:val="clear" w:color="auto" w:fill="auto"/>
            <w:vAlign w:val="center"/>
            <w:hideMark/>
          </w:tcPr>
          <w:p w14:paraId="6AEB9E7A" w14:textId="0B8FBC06" w:rsidR="00B75EF6" w:rsidRPr="000440AB" w:rsidRDefault="00B75EF6" w:rsidP="00A051BC">
            <w:pPr>
              <w:rPr>
                <w:sz w:val="20"/>
                <w:szCs w:val="20"/>
                <w:lang w:val="es-MX" w:eastAsia="es-MX"/>
              </w:rPr>
            </w:pPr>
            <w:r w:rsidRPr="000440AB">
              <w:rPr>
                <w:sz w:val="20"/>
                <w:szCs w:val="20"/>
                <w:lang w:val="es-MX" w:eastAsia="es-MX"/>
              </w:rPr>
              <w:t xml:space="preserve">Pauta </w:t>
            </w:r>
            <w:r w:rsidR="00727F2C" w:rsidRPr="000440AB">
              <w:rPr>
                <w:i/>
                <w:sz w:val="20"/>
                <w:szCs w:val="20"/>
                <w:lang w:val="es-MX" w:eastAsia="es-MX"/>
              </w:rPr>
              <w:t>Giveaway</w:t>
            </w:r>
            <w:r w:rsidRPr="000440AB">
              <w:rPr>
                <w:sz w:val="20"/>
                <w:szCs w:val="20"/>
                <w:lang w:val="es-MX" w:eastAsia="es-MX"/>
              </w:rPr>
              <w:t xml:space="preserve"> D</w:t>
            </w:r>
            <w:r w:rsidR="0047308E">
              <w:rPr>
                <w:sz w:val="20"/>
                <w:szCs w:val="20"/>
                <w:lang w:val="es-MX" w:eastAsia="es-MX"/>
              </w:rPr>
              <w:t>í</w:t>
            </w:r>
            <w:r w:rsidRPr="000440AB">
              <w:rPr>
                <w:sz w:val="20"/>
                <w:szCs w:val="20"/>
                <w:lang w:val="es-MX" w:eastAsia="es-MX"/>
              </w:rPr>
              <w:t>a de la Mujer</w:t>
            </w:r>
          </w:p>
        </w:tc>
        <w:tc>
          <w:tcPr>
            <w:tcW w:w="1335" w:type="dxa"/>
            <w:tcBorders>
              <w:top w:val="nil"/>
              <w:left w:val="nil"/>
              <w:bottom w:val="single" w:sz="4" w:space="0" w:color="auto"/>
              <w:right w:val="single" w:sz="4" w:space="0" w:color="auto"/>
            </w:tcBorders>
            <w:shd w:val="clear" w:color="auto" w:fill="auto"/>
            <w:noWrap/>
            <w:vAlign w:val="bottom"/>
            <w:hideMark/>
          </w:tcPr>
          <w:p w14:paraId="6C2BABBF" w14:textId="77777777" w:rsidR="00B75EF6" w:rsidRPr="000440AB" w:rsidRDefault="00B75EF6" w:rsidP="00A051BC">
            <w:pPr>
              <w:jc w:val="center"/>
              <w:rPr>
                <w:sz w:val="20"/>
                <w:szCs w:val="20"/>
                <w:lang w:val="es-MX" w:eastAsia="es-MX"/>
              </w:rPr>
            </w:pPr>
            <w:r w:rsidRPr="000440AB">
              <w:rPr>
                <w:sz w:val="20"/>
                <w:szCs w:val="20"/>
                <w:lang w:val="es-MX" w:eastAsia="es-MX"/>
              </w:rPr>
              <w:t xml:space="preserve"> L       300.00 </w:t>
            </w:r>
          </w:p>
        </w:tc>
        <w:tc>
          <w:tcPr>
            <w:tcW w:w="1309" w:type="dxa"/>
            <w:tcBorders>
              <w:top w:val="nil"/>
              <w:left w:val="nil"/>
              <w:bottom w:val="single" w:sz="4" w:space="0" w:color="auto"/>
              <w:right w:val="single" w:sz="4" w:space="0" w:color="auto"/>
            </w:tcBorders>
            <w:shd w:val="clear" w:color="auto" w:fill="auto"/>
            <w:noWrap/>
            <w:vAlign w:val="bottom"/>
            <w:hideMark/>
          </w:tcPr>
          <w:p w14:paraId="6268C149" w14:textId="77777777" w:rsidR="00B75EF6" w:rsidRPr="000440AB" w:rsidRDefault="00B75EF6" w:rsidP="00A051BC">
            <w:pPr>
              <w:jc w:val="center"/>
              <w:rPr>
                <w:sz w:val="20"/>
                <w:szCs w:val="20"/>
                <w:lang w:val="es-MX" w:eastAsia="es-MX"/>
              </w:rPr>
            </w:pPr>
            <w:r w:rsidRPr="000440AB">
              <w:rPr>
                <w:sz w:val="20"/>
                <w:szCs w:val="20"/>
                <w:lang w:val="es-MX" w:eastAsia="es-MX"/>
              </w:rPr>
              <w:t> </w:t>
            </w:r>
          </w:p>
        </w:tc>
        <w:tc>
          <w:tcPr>
            <w:tcW w:w="1430" w:type="dxa"/>
            <w:tcBorders>
              <w:top w:val="nil"/>
              <w:left w:val="nil"/>
              <w:bottom w:val="single" w:sz="4" w:space="0" w:color="auto"/>
              <w:right w:val="single" w:sz="4" w:space="0" w:color="auto"/>
            </w:tcBorders>
            <w:shd w:val="clear" w:color="auto" w:fill="auto"/>
            <w:noWrap/>
            <w:vAlign w:val="bottom"/>
            <w:hideMark/>
          </w:tcPr>
          <w:p w14:paraId="67CBF3F2" w14:textId="77777777" w:rsidR="00B75EF6" w:rsidRPr="000440AB" w:rsidRDefault="00B75EF6" w:rsidP="00A051BC">
            <w:pPr>
              <w:jc w:val="center"/>
              <w:rPr>
                <w:sz w:val="20"/>
                <w:szCs w:val="20"/>
                <w:lang w:val="es-MX" w:eastAsia="es-MX"/>
              </w:rPr>
            </w:pPr>
            <w:r w:rsidRPr="000440AB">
              <w:rPr>
                <w:sz w:val="20"/>
                <w:szCs w:val="20"/>
                <w:lang w:val="es-MX" w:eastAsia="es-MX"/>
              </w:rPr>
              <w:t> </w:t>
            </w:r>
          </w:p>
        </w:tc>
      </w:tr>
      <w:tr w:rsidR="000440AB" w:rsidRPr="000440AB" w14:paraId="43217A54" w14:textId="77777777" w:rsidTr="00A051BC">
        <w:trPr>
          <w:trHeight w:val="242"/>
        </w:trPr>
        <w:tc>
          <w:tcPr>
            <w:tcW w:w="3778" w:type="dxa"/>
            <w:tcBorders>
              <w:top w:val="nil"/>
              <w:left w:val="single" w:sz="4" w:space="0" w:color="auto"/>
              <w:bottom w:val="single" w:sz="4" w:space="0" w:color="auto"/>
              <w:right w:val="single" w:sz="4" w:space="0" w:color="auto"/>
            </w:tcBorders>
            <w:shd w:val="clear" w:color="auto" w:fill="auto"/>
            <w:vAlign w:val="center"/>
            <w:hideMark/>
          </w:tcPr>
          <w:p w14:paraId="26959DBE" w14:textId="68034041" w:rsidR="00B75EF6" w:rsidRPr="000440AB" w:rsidRDefault="00B75EF6" w:rsidP="00A051BC">
            <w:pPr>
              <w:rPr>
                <w:sz w:val="20"/>
                <w:szCs w:val="20"/>
                <w:lang w:val="es-MX" w:eastAsia="es-MX"/>
              </w:rPr>
            </w:pPr>
            <w:r w:rsidRPr="000440AB">
              <w:rPr>
                <w:sz w:val="20"/>
                <w:szCs w:val="20"/>
                <w:lang w:val="es-MX" w:eastAsia="es-MX"/>
              </w:rPr>
              <w:t xml:space="preserve">Regalos del </w:t>
            </w:r>
            <w:r w:rsidR="00727F2C" w:rsidRPr="000440AB">
              <w:rPr>
                <w:i/>
                <w:sz w:val="20"/>
                <w:szCs w:val="20"/>
                <w:lang w:val="es-MX" w:eastAsia="es-MX"/>
              </w:rPr>
              <w:t>Giveaway</w:t>
            </w:r>
            <w:r w:rsidRPr="000440AB">
              <w:rPr>
                <w:sz w:val="20"/>
                <w:szCs w:val="20"/>
                <w:lang w:val="es-MX" w:eastAsia="es-MX"/>
              </w:rPr>
              <w:t xml:space="preserve"> D</w:t>
            </w:r>
            <w:r w:rsidR="0047308E">
              <w:rPr>
                <w:sz w:val="20"/>
                <w:szCs w:val="20"/>
                <w:lang w:val="es-MX" w:eastAsia="es-MX"/>
              </w:rPr>
              <w:t>í</w:t>
            </w:r>
            <w:r w:rsidRPr="000440AB">
              <w:rPr>
                <w:sz w:val="20"/>
                <w:szCs w:val="20"/>
                <w:lang w:val="es-MX" w:eastAsia="es-MX"/>
              </w:rPr>
              <w:t>a de la Mujer</w:t>
            </w:r>
          </w:p>
        </w:tc>
        <w:tc>
          <w:tcPr>
            <w:tcW w:w="1335" w:type="dxa"/>
            <w:tcBorders>
              <w:top w:val="nil"/>
              <w:left w:val="nil"/>
              <w:bottom w:val="single" w:sz="4" w:space="0" w:color="auto"/>
              <w:right w:val="single" w:sz="4" w:space="0" w:color="auto"/>
            </w:tcBorders>
            <w:shd w:val="clear" w:color="auto" w:fill="auto"/>
            <w:noWrap/>
            <w:vAlign w:val="bottom"/>
            <w:hideMark/>
          </w:tcPr>
          <w:p w14:paraId="54D14276" w14:textId="77777777" w:rsidR="00B75EF6" w:rsidRPr="000440AB" w:rsidRDefault="00B75EF6" w:rsidP="00A051BC">
            <w:pPr>
              <w:jc w:val="center"/>
              <w:rPr>
                <w:sz w:val="20"/>
                <w:szCs w:val="20"/>
                <w:lang w:val="es-MX" w:eastAsia="es-MX"/>
              </w:rPr>
            </w:pPr>
            <w:r w:rsidRPr="000440AB">
              <w:rPr>
                <w:sz w:val="20"/>
                <w:szCs w:val="20"/>
                <w:lang w:val="es-MX" w:eastAsia="es-MX"/>
              </w:rPr>
              <w:t xml:space="preserve"> L    1,000.00 </w:t>
            </w:r>
          </w:p>
        </w:tc>
        <w:tc>
          <w:tcPr>
            <w:tcW w:w="1309" w:type="dxa"/>
            <w:tcBorders>
              <w:top w:val="nil"/>
              <w:left w:val="nil"/>
              <w:bottom w:val="single" w:sz="4" w:space="0" w:color="auto"/>
              <w:right w:val="single" w:sz="4" w:space="0" w:color="auto"/>
            </w:tcBorders>
            <w:shd w:val="clear" w:color="auto" w:fill="auto"/>
            <w:noWrap/>
            <w:vAlign w:val="bottom"/>
            <w:hideMark/>
          </w:tcPr>
          <w:p w14:paraId="7AEF8ACC" w14:textId="77777777" w:rsidR="00B75EF6" w:rsidRPr="000440AB" w:rsidRDefault="00B75EF6" w:rsidP="00A051BC">
            <w:pPr>
              <w:jc w:val="center"/>
              <w:rPr>
                <w:sz w:val="20"/>
                <w:szCs w:val="20"/>
                <w:lang w:val="es-MX" w:eastAsia="es-MX"/>
              </w:rPr>
            </w:pPr>
            <w:r w:rsidRPr="000440AB">
              <w:rPr>
                <w:sz w:val="20"/>
                <w:szCs w:val="20"/>
                <w:lang w:val="es-MX" w:eastAsia="es-MX"/>
              </w:rPr>
              <w:t> </w:t>
            </w:r>
          </w:p>
        </w:tc>
        <w:tc>
          <w:tcPr>
            <w:tcW w:w="1430" w:type="dxa"/>
            <w:tcBorders>
              <w:top w:val="nil"/>
              <w:left w:val="nil"/>
              <w:bottom w:val="single" w:sz="4" w:space="0" w:color="auto"/>
              <w:right w:val="single" w:sz="4" w:space="0" w:color="auto"/>
            </w:tcBorders>
            <w:shd w:val="clear" w:color="auto" w:fill="auto"/>
            <w:noWrap/>
            <w:vAlign w:val="bottom"/>
            <w:hideMark/>
          </w:tcPr>
          <w:p w14:paraId="52AC9D75" w14:textId="77777777" w:rsidR="00B75EF6" w:rsidRPr="000440AB" w:rsidRDefault="00B75EF6" w:rsidP="00A051BC">
            <w:pPr>
              <w:jc w:val="center"/>
              <w:rPr>
                <w:sz w:val="20"/>
                <w:szCs w:val="20"/>
                <w:lang w:val="es-MX" w:eastAsia="es-MX"/>
              </w:rPr>
            </w:pPr>
            <w:r w:rsidRPr="000440AB">
              <w:rPr>
                <w:sz w:val="20"/>
                <w:szCs w:val="20"/>
                <w:lang w:val="es-MX" w:eastAsia="es-MX"/>
              </w:rPr>
              <w:t> </w:t>
            </w:r>
          </w:p>
        </w:tc>
      </w:tr>
      <w:tr w:rsidR="000440AB" w:rsidRPr="000440AB" w14:paraId="5A1BA4A7" w14:textId="77777777" w:rsidTr="00A051BC">
        <w:trPr>
          <w:trHeight w:val="242"/>
        </w:trPr>
        <w:tc>
          <w:tcPr>
            <w:tcW w:w="3778" w:type="dxa"/>
            <w:tcBorders>
              <w:top w:val="nil"/>
              <w:left w:val="single" w:sz="4" w:space="0" w:color="auto"/>
              <w:bottom w:val="single" w:sz="4" w:space="0" w:color="auto"/>
              <w:right w:val="single" w:sz="4" w:space="0" w:color="auto"/>
            </w:tcBorders>
            <w:shd w:val="clear" w:color="auto" w:fill="auto"/>
            <w:vAlign w:val="center"/>
            <w:hideMark/>
          </w:tcPr>
          <w:p w14:paraId="765EC6C6" w14:textId="2680C238" w:rsidR="00B75EF6" w:rsidRPr="000440AB" w:rsidRDefault="00B75EF6" w:rsidP="00A051BC">
            <w:pPr>
              <w:rPr>
                <w:sz w:val="20"/>
                <w:szCs w:val="20"/>
                <w:lang w:val="es-MX" w:eastAsia="es-MX"/>
              </w:rPr>
            </w:pPr>
            <w:r w:rsidRPr="000440AB">
              <w:rPr>
                <w:sz w:val="20"/>
                <w:szCs w:val="20"/>
                <w:lang w:val="es-MX" w:eastAsia="es-MX"/>
              </w:rPr>
              <w:t xml:space="preserve">Pauta </w:t>
            </w:r>
            <w:r w:rsidR="00727F2C" w:rsidRPr="000440AB">
              <w:rPr>
                <w:i/>
                <w:sz w:val="20"/>
                <w:szCs w:val="20"/>
                <w:lang w:val="es-MX" w:eastAsia="es-MX"/>
              </w:rPr>
              <w:t>Giveaway</w:t>
            </w:r>
            <w:r w:rsidRPr="000440AB">
              <w:rPr>
                <w:sz w:val="20"/>
                <w:szCs w:val="20"/>
                <w:lang w:val="es-MX" w:eastAsia="es-MX"/>
              </w:rPr>
              <w:t xml:space="preserve"> San Valentín</w:t>
            </w:r>
          </w:p>
        </w:tc>
        <w:tc>
          <w:tcPr>
            <w:tcW w:w="1335" w:type="dxa"/>
            <w:tcBorders>
              <w:top w:val="nil"/>
              <w:left w:val="nil"/>
              <w:bottom w:val="single" w:sz="4" w:space="0" w:color="auto"/>
              <w:right w:val="single" w:sz="4" w:space="0" w:color="auto"/>
            </w:tcBorders>
            <w:shd w:val="clear" w:color="auto" w:fill="auto"/>
            <w:noWrap/>
            <w:vAlign w:val="bottom"/>
            <w:hideMark/>
          </w:tcPr>
          <w:p w14:paraId="2CFC871A" w14:textId="77777777" w:rsidR="00B75EF6" w:rsidRPr="000440AB" w:rsidRDefault="00B75EF6" w:rsidP="00A051BC">
            <w:pPr>
              <w:jc w:val="center"/>
              <w:rPr>
                <w:sz w:val="20"/>
                <w:szCs w:val="20"/>
                <w:lang w:val="es-MX" w:eastAsia="es-MX"/>
              </w:rPr>
            </w:pPr>
            <w:r w:rsidRPr="000440AB">
              <w:rPr>
                <w:sz w:val="20"/>
                <w:szCs w:val="20"/>
                <w:lang w:val="es-MX" w:eastAsia="es-MX"/>
              </w:rPr>
              <w:t> </w:t>
            </w:r>
          </w:p>
        </w:tc>
        <w:tc>
          <w:tcPr>
            <w:tcW w:w="1309" w:type="dxa"/>
            <w:tcBorders>
              <w:top w:val="nil"/>
              <w:left w:val="nil"/>
              <w:bottom w:val="single" w:sz="4" w:space="0" w:color="auto"/>
              <w:right w:val="single" w:sz="4" w:space="0" w:color="auto"/>
            </w:tcBorders>
            <w:shd w:val="clear" w:color="auto" w:fill="auto"/>
            <w:noWrap/>
            <w:vAlign w:val="bottom"/>
            <w:hideMark/>
          </w:tcPr>
          <w:p w14:paraId="6ED7BCF2" w14:textId="77777777" w:rsidR="00B75EF6" w:rsidRPr="000440AB" w:rsidRDefault="00B75EF6" w:rsidP="00A051BC">
            <w:pPr>
              <w:jc w:val="center"/>
              <w:rPr>
                <w:sz w:val="20"/>
                <w:szCs w:val="20"/>
                <w:lang w:val="es-MX" w:eastAsia="es-MX"/>
              </w:rPr>
            </w:pPr>
            <w:r w:rsidRPr="000440AB">
              <w:rPr>
                <w:sz w:val="20"/>
                <w:szCs w:val="20"/>
                <w:lang w:val="es-MX" w:eastAsia="es-MX"/>
              </w:rPr>
              <w:t xml:space="preserve"> L       300.00 </w:t>
            </w:r>
          </w:p>
        </w:tc>
        <w:tc>
          <w:tcPr>
            <w:tcW w:w="1430" w:type="dxa"/>
            <w:tcBorders>
              <w:top w:val="nil"/>
              <w:left w:val="nil"/>
              <w:bottom w:val="single" w:sz="4" w:space="0" w:color="auto"/>
              <w:right w:val="single" w:sz="4" w:space="0" w:color="auto"/>
            </w:tcBorders>
            <w:shd w:val="clear" w:color="auto" w:fill="auto"/>
            <w:noWrap/>
            <w:vAlign w:val="bottom"/>
            <w:hideMark/>
          </w:tcPr>
          <w:p w14:paraId="65787B36" w14:textId="77777777" w:rsidR="00B75EF6" w:rsidRPr="000440AB" w:rsidRDefault="00B75EF6" w:rsidP="00A051BC">
            <w:pPr>
              <w:jc w:val="center"/>
              <w:rPr>
                <w:sz w:val="20"/>
                <w:szCs w:val="20"/>
                <w:lang w:val="es-MX" w:eastAsia="es-MX"/>
              </w:rPr>
            </w:pPr>
            <w:r w:rsidRPr="000440AB">
              <w:rPr>
                <w:sz w:val="20"/>
                <w:szCs w:val="20"/>
                <w:lang w:val="es-MX" w:eastAsia="es-MX"/>
              </w:rPr>
              <w:t> </w:t>
            </w:r>
          </w:p>
        </w:tc>
      </w:tr>
      <w:tr w:rsidR="000440AB" w:rsidRPr="000440AB" w14:paraId="1BF079FA" w14:textId="77777777" w:rsidTr="00A051BC">
        <w:trPr>
          <w:trHeight w:val="242"/>
        </w:trPr>
        <w:tc>
          <w:tcPr>
            <w:tcW w:w="3778" w:type="dxa"/>
            <w:tcBorders>
              <w:top w:val="nil"/>
              <w:left w:val="single" w:sz="4" w:space="0" w:color="auto"/>
              <w:bottom w:val="single" w:sz="4" w:space="0" w:color="auto"/>
              <w:right w:val="single" w:sz="4" w:space="0" w:color="auto"/>
            </w:tcBorders>
            <w:shd w:val="clear" w:color="auto" w:fill="auto"/>
            <w:vAlign w:val="center"/>
            <w:hideMark/>
          </w:tcPr>
          <w:p w14:paraId="718872EE" w14:textId="20773E94" w:rsidR="00B75EF6" w:rsidRPr="000440AB" w:rsidRDefault="00B75EF6" w:rsidP="00A051BC">
            <w:pPr>
              <w:rPr>
                <w:sz w:val="20"/>
                <w:szCs w:val="20"/>
                <w:lang w:val="es-MX" w:eastAsia="es-MX"/>
              </w:rPr>
            </w:pPr>
            <w:r w:rsidRPr="000440AB">
              <w:rPr>
                <w:sz w:val="20"/>
                <w:szCs w:val="20"/>
                <w:lang w:val="es-MX" w:eastAsia="es-MX"/>
              </w:rPr>
              <w:t xml:space="preserve">Regalos del </w:t>
            </w:r>
            <w:r w:rsidR="00727F2C" w:rsidRPr="000440AB">
              <w:rPr>
                <w:i/>
                <w:sz w:val="20"/>
                <w:szCs w:val="20"/>
                <w:lang w:val="es-MX" w:eastAsia="es-MX"/>
              </w:rPr>
              <w:t>Giveaway</w:t>
            </w:r>
            <w:r w:rsidRPr="000440AB">
              <w:rPr>
                <w:sz w:val="20"/>
                <w:szCs w:val="20"/>
                <w:lang w:val="es-MX" w:eastAsia="es-MX"/>
              </w:rPr>
              <w:t xml:space="preserve"> San Valentín</w:t>
            </w:r>
          </w:p>
        </w:tc>
        <w:tc>
          <w:tcPr>
            <w:tcW w:w="1335" w:type="dxa"/>
            <w:tcBorders>
              <w:top w:val="nil"/>
              <w:left w:val="nil"/>
              <w:bottom w:val="single" w:sz="4" w:space="0" w:color="auto"/>
              <w:right w:val="single" w:sz="4" w:space="0" w:color="auto"/>
            </w:tcBorders>
            <w:shd w:val="clear" w:color="auto" w:fill="auto"/>
            <w:noWrap/>
            <w:vAlign w:val="bottom"/>
            <w:hideMark/>
          </w:tcPr>
          <w:p w14:paraId="1AAE139E" w14:textId="77777777" w:rsidR="00B75EF6" w:rsidRPr="000440AB" w:rsidRDefault="00B75EF6" w:rsidP="00A051BC">
            <w:pPr>
              <w:jc w:val="center"/>
              <w:rPr>
                <w:sz w:val="20"/>
                <w:szCs w:val="20"/>
                <w:lang w:val="es-MX" w:eastAsia="es-MX"/>
              </w:rPr>
            </w:pPr>
            <w:r w:rsidRPr="000440AB">
              <w:rPr>
                <w:sz w:val="20"/>
                <w:szCs w:val="20"/>
                <w:lang w:val="es-MX" w:eastAsia="es-MX"/>
              </w:rPr>
              <w:t> </w:t>
            </w:r>
          </w:p>
        </w:tc>
        <w:tc>
          <w:tcPr>
            <w:tcW w:w="1309" w:type="dxa"/>
            <w:tcBorders>
              <w:top w:val="nil"/>
              <w:left w:val="nil"/>
              <w:bottom w:val="single" w:sz="4" w:space="0" w:color="auto"/>
              <w:right w:val="single" w:sz="4" w:space="0" w:color="auto"/>
            </w:tcBorders>
            <w:shd w:val="clear" w:color="auto" w:fill="auto"/>
            <w:noWrap/>
            <w:vAlign w:val="bottom"/>
            <w:hideMark/>
          </w:tcPr>
          <w:p w14:paraId="23335151" w14:textId="77777777" w:rsidR="00B75EF6" w:rsidRPr="000440AB" w:rsidRDefault="00B75EF6" w:rsidP="00A051BC">
            <w:pPr>
              <w:jc w:val="center"/>
              <w:rPr>
                <w:sz w:val="20"/>
                <w:szCs w:val="20"/>
                <w:lang w:val="es-MX" w:eastAsia="es-MX"/>
              </w:rPr>
            </w:pPr>
            <w:r w:rsidRPr="000440AB">
              <w:rPr>
                <w:sz w:val="20"/>
                <w:szCs w:val="20"/>
                <w:lang w:val="es-MX" w:eastAsia="es-MX"/>
              </w:rPr>
              <w:t xml:space="preserve"> L    1,000.00 </w:t>
            </w:r>
          </w:p>
        </w:tc>
        <w:tc>
          <w:tcPr>
            <w:tcW w:w="1430" w:type="dxa"/>
            <w:tcBorders>
              <w:top w:val="nil"/>
              <w:left w:val="nil"/>
              <w:bottom w:val="single" w:sz="4" w:space="0" w:color="auto"/>
              <w:right w:val="single" w:sz="4" w:space="0" w:color="auto"/>
            </w:tcBorders>
            <w:shd w:val="clear" w:color="auto" w:fill="auto"/>
            <w:noWrap/>
            <w:vAlign w:val="bottom"/>
            <w:hideMark/>
          </w:tcPr>
          <w:p w14:paraId="02C35DC1" w14:textId="77777777" w:rsidR="00B75EF6" w:rsidRPr="000440AB" w:rsidRDefault="00B75EF6" w:rsidP="00A051BC">
            <w:pPr>
              <w:jc w:val="center"/>
              <w:rPr>
                <w:sz w:val="20"/>
                <w:szCs w:val="20"/>
                <w:lang w:val="es-MX" w:eastAsia="es-MX"/>
              </w:rPr>
            </w:pPr>
            <w:r w:rsidRPr="000440AB">
              <w:rPr>
                <w:sz w:val="20"/>
                <w:szCs w:val="20"/>
                <w:lang w:val="es-MX" w:eastAsia="es-MX"/>
              </w:rPr>
              <w:t> </w:t>
            </w:r>
          </w:p>
        </w:tc>
      </w:tr>
      <w:tr w:rsidR="000440AB" w:rsidRPr="000440AB" w14:paraId="468E7D7E" w14:textId="77777777" w:rsidTr="00A051BC">
        <w:trPr>
          <w:trHeight w:val="242"/>
        </w:trPr>
        <w:tc>
          <w:tcPr>
            <w:tcW w:w="3778" w:type="dxa"/>
            <w:tcBorders>
              <w:top w:val="nil"/>
              <w:left w:val="single" w:sz="4" w:space="0" w:color="auto"/>
              <w:bottom w:val="single" w:sz="4" w:space="0" w:color="auto"/>
              <w:right w:val="single" w:sz="4" w:space="0" w:color="auto"/>
            </w:tcBorders>
            <w:shd w:val="clear" w:color="auto" w:fill="auto"/>
            <w:vAlign w:val="bottom"/>
            <w:hideMark/>
          </w:tcPr>
          <w:p w14:paraId="73841C86" w14:textId="77777777" w:rsidR="00B75EF6" w:rsidRPr="000440AB" w:rsidRDefault="00B75EF6" w:rsidP="00A051BC">
            <w:pPr>
              <w:rPr>
                <w:sz w:val="20"/>
                <w:szCs w:val="20"/>
                <w:lang w:val="es-MX" w:eastAsia="es-MX"/>
              </w:rPr>
            </w:pPr>
            <w:r w:rsidRPr="000440AB">
              <w:rPr>
                <w:sz w:val="20"/>
                <w:szCs w:val="20"/>
                <w:lang w:val="es-MX" w:eastAsia="es-MX"/>
              </w:rPr>
              <w:t xml:space="preserve">Pautar programa de referidos Isabellas Honduras </w:t>
            </w:r>
          </w:p>
        </w:tc>
        <w:tc>
          <w:tcPr>
            <w:tcW w:w="1335" w:type="dxa"/>
            <w:tcBorders>
              <w:top w:val="nil"/>
              <w:left w:val="nil"/>
              <w:bottom w:val="single" w:sz="4" w:space="0" w:color="auto"/>
              <w:right w:val="single" w:sz="4" w:space="0" w:color="auto"/>
            </w:tcBorders>
            <w:shd w:val="clear" w:color="auto" w:fill="auto"/>
            <w:noWrap/>
            <w:vAlign w:val="bottom"/>
            <w:hideMark/>
          </w:tcPr>
          <w:p w14:paraId="2E473412" w14:textId="77777777" w:rsidR="00B75EF6" w:rsidRPr="000440AB" w:rsidRDefault="00B75EF6" w:rsidP="00A051BC">
            <w:pPr>
              <w:jc w:val="center"/>
              <w:rPr>
                <w:sz w:val="20"/>
                <w:szCs w:val="20"/>
                <w:lang w:val="es-MX" w:eastAsia="es-MX"/>
              </w:rPr>
            </w:pPr>
            <w:r w:rsidRPr="000440AB">
              <w:rPr>
                <w:sz w:val="20"/>
                <w:szCs w:val="20"/>
                <w:lang w:val="es-MX" w:eastAsia="es-MX"/>
              </w:rPr>
              <w:t xml:space="preserve"> L       300.00 </w:t>
            </w:r>
          </w:p>
        </w:tc>
        <w:tc>
          <w:tcPr>
            <w:tcW w:w="1309" w:type="dxa"/>
            <w:tcBorders>
              <w:top w:val="nil"/>
              <w:left w:val="nil"/>
              <w:bottom w:val="single" w:sz="4" w:space="0" w:color="auto"/>
              <w:right w:val="single" w:sz="4" w:space="0" w:color="auto"/>
            </w:tcBorders>
            <w:shd w:val="clear" w:color="auto" w:fill="auto"/>
            <w:noWrap/>
            <w:vAlign w:val="bottom"/>
            <w:hideMark/>
          </w:tcPr>
          <w:p w14:paraId="7CA565E2" w14:textId="77777777" w:rsidR="00B75EF6" w:rsidRPr="000440AB" w:rsidRDefault="00B75EF6" w:rsidP="00A051BC">
            <w:pPr>
              <w:jc w:val="center"/>
              <w:rPr>
                <w:sz w:val="20"/>
                <w:szCs w:val="20"/>
                <w:lang w:val="es-MX" w:eastAsia="es-MX"/>
              </w:rPr>
            </w:pPr>
            <w:r w:rsidRPr="000440AB">
              <w:rPr>
                <w:sz w:val="20"/>
                <w:szCs w:val="20"/>
                <w:lang w:val="es-MX" w:eastAsia="es-MX"/>
              </w:rPr>
              <w:t xml:space="preserve"> L       300.00 </w:t>
            </w:r>
          </w:p>
        </w:tc>
        <w:tc>
          <w:tcPr>
            <w:tcW w:w="1430" w:type="dxa"/>
            <w:tcBorders>
              <w:top w:val="nil"/>
              <w:left w:val="nil"/>
              <w:bottom w:val="single" w:sz="4" w:space="0" w:color="auto"/>
              <w:right w:val="single" w:sz="4" w:space="0" w:color="auto"/>
            </w:tcBorders>
            <w:shd w:val="clear" w:color="auto" w:fill="auto"/>
            <w:noWrap/>
            <w:vAlign w:val="bottom"/>
            <w:hideMark/>
          </w:tcPr>
          <w:p w14:paraId="70429D03" w14:textId="77777777" w:rsidR="00B75EF6" w:rsidRPr="000440AB" w:rsidRDefault="00B75EF6" w:rsidP="00A051BC">
            <w:pPr>
              <w:jc w:val="center"/>
              <w:rPr>
                <w:sz w:val="20"/>
                <w:szCs w:val="20"/>
                <w:lang w:val="es-MX" w:eastAsia="es-MX"/>
              </w:rPr>
            </w:pPr>
            <w:r w:rsidRPr="000440AB">
              <w:rPr>
                <w:sz w:val="20"/>
                <w:szCs w:val="20"/>
                <w:lang w:val="es-MX" w:eastAsia="es-MX"/>
              </w:rPr>
              <w:t xml:space="preserve"> L       300.00 </w:t>
            </w:r>
          </w:p>
        </w:tc>
      </w:tr>
      <w:tr w:rsidR="000440AB" w:rsidRPr="000440AB" w14:paraId="658B204F" w14:textId="77777777" w:rsidTr="00A051BC">
        <w:trPr>
          <w:trHeight w:val="242"/>
        </w:trPr>
        <w:tc>
          <w:tcPr>
            <w:tcW w:w="3778" w:type="dxa"/>
            <w:tcBorders>
              <w:top w:val="nil"/>
              <w:left w:val="single" w:sz="4" w:space="0" w:color="auto"/>
              <w:bottom w:val="single" w:sz="4" w:space="0" w:color="auto"/>
              <w:right w:val="single" w:sz="4" w:space="0" w:color="auto"/>
            </w:tcBorders>
            <w:shd w:val="clear" w:color="auto" w:fill="auto"/>
            <w:vAlign w:val="center"/>
            <w:hideMark/>
          </w:tcPr>
          <w:p w14:paraId="637118EC" w14:textId="77777777" w:rsidR="00B75EF6" w:rsidRPr="000440AB" w:rsidRDefault="00B75EF6" w:rsidP="00A051BC">
            <w:pPr>
              <w:rPr>
                <w:b/>
                <w:bCs/>
                <w:sz w:val="20"/>
                <w:szCs w:val="20"/>
                <w:lang w:val="es-MX" w:eastAsia="es-MX"/>
              </w:rPr>
            </w:pPr>
            <w:r w:rsidRPr="000440AB">
              <w:rPr>
                <w:b/>
                <w:bCs/>
                <w:sz w:val="20"/>
                <w:szCs w:val="20"/>
                <w:lang w:val="es-MX" w:eastAsia="es-MX"/>
              </w:rPr>
              <w:t>Programa de Lealtad</w:t>
            </w:r>
          </w:p>
        </w:tc>
        <w:tc>
          <w:tcPr>
            <w:tcW w:w="1335" w:type="dxa"/>
            <w:tcBorders>
              <w:top w:val="nil"/>
              <w:left w:val="nil"/>
              <w:bottom w:val="single" w:sz="4" w:space="0" w:color="auto"/>
              <w:right w:val="single" w:sz="4" w:space="0" w:color="auto"/>
            </w:tcBorders>
            <w:shd w:val="clear" w:color="auto" w:fill="auto"/>
            <w:noWrap/>
            <w:vAlign w:val="bottom"/>
            <w:hideMark/>
          </w:tcPr>
          <w:p w14:paraId="04D600E3" w14:textId="77777777" w:rsidR="00B75EF6" w:rsidRPr="000440AB" w:rsidRDefault="00B75EF6" w:rsidP="00A051BC">
            <w:pPr>
              <w:jc w:val="center"/>
              <w:rPr>
                <w:sz w:val="20"/>
                <w:szCs w:val="20"/>
                <w:lang w:val="es-MX" w:eastAsia="es-MX"/>
              </w:rPr>
            </w:pPr>
            <w:r w:rsidRPr="000440AB">
              <w:rPr>
                <w:sz w:val="20"/>
                <w:szCs w:val="20"/>
                <w:lang w:val="es-MX" w:eastAsia="es-MX"/>
              </w:rPr>
              <w:t> </w:t>
            </w:r>
          </w:p>
        </w:tc>
        <w:tc>
          <w:tcPr>
            <w:tcW w:w="1309" w:type="dxa"/>
            <w:tcBorders>
              <w:top w:val="nil"/>
              <w:left w:val="nil"/>
              <w:bottom w:val="single" w:sz="4" w:space="0" w:color="auto"/>
              <w:right w:val="single" w:sz="4" w:space="0" w:color="auto"/>
            </w:tcBorders>
            <w:shd w:val="clear" w:color="auto" w:fill="auto"/>
            <w:noWrap/>
            <w:vAlign w:val="bottom"/>
            <w:hideMark/>
          </w:tcPr>
          <w:p w14:paraId="20ECAE34" w14:textId="77777777" w:rsidR="00B75EF6" w:rsidRPr="000440AB" w:rsidRDefault="00B75EF6" w:rsidP="00A051BC">
            <w:pPr>
              <w:jc w:val="center"/>
              <w:rPr>
                <w:sz w:val="20"/>
                <w:szCs w:val="20"/>
                <w:lang w:val="es-MX" w:eastAsia="es-MX"/>
              </w:rPr>
            </w:pPr>
            <w:r w:rsidRPr="000440AB">
              <w:rPr>
                <w:sz w:val="20"/>
                <w:szCs w:val="20"/>
                <w:lang w:val="es-MX" w:eastAsia="es-MX"/>
              </w:rPr>
              <w:t> </w:t>
            </w:r>
          </w:p>
        </w:tc>
        <w:tc>
          <w:tcPr>
            <w:tcW w:w="1430" w:type="dxa"/>
            <w:tcBorders>
              <w:top w:val="nil"/>
              <w:left w:val="nil"/>
              <w:bottom w:val="single" w:sz="4" w:space="0" w:color="auto"/>
              <w:right w:val="single" w:sz="4" w:space="0" w:color="auto"/>
            </w:tcBorders>
            <w:shd w:val="clear" w:color="auto" w:fill="auto"/>
            <w:noWrap/>
            <w:vAlign w:val="bottom"/>
            <w:hideMark/>
          </w:tcPr>
          <w:p w14:paraId="32E3BB09" w14:textId="77777777" w:rsidR="00B75EF6" w:rsidRPr="000440AB" w:rsidRDefault="00B75EF6" w:rsidP="00A051BC">
            <w:pPr>
              <w:jc w:val="center"/>
              <w:rPr>
                <w:sz w:val="20"/>
                <w:szCs w:val="20"/>
                <w:lang w:val="es-MX" w:eastAsia="es-MX"/>
              </w:rPr>
            </w:pPr>
            <w:r w:rsidRPr="000440AB">
              <w:rPr>
                <w:sz w:val="20"/>
                <w:szCs w:val="20"/>
                <w:lang w:val="es-MX" w:eastAsia="es-MX"/>
              </w:rPr>
              <w:t> </w:t>
            </w:r>
          </w:p>
        </w:tc>
      </w:tr>
      <w:tr w:rsidR="000440AB" w:rsidRPr="000440AB" w14:paraId="0DA8D32D" w14:textId="77777777" w:rsidTr="00A051BC">
        <w:trPr>
          <w:trHeight w:val="242"/>
        </w:trPr>
        <w:tc>
          <w:tcPr>
            <w:tcW w:w="3778" w:type="dxa"/>
            <w:tcBorders>
              <w:top w:val="nil"/>
              <w:left w:val="single" w:sz="4" w:space="0" w:color="auto"/>
              <w:bottom w:val="single" w:sz="4" w:space="0" w:color="auto"/>
              <w:right w:val="single" w:sz="4" w:space="0" w:color="auto"/>
            </w:tcBorders>
            <w:shd w:val="clear" w:color="auto" w:fill="auto"/>
            <w:vAlign w:val="center"/>
            <w:hideMark/>
          </w:tcPr>
          <w:p w14:paraId="256360F3" w14:textId="77777777" w:rsidR="00B75EF6" w:rsidRPr="000440AB" w:rsidRDefault="00B75EF6" w:rsidP="00A051BC">
            <w:pPr>
              <w:rPr>
                <w:sz w:val="20"/>
                <w:szCs w:val="20"/>
                <w:lang w:val="es-MX" w:eastAsia="es-MX"/>
              </w:rPr>
            </w:pPr>
            <w:r w:rsidRPr="000440AB">
              <w:rPr>
                <w:sz w:val="20"/>
                <w:szCs w:val="20"/>
                <w:lang w:val="es-MX" w:eastAsia="es-MX"/>
              </w:rPr>
              <w:t>Campaña de Lanzamiento</w:t>
            </w:r>
          </w:p>
        </w:tc>
        <w:tc>
          <w:tcPr>
            <w:tcW w:w="1335" w:type="dxa"/>
            <w:tcBorders>
              <w:top w:val="nil"/>
              <w:left w:val="nil"/>
              <w:bottom w:val="single" w:sz="4" w:space="0" w:color="auto"/>
              <w:right w:val="single" w:sz="4" w:space="0" w:color="auto"/>
            </w:tcBorders>
            <w:shd w:val="clear" w:color="auto" w:fill="auto"/>
            <w:noWrap/>
            <w:vAlign w:val="bottom"/>
            <w:hideMark/>
          </w:tcPr>
          <w:p w14:paraId="708B137B" w14:textId="77777777" w:rsidR="00B75EF6" w:rsidRPr="000440AB" w:rsidRDefault="00B75EF6" w:rsidP="00A051BC">
            <w:pPr>
              <w:jc w:val="center"/>
              <w:rPr>
                <w:sz w:val="20"/>
                <w:szCs w:val="20"/>
                <w:lang w:val="es-MX" w:eastAsia="es-MX"/>
              </w:rPr>
            </w:pPr>
            <w:r w:rsidRPr="000440AB">
              <w:rPr>
                <w:sz w:val="20"/>
                <w:szCs w:val="20"/>
                <w:lang w:val="es-MX" w:eastAsia="es-MX"/>
              </w:rPr>
              <w:t xml:space="preserve"> L       500.00 </w:t>
            </w:r>
          </w:p>
        </w:tc>
        <w:tc>
          <w:tcPr>
            <w:tcW w:w="1309" w:type="dxa"/>
            <w:tcBorders>
              <w:top w:val="nil"/>
              <w:left w:val="nil"/>
              <w:bottom w:val="single" w:sz="4" w:space="0" w:color="auto"/>
              <w:right w:val="single" w:sz="4" w:space="0" w:color="auto"/>
            </w:tcBorders>
            <w:shd w:val="clear" w:color="auto" w:fill="auto"/>
            <w:noWrap/>
            <w:vAlign w:val="bottom"/>
            <w:hideMark/>
          </w:tcPr>
          <w:p w14:paraId="22774148" w14:textId="77777777" w:rsidR="00B75EF6" w:rsidRPr="000440AB" w:rsidRDefault="00B75EF6" w:rsidP="00A051BC">
            <w:pPr>
              <w:jc w:val="center"/>
              <w:rPr>
                <w:sz w:val="20"/>
                <w:szCs w:val="20"/>
                <w:lang w:val="es-MX" w:eastAsia="es-MX"/>
              </w:rPr>
            </w:pPr>
            <w:r w:rsidRPr="000440AB">
              <w:rPr>
                <w:sz w:val="20"/>
                <w:szCs w:val="20"/>
                <w:lang w:val="es-MX" w:eastAsia="es-MX"/>
              </w:rPr>
              <w:t xml:space="preserve"> L       500.00 </w:t>
            </w:r>
          </w:p>
        </w:tc>
        <w:tc>
          <w:tcPr>
            <w:tcW w:w="1430" w:type="dxa"/>
            <w:tcBorders>
              <w:top w:val="nil"/>
              <w:left w:val="nil"/>
              <w:bottom w:val="single" w:sz="4" w:space="0" w:color="auto"/>
              <w:right w:val="single" w:sz="4" w:space="0" w:color="auto"/>
            </w:tcBorders>
            <w:shd w:val="clear" w:color="auto" w:fill="auto"/>
            <w:noWrap/>
            <w:vAlign w:val="bottom"/>
            <w:hideMark/>
          </w:tcPr>
          <w:p w14:paraId="54103AB3" w14:textId="77777777" w:rsidR="00B75EF6" w:rsidRPr="000440AB" w:rsidRDefault="00B75EF6" w:rsidP="00A051BC">
            <w:pPr>
              <w:jc w:val="center"/>
              <w:rPr>
                <w:sz w:val="20"/>
                <w:szCs w:val="20"/>
                <w:lang w:val="es-MX" w:eastAsia="es-MX"/>
              </w:rPr>
            </w:pPr>
            <w:r w:rsidRPr="000440AB">
              <w:rPr>
                <w:sz w:val="20"/>
                <w:szCs w:val="20"/>
                <w:lang w:val="es-MX" w:eastAsia="es-MX"/>
              </w:rPr>
              <w:t xml:space="preserve"> L       500.00 </w:t>
            </w:r>
          </w:p>
        </w:tc>
      </w:tr>
      <w:tr w:rsidR="000440AB" w:rsidRPr="000440AB" w14:paraId="2BE4842D" w14:textId="77777777" w:rsidTr="00A051BC">
        <w:trPr>
          <w:trHeight w:val="242"/>
        </w:trPr>
        <w:tc>
          <w:tcPr>
            <w:tcW w:w="3778" w:type="dxa"/>
            <w:tcBorders>
              <w:top w:val="nil"/>
              <w:left w:val="single" w:sz="4" w:space="0" w:color="auto"/>
              <w:bottom w:val="single" w:sz="4" w:space="0" w:color="auto"/>
              <w:right w:val="single" w:sz="4" w:space="0" w:color="auto"/>
            </w:tcBorders>
            <w:shd w:val="clear" w:color="auto" w:fill="auto"/>
            <w:vAlign w:val="center"/>
            <w:hideMark/>
          </w:tcPr>
          <w:p w14:paraId="20BA1946" w14:textId="77777777" w:rsidR="00B75EF6" w:rsidRPr="000440AB" w:rsidRDefault="00B75EF6" w:rsidP="00A051BC">
            <w:pPr>
              <w:rPr>
                <w:sz w:val="20"/>
                <w:szCs w:val="20"/>
                <w:lang w:val="es-MX" w:eastAsia="es-MX"/>
              </w:rPr>
            </w:pPr>
            <w:r w:rsidRPr="000440AB">
              <w:rPr>
                <w:sz w:val="20"/>
                <w:szCs w:val="20"/>
                <w:lang w:val="es-MX" w:eastAsia="es-MX"/>
              </w:rPr>
              <w:t xml:space="preserve">Promocional de la promoción </w:t>
            </w:r>
          </w:p>
        </w:tc>
        <w:tc>
          <w:tcPr>
            <w:tcW w:w="1335" w:type="dxa"/>
            <w:tcBorders>
              <w:top w:val="nil"/>
              <w:left w:val="nil"/>
              <w:bottom w:val="single" w:sz="4" w:space="0" w:color="auto"/>
              <w:right w:val="single" w:sz="4" w:space="0" w:color="auto"/>
            </w:tcBorders>
            <w:shd w:val="clear" w:color="auto" w:fill="auto"/>
            <w:noWrap/>
            <w:vAlign w:val="bottom"/>
            <w:hideMark/>
          </w:tcPr>
          <w:p w14:paraId="1E68678D" w14:textId="77777777" w:rsidR="00B75EF6" w:rsidRPr="000440AB" w:rsidRDefault="00B75EF6" w:rsidP="00A051BC">
            <w:pPr>
              <w:jc w:val="center"/>
              <w:rPr>
                <w:sz w:val="20"/>
                <w:szCs w:val="20"/>
                <w:lang w:val="es-MX" w:eastAsia="es-MX"/>
              </w:rPr>
            </w:pPr>
            <w:r w:rsidRPr="000440AB">
              <w:rPr>
                <w:sz w:val="20"/>
                <w:szCs w:val="20"/>
                <w:lang w:val="es-MX" w:eastAsia="es-MX"/>
              </w:rPr>
              <w:t xml:space="preserve"> L    2,500.00 </w:t>
            </w:r>
          </w:p>
        </w:tc>
        <w:tc>
          <w:tcPr>
            <w:tcW w:w="1309" w:type="dxa"/>
            <w:tcBorders>
              <w:top w:val="nil"/>
              <w:left w:val="nil"/>
              <w:bottom w:val="single" w:sz="4" w:space="0" w:color="auto"/>
              <w:right w:val="single" w:sz="4" w:space="0" w:color="auto"/>
            </w:tcBorders>
            <w:shd w:val="clear" w:color="auto" w:fill="auto"/>
            <w:noWrap/>
            <w:vAlign w:val="bottom"/>
            <w:hideMark/>
          </w:tcPr>
          <w:p w14:paraId="26594CE3" w14:textId="77777777" w:rsidR="00B75EF6" w:rsidRPr="000440AB" w:rsidRDefault="00B75EF6" w:rsidP="00A051BC">
            <w:pPr>
              <w:jc w:val="center"/>
              <w:rPr>
                <w:sz w:val="20"/>
                <w:szCs w:val="20"/>
                <w:lang w:val="es-MX" w:eastAsia="es-MX"/>
              </w:rPr>
            </w:pPr>
            <w:r w:rsidRPr="000440AB">
              <w:rPr>
                <w:sz w:val="20"/>
                <w:szCs w:val="20"/>
                <w:lang w:val="es-MX" w:eastAsia="es-MX"/>
              </w:rPr>
              <w:t xml:space="preserve"> L    2,500.00 </w:t>
            </w:r>
          </w:p>
        </w:tc>
        <w:tc>
          <w:tcPr>
            <w:tcW w:w="1430" w:type="dxa"/>
            <w:tcBorders>
              <w:top w:val="nil"/>
              <w:left w:val="nil"/>
              <w:bottom w:val="single" w:sz="4" w:space="0" w:color="auto"/>
              <w:right w:val="single" w:sz="4" w:space="0" w:color="auto"/>
            </w:tcBorders>
            <w:shd w:val="clear" w:color="auto" w:fill="auto"/>
            <w:noWrap/>
            <w:vAlign w:val="bottom"/>
            <w:hideMark/>
          </w:tcPr>
          <w:p w14:paraId="4AE770F0" w14:textId="77777777" w:rsidR="00B75EF6" w:rsidRPr="000440AB" w:rsidRDefault="00B75EF6" w:rsidP="00A051BC">
            <w:pPr>
              <w:jc w:val="center"/>
              <w:rPr>
                <w:sz w:val="20"/>
                <w:szCs w:val="20"/>
                <w:lang w:val="es-MX" w:eastAsia="es-MX"/>
              </w:rPr>
            </w:pPr>
            <w:r w:rsidRPr="000440AB">
              <w:rPr>
                <w:sz w:val="20"/>
                <w:szCs w:val="20"/>
                <w:lang w:val="es-MX" w:eastAsia="es-MX"/>
              </w:rPr>
              <w:t xml:space="preserve"> L    5,000.00 </w:t>
            </w:r>
          </w:p>
        </w:tc>
      </w:tr>
      <w:tr w:rsidR="000440AB" w:rsidRPr="000440AB" w14:paraId="177AD065" w14:textId="77777777" w:rsidTr="00A051BC">
        <w:trPr>
          <w:trHeight w:val="232"/>
        </w:trPr>
        <w:tc>
          <w:tcPr>
            <w:tcW w:w="3778" w:type="dxa"/>
            <w:tcBorders>
              <w:top w:val="nil"/>
              <w:left w:val="single" w:sz="4" w:space="0" w:color="auto"/>
              <w:bottom w:val="single" w:sz="4" w:space="0" w:color="auto"/>
              <w:right w:val="single" w:sz="4" w:space="0" w:color="auto"/>
            </w:tcBorders>
            <w:shd w:val="clear" w:color="auto" w:fill="auto"/>
            <w:vAlign w:val="center"/>
            <w:hideMark/>
          </w:tcPr>
          <w:p w14:paraId="78AF75C8" w14:textId="77777777" w:rsidR="00B75EF6" w:rsidRPr="000440AB" w:rsidRDefault="00B75EF6" w:rsidP="00A051BC">
            <w:pPr>
              <w:rPr>
                <w:sz w:val="20"/>
                <w:szCs w:val="20"/>
                <w:lang w:val="es-MX" w:eastAsia="es-MX"/>
              </w:rPr>
            </w:pPr>
            <w:r w:rsidRPr="000440AB">
              <w:rPr>
                <w:sz w:val="20"/>
                <w:szCs w:val="20"/>
                <w:lang w:val="es-MX" w:eastAsia="es-MX"/>
              </w:rPr>
              <w:t>Certificado de SPA de la promoción</w:t>
            </w:r>
          </w:p>
        </w:tc>
        <w:tc>
          <w:tcPr>
            <w:tcW w:w="1335" w:type="dxa"/>
            <w:tcBorders>
              <w:top w:val="nil"/>
              <w:left w:val="nil"/>
              <w:bottom w:val="single" w:sz="4" w:space="0" w:color="auto"/>
              <w:right w:val="single" w:sz="4" w:space="0" w:color="auto"/>
            </w:tcBorders>
            <w:shd w:val="clear" w:color="auto" w:fill="auto"/>
            <w:noWrap/>
            <w:vAlign w:val="bottom"/>
            <w:hideMark/>
          </w:tcPr>
          <w:p w14:paraId="7E4665C6" w14:textId="77777777" w:rsidR="00B75EF6" w:rsidRPr="000440AB" w:rsidRDefault="00B75EF6" w:rsidP="00A051BC">
            <w:pPr>
              <w:jc w:val="center"/>
              <w:rPr>
                <w:sz w:val="20"/>
                <w:szCs w:val="20"/>
                <w:lang w:val="es-MX" w:eastAsia="es-MX"/>
              </w:rPr>
            </w:pPr>
            <w:r w:rsidRPr="000440AB">
              <w:rPr>
                <w:sz w:val="20"/>
                <w:szCs w:val="20"/>
                <w:lang w:val="es-MX" w:eastAsia="es-MX"/>
              </w:rPr>
              <w:t> </w:t>
            </w:r>
          </w:p>
        </w:tc>
        <w:tc>
          <w:tcPr>
            <w:tcW w:w="1309" w:type="dxa"/>
            <w:tcBorders>
              <w:top w:val="nil"/>
              <w:left w:val="nil"/>
              <w:bottom w:val="single" w:sz="4" w:space="0" w:color="auto"/>
              <w:right w:val="single" w:sz="4" w:space="0" w:color="auto"/>
            </w:tcBorders>
            <w:shd w:val="clear" w:color="auto" w:fill="auto"/>
            <w:noWrap/>
            <w:vAlign w:val="bottom"/>
            <w:hideMark/>
          </w:tcPr>
          <w:p w14:paraId="6DBB6153" w14:textId="77777777" w:rsidR="00B75EF6" w:rsidRPr="000440AB" w:rsidRDefault="00B75EF6" w:rsidP="00A051BC">
            <w:pPr>
              <w:jc w:val="center"/>
              <w:rPr>
                <w:sz w:val="20"/>
                <w:szCs w:val="20"/>
                <w:lang w:val="es-MX" w:eastAsia="es-MX"/>
              </w:rPr>
            </w:pPr>
            <w:r w:rsidRPr="000440AB">
              <w:rPr>
                <w:sz w:val="20"/>
                <w:szCs w:val="20"/>
                <w:lang w:val="es-MX" w:eastAsia="es-MX"/>
              </w:rPr>
              <w:t xml:space="preserve"> L    2,500.00 </w:t>
            </w:r>
          </w:p>
        </w:tc>
        <w:tc>
          <w:tcPr>
            <w:tcW w:w="1430" w:type="dxa"/>
            <w:tcBorders>
              <w:top w:val="nil"/>
              <w:left w:val="nil"/>
              <w:bottom w:val="single" w:sz="4" w:space="0" w:color="auto"/>
              <w:right w:val="single" w:sz="4" w:space="0" w:color="auto"/>
            </w:tcBorders>
            <w:shd w:val="clear" w:color="auto" w:fill="auto"/>
            <w:noWrap/>
            <w:vAlign w:val="bottom"/>
            <w:hideMark/>
          </w:tcPr>
          <w:p w14:paraId="4891ABDB" w14:textId="77777777" w:rsidR="00B75EF6" w:rsidRPr="000440AB" w:rsidRDefault="00B75EF6" w:rsidP="00A051BC">
            <w:pPr>
              <w:jc w:val="center"/>
              <w:rPr>
                <w:sz w:val="20"/>
                <w:szCs w:val="20"/>
                <w:lang w:val="es-MX" w:eastAsia="es-MX"/>
              </w:rPr>
            </w:pPr>
            <w:r w:rsidRPr="000440AB">
              <w:rPr>
                <w:sz w:val="20"/>
                <w:szCs w:val="20"/>
                <w:lang w:val="es-MX" w:eastAsia="es-MX"/>
              </w:rPr>
              <w:t> </w:t>
            </w:r>
          </w:p>
        </w:tc>
      </w:tr>
      <w:tr w:rsidR="000440AB" w:rsidRPr="000440AB" w14:paraId="5DF525F3" w14:textId="77777777" w:rsidTr="00A051BC">
        <w:trPr>
          <w:trHeight w:val="242"/>
        </w:trPr>
        <w:tc>
          <w:tcPr>
            <w:tcW w:w="3778" w:type="dxa"/>
            <w:tcBorders>
              <w:top w:val="nil"/>
              <w:left w:val="single" w:sz="4" w:space="0" w:color="auto"/>
              <w:bottom w:val="single" w:sz="4" w:space="0" w:color="auto"/>
              <w:right w:val="single" w:sz="4" w:space="0" w:color="auto"/>
            </w:tcBorders>
            <w:shd w:val="clear" w:color="auto" w:fill="auto"/>
            <w:vAlign w:val="center"/>
            <w:hideMark/>
          </w:tcPr>
          <w:p w14:paraId="5D997261" w14:textId="7598D7B8" w:rsidR="00B75EF6" w:rsidRPr="000440AB" w:rsidRDefault="00C07C2D" w:rsidP="00A051BC">
            <w:pPr>
              <w:rPr>
                <w:b/>
                <w:bCs/>
                <w:sz w:val="20"/>
                <w:szCs w:val="20"/>
                <w:lang w:val="es-MX" w:eastAsia="es-MX"/>
              </w:rPr>
            </w:pPr>
            <w:r w:rsidRPr="000440AB">
              <w:rPr>
                <w:b/>
                <w:bCs/>
                <w:i/>
                <w:sz w:val="20"/>
                <w:szCs w:val="20"/>
                <w:lang w:val="es-MX" w:eastAsia="es-MX"/>
              </w:rPr>
              <w:t>Customer Journey Map</w:t>
            </w:r>
          </w:p>
        </w:tc>
        <w:tc>
          <w:tcPr>
            <w:tcW w:w="1335" w:type="dxa"/>
            <w:tcBorders>
              <w:top w:val="nil"/>
              <w:left w:val="nil"/>
              <w:bottom w:val="single" w:sz="4" w:space="0" w:color="auto"/>
              <w:right w:val="single" w:sz="4" w:space="0" w:color="auto"/>
            </w:tcBorders>
            <w:shd w:val="clear" w:color="auto" w:fill="auto"/>
            <w:noWrap/>
            <w:vAlign w:val="bottom"/>
            <w:hideMark/>
          </w:tcPr>
          <w:p w14:paraId="62C5DC36" w14:textId="77777777" w:rsidR="00B75EF6" w:rsidRPr="000440AB" w:rsidRDefault="00B75EF6" w:rsidP="00A051BC">
            <w:pPr>
              <w:jc w:val="center"/>
              <w:rPr>
                <w:sz w:val="20"/>
                <w:szCs w:val="20"/>
                <w:lang w:val="es-MX" w:eastAsia="es-MX"/>
              </w:rPr>
            </w:pPr>
            <w:r w:rsidRPr="000440AB">
              <w:rPr>
                <w:sz w:val="20"/>
                <w:szCs w:val="20"/>
                <w:lang w:val="es-MX" w:eastAsia="es-MX"/>
              </w:rPr>
              <w:t> </w:t>
            </w:r>
          </w:p>
        </w:tc>
        <w:tc>
          <w:tcPr>
            <w:tcW w:w="1309" w:type="dxa"/>
            <w:tcBorders>
              <w:top w:val="nil"/>
              <w:left w:val="nil"/>
              <w:bottom w:val="single" w:sz="4" w:space="0" w:color="auto"/>
              <w:right w:val="single" w:sz="4" w:space="0" w:color="auto"/>
            </w:tcBorders>
            <w:shd w:val="clear" w:color="auto" w:fill="auto"/>
            <w:noWrap/>
            <w:vAlign w:val="bottom"/>
            <w:hideMark/>
          </w:tcPr>
          <w:p w14:paraId="5B9DEFD0" w14:textId="77777777" w:rsidR="00B75EF6" w:rsidRPr="000440AB" w:rsidRDefault="00B75EF6" w:rsidP="00A051BC">
            <w:pPr>
              <w:jc w:val="center"/>
              <w:rPr>
                <w:sz w:val="20"/>
                <w:szCs w:val="20"/>
                <w:lang w:val="es-MX" w:eastAsia="es-MX"/>
              </w:rPr>
            </w:pPr>
            <w:r w:rsidRPr="000440AB">
              <w:rPr>
                <w:sz w:val="20"/>
                <w:szCs w:val="20"/>
                <w:lang w:val="es-MX" w:eastAsia="es-MX"/>
              </w:rPr>
              <w:t> </w:t>
            </w:r>
          </w:p>
        </w:tc>
        <w:tc>
          <w:tcPr>
            <w:tcW w:w="1430" w:type="dxa"/>
            <w:tcBorders>
              <w:top w:val="nil"/>
              <w:left w:val="nil"/>
              <w:bottom w:val="single" w:sz="4" w:space="0" w:color="auto"/>
              <w:right w:val="single" w:sz="4" w:space="0" w:color="auto"/>
            </w:tcBorders>
            <w:shd w:val="clear" w:color="auto" w:fill="auto"/>
            <w:noWrap/>
            <w:vAlign w:val="bottom"/>
            <w:hideMark/>
          </w:tcPr>
          <w:p w14:paraId="5505E37D" w14:textId="77777777" w:rsidR="00B75EF6" w:rsidRPr="000440AB" w:rsidRDefault="00B75EF6" w:rsidP="00A051BC">
            <w:pPr>
              <w:jc w:val="center"/>
              <w:rPr>
                <w:sz w:val="20"/>
                <w:szCs w:val="20"/>
                <w:lang w:val="es-MX" w:eastAsia="es-MX"/>
              </w:rPr>
            </w:pPr>
            <w:r w:rsidRPr="000440AB">
              <w:rPr>
                <w:sz w:val="20"/>
                <w:szCs w:val="20"/>
                <w:lang w:val="es-MX" w:eastAsia="es-MX"/>
              </w:rPr>
              <w:t> </w:t>
            </w:r>
          </w:p>
        </w:tc>
      </w:tr>
      <w:tr w:rsidR="000440AB" w:rsidRPr="000440AB" w14:paraId="62BAF129" w14:textId="77777777" w:rsidTr="00A051BC">
        <w:trPr>
          <w:trHeight w:val="242"/>
        </w:trPr>
        <w:tc>
          <w:tcPr>
            <w:tcW w:w="3778" w:type="dxa"/>
            <w:tcBorders>
              <w:top w:val="nil"/>
              <w:left w:val="single" w:sz="4" w:space="0" w:color="auto"/>
              <w:bottom w:val="single" w:sz="4" w:space="0" w:color="auto"/>
              <w:right w:val="single" w:sz="4" w:space="0" w:color="auto"/>
            </w:tcBorders>
            <w:shd w:val="clear" w:color="auto" w:fill="auto"/>
            <w:vAlign w:val="center"/>
            <w:hideMark/>
          </w:tcPr>
          <w:p w14:paraId="20BDB891" w14:textId="77777777" w:rsidR="00B75EF6" w:rsidRPr="000440AB" w:rsidRDefault="00B75EF6" w:rsidP="00A051BC">
            <w:pPr>
              <w:rPr>
                <w:sz w:val="20"/>
                <w:szCs w:val="20"/>
                <w:lang w:val="es-MX" w:eastAsia="es-MX"/>
              </w:rPr>
            </w:pPr>
            <w:r w:rsidRPr="000440AB">
              <w:rPr>
                <w:sz w:val="20"/>
                <w:szCs w:val="20"/>
                <w:lang w:val="es-MX" w:eastAsia="es-MX"/>
              </w:rPr>
              <w:t xml:space="preserve">Mensualidad del servicio Compra Clic de Bac </w:t>
            </w:r>
          </w:p>
        </w:tc>
        <w:tc>
          <w:tcPr>
            <w:tcW w:w="1335" w:type="dxa"/>
            <w:tcBorders>
              <w:top w:val="nil"/>
              <w:left w:val="nil"/>
              <w:bottom w:val="single" w:sz="4" w:space="0" w:color="auto"/>
              <w:right w:val="single" w:sz="4" w:space="0" w:color="auto"/>
            </w:tcBorders>
            <w:shd w:val="clear" w:color="auto" w:fill="auto"/>
            <w:noWrap/>
            <w:vAlign w:val="bottom"/>
            <w:hideMark/>
          </w:tcPr>
          <w:p w14:paraId="295E4B9F" w14:textId="77777777" w:rsidR="00B75EF6" w:rsidRPr="000440AB" w:rsidRDefault="00B75EF6" w:rsidP="00A051BC">
            <w:pPr>
              <w:jc w:val="center"/>
              <w:rPr>
                <w:sz w:val="20"/>
                <w:szCs w:val="20"/>
                <w:lang w:val="es-MX" w:eastAsia="es-MX"/>
              </w:rPr>
            </w:pPr>
            <w:r w:rsidRPr="000440AB">
              <w:rPr>
                <w:sz w:val="20"/>
                <w:szCs w:val="20"/>
                <w:lang w:val="es-MX" w:eastAsia="es-MX"/>
              </w:rPr>
              <w:t xml:space="preserve"> L       250.00 </w:t>
            </w:r>
          </w:p>
        </w:tc>
        <w:tc>
          <w:tcPr>
            <w:tcW w:w="1309" w:type="dxa"/>
            <w:tcBorders>
              <w:top w:val="nil"/>
              <w:left w:val="nil"/>
              <w:bottom w:val="single" w:sz="4" w:space="0" w:color="auto"/>
              <w:right w:val="single" w:sz="4" w:space="0" w:color="auto"/>
            </w:tcBorders>
            <w:shd w:val="clear" w:color="auto" w:fill="auto"/>
            <w:noWrap/>
            <w:vAlign w:val="bottom"/>
            <w:hideMark/>
          </w:tcPr>
          <w:p w14:paraId="2187EE67" w14:textId="77777777" w:rsidR="00B75EF6" w:rsidRPr="000440AB" w:rsidRDefault="00B75EF6" w:rsidP="00A051BC">
            <w:pPr>
              <w:jc w:val="center"/>
              <w:rPr>
                <w:sz w:val="20"/>
                <w:szCs w:val="20"/>
                <w:lang w:val="es-MX" w:eastAsia="es-MX"/>
              </w:rPr>
            </w:pPr>
            <w:r w:rsidRPr="000440AB">
              <w:rPr>
                <w:sz w:val="20"/>
                <w:szCs w:val="20"/>
                <w:lang w:val="es-MX" w:eastAsia="es-MX"/>
              </w:rPr>
              <w:t xml:space="preserve"> L       250.00 </w:t>
            </w:r>
          </w:p>
        </w:tc>
        <w:tc>
          <w:tcPr>
            <w:tcW w:w="1430" w:type="dxa"/>
            <w:tcBorders>
              <w:top w:val="nil"/>
              <w:left w:val="nil"/>
              <w:bottom w:val="single" w:sz="4" w:space="0" w:color="auto"/>
              <w:right w:val="single" w:sz="4" w:space="0" w:color="auto"/>
            </w:tcBorders>
            <w:shd w:val="clear" w:color="auto" w:fill="auto"/>
            <w:noWrap/>
            <w:vAlign w:val="bottom"/>
            <w:hideMark/>
          </w:tcPr>
          <w:p w14:paraId="76D19E83" w14:textId="77777777" w:rsidR="00B75EF6" w:rsidRPr="000440AB" w:rsidRDefault="00B75EF6" w:rsidP="00A051BC">
            <w:pPr>
              <w:jc w:val="center"/>
              <w:rPr>
                <w:sz w:val="20"/>
                <w:szCs w:val="20"/>
                <w:lang w:val="es-MX" w:eastAsia="es-MX"/>
              </w:rPr>
            </w:pPr>
            <w:r w:rsidRPr="000440AB">
              <w:rPr>
                <w:sz w:val="20"/>
                <w:szCs w:val="20"/>
                <w:lang w:val="es-MX" w:eastAsia="es-MX"/>
              </w:rPr>
              <w:t xml:space="preserve"> L       250.00 </w:t>
            </w:r>
          </w:p>
        </w:tc>
      </w:tr>
      <w:tr w:rsidR="000440AB" w:rsidRPr="000440AB" w14:paraId="13332991" w14:textId="77777777" w:rsidTr="00A051BC">
        <w:trPr>
          <w:trHeight w:val="242"/>
        </w:trPr>
        <w:tc>
          <w:tcPr>
            <w:tcW w:w="3778" w:type="dxa"/>
            <w:tcBorders>
              <w:top w:val="nil"/>
              <w:left w:val="single" w:sz="4" w:space="0" w:color="auto"/>
              <w:bottom w:val="single" w:sz="4" w:space="0" w:color="auto"/>
              <w:right w:val="single" w:sz="4" w:space="0" w:color="auto"/>
            </w:tcBorders>
            <w:shd w:val="clear" w:color="auto" w:fill="auto"/>
            <w:noWrap/>
            <w:vAlign w:val="bottom"/>
            <w:hideMark/>
          </w:tcPr>
          <w:p w14:paraId="38C2AF8D" w14:textId="77777777" w:rsidR="00B75EF6" w:rsidRPr="000440AB" w:rsidRDefault="00B75EF6" w:rsidP="00A051BC">
            <w:pPr>
              <w:rPr>
                <w:b/>
                <w:bCs/>
                <w:sz w:val="20"/>
                <w:szCs w:val="20"/>
                <w:lang w:val="es-MX" w:eastAsia="es-MX"/>
              </w:rPr>
            </w:pPr>
            <w:r w:rsidRPr="000440AB">
              <w:rPr>
                <w:b/>
                <w:bCs/>
                <w:sz w:val="20"/>
                <w:szCs w:val="20"/>
                <w:lang w:val="es-MX" w:eastAsia="es-MX"/>
              </w:rPr>
              <w:t>Total</w:t>
            </w:r>
          </w:p>
        </w:tc>
        <w:tc>
          <w:tcPr>
            <w:tcW w:w="1335" w:type="dxa"/>
            <w:tcBorders>
              <w:top w:val="nil"/>
              <w:left w:val="nil"/>
              <w:bottom w:val="single" w:sz="4" w:space="0" w:color="auto"/>
              <w:right w:val="single" w:sz="4" w:space="0" w:color="auto"/>
            </w:tcBorders>
            <w:shd w:val="clear" w:color="auto" w:fill="auto"/>
            <w:noWrap/>
            <w:vAlign w:val="bottom"/>
            <w:hideMark/>
          </w:tcPr>
          <w:p w14:paraId="1FD57F27" w14:textId="77777777" w:rsidR="00B75EF6" w:rsidRPr="000440AB" w:rsidRDefault="00B75EF6" w:rsidP="00A051BC">
            <w:pPr>
              <w:jc w:val="center"/>
              <w:rPr>
                <w:b/>
                <w:bCs/>
                <w:sz w:val="20"/>
                <w:szCs w:val="20"/>
                <w:lang w:val="es-MX" w:eastAsia="es-MX"/>
              </w:rPr>
            </w:pPr>
            <w:r w:rsidRPr="000440AB">
              <w:rPr>
                <w:b/>
                <w:bCs/>
                <w:sz w:val="20"/>
                <w:szCs w:val="20"/>
                <w:lang w:val="es-MX" w:eastAsia="es-MX"/>
              </w:rPr>
              <w:t xml:space="preserve"> L    6,150.00 </w:t>
            </w:r>
          </w:p>
        </w:tc>
        <w:tc>
          <w:tcPr>
            <w:tcW w:w="1309" w:type="dxa"/>
            <w:tcBorders>
              <w:top w:val="nil"/>
              <w:left w:val="nil"/>
              <w:bottom w:val="single" w:sz="4" w:space="0" w:color="auto"/>
              <w:right w:val="single" w:sz="4" w:space="0" w:color="auto"/>
            </w:tcBorders>
            <w:shd w:val="clear" w:color="auto" w:fill="auto"/>
            <w:noWrap/>
            <w:vAlign w:val="bottom"/>
            <w:hideMark/>
          </w:tcPr>
          <w:p w14:paraId="5C7BC738" w14:textId="77777777" w:rsidR="00B75EF6" w:rsidRPr="000440AB" w:rsidRDefault="00B75EF6" w:rsidP="00A051BC">
            <w:pPr>
              <w:jc w:val="center"/>
              <w:rPr>
                <w:b/>
                <w:bCs/>
                <w:sz w:val="20"/>
                <w:szCs w:val="20"/>
                <w:lang w:val="es-MX" w:eastAsia="es-MX"/>
              </w:rPr>
            </w:pPr>
            <w:r w:rsidRPr="000440AB">
              <w:rPr>
                <w:b/>
                <w:bCs/>
                <w:sz w:val="20"/>
                <w:szCs w:val="20"/>
                <w:lang w:val="es-MX" w:eastAsia="es-MX"/>
              </w:rPr>
              <w:t xml:space="preserve"> L    8,650.00 </w:t>
            </w:r>
          </w:p>
        </w:tc>
        <w:tc>
          <w:tcPr>
            <w:tcW w:w="1430" w:type="dxa"/>
            <w:tcBorders>
              <w:top w:val="nil"/>
              <w:left w:val="nil"/>
              <w:bottom w:val="single" w:sz="4" w:space="0" w:color="auto"/>
              <w:right w:val="single" w:sz="4" w:space="0" w:color="auto"/>
            </w:tcBorders>
            <w:shd w:val="clear" w:color="auto" w:fill="auto"/>
            <w:noWrap/>
            <w:vAlign w:val="bottom"/>
            <w:hideMark/>
          </w:tcPr>
          <w:p w14:paraId="13969733" w14:textId="77777777" w:rsidR="00B75EF6" w:rsidRPr="000440AB" w:rsidRDefault="00B75EF6" w:rsidP="00A051BC">
            <w:pPr>
              <w:jc w:val="center"/>
              <w:rPr>
                <w:b/>
                <w:bCs/>
                <w:sz w:val="20"/>
                <w:szCs w:val="20"/>
                <w:lang w:val="es-MX" w:eastAsia="es-MX"/>
              </w:rPr>
            </w:pPr>
            <w:r w:rsidRPr="000440AB">
              <w:rPr>
                <w:b/>
                <w:bCs/>
                <w:sz w:val="20"/>
                <w:szCs w:val="20"/>
                <w:lang w:val="es-MX" w:eastAsia="es-MX"/>
              </w:rPr>
              <w:t xml:space="preserve"> L    7,350.00 </w:t>
            </w:r>
          </w:p>
        </w:tc>
      </w:tr>
    </w:tbl>
    <w:p w14:paraId="74B9AA62" w14:textId="77777777" w:rsidR="00E41806" w:rsidRPr="000440AB" w:rsidRDefault="00E41806" w:rsidP="00E41806">
      <w:pPr>
        <w:rPr>
          <w:rFonts w:cstheme="minorHAnsi"/>
          <w:b/>
          <w:bCs/>
          <w:sz w:val="16"/>
          <w:szCs w:val="16"/>
        </w:rPr>
      </w:pPr>
    </w:p>
    <w:p w14:paraId="6722EA72" w14:textId="77777777" w:rsidR="004A1199" w:rsidRPr="000440AB" w:rsidRDefault="004A1199" w:rsidP="00E41806">
      <w:pPr>
        <w:rPr>
          <w:rFonts w:cstheme="minorHAnsi"/>
          <w:b/>
          <w:bCs/>
          <w:sz w:val="16"/>
          <w:szCs w:val="16"/>
        </w:rPr>
      </w:pPr>
    </w:p>
    <w:p w14:paraId="3E261614" w14:textId="77777777" w:rsidR="004A1199" w:rsidRPr="000440AB" w:rsidRDefault="004A1199" w:rsidP="00E41806">
      <w:pPr>
        <w:rPr>
          <w:rFonts w:cstheme="minorHAnsi"/>
          <w:b/>
          <w:bCs/>
          <w:sz w:val="16"/>
          <w:szCs w:val="16"/>
        </w:rPr>
      </w:pPr>
    </w:p>
    <w:p w14:paraId="1D36C39B" w14:textId="77777777" w:rsidR="004A1199" w:rsidRPr="000440AB" w:rsidRDefault="004A1199" w:rsidP="00E41806">
      <w:pPr>
        <w:rPr>
          <w:rFonts w:cstheme="minorHAnsi"/>
          <w:b/>
          <w:bCs/>
          <w:sz w:val="16"/>
          <w:szCs w:val="16"/>
        </w:rPr>
      </w:pPr>
    </w:p>
    <w:p w14:paraId="28A995B1" w14:textId="77777777" w:rsidR="004A1199" w:rsidRPr="000440AB" w:rsidRDefault="004A1199" w:rsidP="00E41806">
      <w:pPr>
        <w:rPr>
          <w:rFonts w:cstheme="minorHAnsi"/>
          <w:b/>
          <w:bCs/>
          <w:sz w:val="16"/>
          <w:szCs w:val="16"/>
        </w:rPr>
      </w:pPr>
    </w:p>
    <w:p w14:paraId="190F730D" w14:textId="77777777" w:rsidR="004A1199" w:rsidRPr="000440AB" w:rsidRDefault="004A1199" w:rsidP="00E41806">
      <w:pPr>
        <w:rPr>
          <w:rFonts w:cstheme="minorHAnsi"/>
          <w:b/>
          <w:bCs/>
          <w:sz w:val="16"/>
          <w:szCs w:val="16"/>
        </w:rPr>
      </w:pPr>
    </w:p>
    <w:p w14:paraId="7DFC103B" w14:textId="77777777" w:rsidR="004A1199" w:rsidRPr="000440AB" w:rsidRDefault="004A1199" w:rsidP="00E41806">
      <w:pPr>
        <w:rPr>
          <w:rFonts w:cstheme="minorHAnsi"/>
          <w:b/>
          <w:bCs/>
          <w:sz w:val="16"/>
          <w:szCs w:val="16"/>
        </w:rPr>
      </w:pPr>
    </w:p>
    <w:p w14:paraId="21D6BF97" w14:textId="77777777" w:rsidR="004A1199" w:rsidRPr="000440AB" w:rsidRDefault="004A1199" w:rsidP="00E41806">
      <w:pPr>
        <w:rPr>
          <w:rFonts w:cstheme="minorHAnsi"/>
          <w:b/>
          <w:bCs/>
          <w:sz w:val="16"/>
          <w:szCs w:val="16"/>
        </w:rPr>
      </w:pPr>
    </w:p>
    <w:p w14:paraId="56058705" w14:textId="77777777" w:rsidR="004A1199" w:rsidRPr="000440AB" w:rsidRDefault="004A1199" w:rsidP="00E41806">
      <w:pPr>
        <w:rPr>
          <w:rFonts w:cstheme="minorHAnsi"/>
          <w:b/>
          <w:bCs/>
          <w:sz w:val="16"/>
          <w:szCs w:val="16"/>
        </w:rPr>
      </w:pPr>
    </w:p>
    <w:p w14:paraId="4D91DE66" w14:textId="77777777" w:rsidR="004A1199" w:rsidRPr="000440AB" w:rsidRDefault="004A1199" w:rsidP="00E41806">
      <w:pPr>
        <w:rPr>
          <w:rFonts w:cstheme="minorHAnsi"/>
          <w:b/>
          <w:bCs/>
          <w:sz w:val="16"/>
          <w:szCs w:val="16"/>
        </w:rPr>
      </w:pPr>
    </w:p>
    <w:p w14:paraId="5C95E2B7" w14:textId="77777777" w:rsidR="004A1199" w:rsidRPr="000440AB" w:rsidRDefault="004A1199" w:rsidP="00E41806">
      <w:pPr>
        <w:rPr>
          <w:rFonts w:cstheme="minorHAnsi"/>
          <w:b/>
          <w:bCs/>
          <w:sz w:val="16"/>
          <w:szCs w:val="16"/>
        </w:rPr>
      </w:pPr>
    </w:p>
    <w:p w14:paraId="6BEEACB7" w14:textId="77777777" w:rsidR="004A1199" w:rsidRPr="000440AB" w:rsidRDefault="004A1199" w:rsidP="00E41806">
      <w:pPr>
        <w:rPr>
          <w:rFonts w:cstheme="minorHAnsi"/>
          <w:b/>
          <w:bCs/>
          <w:sz w:val="16"/>
          <w:szCs w:val="16"/>
        </w:rPr>
      </w:pPr>
    </w:p>
    <w:p w14:paraId="3EC3E464" w14:textId="77777777" w:rsidR="004A1199" w:rsidRPr="000440AB" w:rsidRDefault="004A1199" w:rsidP="00E41806">
      <w:pPr>
        <w:rPr>
          <w:rFonts w:cstheme="minorHAnsi"/>
          <w:b/>
          <w:bCs/>
          <w:sz w:val="16"/>
          <w:szCs w:val="16"/>
        </w:rPr>
      </w:pPr>
    </w:p>
    <w:p w14:paraId="1B188E25" w14:textId="77777777" w:rsidR="004A1199" w:rsidRPr="000440AB" w:rsidRDefault="004A1199" w:rsidP="00E41806">
      <w:pPr>
        <w:rPr>
          <w:rFonts w:cstheme="minorHAnsi"/>
          <w:b/>
          <w:bCs/>
          <w:sz w:val="16"/>
          <w:szCs w:val="16"/>
        </w:rPr>
      </w:pPr>
    </w:p>
    <w:p w14:paraId="03831A9C" w14:textId="77777777" w:rsidR="004A1199" w:rsidRPr="000440AB" w:rsidRDefault="004A1199" w:rsidP="00E41806">
      <w:pPr>
        <w:rPr>
          <w:rFonts w:cstheme="minorHAnsi"/>
          <w:b/>
          <w:bCs/>
          <w:sz w:val="16"/>
          <w:szCs w:val="16"/>
        </w:rPr>
      </w:pPr>
    </w:p>
    <w:p w14:paraId="44D12B45" w14:textId="77777777" w:rsidR="004A1199" w:rsidRPr="000440AB" w:rsidRDefault="004A1199" w:rsidP="00E41806">
      <w:pPr>
        <w:rPr>
          <w:rFonts w:cstheme="minorHAnsi"/>
          <w:b/>
          <w:bCs/>
          <w:sz w:val="16"/>
          <w:szCs w:val="16"/>
        </w:rPr>
      </w:pPr>
    </w:p>
    <w:p w14:paraId="6CBE9413" w14:textId="77777777" w:rsidR="004A1199" w:rsidRPr="000440AB" w:rsidRDefault="004A1199" w:rsidP="00E41806">
      <w:pPr>
        <w:rPr>
          <w:rFonts w:cstheme="minorHAnsi"/>
          <w:b/>
          <w:bCs/>
          <w:sz w:val="16"/>
          <w:szCs w:val="16"/>
        </w:rPr>
      </w:pPr>
    </w:p>
    <w:p w14:paraId="467C99C5" w14:textId="77777777" w:rsidR="004A1199" w:rsidRPr="000440AB" w:rsidRDefault="004A1199" w:rsidP="00E41806">
      <w:pPr>
        <w:rPr>
          <w:rFonts w:cstheme="minorHAnsi"/>
          <w:b/>
          <w:bCs/>
          <w:sz w:val="16"/>
          <w:szCs w:val="16"/>
        </w:rPr>
      </w:pPr>
    </w:p>
    <w:p w14:paraId="3DB7BEB9" w14:textId="77777777" w:rsidR="004A1199" w:rsidRPr="000440AB" w:rsidRDefault="004A1199" w:rsidP="00E41806">
      <w:pPr>
        <w:rPr>
          <w:rFonts w:cstheme="minorHAnsi"/>
          <w:b/>
          <w:bCs/>
          <w:sz w:val="16"/>
          <w:szCs w:val="16"/>
        </w:rPr>
      </w:pPr>
    </w:p>
    <w:p w14:paraId="5D1F936B" w14:textId="77777777" w:rsidR="004A1199" w:rsidRPr="000440AB" w:rsidRDefault="004A1199" w:rsidP="00E41806">
      <w:pPr>
        <w:rPr>
          <w:rFonts w:cstheme="minorHAnsi"/>
          <w:b/>
          <w:bCs/>
          <w:sz w:val="16"/>
          <w:szCs w:val="16"/>
        </w:rPr>
      </w:pPr>
    </w:p>
    <w:p w14:paraId="5A4CA83A" w14:textId="77777777" w:rsidR="004A1199" w:rsidRPr="000440AB" w:rsidRDefault="004A1199" w:rsidP="00E41806">
      <w:pPr>
        <w:rPr>
          <w:rFonts w:cstheme="minorHAnsi"/>
          <w:b/>
          <w:bCs/>
          <w:sz w:val="16"/>
          <w:szCs w:val="16"/>
        </w:rPr>
      </w:pPr>
    </w:p>
    <w:p w14:paraId="7A2FAC64" w14:textId="77777777" w:rsidR="004A1199" w:rsidRPr="000440AB" w:rsidRDefault="004A1199" w:rsidP="00E41806">
      <w:pPr>
        <w:rPr>
          <w:rFonts w:cstheme="minorHAnsi"/>
          <w:b/>
          <w:bCs/>
          <w:sz w:val="16"/>
          <w:szCs w:val="16"/>
        </w:rPr>
      </w:pPr>
    </w:p>
    <w:p w14:paraId="115468C6" w14:textId="77777777" w:rsidR="004A1199" w:rsidRPr="000440AB" w:rsidRDefault="004A1199" w:rsidP="00E41806">
      <w:pPr>
        <w:rPr>
          <w:rFonts w:cstheme="minorHAnsi"/>
          <w:b/>
          <w:bCs/>
          <w:sz w:val="16"/>
          <w:szCs w:val="16"/>
        </w:rPr>
      </w:pPr>
    </w:p>
    <w:p w14:paraId="49719DE4" w14:textId="77777777" w:rsidR="004A1199" w:rsidRPr="000440AB" w:rsidRDefault="004A1199" w:rsidP="00E41806">
      <w:pPr>
        <w:rPr>
          <w:rFonts w:cstheme="minorHAnsi"/>
          <w:b/>
          <w:bCs/>
          <w:sz w:val="16"/>
          <w:szCs w:val="16"/>
        </w:rPr>
      </w:pPr>
    </w:p>
    <w:p w14:paraId="236BF0BE" w14:textId="77777777" w:rsidR="004A1199" w:rsidRPr="000440AB" w:rsidRDefault="004A1199" w:rsidP="00E41806">
      <w:pPr>
        <w:rPr>
          <w:rFonts w:cstheme="minorHAnsi"/>
          <w:b/>
          <w:bCs/>
          <w:sz w:val="16"/>
          <w:szCs w:val="16"/>
        </w:rPr>
      </w:pPr>
    </w:p>
    <w:p w14:paraId="2AE4AE9D" w14:textId="77777777" w:rsidR="004A1199" w:rsidRPr="000440AB" w:rsidRDefault="004A1199" w:rsidP="00E41806">
      <w:pPr>
        <w:rPr>
          <w:rFonts w:cstheme="minorHAnsi"/>
          <w:b/>
          <w:bCs/>
          <w:sz w:val="16"/>
          <w:szCs w:val="16"/>
        </w:rPr>
      </w:pPr>
    </w:p>
    <w:p w14:paraId="30D8EA5C" w14:textId="77777777" w:rsidR="004A1199" w:rsidRPr="000440AB" w:rsidRDefault="004A1199" w:rsidP="00E41806">
      <w:pPr>
        <w:rPr>
          <w:rFonts w:cstheme="minorHAnsi"/>
          <w:b/>
          <w:bCs/>
          <w:sz w:val="16"/>
          <w:szCs w:val="16"/>
        </w:rPr>
      </w:pPr>
    </w:p>
    <w:p w14:paraId="7B6F9F5F" w14:textId="77777777" w:rsidR="004A1199" w:rsidRPr="000440AB" w:rsidRDefault="004A1199" w:rsidP="00E41806">
      <w:pPr>
        <w:rPr>
          <w:rFonts w:cstheme="minorHAnsi"/>
          <w:b/>
          <w:bCs/>
          <w:sz w:val="16"/>
          <w:szCs w:val="16"/>
        </w:rPr>
      </w:pPr>
    </w:p>
    <w:p w14:paraId="74605130" w14:textId="77777777" w:rsidR="004A1199" w:rsidRPr="000440AB" w:rsidRDefault="004A1199" w:rsidP="00E41806">
      <w:pPr>
        <w:rPr>
          <w:rFonts w:cstheme="minorHAnsi"/>
          <w:b/>
          <w:bCs/>
          <w:sz w:val="16"/>
          <w:szCs w:val="16"/>
        </w:rPr>
      </w:pPr>
    </w:p>
    <w:p w14:paraId="5A50755B" w14:textId="77777777" w:rsidR="004A1199" w:rsidRPr="000440AB" w:rsidRDefault="004A1199" w:rsidP="00E41806">
      <w:pPr>
        <w:rPr>
          <w:rFonts w:cstheme="minorHAnsi"/>
          <w:b/>
          <w:bCs/>
          <w:sz w:val="16"/>
          <w:szCs w:val="16"/>
        </w:rPr>
      </w:pPr>
    </w:p>
    <w:p w14:paraId="005828FA" w14:textId="77777777" w:rsidR="004A1199" w:rsidRPr="000440AB" w:rsidRDefault="004A1199" w:rsidP="00E41806">
      <w:pPr>
        <w:rPr>
          <w:rFonts w:cstheme="minorHAnsi"/>
          <w:b/>
          <w:bCs/>
          <w:sz w:val="16"/>
          <w:szCs w:val="16"/>
        </w:rPr>
      </w:pPr>
    </w:p>
    <w:p w14:paraId="2EEFFAF5" w14:textId="77777777" w:rsidR="004A1199" w:rsidRPr="000440AB" w:rsidRDefault="004A1199" w:rsidP="00E41806">
      <w:pPr>
        <w:rPr>
          <w:rFonts w:cstheme="minorHAnsi"/>
          <w:b/>
          <w:bCs/>
        </w:rPr>
      </w:pPr>
    </w:p>
    <w:p w14:paraId="540F54B7" w14:textId="77777777" w:rsidR="00A051BC" w:rsidRPr="000440AB" w:rsidRDefault="00A051BC" w:rsidP="00B75EF6">
      <w:pPr>
        <w:jc w:val="both"/>
      </w:pPr>
    </w:p>
    <w:p w14:paraId="729B90D4" w14:textId="52E0DB21" w:rsidR="00486199" w:rsidRPr="000440AB" w:rsidRDefault="00486199" w:rsidP="00486199">
      <w:pPr>
        <w:jc w:val="both"/>
      </w:pPr>
      <w:r w:rsidRPr="000440AB">
        <w:t xml:space="preserve">Fuente: </w:t>
      </w:r>
      <w:r w:rsidR="003C7C30" w:rsidRPr="003C7C30">
        <w:t xml:space="preserve">(Desafíos de las MIPYMES de moda, para potenciar la compra en línea entre </w:t>
      </w:r>
      <w:r w:rsidR="003C7C30" w:rsidRPr="003C7C30">
        <w:rPr>
          <w:i/>
        </w:rPr>
        <w:t>millennials</w:t>
      </w:r>
      <w:r w:rsidR="003C7C30" w:rsidRPr="003C7C30">
        <w:t xml:space="preserve"> del Distrito Central, Honduras en el 2023)</w:t>
      </w:r>
    </w:p>
    <w:p w14:paraId="10C8AA8D" w14:textId="77777777" w:rsidR="00756BC6" w:rsidRPr="000440AB" w:rsidRDefault="00756BC6" w:rsidP="004A1199"/>
    <w:p w14:paraId="2401EDD3" w14:textId="77777777" w:rsidR="00756BC6" w:rsidRPr="000440AB" w:rsidRDefault="00756BC6" w:rsidP="004A1199"/>
    <w:p w14:paraId="1980AB4D" w14:textId="77777777" w:rsidR="00A15B1B" w:rsidRPr="000440AB" w:rsidRDefault="00A15B1B" w:rsidP="004A1199"/>
    <w:p w14:paraId="28FF8E42" w14:textId="77777777" w:rsidR="00A15B1B" w:rsidRPr="000440AB" w:rsidRDefault="00A15B1B" w:rsidP="004A1199"/>
    <w:p w14:paraId="1BDA8593" w14:textId="77777777" w:rsidR="00A15B1B" w:rsidRDefault="00A15B1B" w:rsidP="004A1199"/>
    <w:p w14:paraId="13AB5B00" w14:textId="77777777" w:rsidR="0047308E" w:rsidRDefault="0047308E" w:rsidP="004A1199"/>
    <w:p w14:paraId="2935BD6F" w14:textId="77777777" w:rsidR="0047308E" w:rsidRPr="000440AB" w:rsidRDefault="0047308E" w:rsidP="004A1199"/>
    <w:p w14:paraId="0C0909F7" w14:textId="77777777" w:rsidR="00A15B1B" w:rsidRPr="000440AB" w:rsidRDefault="00A15B1B" w:rsidP="004A1199"/>
    <w:p w14:paraId="0F55C275" w14:textId="7E382B73" w:rsidR="00191B36" w:rsidRDefault="001558BD" w:rsidP="001558BD">
      <w:pPr>
        <w:pStyle w:val="T2"/>
      </w:pPr>
      <w:bookmarkStart w:id="235" w:name="_Toc159010549"/>
      <w:r w:rsidRPr="000440AB">
        <w:lastRenderedPageBreak/>
        <w:t>REFERENCIAS BIBLIOGRAFICAS</w:t>
      </w:r>
      <w:bookmarkEnd w:id="235"/>
    </w:p>
    <w:p w14:paraId="597E5F19" w14:textId="77777777" w:rsidR="00383CAF" w:rsidRPr="000440AB" w:rsidRDefault="00383CAF" w:rsidP="001558BD">
      <w:pPr>
        <w:pStyle w:val="T2"/>
      </w:pPr>
    </w:p>
    <w:p w14:paraId="2301A907" w14:textId="77777777" w:rsidR="00DC5423" w:rsidRPr="000440AB" w:rsidRDefault="00DC5423">
      <w:pPr>
        <w:ind w:left="194" w:right="11" w:firstLine="571"/>
      </w:pPr>
    </w:p>
    <w:p w14:paraId="0951F8C1" w14:textId="77777777" w:rsidR="005C7281" w:rsidRPr="005C7281" w:rsidRDefault="00592049" w:rsidP="005C7281">
      <w:pPr>
        <w:pStyle w:val="Bibliografa"/>
        <w:numPr>
          <w:ilvl w:val="0"/>
          <w:numId w:val="43"/>
        </w:numPr>
        <w:rPr>
          <w:sz w:val="24"/>
        </w:rPr>
      </w:pPr>
      <w:r w:rsidRPr="000440AB">
        <w:fldChar w:fldCharType="begin"/>
      </w:r>
      <w:r w:rsidR="005C7281">
        <w:instrText xml:space="preserve"> ADDIN ZOTERO_BIBL {"uncited":[],"omitted":[],"custom":[]} CSL_BIBLIOGRAPHY </w:instrText>
      </w:r>
      <w:r w:rsidRPr="000440AB">
        <w:fldChar w:fldCharType="separate"/>
      </w:r>
      <w:r w:rsidR="005C7281" w:rsidRPr="005C7281">
        <w:rPr>
          <w:sz w:val="24"/>
        </w:rPr>
        <w:t>AHIBA. (</w:t>
      </w:r>
      <w:proofErr w:type="spellStart"/>
      <w:r w:rsidR="005C7281" w:rsidRPr="005C7281">
        <w:rPr>
          <w:sz w:val="24"/>
        </w:rPr>
        <w:t>n.d</w:t>
      </w:r>
      <w:proofErr w:type="spellEnd"/>
      <w:r w:rsidR="005C7281" w:rsidRPr="005C7281">
        <w:rPr>
          <w:sz w:val="24"/>
        </w:rPr>
        <w:t xml:space="preserve">.). </w:t>
      </w:r>
      <w:proofErr w:type="spellStart"/>
      <w:r w:rsidR="005C7281" w:rsidRPr="005C7281">
        <w:rPr>
          <w:i/>
          <w:iCs/>
          <w:sz w:val="24"/>
        </w:rPr>
        <w:t>Mipymes</w:t>
      </w:r>
      <w:proofErr w:type="spellEnd"/>
      <w:r w:rsidR="005C7281" w:rsidRPr="005C7281">
        <w:rPr>
          <w:i/>
          <w:iCs/>
          <w:sz w:val="24"/>
        </w:rPr>
        <w:t xml:space="preserve"> en Honduras: Héroes de los negocios</w:t>
      </w:r>
      <w:r w:rsidR="005C7281" w:rsidRPr="005C7281">
        <w:rPr>
          <w:sz w:val="24"/>
        </w:rPr>
        <w:t>. https://ahiba.hn/mipymes-en-honduras-heroes-de-los-negocios/</w:t>
      </w:r>
    </w:p>
    <w:p w14:paraId="28C0AD2D" w14:textId="77777777" w:rsidR="005C7281" w:rsidRPr="005C7281" w:rsidRDefault="005C7281" w:rsidP="005C7281">
      <w:pPr>
        <w:pStyle w:val="Bibliografa"/>
        <w:numPr>
          <w:ilvl w:val="0"/>
          <w:numId w:val="43"/>
        </w:numPr>
        <w:rPr>
          <w:sz w:val="24"/>
          <w:lang w:val="en-US"/>
        </w:rPr>
      </w:pPr>
      <w:r w:rsidRPr="005C7281">
        <w:rPr>
          <w:sz w:val="24"/>
        </w:rPr>
        <w:t xml:space="preserve">Barrios, A. V., Islas, A. C., &amp; Velázquez, J. G. F. (2021). Perspectivas de </w:t>
      </w:r>
      <w:proofErr w:type="spellStart"/>
      <w:r w:rsidRPr="005C7281">
        <w:rPr>
          <w:sz w:val="24"/>
        </w:rPr>
        <w:t>eCommerce</w:t>
      </w:r>
      <w:proofErr w:type="spellEnd"/>
      <w:r w:rsidRPr="005C7281">
        <w:rPr>
          <w:sz w:val="24"/>
        </w:rPr>
        <w:t xml:space="preserve"> y los Hábitos de Consumo Tras COVID-19. </w:t>
      </w:r>
      <w:r w:rsidRPr="005C7281">
        <w:rPr>
          <w:i/>
          <w:iCs/>
          <w:sz w:val="24"/>
          <w:lang w:val="en-US"/>
        </w:rPr>
        <w:t>European Scientific Journal, ESJ</w:t>
      </w:r>
      <w:r w:rsidRPr="005C7281">
        <w:rPr>
          <w:sz w:val="24"/>
          <w:lang w:val="en-US"/>
        </w:rPr>
        <w:t xml:space="preserve">, </w:t>
      </w:r>
      <w:r w:rsidRPr="005C7281">
        <w:rPr>
          <w:i/>
          <w:iCs/>
          <w:sz w:val="24"/>
          <w:lang w:val="en-US"/>
        </w:rPr>
        <w:t>17</w:t>
      </w:r>
      <w:r w:rsidRPr="005C7281">
        <w:rPr>
          <w:sz w:val="24"/>
          <w:lang w:val="en-US"/>
        </w:rPr>
        <w:t>(4), Article 4. https://doi.org/10.19044/esj.2021.v17n4p112</w:t>
      </w:r>
    </w:p>
    <w:p w14:paraId="02C05F82" w14:textId="77777777" w:rsidR="005C7281" w:rsidRPr="005C7281" w:rsidRDefault="005C7281" w:rsidP="005C7281">
      <w:pPr>
        <w:pStyle w:val="Bibliografa"/>
        <w:numPr>
          <w:ilvl w:val="0"/>
          <w:numId w:val="43"/>
        </w:numPr>
        <w:rPr>
          <w:sz w:val="24"/>
          <w:lang w:val="en-US"/>
        </w:rPr>
      </w:pPr>
      <w:r w:rsidRPr="00DD4FAD">
        <w:rPr>
          <w:sz w:val="24"/>
        </w:rPr>
        <w:t>Clavijo, C. (</w:t>
      </w:r>
      <w:proofErr w:type="spellStart"/>
      <w:r w:rsidRPr="00DD4FAD">
        <w:rPr>
          <w:sz w:val="24"/>
        </w:rPr>
        <w:t>n.d</w:t>
      </w:r>
      <w:proofErr w:type="spellEnd"/>
      <w:r w:rsidRPr="00DD4FAD">
        <w:rPr>
          <w:sz w:val="24"/>
        </w:rPr>
        <w:t xml:space="preserve">.). </w:t>
      </w:r>
      <w:r w:rsidRPr="005C7281">
        <w:rPr>
          <w:i/>
          <w:iCs/>
          <w:sz w:val="24"/>
        </w:rPr>
        <w:t>Qué es el comercio electrónico: Características, ventajas y ejemplos</w:t>
      </w:r>
      <w:r w:rsidRPr="005C7281">
        <w:rPr>
          <w:sz w:val="24"/>
        </w:rPr>
        <w:t xml:space="preserve">. </w:t>
      </w:r>
      <w:r w:rsidRPr="005C7281">
        <w:rPr>
          <w:sz w:val="24"/>
          <w:lang w:val="en-US"/>
        </w:rPr>
        <w:t>Retrieved June 20, 2023, from https://blog.hubspot.es/sales/comercio-electronico</w:t>
      </w:r>
    </w:p>
    <w:p w14:paraId="291CAEA2" w14:textId="77777777" w:rsidR="005C7281" w:rsidRPr="005C7281" w:rsidRDefault="005C7281" w:rsidP="005C7281">
      <w:pPr>
        <w:pStyle w:val="Bibliografa"/>
        <w:numPr>
          <w:ilvl w:val="0"/>
          <w:numId w:val="43"/>
        </w:numPr>
        <w:rPr>
          <w:sz w:val="24"/>
        </w:rPr>
      </w:pPr>
      <w:r w:rsidRPr="00DD4FAD">
        <w:rPr>
          <w:sz w:val="24"/>
        </w:rPr>
        <w:t>CNI. (</w:t>
      </w:r>
      <w:proofErr w:type="spellStart"/>
      <w:r w:rsidRPr="00DD4FAD">
        <w:rPr>
          <w:sz w:val="24"/>
        </w:rPr>
        <w:t>n.d</w:t>
      </w:r>
      <w:proofErr w:type="spellEnd"/>
      <w:r w:rsidRPr="00DD4FAD">
        <w:rPr>
          <w:sz w:val="24"/>
        </w:rPr>
        <w:t xml:space="preserve">.). </w:t>
      </w:r>
      <w:r w:rsidRPr="005C7281">
        <w:rPr>
          <w:i/>
          <w:iCs/>
          <w:sz w:val="24"/>
        </w:rPr>
        <w:t>LA MIPYME, UN SECTOR CLAVE PARA ATRAER LA INVERSIÓN PRIVADA A HONDURAS</w:t>
      </w:r>
      <w:r w:rsidRPr="005C7281">
        <w:rPr>
          <w:sz w:val="24"/>
        </w:rPr>
        <w:t>. https://www.cni.hn/la-mipyme-un-sector-clave-para-atraer-la-inversion-privada-a-honduras/</w:t>
      </w:r>
    </w:p>
    <w:p w14:paraId="4C643D5E" w14:textId="419C7912" w:rsidR="005C7281" w:rsidRPr="005C7281" w:rsidRDefault="005C7281" w:rsidP="005C7281">
      <w:pPr>
        <w:pStyle w:val="Bibliografa"/>
        <w:numPr>
          <w:ilvl w:val="0"/>
          <w:numId w:val="43"/>
        </w:numPr>
        <w:rPr>
          <w:sz w:val="24"/>
        </w:rPr>
      </w:pPr>
      <w:r w:rsidRPr="005C7281">
        <w:rPr>
          <w:sz w:val="24"/>
        </w:rPr>
        <w:t xml:space="preserve">Collage De Ideas (Director). (2019, </w:t>
      </w:r>
      <w:proofErr w:type="spellStart"/>
      <w:r w:rsidRPr="005C7281">
        <w:rPr>
          <w:sz w:val="24"/>
        </w:rPr>
        <w:t>July</w:t>
      </w:r>
      <w:proofErr w:type="spellEnd"/>
      <w:r w:rsidRPr="005C7281">
        <w:rPr>
          <w:sz w:val="24"/>
        </w:rPr>
        <w:t xml:space="preserve"> 13). </w:t>
      </w:r>
      <w:r w:rsidRPr="005C7281">
        <w:rPr>
          <w:rFonts w:ascii="Segoe UI Emoji" w:hAnsi="Segoe UI Emoji" w:cs="Segoe UI Emoji"/>
          <w:i/>
          <w:iCs/>
          <w:sz w:val="24"/>
        </w:rPr>
        <w:t>🔴✅</w:t>
      </w:r>
      <w:r w:rsidRPr="005C7281">
        <w:rPr>
          <w:i/>
          <w:iCs/>
          <w:sz w:val="24"/>
        </w:rPr>
        <w:t xml:space="preserve">Cómo hacer un CUSTOMER JOURNEY </w:t>
      </w:r>
      <w:proofErr w:type="spellStart"/>
      <w:r w:rsidRPr="005C7281">
        <w:rPr>
          <w:i/>
          <w:iCs/>
          <w:sz w:val="24"/>
        </w:rPr>
        <w:t>map</w:t>
      </w:r>
      <w:proofErr w:type="spellEnd"/>
      <w:r w:rsidRPr="005C7281">
        <w:rPr>
          <w:i/>
          <w:iCs/>
          <w:sz w:val="24"/>
        </w:rPr>
        <w:t xml:space="preserve"> (</w:t>
      </w:r>
      <w:r w:rsidR="00AB1D06" w:rsidRPr="005C7281">
        <w:rPr>
          <w:i/>
          <w:iCs/>
          <w:sz w:val="24"/>
        </w:rPr>
        <w:t>¡con EJEMPLOS!</w:t>
      </w:r>
      <w:r w:rsidRPr="005C7281">
        <w:rPr>
          <w:i/>
          <w:iCs/>
          <w:sz w:val="24"/>
        </w:rPr>
        <w:t>) en español</w:t>
      </w:r>
      <w:r w:rsidRPr="005C7281">
        <w:rPr>
          <w:sz w:val="24"/>
        </w:rPr>
        <w:t>. https://www.youtube.com/watch?v=YmFlcF6QPCA</w:t>
      </w:r>
    </w:p>
    <w:p w14:paraId="3C9318B0" w14:textId="77777777" w:rsidR="005C7281" w:rsidRPr="005C7281" w:rsidRDefault="005C7281" w:rsidP="005C7281">
      <w:pPr>
        <w:pStyle w:val="Bibliografa"/>
        <w:numPr>
          <w:ilvl w:val="0"/>
          <w:numId w:val="43"/>
        </w:numPr>
        <w:rPr>
          <w:sz w:val="24"/>
        </w:rPr>
      </w:pPr>
      <w:r w:rsidRPr="005C7281">
        <w:rPr>
          <w:i/>
          <w:iCs/>
          <w:sz w:val="24"/>
        </w:rPr>
        <w:t>Comportamiento Del Consumidor (Berenguer)</w:t>
      </w:r>
      <w:r w:rsidRPr="005C7281">
        <w:rPr>
          <w:sz w:val="24"/>
        </w:rPr>
        <w:t>. (</w:t>
      </w:r>
      <w:proofErr w:type="spellStart"/>
      <w:r w:rsidRPr="005C7281">
        <w:rPr>
          <w:sz w:val="24"/>
        </w:rPr>
        <w:t>n.d</w:t>
      </w:r>
      <w:proofErr w:type="spellEnd"/>
      <w:r w:rsidRPr="005C7281">
        <w:rPr>
          <w:sz w:val="24"/>
        </w:rPr>
        <w:t xml:space="preserve">.). </w:t>
      </w:r>
      <w:proofErr w:type="spellStart"/>
      <w:r w:rsidRPr="005C7281">
        <w:rPr>
          <w:sz w:val="24"/>
        </w:rPr>
        <w:t>Toaz.Info</w:t>
      </w:r>
      <w:proofErr w:type="spellEnd"/>
      <w:r w:rsidRPr="005C7281">
        <w:rPr>
          <w:sz w:val="24"/>
        </w:rPr>
        <w:t xml:space="preserve">. </w:t>
      </w:r>
      <w:proofErr w:type="spellStart"/>
      <w:r w:rsidRPr="005C7281">
        <w:rPr>
          <w:sz w:val="24"/>
        </w:rPr>
        <w:t>Retrieved</w:t>
      </w:r>
      <w:proofErr w:type="spellEnd"/>
      <w:r w:rsidRPr="005C7281">
        <w:rPr>
          <w:sz w:val="24"/>
        </w:rPr>
        <w:t xml:space="preserve"> </w:t>
      </w:r>
      <w:proofErr w:type="spellStart"/>
      <w:r w:rsidRPr="005C7281">
        <w:rPr>
          <w:sz w:val="24"/>
        </w:rPr>
        <w:t>December</w:t>
      </w:r>
      <w:proofErr w:type="spellEnd"/>
      <w:r w:rsidRPr="005C7281">
        <w:rPr>
          <w:sz w:val="24"/>
        </w:rPr>
        <w:t xml:space="preserve"> 29, 2023, </w:t>
      </w:r>
      <w:proofErr w:type="spellStart"/>
      <w:r w:rsidRPr="005C7281">
        <w:rPr>
          <w:sz w:val="24"/>
        </w:rPr>
        <w:t>from</w:t>
      </w:r>
      <w:proofErr w:type="spellEnd"/>
      <w:r w:rsidRPr="005C7281">
        <w:rPr>
          <w:sz w:val="24"/>
        </w:rPr>
        <w:t xml:space="preserve"> https://toaz.info/doc-view-2</w:t>
      </w:r>
    </w:p>
    <w:p w14:paraId="7226F419" w14:textId="77777777" w:rsidR="005C7281" w:rsidRPr="005C7281" w:rsidRDefault="005C7281" w:rsidP="005C7281">
      <w:pPr>
        <w:pStyle w:val="Bibliografa"/>
        <w:numPr>
          <w:ilvl w:val="0"/>
          <w:numId w:val="43"/>
        </w:numPr>
        <w:rPr>
          <w:sz w:val="24"/>
          <w:lang w:val="en-US"/>
        </w:rPr>
      </w:pPr>
      <w:r w:rsidRPr="005C7281">
        <w:rPr>
          <w:sz w:val="24"/>
          <w:lang w:val="en-US"/>
        </w:rPr>
        <w:t xml:space="preserve">Conley |, P. (n.d.). </w:t>
      </w:r>
      <w:r w:rsidRPr="005C7281">
        <w:rPr>
          <w:i/>
          <w:iCs/>
          <w:sz w:val="24"/>
          <w:lang w:val="en-US"/>
        </w:rPr>
        <w:t>Amazon revenue rises 9% in Q1: Ecommerce sales fall slightly year over year</w:t>
      </w:r>
      <w:r w:rsidRPr="005C7281">
        <w:rPr>
          <w:sz w:val="24"/>
          <w:lang w:val="en-US"/>
        </w:rPr>
        <w:t>. Digital Commerce 360. Retrieved June 1, 2023, from https://www.digitalcommerce360.com/article/amazon-sales/</w:t>
      </w:r>
    </w:p>
    <w:p w14:paraId="5B6F4CF4" w14:textId="77777777" w:rsidR="005C7281" w:rsidRPr="005C7281" w:rsidRDefault="005C7281" w:rsidP="005C7281">
      <w:pPr>
        <w:pStyle w:val="Bibliografa"/>
        <w:numPr>
          <w:ilvl w:val="0"/>
          <w:numId w:val="43"/>
        </w:numPr>
        <w:rPr>
          <w:sz w:val="24"/>
          <w:lang w:val="en-US"/>
        </w:rPr>
      </w:pPr>
      <w:r w:rsidRPr="005C7281">
        <w:rPr>
          <w:i/>
          <w:iCs/>
          <w:sz w:val="24"/>
        </w:rPr>
        <w:t xml:space="preserve">El </w:t>
      </w:r>
      <w:proofErr w:type="spellStart"/>
      <w:r w:rsidRPr="005C7281">
        <w:rPr>
          <w:i/>
          <w:iCs/>
          <w:sz w:val="24"/>
        </w:rPr>
        <w:t>Ecommerce</w:t>
      </w:r>
      <w:proofErr w:type="spellEnd"/>
      <w:r w:rsidRPr="005C7281">
        <w:rPr>
          <w:i/>
          <w:iCs/>
          <w:sz w:val="24"/>
        </w:rPr>
        <w:t xml:space="preserve"> y su Imparable Evolución y Aceptación en el Mundo</w:t>
      </w:r>
      <w:r w:rsidRPr="005C7281">
        <w:rPr>
          <w:sz w:val="24"/>
        </w:rPr>
        <w:t>. (</w:t>
      </w:r>
      <w:proofErr w:type="spellStart"/>
      <w:r w:rsidRPr="005C7281">
        <w:rPr>
          <w:sz w:val="24"/>
        </w:rPr>
        <w:t>n.d</w:t>
      </w:r>
      <w:proofErr w:type="spellEnd"/>
      <w:r w:rsidRPr="005C7281">
        <w:rPr>
          <w:sz w:val="24"/>
        </w:rPr>
        <w:t xml:space="preserve">.). </w:t>
      </w:r>
      <w:proofErr w:type="spellStart"/>
      <w:r w:rsidRPr="005C7281">
        <w:rPr>
          <w:sz w:val="24"/>
        </w:rPr>
        <w:t>WebFindYou</w:t>
      </w:r>
      <w:proofErr w:type="spellEnd"/>
      <w:r w:rsidRPr="005C7281">
        <w:rPr>
          <w:sz w:val="24"/>
        </w:rPr>
        <w:t xml:space="preserve"> en Español. </w:t>
      </w:r>
      <w:r w:rsidRPr="005C7281">
        <w:rPr>
          <w:sz w:val="24"/>
          <w:lang w:val="en-US"/>
        </w:rPr>
        <w:t>Retrieved June 1, 2023, from https://esp.webfindyou.com/blog/el-ecommerce-y-su-imparable-evolucion-y-aceptacion-en-el-mundo/</w:t>
      </w:r>
    </w:p>
    <w:p w14:paraId="57E81FCE" w14:textId="77777777" w:rsidR="005C7281" w:rsidRPr="005C7281" w:rsidRDefault="005C7281" w:rsidP="005C7281">
      <w:pPr>
        <w:pStyle w:val="Bibliografa"/>
        <w:numPr>
          <w:ilvl w:val="0"/>
          <w:numId w:val="43"/>
        </w:numPr>
        <w:rPr>
          <w:sz w:val="24"/>
          <w:lang w:val="en-US"/>
        </w:rPr>
      </w:pPr>
      <w:r w:rsidRPr="005C7281">
        <w:rPr>
          <w:i/>
          <w:iCs/>
          <w:sz w:val="24"/>
        </w:rPr>
        <w:lastRenderedPageBreak/>
        <w:t>Entrevistas a Profundidad Tiendas de moda—Google Drive</w:t>
      </w:r>
      <w:r w:rsidRPr="005C7281">
        <w:rPr>
          <w:sz w:val="24"/>
        </w:rPr>
        <w:t xml:space="preserve">. </w:t>
      </w:r>
      <w:r w:rsidRPr="005C7281">
        <w:rPr>
          <w:sz w:val="24"/>
          <w:lang w:val="en-US"/>
        </w:rPr>
        <w:t>(n.d.). Retrieved December 29, 2023, from https://drive.google.com/drive/folders/1oxlGI5WcP13CzoGnKLsUvnxBcziroKKX</w:t>
      </w:r>
    </w:p>
    <w:p w14:paraId="7F1902A4" w14:textId="77777777" w:rsidR="005C7281" w:rsidRPr="005C7281" w:rsidRDefault="005C7281" w:rsidP="005C7281">
      <w:pPr>
        <w:pStyle w:val="Bibliografa"/>
        <w:numPr>
          <w:ilvl w:val="0"/>
          <w:numId w:val="43"/>
        </w:numPr>
        <w:rPr>
          <w:sz w:val="24"/>
        </w:rPr>
      </w:pPr>
      <w:r w:rsidRPr="005C7281">
        <w:rPr>
          <w:sz w:val="24"/>
        </w:rPr>
        <w:t xml:space="preserve">Eric </w:t>
      </w:r>
      <w:proofErr w:type="spellStart"/>
      <w:r w:rsidRPr="005C7281">
        <w:rPr>
          <w:sz w:val="24"/>
        </w:rPr>
        <w:t>Siu</w:t>
      </w:r>
      <w:proofErr w:type="spellEnd"/>
      <w:r w:rsidRPr="005C7281">
        <w:rPr>
          <w:sz w:val="24"/>
        </w:rPr>
        <w:t>. (</w:t>
      </w:r>
      <w:proofErr w:type="spellStart"/>
      <w:r w:rsidRPr="005C7281">
        <w:rPr>
          <w:sz w:val="24"/>
        </w:rPr>
        <w:t>n.d</w:t>
      </w:r>
      <w:proofErr w:type="spellEnd"/>
      <w:r w:rsidRPr="005C7281">
        <w:rPr>
          <w:sz w:val="24"/>
        </w:rPr>
        <w:t xml:space="preserve">.). </w:t>
      </w:r>
      <w:r w:rsidRPr="005C7281">
        <w:rPr>
          <w:i/>
          <w:iCs/>
          <w:sz w:val="24"/>
        </w:rPr>
        <w:t>Las 10 Mejores Definiciones de Marketing Digital según Autores</w:t>
      </w:r>
      <w:r w:rsidRPr="005C7281">
        <w:rPr>
          <w:sz w:val="24"/>
        </w:rPr>
        <w:t>. https://reckoner.mx/marketing-digital-segun-autores/</w:t>
      </w:r>
    </w:p>
    <w:p w14:paraId="7D87417D" w14:textId="77777777" w:rsidR="005C7281" w:rsidRPr="005C7281" w:rsidRDefault="005C7281" w:rsidP="005C7281">
      <w:pPr>
        <w:pStyle w:val="Bibliografa"/>
        <w:numPr>
          <w:ilvl w:val="0"/>
          <w:numId w:val="43"/>
        </w:numPr>
        <w:rPr>
          <w:sz w:val="24"/>
        </w:rPr>
      </w:pPr>
      <w:r w:rsidRPr="005C7281">
        <w:rPr>
          <w:sz w:val="24"/>
        </w:rPr>
        <w:t>Fabiola Salman &amp; Felipe Amaya. (</w:t>
      </w:r>
      <w:proofErr w:type="spellStart"/>
      <w:r w:rsidRPr="005C7281">
        <w:rPr>
          <w:sz w:val="24"/>
        </w:rPr>
        <w:t>n.d</w:t>
      </w:r>
      <w:proofErr w:type="spellEnd"/>
      <w:r w:rsidRPr="005C7281">
        <w:rPr>
          <w:sz w:val="24"/>
        </w:rPr>
        <w:t xml:space="preserve">.). </w:t>
      </w:r>
      <w:r w:rsidRPr="005C7281">
        <w:rPr>
          <w:i/>
          <w:iCs/>
          <w:sz w:val="24"/>
        </w:rPr>
        <w:t>LA OPORTUNIDAD DE MEJORAR EL APOYO A LAS PYMES EN HONDURAS</w:t>
      </w:r>
      <w:r w:rsidRPr="005C7281">
        <w:rPr>
          <w:sz w:val="24"/>
        </w:rPr>
        <w:t>. https://dalberg.com/our-ideas/the-opportunity-to-improve-msme-support-in-honduras-esp/#:~:text=Las%20micro%2C%20peque%C3%B1as%20y%20medianas,producto%20interior%20bruto%20del%20pa%C3%ADs.</w:t>
      </w:r>
    </w:p>
    <w:p w14:paraId="48E8589D" w14:textId="77777777" w:rsidR="005C7281" w:rsidRPr="005C7281" w:rsidRDefault="005C7281" w:rsidP="005C7281">
      <w:pPr>
        <w:pStyle w:val="Bibliografa"/>
        <w:numPr>
          <w:ilvl w:val="0"/>
          <w:numId w:val="43"/>
        </w:numPr>
        <w:rPr>
          <w:sz w:val="24"/>
        </w:rPr>
      </w:pPr>
      <w:r w:rsidRPr="005C7281">
        <w:rPr>
          <w:sz w:val="24"/>
        </w:rPr>
        <w:t xml:space="preserve">Fernández Castrillo, C. (2014). Prácticas transmedia en la era del prosumidor: Hacia una definición del Contenido Generado por el Usuario (CGU). </w:t>
      </w:r>
      <w:r w:rsidRPr="005C7281">
        <w:rPr>
          <w:i/>
          <w:iCs/>
          <w:sz w:val="24"/>
        </w:rPr>
        <w:t>CIC Cuadernos de Información y Comunicación</w:t>
      </w:r>
      <w:r w:rsidRPr="005C7281">
        <w:rPr>
          <w:sz w:val="24"/>
        </w:rPr>
        <w:t xml:space="preserve">, </w:t>
      </w:r>
      <w:r w:rsidRPr="005C7281">
        <w:rPr>
          <w:i/>
          <w:iCs/>
          <w:sz w:val="24"/>
        </w:rPr>
        <w:t>19</w:t>
      </w:r>
      <w:r w:rsidRPr="005C7281">
        <w:rPr>
          <w:sz w:val="24"/>
        </w:rPr>
        <w:t>(0), 53–67. https://doi.org/10.5209/rev_CIYC.2014.v19.43903</w:t>
      </w:r>
    </w:p>
    <w:p w14:paraId="149C50C9" w14:textId="0C653B2F" w:rsidR="005C7281" w:rsidRPr="005C7281" w:rsidRDefault="005C7281" w:rsidP="005C7281">
      <w:pPr>
        <w:pStyle w:val="Bibliografa"/>
        <w:numPr>
          <w:ilvl w:val="0"/>
          <w:numId w:val="43"/>
        </w:numPr>
        <w:rPr>
          <w:sz w:val="24"/>
        </w:rPr>
      </w:pPr>
      <w:r w:rsidRPr="005C7281">
        <w:rPr>
          <w:sz w:val="24"/>
        </w:rPr>
        <w:t>Garcés-Giraldo &amp; Valencia-Arias. (</w:t>
      </w:r>
      <w:proofErr w:type="spellStart"/>
      <w:r w:rsidRPr="005C7281">
        <w:rPr>
          <w:sz w:val="24"/>
        </w:rPr>
        <w:t>n.d</w:t>
      </w:r>
      <w:proofErr w:type="spellEnd"/>
      <w:r w:rsidRPr="005C7281">
        <w:rPr>
          <w:sz w:val="24"/>
        </w:rPr>
        <w:t xml:space="preserve">.). </w:t>
      </w:r>
      <w:r w:rsidRPr="005C7281">
        <w:rPr>
          <w:i/>
          <w:iCs/>
          <w:sz w:val="24"/>
        </w:rPr>
        <w:t xml:space="preserve">Factores determinantes en la decisión de compra a través de medios virtuales en </w:t>
      </w:r>
      <w:r w:rsidR="003C7C30" w:rsidRPr="003C7C30">
        <w:rPr>
          <w:i/>
          <w:iCs/>
          <w:sz w:val="24"/>
        </w:rPr>
        <w:t>millennials</w:t>
      </w:r>
      <w:r w:rsidRPr="005C7281">
        <w:rPr>
          <w:sz w:val="24"/>
        </w:rPr>
        <w:t>. https://www.scielo.cl/scielo.php?pid=S0718-07642022000500071&amp;script=sci_arttext</w:t>
      </w:r>
    </w:p>
    <w:p w14:paraId="4BD3E903" w14:textId="77777777" w:rsidR="005C7281" w:rsidRPr="005C7281" w:rsidRDefault="005C7281" w:rsidP="005C7281">
      <w:pPr>
        <w:pStyle w:val="Bibliografa"/>
        <w:numPr>
          <w:ilvl w:val="0"/>
          <w:numId w:val="43"/>
        </w:numPr>
        <w:rPr>
          <w:sz w:val="24"/>
        </w:rPr>
      </w:pPr>
      <w:r w:rsidRPr="005C7281">
        <w:rPr>
          <w:sz w:val="24"/>
        </w:rPr>
        <w:t>Garro, L. A. M. (</w:t>
      </w:r>
      <w:proofErr w:type="spellStart"/>
      <w:r w:rsidRPr="005C7281">
        <w:rPr>
          <w:sz w:val="24"/>
        </w:rPr>
        <w:t>n.d</w:t>
      </w:r>
      <w:proofErr w:type="spellEnd"/>
      <w:r w:rsidRPr="005C7281">
        <w:rPr>
          <w:sz w:val="24"/>
        </w:rPr>
        <w:t xml:space="preserve">.). </w:t>
      </w:r>
      <w:r w:rsidRPr="005C7281">
        <w:rPr>
          <w:i/>
          <w:iCs/>
          <w:sz w:val="24"/>
        </w:rPr>
        <w:t xml:space="preserve">La Digitalización de los Procesos de Compra en la Industria de </w:t>
      </w:r>
      <w:proofErr w:type="spellStart"/>
      <w:r w:rsidRPr="005C7281">
        <w:rPr>
          <w:i/>
          <w:iCs/>
          <w:sz w:val="24"/>
        </w:rPr>
        <w:t>Retail</w:t>
      </w:r>
      <w:proofErr w:type="spellEnd"/>
      <w:r w:rsidRPr="005C7281">
        <w:rPr>
          <w:i/>
          <w:iCs/>
          <w:sz w:val="24"/>
        </w:rPr>
        <w:t xml:space="preserve"> del Sector de la Moda en Costa Rica.</w:t>
      </w:r>
    </w:p>
    <w:p w14:paraId="1B9F088F" w14:textId="77777777" w:rsidR="005C7281" w:rsidRPr="005C7281" w:rsidRDefault="005C7281" w:rsidP="005C7281">
      <w:pPr>
        <w:pStyle w:val="Bibliografa"/>
        <w:numPr>
          <w:ilvl w:val="0"/>
          <w:numId w:val="43"/>
        </w:numPr>
        <w:rPr>
          <w:sz w:val="24"/>
        </w:rPr>
      </w:pPr>
      <w:r w:rsidRPr="005C7281">
        <w:rPr>
          <w:sz w:val="24"/>
        </w:rPr>
        <w:t>Girón, C., &amp; Sofía, M. (</w:t>
      </w:r>
      <w:proofErr w:type="spellStart"/>
      <w:r w:rsidRPr="005C7281">
        <w:rPr>
          <w:sz w:val="24"/>
        </w:rPr>
        <w:t>n.d</w:t>
      </w:r>
      <w:proofErr w:type="spellEnd"/>
      <w:r w:rsidRPr="005C7281">
        <w:rPr>
          <w:sz w:val="24"/>
        </w:rPr>
        <w:t xml:space="preserve">.). </w:t>
      </w:r>
      <w:r w:rsidRPr="005C7281">
        <w:rPr>
          <w:i/>
          <w:iCs/>
          <w:sz w:val="24"/>
        </w:rPr>
        <w:t xml:space="preserve">Análisis de los principales factores que influyen en la decisión de compra de ropa en la industria </w:t>
      </w:r>
      <w:proofErr w:type="spellStart"/>
      <w:r w:rsidRPr="005C7281">
        <w:rPr>
          <w:i/>
          <w:iCs/>
          <w:sz w:val="24"/>
        </w:rPr>
        <w:t>Fast</w:t>
      </w:r>
      <w:proofErr w:type="spellEnd"/>
      <w:r w:rsidRPr="005C7281">
        <w:rPr>
          <w:i/>
          <w:iCs/>
          <w:sz w:val="24"/>
        </w:rPr>
        <w:t xml:space="preserve"> </w:t>
      </w:r>
      <w:proofErr w:type="spellStart"/>
      <w:r w:rsidRPr="005C7281">
        <w:rPr>
          <w:i/>
          <w:iCs/>
          <w:sz w:val="24"/>
        </w:rPr>
        <w:t>Fashion</w:t>
      </w:r>
      <w:proofErr w:type="spellEnd"/>
      <w:r w:rsidRPr="005C7281">
        <w:rPr>
          <w:i/>
          <w:iCs/>
          <w:sz w:val="24"/>
        </w:rPr>
        <w:t xml:space="preserve"> en mujeres de 18 a 37 años de los NSE Ay B, residentes de la zona 7 de Lima Metropolitana</w:t>
      </w:r>
      <w:r w:rsidRPr="005C7281">
        <w:rPr>
          <w:sz w:val="24"/>
        </w:rPr>
        <w:t>.</w:t>
      </w:r>
    </w:p>
    <w:p w14:paraId="3F182214" w14:textId="77777777" w:rsidR="005C7281" w:rsidRPr="005C7281" w:rsidRDefault="005C7281" w:rsidP="005C7281">
      <w:pPr>
        <w:pStyle w:val="Bibliografa"/>
        <w:numPr>
          <w:ilvl w:val="0"/>
          <w:numId w:val="43"/>
        </w:numPr>
        <w:rPr>
          <w:sz w:val="24"/>
        </w:rPr>
      </w:pPr>
      <w:proofErr w:type="spellStart"/>
      <w:r w:rsidRPr="005C7281">
        <w:rPr>
          <w:sz w:val="24"/>
        </w:rPr>
        <w:lastRenderedPageBreak/>
        <w:t>hubspot</w:t>
      </w:r>
      <w:proofErr w:type="spellEnd"/>
      <w:r w:rsidRPr="005C7281">
        <w:rPr>
          <w:sz w:val="24"/>
        </w:rPr>
        <w:t>. (</w:t>
      </w:r>
      <w:proofErr w:type="spellStart"/>
      <w:r w:rsidRPr="005C7281">
        <w:rPr>
          <w:sz w:val="24"/>
        </w:rPr>
        <w:t>n.d</w:t>
      </w:r>
      <w:proofErr w:type="spellEnd"/>
      <w:r w:rsidRPr="005C7281">
        <w:rPr>
          <w:sz w:val="24"/>
        </w:rPr>
        <w:t xml:space="preserve">.). </w:t>
      </w:r>
      <w:r w:rsidRPr="005C7281">
        <w:rPr>
          <w:i/>
          <w:iCs/>
          <w:sz w:val="24"/>
        </w:rPr>
        <w:t>Qué es el comercio electrónico: Características, ventajas y ejemplos</w:t>
      </w:r>
      <w:r w:rsidRPr="005C7281">
        <w:rPr>
          <w:sz w:val="24"/>
        </w:rPr>
        <w:t>. https://blog.hubspot.es/sales/comercio-electronico</w:t>
      </w:r>
    </w:p>
    <w:p w14:paraId="1BE021B9" w14:textId="77777777" w:rsidR="005C7281" w:rsidRPr="005C7281" w:rsidRDefault="005C7281" w:rsidP="005C7281">
      <w:pPr>
        <w:pStyle w:val="Bibliografa"/>
        <w:numPr>
          <w:ilvl w:val="0"/>
          <w:numId w:val="43"/>
        </w:numPr>
        <w:rPr>
          <w:sz w:val="24"/>
          <w:lang w:val="en-US"/>
        </w:rPr>
      </w:pPr>
      <w:r w:rsidRPr="005C7281">
        <w:rPr>
          <w:sz w:val="24"/>
        </w:rPr>
        <w:t xml:space="preserve">Huete, M. F. F. (2021). Desarrollo de un sistema integral de matrices del entorno de Marketing para la toma de decisiones y el aporte del crecimiento de la Pequeña y Mediana Empresa (PYMES) en la región de Tegucigalpa, Honduras. </w:t>
      </w:r>
      <w:r w:rsidRPr="005C7281">
        <w:rPr>
          <w:i/>
          <w:iCs/>
          <w:sz w:val="24"/>
          <w:lang w:val="en-US"/>
        </w:rPr>
        <w:t>Project Design and Management</w:t>
      </w:r>
      <w:r w:rsidRPr="005C7281">
        <w:rPr>
          <w:sz w:val="24"/>
          <w:lang w:val="en-US"/>
        </w:rPr>
        <w:t xml:space="preserve">, </w:t>
      </w:r>
      <w:r w:rsidRPr="005C7281">
        <w:rPr>
          <w:i/>
          <w:iCs/>
          <w:sz w:val="24"/>
          <w:lang w:val="en-US"/>
        </w:rPr>
        <w:t>3</w:t>
      </w:r>
      <w:r w:rsidRPr="005C7281">
        <w:rPr>
          <w:sz w:val="24"/>
          <w:lang w:val="en-US"/>
        </w:rPr>
        <w:t>(1), Article 1. https://doi.org/10.35992/pdm.v3i1.615</w:t>
      </w:r>
    </w:p>
    <w:p w14:paraId="007A827D" w14:textId="77777777" w:rsidR="005C7281" w:rsidRPr="005C7281" w:rsidRDefault="005C7281" w:rsidP="005C7281">
      <w:pPr>
        <w:pStyle w:val="Bibliografa"/>
        <w:numPr>
          <w:ilvl w:val="0"/>
          <w:numId w:val="43"/>
        </w:numPr>
        <w:rPr>
          <w:sz w:val="24"/>
        </w:rPr>
      </w:pPr>
      <w:proofErr w:type="spellStart"/>
      <w:r w:rsidRPr="005C7281">
        <w:rPr>
          <w:sz w:val="24"/>
        </w:rPr>
        <w:t>ilifebelt</w:t>
      </w:r>
      <w:proofErr w:type="spellEnd"/>
      <w:r w:rsidRPr="005C7281">
        <w:rPr>
          <w:sz w:val="24"/>
        </w:rPr>
        <w:t>. (</w:t>
      </w:r>
      <w:proofErr w:type="spellStart"/>
      <w:r w:rsidRPr="005C7281">
        <w:rPr>
          <w:sz w:val="24"/>
        </w:rPr>
        <w:t>n.d</w:t>
      </w:r>
      <w:proofErr w:type="spellEnd"/>
      <w:r w:rsidRPr="005C7281">
        <w:rPr>
          <w:sz w:val="24"/>
        </w:rPr>
        <w:t xml:space="preserve">.). </w:t>
      </w:r>
      <w:r w:rsidRPr="005C7281">
        <w:rPr>
          <w:i/>
          <w:iCs/>
          <w:sz w:val="24"/>
        </w:rPr>
        <w:t>Las páginas de moda con más visitas en Honduras en febrero de 2023</w:t>
      </w:r>
      <w:r w:rsidRPr="005C7281">
        <w:rPr>
          <w:sz w:val="24"/>
        </w:rPr>
        <w:t>. https://ilifebelt.com/las-paginas-de-moda-con-mas-visitas-en-honduras-en-febrero-de-2023/2023/03/</w:t>
      </w:r>
    </w:p>
    <w:p w14:paraId="76ECA570" w14:textId="77777777" w:rsidR="005C7281" w:rsidRPr="005C7281" w:rsidRDefault="005C7281" w:rsidP="005C7281">
      <w:pPr>
        <w:pStyle w:val="Bibliografa"/>
        <w:numPr>
          <w:ilvl w:val="0"/>
          <w:numId w:val="43"/>
        </w:numPr>
        <w:rPr>
          <w:sz w:val="24"/>
          <w:lang w:val="en-US"/>
        </w:rPr>
      </w:pPr>
      <w:r w:rsidRPr="005C7281">
        <w:rPr>
          <w:i/>
          <w:iCs/>
          <w:sz w:val="24"/>
        </w:rPr>
        <w:t>Instagram Reels—Crea y comparte videos cortos</w:t>
      </w:r>
      <w:r w:rsidRPr="005C7281">
        <w:rPr>
          <w:sz w:val="24"/>
        </w:rPr>
        <w:t xml:space="preserve">. </w:t>
      </w:r>
      <w:r w:rsidRPr="005C7281">
        <w:rPr>
          <w:sz w:val="24"/>
          <w:lang w:val="en-US"/>
        </w:rPr>
        <w:t>(n.d.). Retrieved December 16, 2023, from https://about.instagram.com/es-la/features/reels</w:t>
      </w:r>
    </w:p>
    <w:p w14:paraId="6F93A416" w14:textId="77777777" w:rsidR="005C7281" w:rsidRPr="005C7281" w:rsidRDefault="005C7281" w:rsidP="005C7281">
      <w:pPr>
        <w:pStyle w:val="Bibliografa"/>
        <w:numPr>
          <w:ilvl w:val="0"/>
          <w:numId w:val="43"/>
        </w:numPr>
        <w:rPr>
          <w:sz w:val="24"/>
        </w:rPr>
      </w:pPr>
      <w:r w:rsidRPr="005C7281">
        <w:rPr>
          <w:sz w:val="24"/>
        </w:rPr>
        <w:t>Kotler, P. (</w:t>
      </w:r>
      <w:proofErr w:type="spellStart"/>
      <w:r w:rsidRPr="005C7281">
        <w:rPr>
          <w:sz w:val="24"/>
        </w:rPr>
        <w:t>n.d</w:t>
      </w:r>
      <w:proofErr w:type="spellEnd"/>
      <w:r w:rsidRPr="005C7281">
        <w:rPr>
          <w:sz w:val="24"/>
        </w:rPr>
        <w:t xml:space="preserve">.). </w:t>
      </w:r>
      <w:r w:rsidRPr="005C7281">
        <w:rPr>
          <w:i/>
          <w:iCs/>
          <w:sz w:val="24"/>
        </w:rPr>
        <w:t>Fundamentos de Marketing</w:t>
      </w:r>
      <w:r w:rsidRPr="005C7281">
        <w:rPr>
          <w:sz w:val="24"/>
        </w:rPr>
        <w:t>.</w:t>
      </w:r>
    </w:p>
    <w:p w14:paraId="0E0AC2AD" w14:textId="77777777" w:rsidR="005C7281" w:rsidRPr="005C7281" w:rsidRDefault="005C7281" w:rsidP="005C7281">
      <w:pPr>
        <w:pStyle w:val="Bibliografa"/>
        <w:numPr>
          <w:ilvl w:val="0"/>
          <w:numId w:val="43"/>
        </w:numPr>
        <w:rPr>
          <w:sz w:val="24"/>
          <w:lang w:val="en-US"/>
        </w:rPr>
      </w:pPr>
      <w:r w:rsidRPr="005C7281">
        <w:rPr>
          <w:sz w:val="24"/>
          <w:lang w:val="en-US"/>
        </w:rPr>
        <w:t xml:space="preserve">KOTLER,KELLER, P., KEVIN. (n.d.). </w:t>
      </w:r>
      <w:proofErr w:type="spellStart"/>
      <w:r w:rsidRPr="005C7281">
        <w:rPr>
          <w:i/>
          <w:iCs/>
          <w:sz w:val="24"/>
          <w:lang w:val="en-US"/>
        </w:rPr>
        <w:t>Dirección</w:t>
      </w:r>
      <w:proofErr w:type="spellEnd"/>
      <w:r w:rsidRPr="005C7281">
        <w:rPr>
          <w:i/>
          <w:iCs/>
          <w:sz w:val="24"/>
          <w:lang w:val="en-US"/>
        </w:rPr>
        <w:t xml:space="preserve"> de marketing</w:t>
      </w:r>
      <w:r w:rsidRPr="005C7281">
        <w:rPr>
          <w:sz w:val="24"/>
          <w:lang w:val="en-US"/>
        </w:rPr>
        <w:t xml:space="preserve"> (14th ed.). https://www.montartuempresa.com/wp-content/uploads/2016/01/direccion-de-marketing-14edi-kotler1.pdf</w:t>
      </w:r>
    </w:p>
    <w:p w14:paraId="4DDB22DD" w14:textId="77777777" w:rsidR="005C7281" w:rsidRPr="005C7281" w:rsidRDefault="005C7281" w:rsidP="005C7281">
      <w:pPr>
        <w:pStyle w:val="Bibliografa"/>
        <w:numPr>
          <w:ilvl w:val="0"/>
          <w:numId w:val="43"/>
        </w:numPr>
        <w:rPr>
          <w:sz w:val="24"/>
        </w:rPr>
      </w:pPr>
      <w:r w:rsidRPr="005C7281">
        <w:rPr>
          <w:sz w:val="24"/>
        </w:rPr>
        <w:t xml:space="preserve">Luque Alcalá, C., &amp; Lozano Rodríguez, A. (2022). El comercio electrónico y la Covid-19. </w:t>
      </w:r>
      <w:r w:rsidRPr="005C7281">
        <w:rPr>
          <w:i/>
          <w:iCs/>
          <w:sz w:val="24"/>
        </w:rPr>
        <w:t>Revista de Administración y Dirección de Empresas</w:t>
      </w:r>
      <w:r w:rsidRPr="005C7281">
        <w:rPr>
          <w:sz w:val="24"/>
        </w:rPr>
        <w:t xml:space="preserve">, </w:t>
      </w:r>
      <w:r w:rsidRPr="005C7281">
        <w:rPr>
          <w:i/>
          <w:iCs/>
          <w:sz w:val="24"/>
        </w:rPr>
        <w:t>0</w:t>
      </w:r>
      <w:r w:rsidRPr="005C7281">
        <w:rPr>
          <w:sz w:val="24"/>
        </w:rPr>
        <w:t xml:space="preserve">(5), </w:t>
      </w:r>
      <w:proofErr w:type="spellStart"/>
      <w:r w:rsidRPr="005C7281">
        <w:rPr>
          <w:sz w:val="24"/>
        </w:rPr>
        <w:t>Article</w:t>
      </w:r>
      <w:proofErr w:type="spellEnd"/>
      <w:r w:rsidRPr="005C7281">
        <w:rPr>
          <w:sz w:val="24"/>
        </w:rPr>
        <w:t xml:space="preserve"> 5.</w:t>
      </w:r>
    </w:p>
    <w:p w14:paraId="6AD56514" w14:textId="77777777" w:rsidR="005C7281" w:rsidRPr="005C7281" w:rsidRDefault="005C7281" w:rsidP="005C7281">
      <w:pPr>
        <w:pStyle w:val="Bibliografa"/>
        <w:numPr>
          <w:ilvl w:val="0"/>
          <w:numId w:val="43"/>
        </w:numPr>
        <w:rPr>
          <w:sz w:val="24"/>
          <w:lang w:val="en-US"/>
        </w:rPr>
      </w:pPr>
      <w:r w:rsidRPr="005C7281">
        <w:rPr>
          <w:sz w:val="24"/>
        </w:rPr>
        <w:t xml:space="preserve">Moro, M. S., &amp; Fernández, J. C. (2020). </w:t>
      </w:r>
      <w:r w:rsidRPr="005C7281">
        <w:rPr>
          <w:i/>
          <w:iCs/>
          <w:sz w:val="24"/>
        </w:rPr>
        <w:t>Marketing digital y dirección de e-</w:t>
      </w:r>
      <w:proofErr w:type="spellStart"/>
      <w:r w:rsidRPr="005C7281">
        <w:rPr>
          <w:i/>
          <w:iCs/>
          <w:sz w:val="24"/>
        </w:rPr>
        <w:t>commerce</w:t>
      </w:r>
      <w:proofErr w:type="spellEnd"/>
      <w:r w:rsidRPr="005C7281">
        <w:rPr>
          <w:i/>
          <w:iCs/>
          <w:sz w:val="24"/>
        </w:rPr>
        <w:t>: INTEGRACIÓN DE LAS ESTRATEGIAS DIGITALES</w:t>
      </w:r>
      <w:r w:rsidRPr="005C7281">
        <w:rPr>
          <w:sz w:val="24"/>
        </w:rPr>
        <w:t xml:space="preserve">. </w:t>
      </w:r>
      <w:r w:rsidRPr="005C7281">
        <w:rPr>
          <w:sz w:val="24"/>
          <w:lang w:val="en-US"/>
        </w:rPr>
        <w:t>ESIC Editorial.</w:t>
      </w:r>
    </w:p>
    <w:p w14:paraId="1793A695" w14:textId="77777777" w:rsidR="005C7281" w:rsidRPr="005C7281" w:rsidRDefault="005C7281" w:rsidP="005C7281">
      <w:pPr>
        <w:pStyle w:val="Bibliografa"/>
        <w:numPr>
          <w:ilvl w:val="0"/>
          <w:numId w:val="43"/>
        </w:numPr>
        <w:rPr>
          <w:sz w:val="24"/>
          <w:lang w:val="en-US"/>
        </w:rPr>
      </w:pPr>
      <w:r w:rsidRPr="005C7281">
        <w:rPr>
          <w:sz w:val="24"/>
          <w:lang w:val="en-US"/>
        </w:rPr>
        <w:t xml:space="preserve">Pavlou, P. A., &amp; </w:t>
      </w:r>
      <w:proofErr w:type="spellStart"/>
      <w:r w:rsidRPr="005C7281">
        <w:rPr>
          <w:sz w:val="24"/>
          <w:lang w:val="en-US"/>
        </w:rPr>
        <w:t>Fygenson</w:t>
      </w:r>
      <w:proofErr w:type="spellEnd"/>
      <w:r w:rsidRPr="005C7281">
        <w:rPr>
          <w:sz w:val="24"/>
          <w:lang w:val="en-US"/>
        </w:rPr>
        <w:t xml:space="preserve">, M. (2006). Understanding and Predicting Electronic Commerce Adoption: An Extension of the Theory of Planned Behavior. </w:t>
      </w:r>
      <w:r w:rsidRPr="005C7281">
        <w:rPr>
          <w:i/>
          <w:iCs/>
          <w:sz w:val="24"/>
          <w:lang w:val="en-US"/>
        </w:rPr>
        <w:t>MIS Quarterly</w:t>
      </w:r>
      <w:r w:rsidRPr="005C7281">
        <w:rPr>
          <w:sz w:val="24"/>
          <w:lang w:val="en-US"/>
        </w:rPr>
        <w:t xml:space="preserve">, </w:t>
      </w:r>
      <w:r w:rsidRPr="005C7281">
        <w:rPr>
          <w:i/>
          <w:iCs/>
          <w:sz w:val="24"/>
          <w:lang w:val="en-US"/>
        </w:rPr>
        <w:t>30</w:t>
      </w:r>
      <w:r w:rsidRPr="005C7281">
        <w:rPr>
          <w:sz w:val="24"/>
          <w:lang w:val="en-US"/>
        </w:rPr>
        <w:t>(1), 115–143. https://doi.org/10.2307/25148720</w:t>
      </w:r>
    </w:p>
    <w:p w14:paraId="166A4E6A" w14:textId="77777777" w:rsidR="005C7281" w:rsidRPr="005C7281" w:rsidRDefault="005C7281" w:rsidP="005C7281">
      <w:pPr>
        <w:pStyle w:val="Bibliografa"/>
        <w:numPr>
          <w:ilvl w:val="0"/>
          <w:numId w:val="43"/>
        </w:numPr>
        <w:rPr>
          <w:sz w:val="24"/>
          <w:lang w:val="en-US"/>
        </w:rPr>
      </w:pPr>
      <w:r w:rsidRPr="005C7281">
        <w:rPr>
          <w:i/>
          <w:iCs/>
          <w:sz w:val="24"/>
          <w:lang w:val="en-US"/>
        </w:rPr>
        <w:lastRenderedPageBreak/>
        <w:t>PER_MORENODELGADO_TFG.pdf</w:t>
      </w:r>
      <w:r w:rsidRPr="005C7281">
        <w:rPr>
          <w:sz w:val="24"/>
          <w:lang w:val="en-US"/>
        </w:rPr>
        <w:t>. (n.d.). Retrieved December 16, 2023, from https://idus.us.es/bitstream/handle/11441/136504/PER_MORENODELGADO_TFG.pdf?sequence=1&amp;isAllowed=y</w:t>
      </w:r>
    </w:p>
    <w:p w14:paraId="074EF966" w14:textId="77777777" w:rsidR="005C7281" w:rsidRPr="005C7281" w:rsidRDefault="005C7281" w:rsidP="005C7281">
      <w:pPr>
        <w:pStyle w:val="Bibliografa"/>
        <w:numPr>
          <w:ilvl w:val="0"/>
          <w:numId w:val="43"/>
        </w:numPr>
        <w:rPr>
          <w:sz w:val="24"/>
        </w:rPr>
      </w:pPr>
      <w:proofErr w:type="spellStart"/>
      <w:r w:rsidRPr="005C7281">
        <w:rPr>
          <w:sz w:val="24"/>
        </w:rPr>
        <w:t>Pulizzi</w:t>
      </w:r>
      <w:proofErr w:type="spellEnd"/>
      <w:r w:rsidRPr="005C7281">
        <w:rPr>
          <w:sz w:val="24"/>
        </w:rPr>
        <w:t xml:space="preserve">, J. (2013). </w:t>
      </w:r>
      <w:r w:rsidRPr="005C7281">
        <w:rPr>
          <w:i/>
          <w:iCs/>
          <w:sz w:val="24"/>
        </w:rPr>
        <w:t>Marketing de contenidos épico</w:t>
      </w:r>
      <w:r w:rsidRPr="005C7281">
        <w:rPr>
          <w:sz w:val="24"/>
        </w:rPr>
        <w:t>.</w:t>
      </w:r>
    </w:p>
    <w:p w14:paraId="7BC27D11" w14:textId="5E8ED4BE" w:rsidR="005C7281" w:rsidRPr="005C7281" w:rsidRDefault="005C7281" w:rsidP="005C7281">
      <w:pPr>
        <w:pStyle w:val="Bibliografa"/>
        <w:numPr>
          <w:ilvl w:val="0"/>
          <w:numId w:val="43"/>
        </w:numPr>
        <w:rPr>
          <w:sz w:val="24"/>
        </w:rPr>
      </w:pPr>
      <w:r w:rsidRPr="005C7281">
        <w:rPr>
          <w:sz w:val="24"/>
        </w:rPr>
        <w:t xml:space="preserve">Quevedo, M. C., Chaparro, A., </w:t>
      </w:r>
      <w:proofErr w:type="spellStart"/>
      <w:r w:rsidRPr="005C7281">
        <w:rPr>
          <w:sz w:val="24"/>
        </w:rPr>
        <w:t>Rumierk</w:t>
      </w:r>
      <w:proofErr w:type="spellEnd"/>
      <w:r w:rsidRPr="005C7281">
        <w:rPr>
          <w:sz w:val="24"/>
        </w:rPr>
        <w:t xml:space="preserve">, N. P., Lady Viviana Rojas Varela, &amp; Uribe, R. P. (2018). </w:t>
      </w:r>
      <w:r w:rsidRPr="005C7281">
        <w:rPr>
          <w:i/>
          <w:iCs/>
          <w:sz w:val="24"/>
        </w:rPr>
        <w:t xml:space="preserve">Factores determinantes para la decisión de compra por plataformas digitales para los </w:t>
      </w:r>
      <w:r w:rsidR="003C7C30" w:rsidRPr="003C7C30">
        <w:rPr>
          <w:i/>
          <w:iCs/>
          <w:sz w:val="24"/>
        </w:rPr>
        <w:t>Millennials</w:t>
      </w:r>
      <w:r w:rsidRPr="005C7281">
        <w:rPr>
          <w:i/>
          <w:iCs/>
          <w:sz w:val="24"/>
        </w:rPr>
        <w:t xml:space="preserve"> ubicados en Bogotá</w:t>
      </w:r>
      <w:r w:rsidRPr="005C7281">
        <w:rPr>
          <w:sz w:val="24"/>
        </w:rPr>
        <w:t>. https://doi.org/10.13140/RG.2.2.23176.47367</w:t>
      </w:r>
    </w:p>
    <w:p w14:paraId="6F44EC29" w14:textId="77777777" w:rsidR="005C7281" w:rsidRPr="005C7281" w:rsidRDefault="005C7281" w:rsidP="005C7281">
      <w:pPr>
        <w:pStyle w:val="Bibliografa"/>
        <w:numPr>
          <w:ilvl w:val="0"/>
          <w:numId w:val="43"/>
        </w:numPr>
        <w:rPr>
          <w:sz w:val="24"/>
          <w:lang w:val="en-US"/>
        </w:rPr>
      </w:pPr>
      <w:r w:rsidRPr="005C7281">
        <w:rPr>
          <w:sz w:val="24"/>
        </w:rPr>
        <w:t xml:space="preserve">Saldaña, J. D. T., Imán, M. A. N., Yovera, B. de los Á. H., &amp; Merino, J. A. V. (2020). Impacto de los canales de comercialización online en tiempos del COVID-19. </w:t>
      </w:r>
      <w:r w:rsidRPr="005C7281">
        <w:rPr>
          <w:i/>
          <w:iCs/>
          <w:sz w:val="24"/>
          <w:lang w:val="en-US"/>
        </w:rPr>
        <w:t>INNOVA Research Journal</w:t>
      </w:r>
      <w:r w:rsidRPr="005C7281">
        <w:rPr>
          <w:sz w:val="24"/>
          <w:lang w:val="en-US"/>
        </w:rPr>
        <w:t xml:space="preserve">, </w:t>
      </w:r>
      <w:r w:rsidRPr="005C7281">
        <w:rPr>
          <w:i/>
          <w:iCs/>
          <w:sz w:val="24"/>
          <w:lang w:val="en-US"/>
        </w:rPr>
        <w:t>5</w:t>
      </w:r>
      <w:r w:rsidRPr="005C7281">
        <w:rPr>
          <w:sz w:val="24"/>
          <w:lang w:val="en-US"/>
        </w:rPr>
        <w:t>(3.1), Article 3.1. https://doi.org/10.33890/innova.v5.n3.1.2020.1531</w:t>
      </w:r>
    </w:p>
    <w:p w14:paraId="4224CBD1" w14:textId="77777777" w:rsidR="005C7281" w:rsidRPr="005C7281" w:rsidRDefault="005C7281" w:rsidP="005C7281">
      <w:pPr>
        <w:pStyle w:val="Bibliografa"/>
        <w:numPr>
          <w:ilvl w:val="0"/>
          <w:numId w:val="43"/>
        </w:numPr>
        <w:rPr>
          <w:sz w:val="24"/>
          <w:lang w:val="en-US"/>
        </w:rPr>
      </w:pPr>
      <w:r w:rsidRPr="005C7281">
        <w:rPr>
          <w:sz w:val="24"/>
          <w:lang w:val="en-US"/>
        </w:rPr>
        <w:t xml:space="preserve">Sheth, J. (2020). Impact of Covid-19 on consumer behavior: Will the old habits return or die? </w:t>
      </w:r>
      <w:r w:rsidRPr="005C7281">
        <w:rPr>
          <w:i/>
          <w:iCs/>
          <w:sz w:val="24"/>
          <w:lang w:val="en-US"/>
        </w:rPr>
        <w:t>Journal of Business Research</w:t>
      </w:r>
      <w:r w:rsidRPr="005C7281">
        <w:rPr>
          <w:sz w:val="24"/>
          <w:lang w:val="en-US"/>
        </w:rPr>
        <w:t xml:space="preserve">, </w:t>
      </w:r>
      <w:r w:rsidRPr="005C7281">
        <w:rPr>
          <w:i/>
          <w:iCs/>
          <w:sz w:val="24"/>
          <w:lang w:val="en-US"/>
        </w:rPr>
        <w:t>117</w:t>
      </w:r>
      <w:r w:rsidRPr="005C7281">
        <w:rPr>
          <w:sz w:val="24"/>
          <w:lang w:val="en-US"/>
        </w:rPr>
        <w:t>, 280–283. https://doi.org/10.1016/j.jbusres.2020.05.059</w:t>
      </w:r>
    </w:p>
    <w:p w14:paraId="18ABF28F" w14:textId="77777777" w:rsidR="005C7281" w:rsidRPr="005C7281" w:rsidRDefault="005C7281" w:rsidP="005C7281">
      <w:pPr>
        <w:pStyle w:val="Bibliografa"/>
        <w:numPr>
          <w:ilvl w:val="0"/>
          <w:numId w:val="43"/>
        </w:numPr>
        <w:rPr>
          <w:sz w:val="24"/>
        </w:rPr>
      </w:pPr>
      <w:proofErr w:type="spellStart"/>
      <w:r w:rsidRPr="00DD4FAD">
        <w:rPr>
          <w:sz w:val="24"/>
        </w:rPr>
        <w:t>State</w:t>
      </w:r>
      <w:proofErr w:type="spellEnd"/>
      <w:r w:rsidRPr="00DD4FAD">
        <w:rPr>
          <w:sz w:val="24"/>
        </w:rPr>
        <w:t xml:space="preserve"> </w:t>
      </w:r>
      <w:proofErr w:type="spellStart"/>
      <w:r w:rsidRPr="00DD4FAD">
        <w:rPr>
          <w:sz w:val="24"/>
        </w:rPr>
        <w:t>of</w:t>
      </w:r>
      <w:proofErr w:type="spellEnd"/>
      <w:r w:rsidRPr="00DD4FAD">
        <w:rPr>
          <w:sz w:val="24"/>
        </w:rPr>
        <w:t xml:space="preserve"> Digital. </w:t>
      </w:r>
      <w:r w:rsidRPr="005C7281">
        <w:rPr>
          <w:sz w:val="24"/>
        </w:rPr>
        <w:t>(</w:t>
      </w:r>
      <w:proofErr w:type="spellStart"/>
      <w:r w:rsidRPr="005C7281">
        <w:rPr>
          <w:sz w:val="24"/>
        </w:rPr>
        <w:t>n.d</w:t>
      </w:r>
      <w:proofErr w:type="spellEnd"/>
      <w:r w:rsidRPr="005C7281">
        <w:rPr>
          <w:sz w:val="24"/>
        </w:rPr>
        <w:t xml:space="preserve">.). </w:t>
      </w:r>
      <w:r w:rsidRPr="005C7281">
        <w:rPr>
          <w:i/>
          <w:iCs/>
          <w:sz w:val="24"/>
        </w:rPr>
        <w:t>Estudio de comportamiento y hábitos de los usuarios.</w:t>
      </w:r>
    </w:p>
    <w:p w14:paraId="1785256E" w14:textId="77777777" w:rsidR="005C7281" w:rsidRPr="005C7281" w:rsidRDefault="005C7281" w:rsidP="005C7281">
      <w:pPr>
        <w:pStyle w:val="Bibliografa"/>
        <w:numPr>
          <w:ilvl w:val="0"/>
          <w:numId w:val="43"/>
        </w:numPr>
        <w:rPr>
          <w:sz w:val="24"/>
        </w:rPr>
      </w:pPr>
      <w:r w:rsidRPr="005C7281">
        <w:rPr>
          <w:sz w:val="24"/>
        </w:rPr>
        <w:t xml:space="preserve">Universidad Europea. (2022, April). </w:t>
      </w:r>
      <w:r w:rsidRPr="005C7281">
        <w:rPr>
          <w:i/>
          <w:iCs/>
          <w:sz w:val="24"/>
        </w:rPr>
        <w:t>Proceso de decisión de compra de un consumidor</w:t>
      </w:r>
      <w:r w:rsidRPr="005C7281">
        <w:rPr>
          <w:sz w:val="24"/>
        </w:rPr>
        <w:t>. https://universidadeuropea.com/blog/decision-de-compra/</w:t>
      </w:r>
    </w:p>
    <w:p w14:paraId="69F99964" w14:textId="77777777" w:rsidR="005C7281" w:rsidRPr="005C7281" w:rsidRDefault="005C7281" w:rsidP="005C7281">
      <w:pPr>
        <w:pStyle w:val="Bibliografa"/>
        <w:numPr>
          <w:ilvl w:val="0"/>
          <w:numId w:val="43"/>
        </w:numPr>
        <w:rPr>
          <w:sz w:val="24"/>
        </w:rPr>
      </w:pPr>
      <w:proofErr w:type="spellStart"/>
      <w:r w:rsidRPr="005C7281">
        <w:rPr>
          <w:sz w:val="24"/>
        </w:rPr>
        <w:t>Universitat</w:t>
      </w:r>
      <w:proofErr w:type="spellEnd"/>
      <w:r w:rsidRPr="005C7281">
        <w:rPr>
          <w:sz w:val="24"/>
        </w:rPr>
        <w:t xml:space="preserve"> </w:t>
      </w:r>
      <w:proofErr w:type="spellStart"/>
      <w:r w:rsidRPr="005C7281">
        <w:rPr>
          <w:sz w:val="24"/>
        </w:rPr>
        <w:t>Politècnica</w:t>
      </w:r>
      <w:proofErr w:type="spellEnd"/>
      <w:r w:rsidRPr="005C7281">
        <w:rPr>
          <w:sz w:val="24"/>
        </w:rPr>
        <w:t xml:space="preserve"> De València, E. (2014). </w:t>
      </w:r>
      <w:proofErr w:type="spellStart"/>
      <w:r w:rsidRPr="005C7281">
        <w:rPr>
          <w:sz w:val="24"/>
        </w:rPr>
        <w:t>Universitat</w:t>
      </w:r>
      <w:proofErr w:type="spellEnd"/>
      <w:r w:rsidRPr="005C7281">
        <w:rPr>
          <w:sz w:val="24"/>
        </w:rPr>
        <w:t xml:space="preserve"> </w:t>
      </w:r>
      <w:proofErr w:type="spellStart"/>
      <w:r w:rsidRPr="005C7281">
        <w:rPr>
          <w:sz w:val="24"/>
        </w:rPr>
        <w:t>Politècnica</w:t>
      </w:r>
      <w:proofErr w:type="spellEnd"/>
      <w:r w:rsidRPr="005C7281">
        <w:rPr>
          <w:sz w:val="24"/>
        </w:rPr>
        <w:t xml:space="preserve"> de València. </w:t>
      </w:r>
      <w:r w:rsidRPr="005C7281">
        <w:rPr>
          <w:i/>
          <w:iCs/>
          <w:sz w:val="24"/>
        </w:rPr>
        <w:t>Ingeniería del agua</w:t>
      </w:r>
      <w:r w:rsidRPr="005C7281">
        <w:rPr>
          <w:sz w:val="24"/>
        </w:rPr>
        <w:t xml:space="preserve">, </w:t>
      </w:r>
      <w:r w:rsidRPr="005C7281">
        <w:rPr>
          <w:i/>
          <w:iCs/>
          <w:sz w:val="24"/>
        </w:rPr>
        <w:t>18</w:t>
      </w:r>
      <w:r w:rsidRPr="005C7281">
        <w:rPr>
          <w:sz w:val="24"/>
        </w:rPr>
        <w:t xml:space="preserve">(1), </w:t>
      </w:r>
      <w:proofErr w:type="spellStart"/>
      <w:r w:rsidRPr="005C7281">
        <w:rPr>
          <w:sz w:val="24"/>
        </w:rPr>
        <w:t>ix</w:t>
      </w:r>
      <w:proofErr w:type="spellEnd"/>
      <w:r w:rsidRPr="005C7281">
        <w:rPr>
          <w:sz w:val="24"/>
        </w:rPr>
        <w:t>. https://doi.org/10.4995/ia.2014.3293</w:t>
      </w:r>
    </w:p>
    <w:p w14:paraId="277E8685" w14:textId="77777777" w:rsidR="005C7281" w:rsidRPr="005C7281" w:rsidRDefault="005C7281" w:rsidP="005C7281">
      <w:pPr>
        <w:pStyle w:val="Bibliografa"/>
        <w:numPr>
          <w:ilvl w:val="0"/>
          <w:numId w:val="43"/>
        </w:numPr>
        <w:rPr>
          <w:sz w:val="24"/>
        </w:rPr>
      </w:pPr>
      <w:r w:rsidRPr="005C7281">
        <w:rPr>
          <w:sz w:val="24"/>
        </w:rPr>
        <w:t xml:space="preserve">Vivar Nebreda, L. (1991). Los modelos </w:t>
      </w:r>
      <w:proofErr w:type="spellStart"/>
      <w:r w:rsidRPr="005C7281">
        <w:rPr>
          <w:sz w:val="24"/>
        </w:rPr>
        <w:t>microanalíticos</w:t>
      </w:r>
      <w:proofErr w:type="spellEnd"/>
      <w:r w:rsidRPr="005C7281">
        <w:rPr>
          <w:sz w:val="24"/>
        </w:rPr>
        <w:t xml:space="preserve"> del comportamiento del comprador como herramientas para la estrategia comercial de la empresa. </w:t>
      </w:r>
      <w:r w:rsidRPr="005C7281">
        <w:rPr>
          <w:i/>
          <w:iCs/>
          <w:sz w:val="24"/>
        </w:rPr>
        <w:t>Anales de estudios económicos y empresariales</w:t>
      </w:r>
      <w:r w:rsidRPr="005C7281">
        <w:rPr>
          <w:sz w:val="24"/>
        </w:rPr>
        <w:t xml:space="preserve">, </w:t>
      </w:r>
      <w:r w:rsidRPr="005C7281">
        <w:rPr>
          <w:i/>
          <w:iCs/>
          <w:sz w:val="24"/>
        </w:rPr>
        <w:t>6</w:t>
      </w:r>
      <w:r w:rsidRPr="005C7281">
        <w:rPr>
          <w:sz w:val="24"/>
        </w:rPr>
        <w:t>, 97–122.</w:t>
      </w:r>
    </w:p>
    <w:p w14:paraId="5A33A224" w14:textId="33AF6ABB" w:rsidR="00191B36" w:rsidRPr="000440AB" w:rsidRDefault="00592049" w:rsidP="002D7916">
      <w:pPr>
        <w:spacing w:line="360" w:lineRule="auto"/>
        <w:ind w:left="194" w:right="11" w:firstLine="571"/>
        <w:jc w:val="both"/>
      </w:pPr>
      <w:r w:rsidRPr="000440AB">
        <w:fldChar w:fldCharType="end"/>
      </w:r>
    </w:p>
    <w:p w14:paraId="42FC1923" w14:textId="38326B6C" w:rsidR="00544C28" w:rsidRPr="000440AB" w:rsidRDefault="00544C28" w:rsidP="00437007">
      <w:pPr>
        <w:pStyle w:val="T2"/>
      </w:pPr>
      <w:bookmarkStart w:id="236" w:name="_Toc159010550"/>
      <w:r w:rsidRPr="000440AB">
        <w:lastRenderedPageBreak/>
        <w:t>ANEXOS</w:t>
      </w:r>
      <w:bookmarkEnd w:id="236"/>
    </w:p>
    <w:p w14:paraId="603EF35E" w14:textId="3756605E" w:rsidR="00230099" w:rsidRPr="000440AB" w:rsidRDefault="00230099" w:rsidP="00230099">
      <w:pPr>
        <w:ind w:right="11"/>
      </w:pPr>
    </w:p>
    <w:p w14:paraId="1AD51433" w14:textId="7C635BA5" w:rsidR="00230099" w:rsidRPr="000440AB" w:rsidRDefault="006A6F89" w:rsidP="00437007">
      <w:pPr>
        <w:pStyle w:val="T3"/>
      </w:pPr>
      <w:bookmarkStart w:id="237" w:name="_Toc159010551"/>
      <w:bookmarkStart w:id="238" w:name="Anexo1"/>
      <w:r w:rsidRPr="000440AB">
        <w:t>ANEXO</w:t>
      </w:r>
      <w:r w:rsidR="00650888" w:rsidRPr="000440AB">
        <w:t xml:space="preserve"> </w:t>
      </w:r>
      <w:r w:rsidRPr="000440AB">
        <w:t xml:space="preserve">1. ENCUESTA DIGITAL A </w:t>
      </w:r>
      <w:r w:rsidR="003C7C30" w:rsidRPr="003C7C30">
        <w:rPr>
          <w:i/>
        </w:rPr>
        <w:t>MILLENNIALS</w:t>
      </w:r>
      <w:r w:rsidRPr="000440AB">
        <w:t xml:space="preserve"> DEL DISTRITO CENTRAL QUE COMPRAN EN LÍNEA</w:t>
      </w:r>
      <w:bookmarkEnd w:id="237"/>
      <w:r w:rsidRPr="000440AB">
        <w:t xml:space="preserve"> </w:t>
      </w:r>
    </w:p>
    <w:bookmarkEnd w:id="238"/>
    <w:p w14:paraId="4EB05265" w14:textId="6B2C63A0" w:rsidR="00230099" w:rsidRPr="000440AB" w:rsidRDefault="00230099" w:rsidP="00230099">
      <w:pPr>
        <w:ind w:right="11"/>
        <w:rPr>
          <w:b/>
          <w:bCs/>
        </w:rPr>
      </w:pPr>
    </w:p>
    <w:p w14:paraId="7FADAF15" w14:textId="20F6D681" w:rsidR="00230099" w:rsidRPr="000440AB" w:rsidRDefault="006A6F89" w:rsidP="00544C28">
      <w:pPr>
        <w:ind w:left="194" w:right="11" w:firstLine="571"/>
      </w:pPr>
      <w:r w:rsidRPr="000440AB">
        <w:rPr>
          <w:noProof/>
        </w:rPr>
        <w:drawing>
          <wp:anchor distT="0" distB="0" distL="114300" distR="114300" simplePos="0" relativeHeight="251878400" behindDoc="0" locked="0" layoutInCell="1" allowOverlap="1" wp14:anchorId="45809843" wp14:editId="1153D38B">
            <wp:simplePos x="0" y="0"/>
            <wp:positionH relativeFrom="margin">
              <wp:align>center</wp:align>
            </wp:positionH>
            <wp:positionV relativeFrom="margin">
              <wp:posOffset>1043940</wp:posOffset>
            </wp:positionV>
            <wp:extent cx="4630420" cy="7627620"/>
            <wp:effectExtent l="0" t="0" r="0" b="0"/>
            <wp:wrapSquare wrapText="bothSides"/>
            <wp:docPr id="970113365" name="Imagen 6"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113365" name="Imagen 6" descr="Tabla&#10;&#10;Descripción generada automáticamente"/>
                    <pic:cNvPicPr/>
                  </pic:nvPicPr>
                  <pic:blipFill>
                    <a:blip r:embed="rId97">
                      <a:extLst>
                        <a:ext uri="{28A0092B-C50C-407E-A947-70E740481C1C}">
                          <a14:useLocalDpi xmlns:a14="http://schemas.microsoft.com/office/drawing/2010/main" val="0"/>
                        </a:ext>
                      </a:extLst>
                    </a:blip>
                    <a:stretch>
                      <a:fillRect/>
                    </a:stretch>
                  </pic:blipFill>
                  <pic:spPr>
                    <a:xfrm>
                      <a:off x="0" y="0"/>
                      <a:ext cx="4630420" cy="7627620"/>
                    </a:xfrm>
                    <a:prstGeom prst="rect">
                      <a:avLst/>
                    </a:prstGeom>
                  </pic:spPr>
                </pic:pic>
              </a:graphicData>
            </a:graphic>
            <wp14:sizeRelH relativeFrom="margin">
              <wp14:pctWidth>0</wp14:pctWidth>
            </wp14:sizeRelH>
            <wp14:sizeRelV relativeFrom="margin">
              <wp14:pctHeight>0</wp14:pctHeight>
            </wp14:sizeRelV>
          </wp:anchor>
        </w:drawing>
      </w:r>
    </w:p>
    <w:p w14:paraId="30654412" w14:textId="72CC1EDD" w:rsidR="009903A4" w:rsidRPr="000440AB" w:rsidRDefault="009903A4" w:rsidP="00544C28">
      <w:pPr>
        <w:ind w:left="194" w:right="11" w:firstLine="571"/>
      </w:pPr>
    </w:p>
    <w:p w14:paraId="38999074" w14:textId="580D4DE5" w:rsidR="009903A4" w:rsidRPr="000440AB" w:rsidRDefault="009903A4" w:rsidP="00544C28">
      <w:pPr>
        <w:ind w:left="194" w:right="11" w:firstLine="571"/>
      </w:pPr>
    </w:p>
    <w:p w14:paraId="2EB8918D" w14:textId="7A6291CF" w:rsidR="009903A4" w:rsidRPr="000440AB" w:rsidRDefault="009903A4" w:rsidP="00544C28">
      <w:pPr>
        <w:ind w:left="194" w:right="11" w:firstLine="571"/>
      </w:pPr>
    </w:p>
    <w:p w14:paraId="208F5748" w14:textId="77777777" w:rsidR="009903A4" w:rsidRPr="000440AB" w:rsidRDefault="009903A4" w:rsidP="00544C28">
      <w:pPr>
        <w:ind w:left="194" w:right="11" w:firstLine="571"/>
      </w:pPr>
    </w:p>
    <w:p w14:paraId="405D1E58" w14:textId="77777777" w:rsidR="009903A4" w:rsidRPr="000440AB" w:rsidRDefault="009903A4" w:rsidP="00544C28">
      <w:pPr>
        <w:ind w:left="194" w:right="11" w:firstLine="571"/>
      </w:pPr>
    </w:p>
    <w:p w14:paraId="7CFFD56F" w14:textId="77777777" w:rsidR="009903A4" w:rsidRPr="000440AB" w:rsidRDefault="009903A4" w:rsidP="00544C28">
      <w:pPr>
        <w:ind w:left="194" w:right="11" w:firstLine="571"/>
      </w:pPr>
    </w:p>
    <w:p w14:paraId="4B2722C1" w14:textId="6387AED6" w:rsidR="009903A4" w:rsidRPr="000440AB" w:rsidRDefault="009903A4" w:rsidP="00544C28">
      <w:pPr>
        <w:ind w:left="194" w:right="11" w:firstLine="571"/>
      </w:pPr>
    </w:p>
    <w:p w14:paraId="723B909E" w14:textId="77777777" w:rsidR="009903A4" w:rsidRPr="000440AB" w:rsidRDefault="009903A4" w:rsidP="00544C28">
      <w:pPr>
        <w:ind w:left="194" w:right="11" w:firstLine="571"/>
      </w:pPr>
    </w:p>
    <w:p w14:paraId="02139BE3" w14:textId="77777777" w:rsidR="009903A4" w:rsidRPr="000440AB" w:rsidRDefault="009903A4" w:rsidP="00544C28">
      <w:pPr>
        <w:ind w:left="194" w:right="11" w:firstLine="571"/>
      </w:pPr>
    </w:p>
    <w:p w14:paraId="2AE4D4B1" w14:textId="77777777" w:rsidR="009903A4" w:rsidRPr="000440AB" w:rsidRDefault="009903A4" w:rsidP="00544C28">
      <w:pPr>
        <w:ind w:left="194" w:right="11" w:firstLine="571"/>
      </w:pPr>
    </w:p>
    <w:p w14:paraId="17EBCBFD" w14:textId="77777777" w:rsidR="009903A4" w:rsidRPr="000440AB" w:rsidRDefault="009903A4" w:rsidP="00544C28">
      <w:pPr>
        <w:ind w:left="194" w:right="11" w:firstLine="571"/>
      </w:pPr>
    </w:p>
    <w:p w14:paraId="553ACC31" w14:textId="77777777" w:rsidR="009903A4" w:rsidRPr="000440AB" w:rsidRDefault="009903A4" w:rsidP="00544C28">
      <w:pPr>
        <w:ind w:left="194" w:right="11" w:firstLine="571"/>
      </w:pPr>
    </w:p>
    <w:p w14:paraId="79D1EF60" w14:textId="77777777" w:rsidR="009903A4" w:rsidRPr="000440AB" w:rsidRDefault="009903A4" w:rsidP="00544C28">
      <w:pPr>
        <w:ind w:left="194" w:right="11" w:firstLine="571"/>
      </w:pPr>
    </w:p>
    <w:p w14:paraId="76E2E71E" w14:textId="77777777" w:rsidR="009903A4" w:rsidRPr="000440AB" w:rsidRDefault="009903A4" w:rsidP="00544C28">
      <w:pPr>
        <w:ind w:left="194" w:right="11" w:firstLine="571"/>
      </w:pPr>
    </w:p>
    <w:p w14:paraId="3F685439" w14:textId="25A730B4" w:rsidR="009903A4" w:rsidRPr="000440AB" w:rsidRDefault="009903A4" w:rsidP="00544C28">
      <w:pPr>
        <w:ind w:left="194" w:right="11" w:firstLine="571"/>
      </w:pPr>
    </w:p>
    <w:p w14:paraId="1A9E89AC" w14:textId="77777777" w:rsidR="009903A4" w:rsidRPr="000440AB" w:rsidRDefault="009903A4" w:rsidP="00544C28">
      <w:pPr>
        <w:ind w:left="194" w:right="11" w:firstLine="571"/>
      </w:pPr>
    </w:p>
    <w:p w14:paraId="568C775E" w14:textId="0F590B8B" w:rsidR="009903A4" w:rsidRPr="000440AB" w:rsidRDefault="009903A4" w:rsidP="00544C28">
      <w:pPr>
        <w:ind w:left="194" w:right="11" w:firstLine="571"/>
      </w:pPr>
    </w:p>
    <w:p w14:paraId="642702C1" w14:textId="77777777" w:rsidR="009903A4" w:rsidRPr="000440AB" w:rsidRDefault="009903A4" w:rsidP="00544C28">
      <w:pPr>
        <w:ind w:left="194" w:right="11" w:firstLine="571"/>
      </w:pPr>
    </w:p>
    <w:p w14:paraId="1B5A326F" w14:textId="77777777" w:rsidR="009903A4" w:rsidRPr="000440AB" w:rsidRDefault="009903A4" w:rsidP="00544C28">
      <w:pPr>
        <w:ind w:left="194" w:right="11" w:firstLine="571"/>
      </w:pPr>
    </w:p>
    <w:p w14:paraId="2FED18F9" w14:textId="77777777" w:rsidR="009903A4" w:rsidRPr="000440AB" w:rsidRDefault="009903A4" w:rsidP="00544C28">
      <w:pPr>
        <w:ind w:left="194" w:right="11" w:firstLine="571"/>
      </w:pPr>
    </w:p>
    <w:p w14:paraId="7E0681F9" w14:textId="77777777" w:rsidR="009903A4" w:rsidRPr="000440AB" w:rsidRDefault="009903A4" w:rsidP="00544C28">
      <w:pPr>
        <w:ind w:left="194" w:right="11" w:firstLine="571"/>
      </w:pPr>
    </w:p>
    <w:p w14:paraId="743537AC" w14:textId="77777777" w:rsidR="009903A4" w:rsidRPr="000440AB" w:rsidRDefault="009903A4" w:rsidP="00544C28">
      <w:pPr>
        <w:ind w:left="194" w:right="11" w:firstLine="571"/>
      </w:pPr>
    </w:p>
    <w:p w14:paraId="48DC3BEE" w14:textId="77777777" w:rsidR="009903A4" w:rsidRPr="000440AB" w:rsidRDefault="009903A4" w:rsidP="00544C28">
      <w:pPr>
        <w:ind w:left="194" w:right="11" w:firstLine="571"/>
      </w:pPr>
    </w:p>
    <w:p w14:paraId="01173F28" w14:textId="77777777" w:rsidR="009903A4" w:rsidRPr="000440AB" w:rsidRDefault="009903A4" w:rsidP="00544C28">
      <w:pPr>
        <w:ind w:left="194" w:right="11" w:firstLine="571"/>
      </w:pPr>
    </w:p>
    <w:p w14:paraId="3D889995" w14:textId="77777777" w:rsidR="009903A4" w:rsidRPr="000440AB" w:rsidRDefault="009903A4" w:rsidP="00544C28">
      <w:pPr>
        <w:ind w:left="194" w:right="11" w:firstLine="571"/>
      </w:pPr>
    </w:p>
    <w:p w14:paraId="7CBD59B7" w14:textId="77777777" w:rsidR="009903A4" w:rsidRPr="000440AB" w:rsidRDefault="009903A4" w:rsidP="00544C28">
      <w:pPr>
        <w:ind w:left="194" w:right="11" w:firstLine="571"/>
      </w:pPr>
    </w:p>
    <w:p w14:paraId="1A63B227" w14:textId="77777777" w:rsidR="009903A4" w:rsidRPr="000440AB" w:rsidRDefault="009903A4" w:rsidP="00544C28">
      <w:pPr>
        <w:ind w:left="194" w:right="11" w:firstLine="571"/>
      </w:pPr>
    </w:p>
    <w:p w14:paraId="5420567F" w14:textId="77777777" w:rsidR="009903A4" w:rsidRPr="000440AB" w:rsidRDefault="009903A4" w:rsidP="00544C28">
      <w:pPr>
        <w:ind w:left="194" w:right="11" w:firstLine="571"/>
      </w:pPr>
    </w:p>
    <w:p w14:paraId="4BA0A25E" w14:textId="77777777" w:rsidR="009903A4" w:rsidRPr="000440AB" w:rsidRDefault="009903A4" w:rsidP="00544C28">
      <w:pPr>
        <w:ind w:left="194" w:right="11" w:firstLine="571"/>
      </w:pPr>
    </w:p>
    <w:p w14:paraId="4931CBF6" w14:textId="77777777" w:rsidR="009903A4" w:rsidRPr="000440AB" w:rsidRDefault="009903A4" w:rsidP="00544C28">
      <w:pPr>
        <w:ind w:left="194" w:right="11" w:firstLine="571"/>
      </w:pPr>
    </w:p>
    <w:p w14:paraId="0FD50371" w14:textId="23A1EA9C" w:rsidR="009903A4" w:rsidRPr="000440AB" w:rsidRDefault="009903A4" w:rsidP="00544C28">
      <w:pPr>
        <w:ind w:left="194" w:right="11" w:firstLine="571"/>
      </w:pPr>
    </w:p>
    <w:p w14:paraId="4C4160DE" w14:textId="77777777" w:rsidR="009903A4" w:rsidRPr="000440AB" w:rsidRDefault="009903A4" w:rsidP="00544C28">
      <w:pPr>
        <w:ind w:left="194" w:right="11" w:firstLine="571"/>
      </w:pPr>
    </w:p>
    <w:p w14:paraId="14D3E6BE" w14:textId="77777777" w:rsidR="009903A4" w:rsidRPr="000440AB" w:rsidRDefault="009903A4" w:rsidP="00544C28">
      <w:pPr>
        <w:ind w:left="194" w:right="11" w:firstLine="571"/>
      </w:pPr>
    </w:p>
    <w:p w14:paraId="7C9C5438" w14:textId="6A21D595" w:rsidR="009903A4" w:rsidRPr="000440AB" w:rsidRDefault="009903A4" w:rsidP="00544C28">
      <w:pPr>
        <w:ind w:left="194" w:right="11" w:firstLine="571"/>
      </w:pPr>
    </w:p>
    <w:p w14:paraId="0D839D89" w14:textId="77777777" w:rsidR="009903A4" w:rsidRPr="000440AB" w:rsidRDefault="009903A4" w:rsidP="00544C28">
      <w:pPr>
        <w:ind w:left="194" w:right="11" w:firstLine="571"/>
      </w:pPr>
    </w:p>
    <w:p w14:paraId="4FDF0E69" w14:textId="1BCA9E8D" w:rsidR="009903A4" w:rsidRPr="000440AB" w:rsidRDefault="009903A4" w:rsidP="00544C28">
      <w:pPr>
        <w:ind w:left="194" w:right="11" w:firstLine="571"/>
      </w:pPr>
    </w:p>
    <w:p w14:paraId="096F859C" w14:textId="77777777" w:rsidR="009903A4" w:rsidRPr="000440AB" w:rsidRDefault="009903A4" w:rsidP="00544C28">
      <w:pPr>
        <w:ind w:left="194" w:right="11" w:firstLine="571"/>
      </w:pPr>
    </w:p>
    <w:p w14:paraId="4A08DE6F" w14:textId="77777777" w:rsidR="009903A4" w:rsidRPr="000440AB" w:rsidRDefault="009903A4" w:rsidP="00544C28">
      <w:pPr>
        <w:ind w:left="194" w:right="11" w:firstLine="571"/>
      </w:pPr>
    </w:p>
    <w:p w14:paraId="258BC5BB" w14:textId="5135E55C" w:rsidR="009903A4" w:rsidRPr="000440AB" w:rsidRDefault="009903A4" w:rsidP="00544C28">
      <w:pPr>
        <w:ind w:left="194" w:right="11" w:firstLine="571"/>
      </w:pPr>
    </w:p>
    <w:p w14:paraId="2E946164" w14:textId="77777777" w:rsidR="009903A4" w:rsidRPr="000440AB" w:rsidRDefault="009903A4" w:rsidP="00544C28">
      <w:pPr>
        <w:ind w:left="194" w:right="11" w:firstLine="571"/>
      </w:pPr>
    </w:p>
    <w:p w14:paraId="0FC41051" w14:textId="02D85AF1" w:rsidR="009903A4" w:rsidRPr="000440AB" w:rsidRDefault="006A6F89" w:rsidP="00544C28">
      <w:pPr>
        <w:ind w:left="194" w:right="11" w:firstLine="571"/>
      </w:pPr>
      <w:r w:rsidRPr="000440AB">
        <w:rPr>
          <w:noProof/>
        </w:rPr>
        <w:lastRenderedPageBreak/>
        <w:drawing>
          <wp:anchor distT="0" distB="0" distL="114300" distR="114300" simplePos="0" relativeHeight="251879424" behindDoc="0" locked="0" layoutInCell="1" allowOverlap="1" wp14:anchorId="18086E92" wp14:editId="0B85C4BF">
            <wp:simplePos x="0" y="0"/>
            <wp:positionH relativeFrom="margin">
              <wp:align>center</wp:align>
            </wp:positionH>
            <wp:positionV relativeFrom="margin">
              <wp:posOffset>-352290</wp:posOffset>
            </wp:positionV>
            <wp:extent cx="5422265" cy="8931910"/>
            <wp:effectExtent l="0" t="0" r="6985" b="2540"/>
            <wp:wrapSquare wrapText="bothSides"/>
            <wp:docPr id="1542019188" name="Imagen 7" descr="Una captura de pantalla de un celular&#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019188" name="Imagen 7" descr="Una captura de pantalla de un celular&#10;&#10;Descripción generada automáticamente con confianza media"/>
                    <pic:cNvPicPr/>
                  </pic:nvPicPr>
                  <pic:blipFill>
                    <a:blip r:embed="rId98">
                      <a:extLst>
                        <a:ext uri="{28A0092B-C50C-407E-A947-70E740481C1C}">
                          <a14:useLocalDpi xmlns:a14="http://schemas.microsoft.com/office/drawing/2010/main" val="0"/>
                        </a:ext>
                      </a:extLst>
                    </a:blip>
                    <a:stretch>
                      <a:fillRect/>
                    </a:stretch>
                  </pic:blipFill>
                  <pic:spPr>
                    <a:xfrm>
                      <a:off x="0" y="0"/>
                      <a:ext cx="5422265" cy="8931910"/>
                    </a:xfrm>
                    <a:prstGeom prst="rect">
                      <a:avLst/>
                    </a:prstGeom>
                  </pic:spPr>
                </pic:pic>
              </a:graphicData>
            </a:graphic>
          </wp:anchor>
        </w:drawing>
      </w:r>
    </w:p>
    <w:p w14:paraId="370117D4" w14:textId="10C81484" w:rsidR="009903A4" w:rsidRPr="000440AB" w:rsidRDefault="006A6F89" w:rsidP="00544C28">
      <w:pPr>
        <w:ind w:left="194" w:right="11" w:firstLine="571"/>
      </w:pPr>
      <w:r w:rsidRPr="000440AB">
        <w:rPr>
          <w:noProof/>
        </w:rPr>
        <w:lastRenderedPageBreak/>
        <w:drawing>
          <wp:anchor distT="0" distB="0" distL="114300" distR="114300" simplePos="0" relativeHeight="251880448" behindDoc="0" locked="0" layoutInCell="1" allowOverlap="1" wp14:anchorId="628B7386" wp14:editId="66C7D59B">
            <wp:simplePos x="0" y="0"/>
            <wp:positionH relativeFrom="margin">
              <wp:align>center</wp:align>
            </wp:positionH>
            <wp:positionV relativeFrom="margin">
              <wp:posOffset>14928</wp:posOffset>
            </wp:positionV>
            <wp:extent cx="4722495" cy="7780020"/>
            <wp:effectExtent l="0" t="0" r="1905" b="0"/>
            <wp:wrapSquare wrapText="bothSides"/>
            <wp:docPr id="939327403" name="Imagen 8"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9327403" name="Imagen 8" descr="Tabla&#10;&#10;Descripción generada automáticamente"/>
                    <pic:cNvPicPr/>
                  </pic:nvPicPr>
                  <pic:blipFill>
                    <a:blip r:embed="rId99">
                      <a:extLst>
                        <a:ext uri="{28A0092B-C50C-407E-A947-70E740481C1C}">
                          <a14:useLocalDpi xmlns:a14="http://schemas.microsoft.com/office/drawing/2010/main" val="0"/>
                        </a:ext>
                      </a:extLst>
                    </a:blip>
                    <a:stretch>
                      <a:fillRect/>
                    </a:stretch>
                  </pic:blipFill>
                  <pic:spPr>
                    <a:xfrm>
                      <a:off x="0" y="0"/>
                      <a:ext cx="4722495" cy="7780020"/>
                    </a:xfrm>
                    <a:prstGeom prst="rect">
                      <a:avLst/>
                    </a:prstGeom>
                  </pic:spPr>
                </pic:pic>
              </a:graphicData>
            </a:graphic>
            <wp14:sizeRelH relativeFrom="margin">
              <wp14:pctWidth>0</wp14:pctWidth>
            </wp14:sizeRelH>
            <wp14:sizeRelV relativeFrom="margin">
              <wp14:pctHeight>0</wp14:pctHeight>
            </wp14:sizeRelV>
          </wp:anchor>
        </w:drawing>
      </w:r>
    </w:p>
    <w:p w14:paraId="3E853110" w14:textId="3DB50C31" w:rsidR="009903A4" w:rsidRPr="000440AB" w:rsidRDefault="009903A4" w:rsidP="00544C28">
      <w:pPr>
        <w:ind w:left="194" w:right="11" w:firstLine="571"/>
      </w:pPr>
    </w:p>
    <w:p w14:paraId="2B910DF3" w14:textId="77777777" w:rsidR="009903A4" w:rsidRPr="000440AB" w:rsidRDefault="009903A4" w:rsidP="00544C28">
      <w:pPr>
        <w:ind w:left="194" w:right="11" w:firstLine="571"/>
      </w:pPr>
    </w:p>
    <w:p w14:paraId="71D48F14" w14:textId="77777777" w:rsidR="00544C28" w:rsidRPr="000440AB" w:rsidRDefault="00544C28" w:rsidP="00544C28">
      <w:pPr>
        <w:ind w:left="194" w:right="11" w:firstLine="571"/>
      </w:pPr>
    </w:p>
    <w:p w14:paraId="72434E8B" w14:textId="391201B5" w:rsidR="00D31FB6" w:rsidRPr="000440AB" w:rsidRDefault="00D31FB6" w:rsidP="00544C28">
      <w:pPr>
        <w:ind w:right="11"/>
      </w:pPr>
    </w:p>
    <w:p w14:paraId="154C674B" w14:textId="7E07EACF" w:rsidR="00D31FB6" w:rsidRPr="000440AB" w:rsidRDefault="00D31FB6" w:rsidP="00544C28">
      <w:pPr>
        <w:ind w:right="11"/>
      </w:pPr>
    </w:p>
    <w:p w14:paraId="7DF5122C" w14:textId="77777777" w:rsidR="00D31FB6" w:rsidRPr="000440AB" w:rsidRDefault="00D31FB6" w:rsidP="00544C28">
      <w:pPr>
        <w:ind w:right="11"/>
      </w:pPr>
    </w:p>
    <w:p w14:paraId="1B85BC77" w14:textId="546C0188" w:rsidR="00D31FB6" w:rsidRPr="000440AB" w:rsidRDefault="00D31FB6" w:rsidP="00544C28">
      <w:pPr>
        <w:ind w:right="11"/>
      </w:pPr>
    </w:p>
    <w:p w14:paraId="1BD3F78E" w14:textId="50657D57" w:rsidR="00D31FB6" w:rsidRPr="000440AB" w:rsidRDefault="00D31FB6" w:rsidP="00544C28">
      <w:pPr>
        <w:ind w:right="11"/>
      </w:pPr>
    </w:p>
    <w:p w14:paraId="227409D9" w14:textId="77777777" w:rsidR="00D31FB6" w:rsidRPr="000440AB" w:rsidRDefault="00D31FB6" w:rsidP="00544C28">
      <w:pPr>
        <w:ind w:right="11"/>
      </w:pPr>
    </w:p>
    <w:p w14:paraId="216D7C2A" w14:textId="77777777" w:rsidR="00D31FB6" w:rsidRPr="000440AB" w:rsidRDefault="00D31FB6" w:rsidP="00544C28">
      <w:pPr>
        <w:ind w:right="11"/>
      </w:pPr>
    </w:p>
    <w:p w14:paraId="5C67C765" w14:textId="77777777" w:rsidR="00D31FB6" w:rsidRPr="000440AB" w:rsidRDefault="00D31FB6" w:rsidP="00544C28">
      <w:pPr>
        <w:ind w:right="11"/>
      </w:pPr>
    </w:p>
    <w:p w14:paraId="436CE62F" w14:textId="45420C46" w:rsidR="00D31FB6" w:rsidRPr="000440AB" w:rsidRDefault="00D31FB6" w:rsidP="00544C28">
      <w:pPr>
        <w:ind w:right="11"/>
      </w:pPr>
    </w:p>
    <w:p w14:paraId="55F20848" w14:textId="77777777" w:rsidR="00D31FB6" w:rsidRPr="000440AB" w:rsidRDefault="00D31FB6" w:rsidP="00544C28">
      <w:pPr>
        <w:ind w:right="11"/>
      </w:pPr>
    </w:p>
    <w:p w14:paraId="19D9F111" w14:textId="77777777" w:rsidR="00D31FB6" w:rsidRPr="000440AB" w:rsidRDefault="00D31FB6" w:rsidP="00544C28">
      <w:pPr>
        <w:ind w:right="11"/>
      </w:pPr>
    </w:p>
    <w:p w14:paraId="38061275" w14:textId="6496AFCE" w:rsidR="00D31FB6" w:rsidRPr="000440AB" w:rsidRDefault="00D31FB6" w:rsidP="00544C28">
      <w:pPr>
        <w:ind w:right="11"/>
      </w:pPr>
    </w:p>
    <w:p w14:paraId="5CD7C7FC" w14:textId="3E529714" w:rsidR="00D31FB6" w:rsidRPr="000440AB" w:rsidRDefault="00D31FB6" w:rsidP="00544C28">
      <w:pPr>
        <w:ind w:right="11"/>
      </w:pPr>
    </w:p>
    <w:p w14:paraId="2F7B8919" w14:textId="4FF9B2A4" w:rsidR="00D31FB6" w:rsidRPr="000440AB" w:rsidRDefault="00D31FB6" w:rsidP="00544C28">
      <w:pPr>
        <w:ind w:right="11"/>
      </w:pPr>
    </w:p>
    <w:p w14:paraId="19C879F6" w14:textId="77777777" w:rsidR="00D31FB6" w:rsidRPr="000440AB" w:rsidRDefault="00D31FB6" w:rsidP="00544C28">
      <w:pPr>
        <w:ind w:right="11"/>
      </w:pPr>
    </w:p>
    <w:p w14:paraId="5FE2AEC6" w14:textId="77777777" w:rsidR="00D31FB6" w:rsidRPr="000440AB" w:rsidRDefault="00D31FB6" w:rsidP="00544C28">
      <w:pPr>
        <w:ind w:right="11"/>
      </w:pPr>
    </w:p>
    <w:p w14:paraId="4304159D" w14:textId="77777777" w:rsidR="00D31FB6" w:rsidRPr="000440AB" w:rsidRDefault="00D31FB6" w:rsidP="00544C28">
      <w:pPr>
        <w:ind w:right="11"/>
      </w:pPr>
    </w:p>
    <w:p w14:paraId="280A9AB1" w14:textId="1A83807F" w:rsidR="00D31FB6" w:rsidRPr="000440AB" w:rsidRDefault="00D31FB6" w:rsidP="00544C28">
      <w:pPr>
        <w:ind w:right="11"/>
      </w:pPr>
    </w:p>
    <w:p w14:paraId="7591BB34" w14:textId="77777777" w:rsidR="00D31FB6" w:rsidRPr="000440AB" w:rsidRDefault="00D31FB6" w:rsidP="00544C28">
      <w:pPr>
        <w:ind w:right="11"/>
      </w:pPr>
    </w:p>
    <w:p w14:paraId="709A5ABA" w14:textId="4A19F838" w:rsidR="00D31FB6" w:rsidRPr="000440AB" w:rsidRDefault="00D31FB6" w:rsidP="00544C28">
      <w:pPr>
        <w:ind w:right="11"/>
      </w:pPr>
    </w:p>
    <w:p w14:paraId="09C69876" w14:textId="77777777" w:rsidR="00D31FB6" w:rsidRPr="000440AB" w:rsidRDefault="00D31FB6" w:rsidP="00544C28">
      <w:pPr>
        <w:ind w:right="11"/>
      </w:pPr>
    </w:p>
    <w:p w14:paraId="2BFA2673" w14:textId="77777777" w:rsidR="00D31FB6" w:rsidRPr="000440AB" w:rsidRDefault="00D31FB6" w:rsidP="00544C28">
      <w:pPr>
        <w:ind w:right="11"/>
      </w:pPr>
    </w:p>
    <w:p w14:paraId="7BD3F3FF" w14:textId="77777777" w:rsidR="00D31FB6" w:rsidRPr="000440AB" w:rsidRDefault="00D31FB6" w:rsidP="00544C28">
      <w:pPr>
        <w:ind w:right="11"/>
      </w:pPr>
    </w:p>
    <w:p w14:paraId="19292102" w14:textId="77777777" w:rsidR="00D31FB6" w:rsidRPr="000440AB" w:rsidRDefault="00D31FB6" w:rsidP="00544C28">
      <w:pPr>
        <w:ind w:right="11"/>
      </w:pPr>
    </w:p>
    <w:p w14:paraId="1C724EAD" w14:textId="77777777" w:rsidR="00D31FB6" w:rsidRPr="000440AB" w:rsidRDefault="00D31FB6" w:rsidP="00544C28">
      <w:pPr>
        <w:ind w:right="11"/>
      </w:pPr>
    </w:p>
    <w:p w14:paraId="1F114182" w14:textId="77777777" w:rsidR="00D31FB6" w:rsidRPr="000440AB" w:rsidRDefault="00D31FB6" w:rsidP="00544C28">
      <w:pPr>
        <w:ind w:right="11"/>
      </w:pPr>
    </w:p>
    <w:p w14:paraId="5F6BD095" w14:textId="77777777" w:rsidR="00D31FB6" w:rsidRPr="000440AB" w:rsidRDefault="00D31FB6" w:rsidP="00544C28">
      <w:pPr>
        <w:ind w:right="11"/>
      </w:pPr>
    </w:p>
    <w:p w14:paraId="68A06DEE" w14:textId="77777777" w:rsidR="00D31FB6" w:rsidRPr="000440AB" w:rsidRDefault="00D31FB6" w:rsidP="00544C28">
      <w:pPr>
        <w:ind w:right="11"/>
      </w:pPr>
    </w:p>
    <w:p w14:paraId="1B48876B" w14:textId="77777777" w:rsidR="00D31FB6" w:rsidRPr="000440AB" w:rsidRDefault="00D31FB6" w:rsidP="00544C28">
      <w:pPr>
        <w:ind w:right="11"/>
      </w:pPr>
    </w:p>
    <w:p w14:paraId="6D25C3ED" w14:textId="71C1E125" w:rsidR="00D31FB6" w:rsidRPr="000440AB" w:rsidRDefault="00D31FB6" w:rsidP="00544C28">
      <w:pPr>
        <w:ind w:right="11"/>
      </w:pPr>
    </w:p>
    <w:p w14:paraId="3F46B238" w14:textId="77777777" w:rsidR="00D31FB6" w:rsidRPr="000440AB" w:rsidRDefault="00D31FB6" w:rsidP="00544C28">
      <w:pPr>
        <w:ind w:right="11"/>
      </w:pPr>
    </w:p>
    <w:p w14:paraId="49386A3C" w14:textId="77E0F317" w:rsidR="00D31FB6" w:rsidRPr="000440AB" w:rsidRDefault="00D31FB6" w:rsidP="00544C28">
      <w:pPr>
        <w:ind w:right="11"/>
      </w:pPr>
    </w:p>
    <w:p w14:paraId="695AB615" w14:textId="77777777" w:rsidR="00D31FB6" w:rsidRPr="000440AB" w:rsidRDefault="00D31FB6" w:rsidP="00544C28">
      <w:pPr>
        <w:ind w:right="11"/>
      </w:pPr>
    </w:p>
    <w:p w14:paraId="4F0E0056" w14:textId="77777777" w:rsidR="00D31FB6" w:rsidRPr="000440AB" w:rsidRDefault="00D31FB6" w:rsidP="00544C28">
      <w:pPr>
        <w:ind w:right="11"/>
      </w:pPr>
    </w:p>
    <w:p w14:paraId="2E923380" w14:textId="77777777" w:rsidR="00D31FB6" w:rsidRPr="000440AB" w:rsidRDefault="00D31FB6" w:rsidP="00544C28">
      <w:pPr>
        <w:ind w:right="11"/>
      </w:pPr>
    </w:p>
    <w:p w14:paraId="40A65916" w14:textId="77777777" w:rsidR="00D31FB6" w:rsidRPr="000440AB" w:rsidRDefault="00D31FB6" w:rsidP="00544C28">
      <w:pPr>
        <w:ind w:right="11"/>
      </w:pPr>
    </w:p>
    <w:p w14:paraId="4C3B4D2F" w14:textId="77777777" w:rsidR="00D31FB6" w:rsidRPr="000440AB" w:rsidRDefault="00D31FB6" w:rsidP="00544C28">
      <w:pPr>
        <w:ind w:right="11"/>
      </w:pPr>
    </w:p>
    <w:p w14:paraId="7AC40A83" w14:textId="77777777" w:rsidR="00D31FB6" w:rsidRPr="000440AB" w:rsidRDefault="00D31FB6" w:rsidP="00544C28">
      <w:pPr>
        <w:ind w:right="11"/>
      </w:pPr>
    </w:p>
    <w:p w14:paraId="63593325" w14:textId="77777777" w:rsidR="00D31FB6" w:rsidRPr="000440AB" w:rsidRDefault="00D31FB6" w:rsidP="00544C28">
      <w:pPr>
        <w:ind w:right="11"/>
      </w:pPr>
    </w:p>
    <w:p w14:paraId="156E6C94" w14:textId="77777777" w:rsidR="00D31FB6" w:rsidRPr="000440AB" w:rsidRDefault="00D31FB6" w:rsidP="00544C28">
      <w:pPr>
        <w:ind w:right="11"/>
      </w:pPr>
    </w:p>
    <w:p w14:paraId="154B3A85" w14:textId="77777777" w:rsidR="00D31FB6" w:rsidRPr="000440AB" w:rsidRDefault="00D31FB6" w:rsidP="00544C28">
      <w:pPr>
        <w:ind w:right="11"/>
      </w:pPr>
    </w:p>
    <w:p w14:paraId="58E7A0B9" w14:textId="43271437" w:rsidR="00D31FB6" w:rsidRPr="000440AB" w:rsidRDefault="00D31FB6" w:rsidP="00544C28">
      <w:pPr>
        <w:ind w:right="11"/>
      </w:pPr>
    </w:p>
    <w:p w14:paraId="7E718E56" w14:textId="0DC855BD" w:rsidR="005E5B7C" w:rsidRPr="000440AB" w:rsidRDefault="006A6F89" w:rsidP="00437007">
      <w:pPr>
        <w:pStyle w:val="T3"/>
      </w:pPr>
      <w:bookmarkStart w:id="239" w:name="_Toc159010552"/>
      <w:bookmarkStart w:id="240" w:name="Anexo2"/>
      <w:r w:rsidRPr="000440AB">
        <w:lastRenderedPageBreak/>
        <w:t>ANEXO</w:t>
      </w:r>
      <w:r w:rsidR="00650888" w:rsidRPr="000440AB">
        <w:t xml:space="preserve"> </w:t>
      </w:r>
      <w:r w:rsidR="00437007" w:rsidRPr="000440AB">
        <w:t>2</w:t>
      </w:r>
      <w:r w:rsidRPr="000440AB">
        <w:t>. ENTREVISTA A PROFUNDIDAD A DUEÑOS DE TIENDAS DE MODA HONDUREÑAS</w:t>
      </w:r>
      <w:bookmarkEnd w:id="239"/>
    </w:p>
    <w:bookmarkEnd w:id="240"/>
    <w:p w14:paraId="5B27514C" w14:textId="77777777" w:rsidR="005E5B7C" w:rsidRPr="000440AB" w:rsidRDefault="005E5B7C" w:rsidP="00544C28">
      <w:pPr>
        <w:ind w:right="11"/>
      </w:pPr>
    </w:p>
    <w:p w14:paraId="4BA49E17" w14:textId="31338CA3" w:rsidR="00544C28" w:rsidRPr="000440AB" w:rsidRDefault="00544C28" w:rsidP="006A6F89">
      <w:pPr>
        <w:spacing w:line="360" w:lineRule="auto"/>
        <w:ind w:right="11"/>
        <w:jc w:val="both"/>
      </w:pPr>
      <w:r w:rsidRPr="000440AB">
        <w:t>Introducción:</w:t>
      </w:r>
    </w:p>
    <w:p w14:paraId="0551C2C2" w14:textId="6D7752D4" w:rsidR="00544C28" w:rsidRPr="000440AB" w:rsidRDefault="00544C28">
      <w:pPr>
        <w:pStyle w:val="Prrafodelista"/>
        <w:numPr>
          <w:ilvl w:val="0"/>
          <w:numId w:val="15"/>
        </w:numPr>
        <w:spacing w:line="360" w:lineRule="auto"/>
        <w:ind w:right="11"/>
        <w:jc w:val="both"/>
      </w:pPr>
      <w:r w:rsidRPr="000440AB">
        <w:t>Saludo y presentación del encuestador</w:t>
      </w:r>
    </w:p>
    <w:p w14:paraId="2CA93D42" w14:textId="2065EA28" w:rsidR="00544C28" w:rsidRPr="000440AB" w:rsidRDefault="00544C28">
      <w:pPr>
        <w:pStyle w:val="Prrafodelista"/>
        <w:numPr>
          <w:ilvl w:val="0"/>
          <w:numId w:val="15"/>
        </w:numPr>
        <w:spacing w:line="360" w:lineRule="auto"/>
        <w:ind w:right="11"/>
        <w:jc w:val="both"/>
      </w:pPr>
      <w:r w:rsidRPr="000440AB">
        <w:t>Explicación del propósito de la entrevista y su importancia para la investigación.</w:t>
      </w:r>
    </w:p>
    <w:p w14:paraId="739FC9F7" w14:textId="57168FDF" w:rsidR="00544C28" w:rsidRPr="000440AB" w:rsidRDefault="00544C28">
      <w:pPr>
        <w:pStyle w:val="Prrafodelista"/>
        <w:numPr>
          <w:ilvl w:val="0"/>
          <w:numId w:val="15"/>
        </w:numPr>
        <w:spacing w:line="360" w:lineRule="auto"/>
        <w:ind w:right="11"/>
        <w:jc w:val="both"/>
      </w:pPr>
      <w:r w:rsidRPr="000440AB">
        <w:t>Mencionar la confidencialidad de la información y la voluntariedad de participación.</w:t>
      </w:r>
    </w:p>
    <w:p w14:paraId="36549489" w14:textId="77777777" w:rsidR="00544C28" w:rsidRPr="000440AB" w:rsidRDefault="00544C28" w:rsidP="006A6F89">
      <w:pPr>
        <w:spacing w:line="360" w:lineRule="auto"/>
        <w:ind w:right="11"/>
        <w:jc w:val="both"/>
      </w:pPr>
    </w:p>
    <w:p w14:paraId="54140363" w14:textId="5FA90261" w:rsidR="00544C28" w:rsidRPr="000440AB" w:rsidRDefault="00544C28" w:rsidP="006A6F89">
      <w:pPr>
        <w:spacing w:line="360" w:lineRule="auto"/>
        <w:ind w:right="11"/>
        <w:jc w:val="both"/>
      </w:pPr>
      <w:r w:rsidRPr="000440AB">
        <w:t>Información de Contexto:</w:t>
      </w:r>
    </w:p>
    <w:p w14:paraId="1ED2D425" w14:textId="6EC43572" w:rsidR="00544C28" w:rsidRPr="000440AB" w:rsidRDefault="00544C28" w:rsidP="006A6F89">
      <w:pPr>
        <w:spacing w:line="360" w:lineRule="auto"/>
        <w:ind w:right="11"/>
        <w:jc w:val="both"/>
      </w:pPr>
      <w:r w:rsidRPr="000440AB">
        <w:t xml:space="preserve">Recopilar información sobre el Nombre de la empresa, Nombre del propietario, tamaño de la empresa, años de operación y productos que ofrecen. </w:t>
      </w:r>
    </w:p>
    <w:p w14:paraId="1921477E" w14:textId="77777777" w:rsidR="00544C28" w:rsidRPr="000440AB" w:rsidRDefault="00544C28" w:rsidP="006A6F89">
      <w:pPr>
        <w:spacing w:line="360" w:lineRule="auto"/>
        <w:ind w:left="194" w:right="11" w:firstLine="571"/>
        <w:jc w:val="both"/>
      </w:pPr>
    </w:p>
    <w:p w14:paraId="2CC05B28" w14:textId="3791A016" w:rsidR="00544C28" w:rsidRPr="000440AB" w:rsidRDefault="00544C28" w:rsidP="006A6F89">
      <w:pPr>
        <w:spacing w:line="360" w:lineRule="auto"/>
        <w:ind w:right="11"/>
        <w:jc w:val="both"/>
      </w:pPr>
      <w:r w:rsidRPr="000440AB">
        <w:t>Experiencia actual de venta en Línea:</w:t>
      </w:r>
    </w:p>
    <w:p w14:paraId="26A6AF44" w14:textId="77777777" w:rsidR="00544C28" w:rsidRPr="000440AB" w:rsidRDefault="00544C28" w:rsidP="006A6F89">
      <w:pPr>
        <w:spacing w:line="360" w:lineRule="auto"/>
        <w:ind w:right="11"/>
        <w:jc w:val="both"/>
      </w:pPr>
    </w:p>
    <w:p w14:paraId="6A75D1B7" w14:textId="3764DF58" w:rsidR="00544C28" w:rsidRPr="000440AB" w:rsidRDefault="00544C28">
      <w:pPr>
        <w:pStyle w:val="Prrafodelista"/>
        <w:numPr>
          <w:ilvl w:val="0"/>
          <w:numId w:val="16"/>
        </w:numPr>
        <w:spacing w:line="360" w:lineRule="auto"/>
        <w:ind w:right="11"/>
        <w:jc w:val="both"/>
      </w:pPr>
      <w:r w:rsidRPr="000440AB">
        <w:t>Nos puede comentar una experiencia que le marcó con un cliente en la compraventa en línea.</w:t>
      </w:r>
    </w:p>
    <w:p w14:paraId="44FB3E8F" w14:textId="2437FD8B" w:rsidR="00544C28" w:rsidRPr="000440AB" w:rsidRDefault="00544C28">
      <w:pPr>
        <w:pStyle w:val="Prrafodelista"/>
        <w:numPr>
          <w:ilvl w:val="0"/>
          <w:numId w:val="16"/>
        </w:numPr>
        <w:spacing w:line="360" w:lineRule="auto"/>
        <w:ind w:right="11"/>
        <w:jc w:val="both"/>
      </w:pPr>
      <w:r w:rsidRPr="000440AB">
        <w:t>¿Qué tipo de canal de venta en línea utiliza actualmente?, ¿Especifique cuál es?</w:t>
      </w:r>
    </w:p>
    <w:p w14:paraId="759BCF0F" w14:textId="3BA08C0A" w:rsidR="00544C28" w:rsidRPr="000440AB" w:rsidRDefault="00544C28">
      <w:pPr>
        <w:pStyle w:val="Prrafodelista"/>
        <w:numPr>
          <w:ilvl w:val="0"/>
          <w:numId w:val="16"/>
        </w:numPr>
        <w:spacing w:line="360" w:lineRule="auto"/>
        <w:ind w:right="11"/>
        <w:jc w:val="both"/>
      </w:pPr>
      <w:r w:rsidRPr="000440AB">
        <w:t xml:space="preserve">¿Cuántos años lleva utilizando el canal de venta en línea y como le ha ido? </w:t>
      </w:r>
    </w:p>
    <w:p w14:paraId="0BCB439D" w14:textId="77777777" w:rsidR="00544C28" w:rsidRPr="000440AB" w:rsidRDefault="00544C28" w:rsidP="006A6F89">
      <w:pPr>
        <w:spacing w:line="360" w:lineRule="auto"/>
        <w:ind w:right="11"/>
        <w:jc w:val="both"/>
      </w:pPr>
    </w:p>
    <w:p w14:paraId="75636DDA" w14:textId="2689B401" w:rsidR="00544C28" w:rsidRPr="000440AB" w:rsidRDefault="00544C28" w:rsidP="006A6F89">
      <w:pPr>
        <w:spacing w:line="360" w:lineRule="auto"/>
        <w:ind w:right="11"/>
        <w:jc w:val="both"/>
      </w:pPr>
      <w:r w:rsidRPr="000440AB">
        <w:t>Barreras tecnológicas:</w:t>
      </w:r>
    </w:p>
    <w:p w14:paraId="027A4AB2" w14:textId="117DD536" w:rsidR="00544C28" w:rsidRPr="000440AB" w:rsidRDefault="00544C28">
      <w:pPr>
        <w:pStyle w:val="Prrafodelista"/>
        <w:numPr>
          <w:ilvl w:val="0"/>
          <w:numId w:val="16"/>
        </w:numPr>
        <w:spacing w:line="360" w:lineRule="auto"/>
        <w:ind w:right="11"/>
        <w:jc w:val="both"/>
      </w:pPr>
      <w:r w:rsidRPr="000440AB">
        <w:t>¿Cuáles son los principales obstáculos tecnológicos que ha enfrentado al intentar vender en línea?</w:t>
      </w:r>
    </w:p>
    <w:p w14:paraId="03FD9CB5" w14:textId="77777777" w:rsidR="00544C28" w:rsidRPr="000440AB" w:rsidRDefault="00544C28" w:rsidP="006A6F89">
      <w:pPr>
        <w:spacing w:line="360" w:lineRule="auto"/>
        <w:ind w:right="11"/>
        <w:jc w:val="both"/>
      </w:pPr>
    </w:p>
    <w:p w14:paraId="289043F1" w14:textId="413E0975" w:rsidR="00544C28" w:rsidRPr="000440AB" w:rsidRDefault="00544C28" w:rsidP="006A6F89">
      <w:pPr>
        <w:spacing w:line="360" w:lineRule="auto"/>
        <w:ind w:right="11"/>
        <w:jc w:val="both"/>
      </w:pPr>
      <w:r w:rsidRPr="000440AB">
        <w:t>MIPYMES del sector moda del Distrito Central:</w:t>
      </w:r>
    </w:p>
    <w:p w14:paraId="418B2DA6" w14:textId="1A86DF26" w:rsidR="00544C28" w:rsidRPr="000440AB" w:rsidRDefault="00544C28">
      <w:pPr>
        <w:pStyle w:val="Prrafodelista"/>
        <w:numPr>
          <w:ilvl w:val="0"/>
          <w:numId w:val="16"/>
        </w:numPr>
        <w:spacing w:line="360" w:lineRule="auto"/>
        <w:ind w:right="11"/>
        <w:jc w:val="both"/>
      </w:pPr>
      <w:r w:rsidRPr="000440AB">
        <w:t>¿Cuáles son las principales ventajas que ha experimentado al vender en línea?</w:t>
      </w:r>
    </w:p>
    <w:p w14:paraId="13631385" w14:textId="15B1248C" w:rsidR="00544C28" w:rsidRPr="000440AB" w:rsidRDefault="00544C28">
      <w:pPr>
        <w:pStyle w:val="Prrafodelista"/>
        <w:numPr>
          <w:ilvl w:val="0"/>
          <w:numId w:val="16"/>
        </w:numPr>
        <w:spacing w:line="360" w:lineRule="auto"/>
        <w:ind w:right="11"/>
        <w:jc w:val="both"/>
      </w:pPr>
      <w:r w:rsidRPr="000440AB">
        <w:t>¿Cuáles son las principales desventajas que ha experimentado al vender en línea?</w:t>
      </w:r>
    </w:p>
    <w:p w14:paraId="5AF0A377" w14:textId="27D6EAD7" w:rsidR="00544C28" w:rsidRPr="000440AB" w:rsidRDefault="00544C28">
      <w:pPr>
        <w:pStyle w:val="Prrafodelista"/>
        <w:numPr>
          <w:ilvl w:val="0"/>
          <w:numId w:val="16"/>
        </w:numPr>
        <w:spacing w:line="360" w:lineRule="auto"/>
        <w:ind w:right="11"/>
        <w:jc w:val="both"/>
      </w:pPr>
      <w:r w:rsidRPr="000440AB">
        <w:t>¿Qué acciones ha implementado en su operación, en respuesta a la creciente adopción de la venta en línea?</w:t>
      </w:r>
    </w:p>
    <w:p w14:paraId="5CBBF760" w14:textId="5D1A6F18" w:rsidR="00544C28" w:rsidRPr="000440AB" w:rsidRDefault="00544C28">
      <w:pPr>
        <w:pStyle w:val="Prrafodelista"/>
        <w:numPr>
          <w:ilvl w:val="0"/>
          <w:numId w:val="16"/>
        </w:numPr>
        <w:spacing w:line="360" w:lineRule="auto"/>
        <w:ind w:right="11"/>
        <w:jc w:val="both"/>
      </w:pPr>
      <w:r w:rsidRPr="000440AB">
        <w:t>¿Qué ha hecho para incrementar sus ventas en línea y atraer más clientes?</w:t>
      </w:r>
    </w:p>
    <w:p w14:paraId="320E1456" w14:textId="77777777" w:rsidR="00544C28" w:rsidRPr="000440AB" w:rsidRDefault="00544C28" w:rsidP="006A6F89">
      <w:pPr>
        <w:spacing w:line="360" w:lineRule="auto"/>
        <w:ind w:left="194" w:right="11" w:firstLine="571"/>
        <w:jc w:val="both"/>
      </w:pPr>
    </w:p>
    <w:p w14:paraId="09D603C9" w14:textId="77777777" w:rsidR="006A6F89" w:rsidRPr="000440AB" w:rsidRDefault="006A6F89" w:rsidP="006A6F89">
      <w:pPr>
        <w:spacing w:line="360" w:lineRule="auto"/>
        <w:ind w:left="194" w:right="11" w:firstLine="571"/>
        <w:jc w:val="both"/>
      </w:pPr>
    </w:p>
    <w:p w14:paraId="4D0508B2" w14:textId="77777777" w:rsidR="006A6F89" w:rsidRPr="000440AB" w:rsidRDefault="006A6F89" w:rsidP="006A6F89">
      <w:pPr>
        <w:spacing w:line="360" w:lineRule="auto"/>
        <w:ind w:left="194" w:right="11" w:firstLine="571"/>
        <w:jc w:val="both"/>
      </w:pPr>
    </w:p>
    <w:p w14:paraId="612F07C0" w14:textId="77777777" w:rsidR="00544C28" w:rsidRPr="000440AB" w:rsidRDefault="00544C28" w:rsidP="006A6F89">
      <w:pPr>
        <w:spacing w:line="360" w:lineRule="auto"/>
        <w:ind w:right="11"/>
        <w:jc w:val="both"/>
      </w:pPr>
      <w:r w:rsidRPr="000440AB">
        <w:lastRenderedPageBreak/>
        <w:t>Comprar en línea:</w:t>
      </w:r>
    </w:p>
    <w:p w14:paraId="644928CA" w14:textId="10622BA6" w:rsidR="00544C28" w:rsidRPr="000440AB" w:rsidRDefault="00544C28">
      <w:pPr>
        <w:pStyle w:val="Prrafodelista"/>
        <w:numPr>
          <w:ilvl w:val="0"/>
          <w:numId w:val="16"/>
        </w:numPr>
        <w:spacing w:line="360" w:lineRule="auto"/>
        <w:ind w:right="11"/>
        <w:jc w:val="both"/>
      </w:pPr>
      <w:r w:rsidRPr="000440AB">
        <w:t>¿Cuáles son los motivos más comunes por los cuales sus clientes, optan por comprar en línea en lugar de la tienda física?</w:t>
      </w:r>
    </w:p>
    <w:p w14:paraId="65AEB7A1" w14:textId="4FA6E47E" w:rsidR="00544C28" w:rsidRPr="000440AB" w:rsidRDefault="00544C28">
      <w:pPr>
        <w:pStyle w:val="Prrafodelista"/>
        <w:numPr>
          <w:ilvl w:val="0"/>
          <w:numId w:val="16"/>
        </w:numPr>
        <w:spacing w:line="360" w:lineRule="auto"/>
        <w:ind w:right="11"/>
        <w:jc w:val="both"/>
      </w:pPr>
      <w:r w:rsidRPr="000440AB">
        <w:t>¿Ha identificado cuales son las preferencias de comprar en línea de sus clientes?</w:t>
      </w:r>
    </w:p>
    <w:p w14:paraId="7AC78B0E" w14:textId="35E7A72E" w:rsidR="00544C28" w:rsidRPr="000440AB" w:rsidRDefault="00544C28">
      <w:pPr>
        <w:pStyle w:val="Prrafodelista"/>
        <w:numPr>
          <w:ilvl w:val="0"/>
          <w:numId w:val="16"/>
        </w:numPr>
        <w:spacing w:line="360" w:lineRule="auto"/>
        <w:ind w:right="11"/>
        <w:jc w:val="both"/>
      </w:pPr>
      <w:r w:rsidRPr="000440AB">
        <w:t>¿Qué motiva a sus clientes a tomar la decisión de compra en línea?</w:t>
      </w:r>
    </w:p>
    <w:p w14:paraId="542E83AF" w14:textId="77777777" w:rsidR="00544C28" w:rsidRPr="000440AB" w:rsidRDefault="00544C28" w:rsidP="006A6F89">
      <w:pPr>
        <w:spacing w:line="360" w:lineRule="auto"/>
        <w:ind w:left="194" w:right="11" w:firstLine="571"/>
        <w:jc w:val="both"/>
      </w:pPr>
    </w:p>
    <w:p w14:paraId="177EA41F" w14:textId="77777777" w:rsidR="00544C28" w:rsidRPr="000440AB" w:rsidRDefault="00544C28" w:rsidP="006A6F89">
      <w:pPr>
        <w:spacing w:line="360" w:lineRule="auto"/>
        <w:ind w:right="11"/>
        <w:jc w:val="both"/>
      </w:pPr>
      <w:r w:rsidRPr="000440AB">
        <w:t>Redes sociales:</w:t>
      </w:r>
    </w:p>
    <w:p w14:paraId="706B010A" w14:textId="62E09EC2" w:rsidR="00544C28" w:rsidRPr="000440AB" w:rsidRDefault="00544C28">
      <w:pPr>
        <w:pStyle w:val="Prrafodelista"/>
        <w:numPr>
          <w:ilvl w:val="0"/>
          <w:numId w:val="16"/>
        </w:numPr>
        <w:spacing w:line="360" w:lineRule="auto"/>
        <w:ind w:right="11"/>
        <w:jc w:val="both"/>
      </w:pPr>
      <w:r w:rsidRPr="000440AB">
        <w:t>¿Cuál es el papel de las redes sociales en la experiencia de compra en línea de sus clientes?</w:t>
      </w:r>
    </w:p>
    <w:p w14:paraId="5413DD49" w14:textId="3191704A" w:rsidR="00544C28" w:rsidRPr="000440AB" w:rsidRDefault="00544C28">
      <w:pPr>
        <w:pStyle w:val="Prrafodelista"/>
        <w:numPr>
          <w:ilvl w:val="0"/>
          <w:numId w:val="16"/>
        </w:numPr>
        <w:spacing w:line="360" w:lineRule="auto"/>
        <w:ind w:right="11"/>
        <w:jc w:val="both"/>
      </w:pPr>
      <w:r w:rsidRPr="000440AB">
        <w:t>¿En su experiencia de venta en línea por medio redes sociales, como es la percepción de seguridad y confianza de sus clientes?</w:t>
      </w:r>
    </w:p>
    <w:p w14:paraId="5ADD3091" w14:textId="77777777" w:rsidR="00544C28" w:rsidRPr="000440AB" w:rsidRDefault="00544C28" w:rsidP="006A6F89">
      <w:pPr>
        <w:spacing w:line="360" w:lineRule="auto"/>
        <w:ind w:right="11"/>
        <w:jc w:val="both"/>
      </w:pPr>
    </w:p>
    <w:p w14:paraId="191D0EB7" w14:textId="338D9D6D" w:rsidR="00544C28" w:rsidRPr="000440AB" w:rsidRDefault="00544C28" w:rsidP="006A6F89">
      <w:pPr>
        <w:spacing w:line="360" w:lineRule="auto"/>
        <w:ind w:right="11"/>
        <w:jc w:val="both"/>
      </w:pPr>
      <w:r w:rsidRPr="000440AB">
        <w:t>Proceso de compra en línea:</w:t>
      </w:r>
    </w:p>
    <w:p w14:paraId="0ACA4A1E" w14:textId="5EAC1C64" w:rsidR="00544C28" w:rsidRPr="000440AB" w:rsidRDefault="00544C28">
      <w:pPr>
        <w:pStyle w:val="Prrafodelista"/>
        <w:numPr>
          <w:ilvl w:val="0"/>
          <w:numId w:val="16"/>
        </w:numPr>
        <w:spacing w:line="360" w:lineRule="auto"/>
        <w:ind w:right="11"/>
        <w:jc w:val="both"/>
      </w:pPr>
      <w:r w:rsidRPr="000440AB">
        <w:t>¿Cuáles son los principales obstáculos que enfrentan sus clientes, al completar el proceso de compra en línea?</w:t>
      </w:r>
    </w:p>
    <w:p w14:paraId="0D8A06E4" w14:textId="6B9F8216" w:rsidR="00544C28" w:rsidRPr="000440AB" w:rsidRDefault="00544C28">
      <w:pPr>
        <w:pStyle w:val="Prrafodelista"/>
        <w:numPr>
          <w:ilvl w:val="0"/>
          <w:numId w:val="16"/>
        </w:numPr>
        <w:spacing w:line="360" w:lineRule="auto"/>
        <w:ind w:right="11"/>
        <w:jc w:val="both"/>
      </w:pPr>
      <w:r w:rsidRPr="000440AB">
        <w:t>¿Qué aspectos de su proceso de compra en línea podrían mejorarse para hacerlo más eficiente y efectivo?</w:t>
      </w:r>
    </w:p>
    <w:p w14:paraId="1C67FEF3" w14:textId="77777777" w:rsidR="00544C28" w:rsidRPr="000440AB" w:rsidRDefault="00544C28" w:rsidP="006A6F89">
      <w:pPr>
        <w:spacing w:line="360" w:lineRule="auto"/>
        <w:ind w:right="11"/>
        <w:jc w:val="both"/>
      </w:pPr>
    </w:p>
    <w:p w14:paraId="03370FD4" w14:textId="614E8598" w:rsidR="00544C28" w:rsidRPr="000440AB" w:rsidRDefault="00544C28" w:rsidP="006A6F89">
      <w:pPr>
        <w:spacing w:line="360" w:lineRule="auto"/>
        <w:ind w:right="11"/>
        <w:jc w:val="both"/>
      </w:pPr>
      <w:r w:rsidRPr="000440AB">
        <w:t>Percepción de seguridad y confianza:</w:t>
      </w:r>
    </w:p>
    <w:p w14:paraId="7266F7ED" w14:textId="4905A969" w:rsidR="00544C28" w:rsidRPr="000440AB" w:rsidRDefault="00544C28">
      <w:pPr>
        <w:pStyle w:val="Prrafodelista"/>
        <w:numPr>
          <w:ilvl w:val="0"/>
          <w:numId w:val="16"/>
        </w:numPr>
        <w:spacing w:line="360" w:lineRule="auto"/>
        <w:ind w:right="11"/>
        <w:jc w:val="both"/>
      </w:pPr>
      <w:r w:rsidRPr="000440AB">
        <w:t>¿Qué medidas considera necesarias para aumentar la seguridad y confianza de la compra en línea de su tienda?</w:t>
      </w:r>
    </w:p>
    <w:p w14:paraId="4E61F647" w14:textId="77777777" w:rsidR="00544C28" w:rsidRPr="000440AB" w:rsidRDefault="00544C28" w:rsidP="006A6F89">
      <w:pPr>
        <w:spacing w:line="360" w:lineRule="auto"/>
        <w:ind w:right="11"/>
        <w:jc w:val="both"/>
      </w:pPr>
    </w:p>
    <w:p w14:paraId="73423CFA" w14:textId="794104CC" w:rsidR="00544C28" w:rsidRPr="000440AB" w:rsidRDefault="00544C28" w:rsidP="006A6F89">
      <w:pPr>
        <w:spacing w:line="360" w:lineRule="auto"/>
        <w:ind w:right="11"/>
        <w:jc w:val="both"/>
      </w:pPr>
      <w:r w:rsidRPr="000440AB">
        <w:t>Mejorar la experiencia de compra en línea:</w:t>
      </w:r>
    </w:p>
    <w:p w14:paraId="4F2A39BB" w14:textId="79BDED3F" w:rsidR="00544C28" w:rsidRPr="000440AB" w:rsidRDefault="00544C28">
      <w:pPr>
        <w:pStyle w:val="Prrafodelista"/>
        <w:numPr>
          <w:ilvl w:val="0"/>
          <w:numId w:val="16"/>
        </w:numPr>
        <w:spacing w:line="360" w:lineRule="auto"/>
        <w:ind w:right="11"/>
        <w:jc w:val="both"/>
      </w:pPr>
      <w:r w:rsidRPr="000440AB">
        <w:t>¿Qué acciones implementara para mejorar la experiencia de compra en línea en su tienda?</w:t>
      </w:r>
    </w:p>
    <w:p w14:paraId="21F59EF7" w14:textId="2C823AD1" w:rsidR="00544C28" w:rsidRPr="000440AB" w:rsidRDefault="00544C28">
      <w:pPr>
        <w:pStyle w:val="Prrafodelista"/>
        <w:numPr>
          <w:ilvl w:val="0"/>
          <w:numId w:val="16"/>
        </w:numPr>
        <w:spacing w:line="360" w:lineRule="auto"/>
        <w:ind w:right="11"/>
        <w:jc w:val="both"/>
      </w:pPr>
      <w:r w:rsidRPr="000440AB">
        <w:t>¿Cómo evalúa la satisfacción de sus clientes y cómo influye en su estrategia de venta en línea?</w:t>
      </w:r>
    </w:p>
    <w:p w14:paraId="17C2F82B" w14:textId="77777777" w:rsidR="00544C28" w:rsidRPr="000440AB" w:rsidRDefault="00544C28">
      <w:pPr>
        <w:pStyle w:val="Prrafodelista"/>
        <w:numPr>
          <w:ilvl w:val="0"/>
          <w:numId w:val="16"/>
        </w:numPr>
        <w:spacing w:line="360" w:lineRule="auto"/>
        <w:ind w:right="11"/>
        <w:jc w:val="both"/>
      </w:pPr>
      <w:r w:rsidRPr="000440AB">
        <w:t>¿Cómo interactúa con los clientes en línea, cómo maneja las consultas y reclamos, y cómo buscan generar una experiencia de compra positiva?</w:t>
      </w:r>
    </w:p>
    <w:p w14:paraId="419ECB77" w14:textId="143A32FE" w:rsidR="00544C28" w:rsidRPr="000440AB" w:rsidRDefault="00544C28">
      <w:pPr>
        <w:pStyle w:val="Prrafodelista"/>
        <w:numPr>
          <w:ilvl w:val="0"/>
          <w:numId w:val="16"/>
        </w:numPr>
        <w:spacing w:line="360" w:lineRule="auto"/>
        <w:ind w:right="11"/>
        <w:jc w:val="both"/>
      </w:pPr>
      <w:r w:rsidRPr="000440AB">
        <w:t>¿Qué problemas ha experimentado en el proceso de envíos y entregas de sus productos y cómo los gestiona?</w:t>
      </w:r>
    </w:p>
    <w:p w14:paraId="03F06F0C" w14:textId="257598BD" w:rsidR="00544C28" w:rsidRPr="000440AB" w:rsidRDefault="00544C28">
      <w:pPr>
        <w:pStyle w:val="Prrafodelista"/>
        <w:numPr>
          <w:ilvl w:val="0"/>
          <w:numId w:val="16"/>
        </w:numPr>
        <w:spacing w:line="360" w:lineRule="auto"/>
        <w:ind w:right="11"/>
        <w:jc w:val="both"/>
      </w:pPr>
      <w:r w:rsidRPr="000440AB">
        <w:t>¿Cómo gestiona su política de cambios y devoluciones?</w:t>
      </w:r>
    </w:p>
    <w:p w14:paraId="39E0D888" w14:textId="77777777" w:rsidR="00544C28" w:rsidRPr="000440AB" w:rsidRDefault="00544C28" w:rsidP="006A6F89">
      <w:pPr>
        <w:spacing w:line="360" w:lineRule="auto"/>
        <w:ind w:left="194" w:right="11" w:firstLine="571"/>
        <w:jc w:val="both"/>
      </w:pPr>
    </w:p>
    <w:p w14:paraId="01DFA397" w14:textId="77777777" w:rsidR="00544C28" w:rsidRPr="000440AB" w:rsidRDefault="00544C28" w:rsidP="006A6F89">
      <w:pPr>
        <w:spacing w:line="360" w:lineRule="auto"/>
        <w:ind w:right="11"/>
        <w:jc w:val="both"/>
      </w:pPr>
      <w:r w:rsidRPr="000440AB">
        <w:lastRenderedPageBreak/>
        <w:t>Mejores prácticas de comercio electrónico internacional:</w:t>
      </w:r>
    </w:p>
    <w:p w14:paraId="7B938496" w14:textId="7A6D1012" w:rsidR="00544C28" w:rsidRPr="000440AB" w:rsidRDefault="00544C28">
      <w:pPr>
        <w:pStyle w:val="Prrafodelista"/>
        <w:numPr>
          <w:ilvl w:val="0"/>
          <w:numId w:val="16"/>
        </w:numPr>
        <w:spacing w:line="360" w:lineRule="auto"/>
        <w:ind w:right="11"/>
        <w:jc w:val="both"/>
      </w:pPr>
      <w:r w:rsidRPr="000440AB">
        <w:t>¿Qué estrategias o prácticas exitosas de comercio electrónico internacional le gustaría o ha intentado aplicar en su tienda?</w:t>
      </w:r>
    </w:p>
    <w:p w14:paraId="56256284" w14:textId="77777777" w:rsidR="00544C28" w:rsidRPr="000440AB" w:rsidRDefault="00544C28" w:rsidP="006A6F89">
      <w:pPr>
        <w:spacing w:line="360" w:lineRule="auto"/>
        <w:ind w:right="11"/>
        <w:jc w:val="both"/>
      </w:pPr>
    </w:p>
    <w:p w14:paraId="65525931" w14:textId="450E7182" w:rsidR="00544C28" w:rsidRPr="000440AB" w:rsidRDefault="00544C28" w:rsidP="006A6F89">
      <w:pPr>
        <w:spacing w:line="360" w:lineRule="auto"/>
        <w:ind w:right="11"/>
        <w:jc w:val="both"/>
      </w:pPr>
      <w:r w:rsidRPr="000440AB">
        <w:t>Estrategias de marketing digital:</w:t>
      </w:r>
    </w:p>
    <w:p w14:paraId="23349088" w14:textId="2B363639" w:rsidR="00544C28" w:rsidRPr="000440AB" w:rsidRDefault="00544C28">
      <w:pPr>
        <w:pStyle w:val="Prrafodelista"/>
        <w:numPr>
          <w:ilvl w:val="0"/>
          <w:numId w:val="16"/>
        </w:numPr>
        <w:spacing w:line="360" w:lineRule="auto"/>
        <w:ind w:right="11"/>
        <w:jc w:val="both"/>
      </w:pPr>
      <w:r w:rsidRPr="000440AB">
        <w:t>¿Qué estrategias de marketing digital que ha aplicado en su tienda, han tenido éxito para atraer clientes?</w:t>
      </w:r>
    </w:p>
    <w:p w14:paraId="3299822E" w14:textId="0EFE4ABB" w:rsidR="00544C28" w:rsidRPr="000440AB" w:rsidRDefault="00544C28">
      <w:pPr>
        <w:pStyle w:val="Prrafodelista"/>
        <w:numPr>
          <w:ilvl w:val="0"/>
          <w:numId w:val="16"/>
        </w:numPr>
        <w:spacing w:line="360" w:lineRule="auto"/>
        <w:ind w:right="11"/>
        <w:jc w:val="both"/>
      </w:pPr>
      <w:r w:rsidRPr="000440AB">
        <w:t xml:space="preserve">¿Qué canales de marketing digital son más efectivos para llegar a los clientes </w:t>
      </w:r>
      <w:r w:rsidR="003C7C30" w:rsidRPr="003C7C30">
        <w:rPr>
          <w:i/>
        </w:rPr>
        <w:t>millennials</w:t>
      </w:r>
      <w:r w:rsidRPr="000440AB">
        <w:t xml:space="preserve"> que compran en línea?</w:t>
      </w:r>
    </w:p>
    <w:p w14:paraId="149200D2" w14:textId="77777777" w:rsidR="00544C28" w:rsidRPr="000440AB" w:rsidRDefault="00544C28" w:rsidP="006A6F89">
      <w:pPr>
        <w:spacing w:line="360" w:lineRule="auto"/>
        <w:ind w:right="11"/>
        <w:jc w:val="both"/>
      </w:pPr>
    </w:p>
    <w:p w14:paraId="3CB5D00D" w14:textId="77777777" w:rsidR="00544C28" w:rsidRPr="000440AB" w:rsidRDefault="00544C28" w:rsidP="006A6F89">
      <w:pPr>
        <w:spacing w:line="360" w:lineRule="auto"/>
        <w:ind w:right="11"/>
        <w:jc w:val="both"/>
      </w:pPr>
      <w:r w:rsidRPr="000440AB">
        <w:t>Conversión por canal percibido:</w:t>
      </w:r>
    </w:p>
    <w:p w14:paraId="6BE95791" w14:textId="5619F416" w:rsidR="00544C28" w:rsidRPr="000440AB" w:rsidRDefault="00544C28">
      <w:pPr>
        <w:pStyle w:val="Prrafodelista"/>
        <w:numPr>
          <w:ilvl w:val="0"/>
          <w:numId w:val="16"/>
        </w:numPr>
        <w:spacing w:line="360" w:lineRule="auto"/>
        <w:ind w:right="11"/>
        <w:jc w:val="both"/>
      </w:pPr>
      <w:r w:rsidRPr="000440AB">
        <w:t>¿Qué canales son preferidos por sus clientes para realizar compras en línea?</w:t>
      </w:r>
    </w:p>
    <w:p w14:paraId="36519B0A" w14:textId="77777777" w:rsidR="00544C28" w:rsidRPr="000440AB" w:rsidRDefault="00544C28" w:rsidP="006A6F89">
      <w:pPr>
        <w:spacing w:line="360" w:lineRule="auto"/>
        <w:ind w:right="11"/>
        <w:jc w:val="both"/>
      </w:pPr>
    </w:p>
    <w:p w14:paraId="71D1434B" w14:textId="25FB5752" w:rsidR="00544C28" w:rsidRPr="000440AB" w:rsidRDefault="00544C28" w:rsidP="006A6F89">
      <w:pPr>
        <w:spacing w:line="360" w:lineRule="auto"/>
        <w:ind w:right="11"/>
        <w:jc w:val="both"/>
      </w:pPr>
      <w:r w:rsidRPr="000440AB">
        <w:t>Factores que influyen en la decisión de compra en línea:</w:t>
      </w:r>
    </w:p>
    <w:p w14:paraId="040F8A90" w14:textId="4CF9DA9B" w:rsidR="00544C28" w:rsidRPr="000440AB" w:rsidRDefault="00544C28">
      <w:pPr>
        <w:pStyle w:val="Prrafodelista"/>
        <w:numPr>
          <w:ilvl w:val="0"/>
          <w:numId w:val="16"/>
        </w:numPr>
        <w:spacing w:line="360" w:lineRule="auto"/>
        <w:ind w:right="11"/>
        <w:jc w:val="both"/>
      </w:pPr>
      <w:r w:rsidRPr="000440AB">
        <w:t>¿Qué aspectos podrían motivar a sus clientes a que opten por comprar más en línea?</w:t>
      </w:r>
    </w:p>
    <w:p w14:paraId="616E8D01" w14:textId="77777777" w:rsidR="00544C28" w:rsidRPr="000440AB" w:rsidRDefault="00544C28" w:rsidP="006A6F89">
      <w:pPr>
        <w:spacing w:line="360" w:lineRule="auto"/>
        <w:ind w:right="11"/>
        <w:jc w:val="both"/>
      </w:pPr>
    </w:p>
    <w:p w14:paraId="63436298" w14:textId="28445B47" w:rsidR="00544C28" w:rsidRPr="000440AB" w:rsidRDefault="00544C28" w:rsidP="006A6F89">
      <w:pPr>
        <w:spacing w:line="360" w:lineRule="auto"/>
        <w:ind w:right="11"/>
        <w:jc w:val="both"/>
      </w:pPr>
      <w:r w:rsidRPr="000440AB">
        <w:t>Tendencias de compras en línea:</w:t>
      </w:r>
    </w:p>
    <w:p w14:paraId="2B2A4879" w14:textId="2FB61550" w:rsidR="00544C28" w:rsidRPr="000440AB" w:rsidRDefault="00544C28">
      <w:pPr>
        <w:pStyle w:val="Prrafodelista"/>
        <w:numPr>
          <w:ilvl w:val="0"/>
          <w:numId w:val="16"/>
        </w:numPr>
        <w:spacing w:line="360" w:lineRule="auto"/>
        <w:ind w:right="11"/>
        <w:jc w:val="both"/>
      </w:pPr>
      <w:r w:rsidRPr="000440AB">
        <w:t>¿Cómo podrían las MIPYMES y su tienda adaptarse a estas tendencias para mantenerse competitivas?</w:t>
      </w:r>
    </w:p>
    <w:p w14:paraId="2E5A2E28" w14:textId="77777777" w:rsidR="00544C28" w:rsidRPr="000440AB" w:rsidRDefault="00544C28" w:rsidP="006A6F89">
      <w:pPr>
        <w:spacing w:line="360" w:lineRule="auto"/>
        <w:ind w:right="11"/>
        <w:jc w:val="both"/>
      </w:pPr>
    </w:p>
    <w:p w14:paraId="102B08FA" w14:textId="775C634B" w:rsidR="00544C28" w:rsidRPr="000440AB" w:rsidRDefault="00544C28" w:rsidP="006A6F89">
      <w:pPr>
        <w:spacing w:line="360" w:lineRule="auto"/>
        <w:ind w:right="11"/>
        <w:jc w:val="both"/>
      </w:pPr>
      <w:r w:rsidRPr="000440AB">
        <w:t>Preferencias de compra:</w:t>
      </w:r>
    </w:p>
    <w:p w14:paraId="64E6DCEB" w14:textId="5E040914" w:rsidR="00544C28" w:rsidRPr="000440AB" w:rsidRDefault="00544C28">
      <w:pPr>
        <w:pStyle w:val="Prrafodelista"/>
        <w:numPr>
          <w:ilvl w:val="0"/>
          <w:numId w:val="16"/>
        </w:numPr>
        <w:spacing w:line="360" w:lineRule="auto"/>
        <w:ind w:right="11"/>
        <w:jc w:val="both"/>
      </w:pPr>
      <w:r w:rsidRPr="000440AB">
        <w:t>¿Qué desafíos identifica para satisfacer estas preferencias?</w:t>
      </w:r>
    </w:p>
    <w:p w14:paraId="7CFCEB81" w14:textId="77777777" w:rsidR="006A6F89" w:rsidRPr="000440AB" w:rsidRDefault="006A6F89"/>
    <w:p w14:paraId="2368E8C4" w14:textId="68A53838" w:rsidR="005A3E35" w:rsidRPr="000440AB" w:rsidRDefault="006A6F89" w:rsidP="006A6F89">
      <w:pPr>
        <w:jc w:val="center"/>
      </w:pPr>
      <w:r w:rsidRPr="000440AB">
        <w:t>FIN DE ENTREVISTA</w:t>
      </w:r>
      <w:r w:rsidR="00544C28" w:rsidRPr="000440AB">
        <w:br w:type="page"/>
      </w:r>
    </w:p>
    <w:p w14:paraId="06803325" w14:textId="5C259F55" w:rsidR="006A6F89" w:rsidRPr="000440AB" w:rsidRDefault="006A6F89" w:rsidP="006A6F89">
      <w:pPr>
        <w:pStyle w:val="T3"/>
      </w:pPr>
    </w:p>
    <w:p w14:paraId="4A5E3A1C" w14:textId="111D7FD2" w:rsidR="000812E1" w:rsidRPr="000440AB" w:rsidRDefault="006A6F89" w:rsidP="00437007">
      <w:pPr>
        <w:pStyle w:val="T3"/>
      </w:pPr>
      <w:bookmarkStart w:id="241" w:name="_Toc159010553"/>
      <w:bookmarkStart w:id="242" w:name="Anexo3"/>
      <w:r w:rsidRPr="000440AB">
        <w:t>ANEXO 3. SITUACIÓN ACTUAL REDES SOCIALES ISABELLAS HONDURAS</w:t>
      </w:r>
      <w:bookmarkEnd w:id="241"/>
    </w:p>
    <w:bookmarkEnd w:id="242"/>
    <w:p w14:paraId="6794CC3A" w14:textId="044A44BF" w:rsidR="001F7DAA" w:rsidRPr="000440AB" w:rsidRDefault="00572506" w:rsidP="00CC72FB">
      <w:r w:rsidRPr="000440AB">
        <w:rPr>
          <w:b/>
          <w:bCs/>
          <w:noProof/>
        </w:rPr>
        <w:drawing>
          <wp:anchor distT="0" distB="0" distL="114300" distR="114300" simplePos="0" relativeHeight="251884544" behindDoc="0" locked="0" layoutInCell="1" allowOverlap="1" wp14:anchorId="657F3054" wp14:editId="6CFE2607">
            <wp:simplePos x="0" y="0"/>
            <wp:positionH relativeFrom="margin">
              <wp:posOffset>2375535</wp:posOffset>
            </wp:positionH>
            <wp:positionV relativeFrom="margin">
              <wp:posOffset>4286885</wp:posOffset>
            </wp:positionV>
            <wp:extent cx="2124710" cy="3968750"/>
            <wp:effectExtent l="0" t="0" r="8890" b="0"/>
            <wp:wrapSquare wrapText="bothSides"/>
            <wp:docPr id="1096886709" name="Imagen 12" descr="Aplicación&#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886709" name="Imagen 12" descr="Aplicación&#10;&#10;Descripción generada automáticamente con confianza baja"/>
                    <pic:cNvPicPr/>
                  </pic:nvPicPr>
                  <pic:blipFill rotWithShape="1">
                    <a:blip r:embed="rId100">
                      <a:extLst>
                        <a:ext uri="{28A0092B-C50C-407E-A947-70E740481C1C}">
                          <a14:useLocalDpi xmlns:a14="http://schemas.microsoft.com/office/drawing/2010/main" val="0"/>
                        </a:ext>
                      </a:extLst>
                    </a:blip>
                    <a:srcRect t="5205" b="8545"/>
                    <a:stretch/>
                  </pic:blipFill>
                  <pic:spPr bwMode="auto">
                    <a:xfrm>
                      <a:off x="0" y="0"/>
                      <a:ext cx="2124710" cy="39687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440AB">
        <w:rPr>
          <w:b/>
          <w:bCs/>
          <w:noProof/>
        </w:rPr>
        <w:drawing>
          <wp:anchor distT="0" distB="0" distL="114300" distR="114300" simplePos="0" relativeHeight="251883520" behindDoc="0" locked="0" layoutInCell="1" allowOverlap="1" wp14:anchorId="70B6DBF8" wp14:editId="06AB1981">
            <wp:simplePos x="0" y="0"/>
            <wp:positionH relativeFrom="margin">
              <wp:posOffset>-182880</wp:posOffset>
            </wp:positionH>
            <wp:positionV relativeFrom="margin">
              <wp:posOffset>4298950</wp:posOffset>
            </wp:positionV>
            <wp:extent cx="2147028" cy="3953678"/>
            <wp:effectExtent l="0" t="0" r="5715" b="8890"/>
            <wp:wrapSquare wrapText="bothSides"/>
            <wp:docPr id="1022606882" name="Imagen 11" descr="Una captura de pantalla de un celular con texto e imágene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606882" name="Imagen 11" descr="Una captura de pantalla de un celular con texto e imágenes&#10;&#10;Descripción generada automáticamente con confianza baja"/>
                    <pic:cNvPicPr/>
                  </pic:nvPicPr>
                  <pic:blipFill rotWithShape="1">
                    <a:blip r:embed="rId101">
                      <a:extLst>
                        <a:ext uri="{28A0092B-C50C-407E-A947-70E740481C1C}">
                          <a14:useLocalDpi xmlns:a14="http://schemas.microsoft.com/office/drawing/2010/main" val="0"/>
                        </a:ext>
                      </a:extLst>
                    </a:blip>
                    <a:srcRect t="5972" b="8971"/>
                    <a:stretch/>
                  </pic:blipFill>
                  <pic:spPr bwMode="auto">
                    <a:xfrm>
                      <a:off x="0" y="0"/>
                      <a:ext cx="2147028" cy="3953678"/>
                    </a:xfrm>
                    <a:prstGeom prst="rect">
                      <a:avLst/>
                    </a:prstGeom>
                    <a:ln>
                      <a:noFill/>
                    </a:ln>
                    <a:extLst>
                      <a:ext uri="{53640926-AAD7-44D8-BBD7-CCE9431645EC}">
                        <a14:shadowObscured xmlns:a14="http://schemas.microsoft.com/office/drawing/2010/main"/>
                      </a:ext>
                    </a:extLst>
                  </pic:spPr>
                </pic:pic>
              </a:graphicData>
            </a:graphic>
          </wp:anchor>
        </w:drawing>
      </w:r>
      <w:r w:rsidR="001B392A" w:rsidRPr="000440AB">
        <w:rPr>
          <w:b/>
          <w:bCs/>
          <w:noProof/>
        </w:rPr>
        <w:drawing>
          <wp:anchor distT="0" distB="0" distL="114300" distR="114300" simplePos="0" relativeHeight="251882496" behindDoc="0" locked="0" layoutInCell="1" allowOverlap="1" wp14:anchorId="2C95F5C1" wp14:editId="34EFB4B0">
            <wp:simplePos x="0" y="0"/>
            <wp:positionH relativeFrom="margin">
              <wp:posOffset>2346960</wp:posOffset>
            </wp:positionH>
            <wp:positionV relativeFrom="margin">
              <wp:posOffset>708660</wp:posOffset>
            </wp:positionV>
            <wp:extent cx="1859280" cy="3427073"/>
            <wp:effectExtent l="0" t="0" r="7620" b="2540"/>
            <wp:wrapSquare wrapText="bothSides"/>
            <wp:docPr id="1834238370" name="Imagen 10" descr="Interfaz de usuario gráfica, Texto, Aplicación, Chat o mensaje de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4238370" name="Imagen 10" descr="Interfaz de usuario gráfica, Texto, Aplicación, Chat o mensaje de texto&#10;&#10;Descripción generada automáticamente"/>
                    <pic:cNvPicPr/>
                  </pic:nvPicPr>
                  <pic:blipFill rotWithShape="1">
                    <a:blip r:embed="rId102" cstate="print">
                      <a:extLst>
                        <a:ext uri="{28A0092B-C50C-407E-A947-70E740481C1C}">
                          <a14:useLocalDpi xmlns:a14="http://schemas.microsoft.com/office/drawing/2010/main" val="0"/>
                        </a:ext>
                      </a:extLst>
                    </a:blip>
                    <a:srcRect t="5001" b="9862"/>
                    <a:stretch/>
                  </pic:blipFill>
                  <pic:spPr bwMode="auto">
                    <a:xfrm>
                      <a:off x="0" y="0"/>
                      <a:ext cx="1859280" cy="3427073"/>
                    </a:xfrm>
                    <a:prstGeom prst="rect">
                      <a:avLst/>
                    </a:prstGeom>
                    <a:ln>
                      <a:noFill/>
                    </a:ln>
                    <a:extLst>
                      <a:ext uri="{53640926-AAD7-44D8-BBD7-CCE9431645EC}">
                        <a14:shadowObscured xmlns:a14="http://schemas.microsoft.com/office/drawing/2010/main"/>
                      </a:ext>
                    </a:extLst>
                  </pic:spPr>
                </pic:pic>
              </a:graphicData>
            </a:graphic>
          </wp:anchor>
        </w:drawing>
      </w:r>
      <w:r w:rsidR="0096439E" w:rsidRPr="000440AB">
        <w:rPr>
          <w:b/>
          <w:bCs/>
          <w:noProof/>
        </w:rPr>
        <w:drawing>
          <wp:anchor distT="0" distB="0" distL="114300" distR="114300" simplePos="0" relativeHeight="251881472" behindDoc="0" locked="0" layoutInCell="1" allowOverlap="1" wp14:anchorId="7D345CD1" wp14:editId="27E79CDE">
            <wp:simplePos x="0" y="0"/>
            <wp:positionH relativeFrom="margin">
              <wp:posOffset>-114300</wp:posOffset>
            </wp:positionH>
            <wp:positionV relativeFrom="margin">
              <wp:posOffset>655320</wp:posOffset>
            </wp:positionV>
            <wp:extent cx="2111375" cy="2834640"/>
            <wp:effectExtent l="0" t="0" r="3175" b="3810"/>
            <wp:wrapSquare wrapText="bothSides"/>
            <wp:docPr id="716137276" name="Imagen 9"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137276" name="Imagen 9" descr="Interfaz de usuario gráfica, Texto, Aplicación, Correo electrónico&#10;&#10;Descripción generada automáticamente"/>
                    <pic:cNvPicPr/>
                  </pic:nvPicPr>
                  <pic:blipFill rotWithShape="1">
                    <a:blip r:embed="rId103">
                      <a:extLst>
                        <a:ext uri="{28A0092B-C50C-407E-A947-70E740481C1C}">
                          <a14:useLocalDpi xmlns:a14="http://schemas.microsoft.com/office/drawing/2010/main" val="0"/>
                        </a:ext>
                      </a:extLst>
                    </a:blip>
                    <a:srcRect t="4834" b="33154"/>
                    <a:stretch/>
                  </pic:blipFill>
                  <pic:spPr bwMode="auto">
                    <a:xfrm>
                      <a:off x="0" y="0"/>
                      <a:ext cx="2111375" cy="2834640"/>
                    </a:xfrm>
                    <a:prstGeom prst="rect">
                      <a:avLst/>
                    </a:prstGeom>
                    <a:ln>
                      <a:noFill/>
                    </a:ln>
                    <a:extLst>
                      <a:ext uri="{53640926-AAD7-44D8-BBD7-CCE9431645EC}">
                        <a14:shadowObscured xmlns:a14="http://schemas.microsoft.com/office/drawing/2010/main"/>
                      </a:ext>
                    </a:extLst>
                  </pic:spPr>
                </pic:pic>
              </a:graphicData>
            </a:graphic>
          </wp:anchor>
        </w:drawing>
      </w:r>
      <w:r w:rsidR="001F7DAA" w:rsidRPr="000440AB">
        <w:br w:type="page"/>
      </w:r>
      <w:r w:rsidR="00437007" w:rsidRPr="000440AB">
        <w:lastRenderedPageBreak/>
        <w:t>TABLAS CRUZADAS</w:t>
      </w:r>
    </w:p>
    <w:p w14:paraId="11AB2CF8" w14:textId="77777777" w:rsidR="00806648" w:rsidRPr="000440AB" w:rsidRDefault="00806648" w:rsidP="00CC72FB">
      <w:pPr>
        <w:rPr>
          <w:b/>
          <w:bCs/>
        </w:rPr>
      </w:pPr>
    </w:p>
    <w:p w14:paraId="45844EA0" w14:textId="4B488C9A" w:rsidR="00CC72FB" w:rsidRPr="000440AB" w:rsidRDefault="006A6F89" w:rsidP="00437007">
      <w:pPr>
        <w:pStyle w:val="T3"/>
      </w:pPr>
      <w:bookmarkStart w:id="243" w:name="_Toc159010554"/>
      <w:r w:rsidRPr="000440AB">
        <w:t>ANEXO 4. CRUCE COMPRA EN LÍNEA VS DATOS DEMOGRÁFICOS</w:t>
      </w:r>
      <w:bookmarkEnd w:id="243"/>
      <w:r w:rsidRPr="000440AB">
        <w:t xml:space="preserve"> </w:t>
      </w:r>
    </w:p>
    <w:p w14:paraId="68862FEB" w14:textId="660DF786" w:rsidR="00CC72FB" w:rsidRPr="000440AB" w:rsidRDefault="006A6F89">
      <w:pPr>
        <w:ind w:left="194" w:right="11" w:firstLine="571"/>
      </w:pPr>
      <w:r w:rsidRPr="000440AB">
        <w:rPr>
          <w:noProof/>
        </w:rPr>
        <w:drawing>
          <wp:anchor distT="0" distB="0" distL="114300" distR="114300" simplePos="0" relativeHeight="251831296" behindDoc="0" locked="0" layoutInCell="1" allowOverlap="1" wp14:anchorId="21A2ECEC" wp14:editId="44D05F93">
            <wp:simplePos x="0" y="0"/>
            <wp:positionH relativeFrom="margin">
              <wp:posOffset>462280</wp:posOffset>
            </wp:positionH>
            <wp:positionV relativeFrom="margin">
              <wp:posOffset>683895</wp:posOffset>
            </wp:positionV>
            <wp:extent cx="4517390" cy="1047115"/>
            <wp:effectExtent l="0" t="0" r="0" b="635"/>
            <wp:wrapSquare wrapText="bothSides"/>
            <wp:docPr id="267646795" name="Imagen 1"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646795" name="Imagen 1" descr="Tabla&#10;&#10;Descripción generada automáticamente"/>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4517390" cy="1047115"/>
                    </a:xfrm>
                    <a:prstGeom prst="rect">
                      <a:avLst/>
                    </a:prstGeom>
                    <a:noFill/>
                  </pic:spPr>
                </pic:pic>
              </a:graphicData>
            </a:graphic>
            <wp14:sizeRelH relativeFrom="margin">
              <wp14:pctWidth>0</wp14:pctWidth>
            </wp14:sizeRelH>
            <wp14:sizeRelV relativeFrom="margin">
              <wp14:pctHeight>0</wp14:pctHeight>
            </wp14:sizeRelV>
          </wp:anchor>
        </w:drawing>
      </w:r>
      <w:r w:rsidR="00CC72FB" w:rsidRPr="000440AB">
        <w:rPr>
          <w:noProof/>
        </w:rPr>
        <w:drawing>
          <wp:anchor distT="0" distB="0" distL="114300" distR="114300" simplePos="0" relativeHeight="251832320" behindDoc="0" locked="0" layoutInCell="1" allowOverlap="1" wp14:anchorId="64664BB6" wp14:editId="25BAC933">
            <wp:simplePos x="0" y="0"/>
            <wp:positionH relativeFrom="margin">
              <wp:posOffset>558460</wp:posOffset>
            </wp:positionH>
            <wp:positionV relativeFrom="margin">
              <wp:posOffset>1790762</wp:posOffset>
            </wp:positionV>
            <wp:extent cx="4430395" cy="2390140"/>
            <wp:effectExtent l="0" t="0" r="8255" b="0"/>
            <wp:wrapSquare wrapText="bothSides"/>
            <wp:docPr id="76986206" name="Imagen 2"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86206" name="Imagen 2" descr="Tabla&#10;&#10;Descripción generada automáticamente"/>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4430395" cy="2390140"/>
                    </a:xfrm>
                    <a:prstGeom prst="rect">
                      <a:avLst/>
                    </a:prstGeom>
                    <a:noFill/>
                  </pic:spPr>
                </pic:pic>
              </a:graphicData>
            </a:graphic>
            <wp14:sizeRelH relativeFrom="margin">
              <wp14:pctWidth>0</wp14:pctWidth>
            </wp14:sizeRelH>
            <wp14:sizeRelV relativeFrom="margin">
              <wp14:pctHeight>0</wp14:pctHeight>
            </wp14:sizeRelV>
          </wp:anchor>
        </w:drawing>
      </w:r>
    </w:p>
    <w:p w14:paraId="566BB151" w14:textId="77777777" w:rsidR="00CC72FB" w:rsidRPr="000440AB" w:rsidRDefault="00CC72FB" w:rsidP="00CC72FB"/>
    <w:p w14:paraId="187B495E" w14:textId="77777777" w:rsidR="00CC72FB" w:rsidRPr="000440AB" w:rsidRDefault="00CC72FB" w:rsidP="00CC72FB"/>
    <w:p w14:paraId="265254AA" w14:textId="77777777" w:rsidR="00CC72FB" w:rsidRPr="000440AB" w:rsidRDefault="00CC72FB" w:rsidP="00CC72FB"/>
    <w:p w14:paraId="30271B7E" w14:textId="77777777" w:rsidR="00CC72FB" w:rsidRPr="000440AB" w:rsidRDefault="00CC72FB" w:rsidP="00CC72FB"/>
    <w:p w14:paraId="7BBD7579" w14:textId="77777777" w:rsidR="00CC72FB" w:rsidRPr="000440AB" w:rsidRDefault="00CC72FB" w:rsidP="00CC72FB"/>
    <w:p w14:paraId="67DABED7" w14:textId="77777777" w:rsidR="00CC72FB" w:rsidRPr="000440AB" w:rsidRDefault="00CC72FB" w:rsidP="00CC72FB"/>
    <w:p w14:paraId="7BD84E7F" w14:textId="77777777" w:rsidR="00CC72FB" w:rsidRPr="000440AB" w:rsidRDefault="00CC72FB" w:rsidP="00CC72FB"/>
    <w:p w14:paraId="57E4DAF0" w14:textId="77777777" w:rsidR="00CC72FB" w:rsidRPr="000440AB" w:rsidRDefault="00CC72FB" w:rsidP="00CC72FB"/>
    <w:p w14:paraId="5C9B653C" w14:textId="77777777" w:rsidR="00CC72FB" w:rsidRPr="000440AB" w:rsidRDefault="00CC72FB" w:rsidP="00CC72FB"/>
    <w:p w14:paraId="7B5814F6" w14:textId="77777777" w:rsidR="00CC72FB" w:rsidRPr="000440AB" w:rsidRDefault="00CC72FB" w:rsidP="00CC72FB"/>
    <w:p w14:paraId="2FEDD949" w14:textId="77777777" w:rsidR="00CC72FB" w:rsidRPr="000440AB" w:rsidRDefault="00CC72FB" w:rsidP="00CC72FB"/>
    <w:p w14:paraId="19B2C07F" w14:textId="77777777" w:rsidR="00CC72FB" w:rsidRPr="000440AB" w:rsidRDefault="00CC72FB" w:rsidP="00CC72FB"/>
    <w:p w14:paraId="13C1E277" w14:textId="77777777" w:rsidR="00CC72FB" w:rsidRPr="000440AB" w:rsidRDefault="00CC72FB" w:rsidP="00CC72FB"/>
    <w:p w14:paraId="42D447CE" w14:textId="77777777" w:rsidR="00CC72FB" w:rsidRPr="000440AB" w:rsidRDefault="00CC72FB" w:rsidP="00CC72FB"/>
    <w:p w14:paraId="215296D1" w14:textId="77777777" w:rsidR="00CC72FB" w:rsidRPr="000440AB" w:rsidRDefault="00CC72FB" w:rsidP="00CC72FB"/>
    <w:p w14:paraId="0FC9D3F4" w14:textId="77777777" w:rsidR="00CC72FB" w:rsidRPr="000440AB" w:rsidRDefault="00CC72FB" w:rsidP="00CC72FB"/>
    <w:p w14:paraId="227D0AD8" w14:textId="77777777" w:rsidR="00CC72FB" w:rsidRPr="000440AB" w:rsidRDefault="00CC72FB" w:rsidP="00CC72FB"/>
    <w:p w14:paraId="08683CC7" w14:textId="77777777" w:rsidR="00CC72FB" w:rsidRPr="000440AB" w:rsidRDefault="00CC72FB" w:rsidP="00CC72FB"/>
    <w:p w14:paraId="18F9E136" w14:textId="77777777" w:rsidR="00CC72FB" w:rsidRPr="000440AB" w:rsidRDefault="00CC72FB" w:rsidP="00CC72FB"/>
    <w:p w14:paraId="7E598F06" w14:textId="77777777" w:rsidR="00CC72FB" w:rsidRPr="000440AB" w:rsidRDefault="00CC72FB" w:rsidP="00CC72FB"/>
    <w:p w14:paraId="328FF4CE" w14:textId="77777777" w:rsidR="00D831D3" w:rsidRPr="000440AB" w:rsidRDefault="00D831D3" w:rsidP="00D831D3"/>
    <w:p w14:paraId="4A5B8CE9" w14:textId="7124F9CC" w:rsidR="00CC72FB" w:rsidRPr="000440AB" w:rsidRDefault="006A6F89" w:rsidP="00D831D3">
      <w:r w:rsidRPr="000440AB">
        <w:t>ANEXO 5. CRUCE COMPRA EN LÍNEA VS DATOS DEMOGRÁFICOS EDAD</w:t>
      </w:r>
    </w:p>
    <w:p w14:paraId="0974AF49" w14:textId="77777777" w:rsidR="00CC72FB" w:rsidRPr="000440AB" w:rsidRDefault="00CC72FB" w:rsidP="00CC72FB"/>
    <w:p w14:paraId="79F44A67" w14:textId="77777777" w:rsidR="001F7DAA" w:rsidRPr="000440AB" w:rsidRDefault="001F7DAA" w:rsidP="00CC72FB"/>
    <w:p w14:paraId="7E0716A5" w14:textId="61188C78" w:rsidR="001F7DAA" w:rsidRPr="000440AB" w:rsidRDefault="001F7DAA" w:rsidP="00CC72FB">
      <w:r w:rsidRPr="000440AB">
        <w:rPr>
          <w:noProof/>
        </w:rPr>
        <w:drawing>
          <wp:anchor distT="0" distB="0" distL="114300" distR="114300" simplePos="0" relativeHeight="251834368" behindDoc="0" locked="0" layoutInCell="1" allowOverlap="1" wp14:anchorId="6B58A26A" wp14:editId="7F99BDC9">
            <wp:simplePos x="0" y="0"/>
            <wp:positionH relativeFrom="margin">
              <wp:posOffset>678559</wp:posOffset>
            </wp:positionH>
            <wp:positionV relativeFrom="margin">
              <wp:posOffset>4917110</wp:posOffset>
            </wp:positionV>
            <wp:extent cx="4538980" cy="1052195"/>
            <wp:effectExtent l="0" t="0" r="0" b="0"/>
            <wp:wrapSquare wrapText="bothSides"/>
            <wp:docPr id="312533906" name="Imagen 3"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533906" name="Imagen 3" descr="Tabla&#10;&#10;Descripción generada automáticamente"/>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4538980" cy="1052195"/>
                    </a:xfrm>
                    <a:prstGeom prst="rect">
                      <a:avLst/>
                    </a:prstGeom>
                    <a:noFill/>
                  </pic:spPr>
                </pic:pic>
              </a:graphicData>
            </a:graphic>
          </wp:anchor>
        </w:drawing>
      </w:r>
    </w:p>
    <w:p w14:paraId="27EF6F42" w14:textId="2F8C8817" w:rsidR="001F7DAA" w:rsidRPr="000440AB" w:rsidRDefault="001F7DAA" w:rsidP="00CC72FB"/>
    <w:p w14:paraId="431D7738" w14:textId="58014E5B" w:rsidR="001F7DAA" w:rsidRPr="000440AB" w:rsidRDefault="001F7DAA" w:rsidP="00CC72FB"/>
    <w:p w14:paraId="54F71201" w14:textId="77777777" w:rsidR="001F7DAA" w:rsidRPr="000440AB" w:rsidRDefault="001F7DAA" w:rsidP="00CC72FB"/>
    <w:p w14:paraId="6A3FB11C" w14:textId="67D010AB" w:rsidR="001F7DAA" w:rsidRPr="000440AB" w:rsidRDefault="001F7DAA" w:rsidP="00CC72FB"/>
    <w:p w14:paraId="7D6723B3" w14:textId="2E648394" w:rsidR="001F7DAA" w:rsidRPr="000440AB" w:rsidRDefault="001F7DAA" w:rsidP="00CC72FB"/>
    <w:p w14:paraId="1A2F457E" w14:textId="77777777" w:rsidR="001F7DAA" w:rsidRPr="000440AB" w:rsidRDefault="001F7DAA" w:rsidP="00CC72FB"/>
    <w:p w14:paraId="184B1970" w14:textId="7D55CF28" w:rsidR="001F7DAA" w:rsidRPr="000440AB" w:rsidRDefault="001F7DAA" w:rsidP="00CC72FB">
      <w:r w:rsidRPr="000440AB">
        <w:rPr>
          <w:noProof/>
        </w:rPr>
        <w:drawing>
          <wp:anchor distT="0" distB="0" distL="114300" distR="114300" simplePos="0" relativeHeight="251835392" behindDoc="0" locked="0" layoutInCell="1" allowOverlap="1" wp14:anchorId="548E8200" wp14:editId="55F6D6EB">
            <wp:simplePos x="0" y="0"/>
            <wp:positionH relativeFrom="margin">
              <wp:align>center</wp:align>
            </wp:positionH>
            <wp:positionV relativeFrom="margin">
              <wp:posOffset>6135676</wp:posOffset>
            </wp:positionV>
            <wp:extent cx="4451985" cy="1721485"/>
            <wp:effectExtent l="0" t="0" r="5715" b="0"/>
            <wp:wrapSquare wrapText="bothSides"/>
            <wp:docPr id="677908528" name="Imagen 4"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7908528" name="Imagen 4" descr="Tabla&#10;&#10;Descripción generada automáticamente"/>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4451985" cy="1721485"/>
                    </a:xfrm>
                    <a:prstGeom prst="rect">
                      <a:avLst/>
                    </a:prstGeom>
                    <a:noFill/>
                  </pic:spPr>
                </pic:pic>
              </a:graphicData>
            </a:graphic>
            <wp14:sizeRelH relativeFrom="margin">
              <wp14:pctWidth>0</wp14:pctWidth>
            </wp14:sizeRelH>
            <wp14:sizeRelV relativeFrom="margin">
              <wp14:pctHeight>0</wp14:pctHeight>
            </wp14:sizeRelV>
          </wp:anchor>
        </w:drawing>
      </w:r>
    </w:p>
    <w:p w14:paraId="0376E916" w14:textId="019B66BD" w:rsidR="001F7DAA" w:rsidRPr="000440AB" w:rsidRDefault="001F7DAA" w:rsidP="00CC72FB"/>
    <w:p w14:paraId="277574ED" w14:textId="2EEFAC3E" w:rsidR="001F7DAA" w:rsidRPr="000440AB" w:rsidRDefault="001F7DAA" w:rsidP="00CC72FB"/>
    <w:p w14:paraId="637E931F" w14:textId="77777777" w:rsidR="001F7DAA" w:rsidRPr="000440AB" w:rsidRDefault="001F7DAA" w:rsidP="00CC72FB"/>
    <w:p w14:paraId="4A8C9E52" w14:textId="431AFC82" w:rsidR="001F7DAA" w:rsidRPr="000440AB" w:rsidRDefault="001F7DAA" w:rsidP="00CC72FB"/>
    <w:p w14:paraId="682806F0" w14:textId="77777777" w:rsidR="001F7DAA" w:rsidRPr="000440AB" w:rsidRDefault="001F7DAA" w:rsidP="00CC72FB"/>
    <w:p w14:paraId="09347B03" w14:textId="42E957A1" w:rsidR="001F7DAA" w:rsidRPr="000440AB" w:rsidRDefault="001F7DAA" w:rsidP="00CC72FB"/>
    <w:p w14:paraId="1976E858" w14:textId="77777777" w:rsidR="001F7DAA" w:rsidRPr="000440AB" w:rsidRDefault="001F7DAA" w:rsidP="00CC72FB"/>
    <w:p w14:paraId="51EB05A0" w14:textId="77777777" w:rsidR="001F7DAA" w:rsidRPr="000440AB" w:rsidRDefault="001F7DAA" w:rsidP="00CC72FB"/>
    <w:p w14:paraId="7CB239B2" w14:textId="77777777" w:rsidR="001F7DAA" w:rsidRPr="000440AB" w:rsidRDefault="001F7DAA" w:rsidP="00CC72FB"/>
    <w:p w14:paraId="5C65F2F3" w14:textId="77777777" w:rsidR="001F7DAA" w:rsidRPr="000440AB" w:rsidRDefault="001F7DAA" w:rsidP="00CC72FB"/>
    <w:p w14:paraId="7E48F989" w14:textId="5AA2430D" w:rsidR="001F7DAA" w:rsidRPr="000440AB" w:rsidRDefault="006A6F89" w:rsidP="00437007">
      <w:pPr>
        <w:pStyle w:val="T3"/>
      </w:pPr>
      <w:bookmarkStart w:id="244" w:name="_Toc159010555"/>
      <w:r w:rsidRPr="000440AB">
        <w:lastRenderedPageBreak/>
        <w:t>ANEXO</w:t>
      </w:r>
      <w:r w:rsidR="00650888" w:rsidRPr="000440AB">
        <w:t xml:space="preserve"> 6</w:t>
      </w:r>
      <w:r w:rsidRPr="000440AB">
        <w:t>. PORQUE NO COMPRA EN LÍNEA VS DATOS DEMOGRÁFICOS</w:t>
      </w:r>
      <w:bookmarkEnd w:id="244"/>
    </w:p>
    <w:p w14:paraId="1A83D35A" w14:textId="72FE8034" w:rsidR="001F7DAA" w:rsidRPr="000440AB" w:rsidRDefault="001F7DAA" w:rsidP="001F7DAA"/>
    <w:p w14:paraId="6BE3F7C7" w14:textId="099E69E3" w:rsidR="001F7DAA" w:rsidRPr="000440AB" w:rsidRDefault="001F7DAA" w:rsidP="001F7DAA"/>
    <w:p w14:paraId="62C0DB2F" w14:textId="1D50DC58" w:rsidR="001F7DAA" w:rsidRPr="000440AB" w:rsidRDefault="006A6F89" w:rsidP="00CC72FB">
      <w:r w:rsidRPr="000440AB">
        <w:rPr>
          <w:noProof/>
        </w:rPr>
        <w:drawing>
          <wp:anchor distT="0" distB="0" distL="114300" distR="114300" simplePos="0" relativeHeight="251837440" behindDoc="0" locked="0" layoutInCell="1" allowOverlap="1" wp14:anchorId="1F8B85D2" wp14:editId="4221DC42">
            <wp:simplePos x="0" y="0"/>
            <wp:positionH relativeFrom="margin">
              <wp:align>center</wp:align>
            </wp:positionH>
            <wp:positionV relativeFrom="margin">
              <wp:posOffset>540489</wp:posOffset>
            </wp:positionV>
            <wp:extent cx="3918585" cy="1005205"/>
            <wp:effectExtent l="0" t="0" r="5715" b="4445"/>
            <wp:wrapSquare wrapText="bothSides"/>
            <wp:docPr id="1183931376" name="Imagen 5"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3931376" name="Imagen 5" descr="Tabla&#10;&#10;Descripción generada automáticamente"/>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3918585" cy="1005205"/>
                    </a:xfrm>
                    <a:prstGeom prst="rect">
                      <a:avLst/>
                    </a:prstGeom>
                    <a:noFill/>
                  </pic:spPr>
                </pic:pic>
              </a:graphicData>
            </a:graphic>
            <wp14:sizeRelH relativeFrom="margin">
              <wp14:pctWidth>0</wp14:pctWidth>
            </wp14:sizeRelH>
            <wp14:sizeRelV relativeFrom="margin">
              <wp14:pctHeight>0</wp14:pctHeight>
            </wp14:sizeRelV>
          </wp:anchor>
        </w:drawing>
      </w:r>
    </w:p>
    <w:p w14:paraId="36DDD85A" w14:textId="4A64ADCC" w:rsidR="001F7DAA" w:rsidRPr="000440AB" w:rsidRDefault="001F7DAA" w:rsidP="00CC72FB"/>
    <w:p w14:paraId="5EC74A57" w14:textId="29E0635C" w:rsidR="001F7DAA" w:rsidRPr="000440AB" w:rsidRDefault="001F7DAA" w:rsidP="00CC72FB"/>
    <w:p w14:paraId="0F40E1D8" w14:textId="318EECFE" w:rsidR="001F7DAA" w:rsidRPr="000440AB" w:rsidRDefault="001F7DAA" w:rsidP="00CC72FB"/>
    <w:p w14:paraId="6D1509B3" w14:textId="77777777" w:rsidR="001F7DAA" w:rsidRPr="000440AB" w:rsidRDefault="001F7DAA" w:rsidP="00CC72FB"/>
    <w:p w14:paraId="45226B87" w14:textId="77777777" w:rsidR="001F7DAA" w:rsidRPr="000440AB" w:rsidRDefault="001F7DAA" w:rsidP="00CC72FB"/>
    <w:p w14:paraId="6FE5158D" w14:textId="056E54D2" w:rsidR="001F7DAA" w:rsidRPr="000440AB" w:rsidRDefault="001F7DAA" w:rsidP="00CC72FB"/>
    <w:p w14:paraId="299D3140" w14:textId="532693C1" w:rsidR="001F7DAA" w:rsidRPr="000440AB" w:rsidRDefault="006A6F89" w:rsidP="00CC72FB">
      <w:r w:rsidRPr="000440AB">
        <w:rPr>
          <w:noProof/>
        </w:rPr>
        <w:drawing>
          <wp:anchor distT="0" distB="0" distL="114300" distR="114300" simplePos="0" relativeHeight="251840512" behindDoc="0" locked="0" layoutInCell="1" allowOverlap="1" wp14:anchorId="32D8BB6C" wp14:editId="44DCBB47">
            <wp:simplePos x="0" y="0"/>
            <wp:positionH relativeFrom="margin">
              <wp:align>center</wp:align>
            </wp:positionH>
            <wp:positionV relativeFrom="margin">
              <wp:posOffset>1769110</wp:posOffset>
            </wp:positionV>
            <wp:extent cx="4583430" cy="6981190"/>
            <wp:effectExtent l="0" t="0" r="7620" b="0"/>
            <wp:wrapSquare wrapText="bothSides"/>
            <wp:docPr id="1199515090" name="Imagen 1199515090"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9515090" name="Imagen 1199515090" descr="Tabla&#10;&#10;Descripción generada automáticamente"/>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4583430" cy="6981190"/>
                    </a:xfrm>
                    <a:prstGeom prst="rect">
                      <a:avLst/>
                    </a:prstGeom>
                    <a:noFill/>
                  </pic:spPr>
                </pic:pic>
              </a:graphicData>
            </a:graphic>
            <wp14:sizeRelH relativeFrom="margin">
              <wp14:pctWidth>0</wp14:pctWidth>
            </wp14:sizeRelH>
            <wp14:sizeRelV relativeFrom="margin">
              <wp14:pctHeight>0</wp14:pctHeight>
            </wp14:sizeRelV>
          </wp:anchor>
        </w:drawing>
      </w:r>
    </w:p>
    <w:p w14:paraId="0EACF482" w14:textId="77777777" w:rsidR="001F7DAA" w:rsidRPr="000440AB" w:rsidRDefault="001F7DAA" w:rsidP="00CC72FB"/>
    <w:p w14:paraId="7CD3099F" w14:textId="0866EC54" w:rsidR="001F7DAA" w:rsidRPr="000440AB" w:rsidRDefault="001F7DAA" w:rsidP="00CC72FB"/>
    <w:p w14:paraId="75A02906" w14:textId="77777777" w:rsidR="001F7DAA" w:rsidRPr="000440AB" w:rsidRDefault="001F7DAA" w:rsidP="00CC72FB"/>
    <w:p w14:paraId="2CF87B74" w14:textId="77777777" w:rsidR="001F7DAA" w:rsidRPr="000440AB" w:rsidRDefault="001F7DAA" w:rsidP="00CC72FB"/>
    <w:p w14:paraId="77B51DEA" w14:textId="77777777" w:rsidR="001F7DAA" w:rsidRPr="000440AB" w:rsidRDefault="001F7DAA" w:rsidP="00CC72FB"/>
    <w:p w14:paraId="73BF4605" w14:textId="77777777" w:rsidR="001F7DAA" w:rsidRPr="000440AB" w:rsidRDefault="001F7DAA" w:rsidP="00CC72FB"/>
    <w:p w14:paraId="4ADE4DC5" w14:textId="77777777" w:rsidR="001F7DAA" w:rsidRPr="000440AB" w:rsidRDefault="001F7DAA" w:rsidP="00CC72FB"/>
    <w:p w14:paraId="1FDE69DC" w14:textId="77777777" w:rsidR="001F7DAA" w:rsidRPr="000440AB" w:rsidRDefault="001F7DAA" w:rsidP="00CC72FB"/>
    <w:p w14:paraId="5282877E" w14:textId="77777777" w:rsidR="001F7DAA" w:rsidRPr="000440AB" w:rsidRDefault="001F7DAA" w:rsidP="00CC72FB"/>
    <w:p w14:paraId="0C51D2AA" w14:textId="77777777" w:rsidR="001F7DAA" w:rsidRPr="000440AB" w:rsidRDefault="001F7DAA" w:rsidP="00CC72FB"/>
    <w:p w14:paraId="66DE33F7" w14:textId="77777777" w:rsidR="001F7DAA" w:rsidRPr="000440AB" w:rsidRDefault="001F7DAA" w:rsidP="00CC72FB"/>
    <w:p w14:paraId="41DFF30E" w14:textId="77777777" w:rsidR="001F7DAA" w:rsidRPr="000440AB" w:rsidRDefault="001F7DAA" w:rsidP="00CC72FB"/>
    <w:p w14:paraId="01D8A105" w14:textId="77777777" w:rsidR="001F7DAA" w:rsidRPr="000440AB" w:rsidRDefault="001F7DAA" w:rsidP="00CC72FB"/>
    <w:p w14:paraId="6BECA25A" w14:textId="77777777" w:rsidR="001F7DAA" w:rsidRPr="000440AB" w:rsidRDefault="001F7DAA" w:rsidP="00CC72FB"/>
    <w:p w14:paraId="30BE05C0" w14:textId="77777777" w:rsidR="001F7DAA" w:rsidRPr="000440AB" w:rsidRDefault="001F7DAA" w:rsidP="00CC72FB"/>
    <w:p w14:paraId="7012AA49" w14:textId="77777777" w:rsidR="001F7DAA" w:rsidRPr="000440AB" w:rsidRDefault="001F7DAA" w:rsidP="00CC72FB"/>
    <w:p w14:paraId="19629A76" w14:textId="77777777" w:rsidR="001F7DAA" w:rsidRPr="000440AB" w:rsidRDefault="001F7DAA" w:rsidP="00CC72FB"/>
    <w:p w14:paraId="19A6D04E" w14:textId="77777777" w:rsidR="001F7DAA" w:rsidRPr="000440AB" w:rsidRDefault="001F7DAA" w:rsidP="00CC72FB"/>
    <w:p w14:paraId="0ECA32A6" w14:textId="77777777" w:rsidR="001F7DAA" w:rsidRPr="000440AB" w:rsidRDefault="001F7DAA" w:rsidP="00CC72FB"/>
    <w:p w14:paraId="3F7C1A3D" w14:textId="77777777" w:rsidR="001F7DAA" w:rsidRPr="000440AB" w:rsidRDefault="001F7DAA" w:rsidP="00CC72FB"/>
    <w:p w14:paraId="143AF7D9" w14:textId="77777777" w:rsidR="001F7DAA" w:rsidRPr="000440AB" w:rsidRDefault="001F7DAA" w:rsidP="00CC72FB"/>
    <w:p w14:paraId="637A3B02" w14:textId="77777777" w:rsidR="001F7DAA" w:rsidRPr="000440AB" w:rsidRDefault="001F7DAA" w:rsidP="00CC72FB"/>
    <w:p w14:paraId="43DA81E5" w14:textId="77777777" w:rsidR="001F7DAA" w:rsidRPr="000440AB" w:rsidRDefault="001F7DAA" w:rsidP="00CC72FB"/>
    <w:p w14:paraId="51C3B390" w14:textId="77777777" w:rsidR="001F7DAA" w:rsidRPr="000440AB" w:rsidRDefault="001F7DAA" w:rsidP="00CC72FB"/>
    <w:p w14:paraId="4C80B8CE" w14:textId="77777777" w:rsidR="001F7DAA" w:rsidRPr="000440AB" w:rsidRDefault="001F7DAA" w:rsidP="00CC72FB"/>
    <w:p w14:paraId="5BA52776" w14:textId="77777777" w:rsidR="001F7DAA" w:rsidRPr="000440AB" w:rsidRDefault="001F7DAA" w:rsidP="00CC72FB"/>
    <w:p w14:paraId="7C0ADFAD" w14:textId="77777777" w:rsidR="001F7DAA" w:rsidRPr="000440AB" w:rsidRDefault="001F7DAA" w:rsidP="00CC72FB"/>
    <w:p w14:paraId="09D52856" w14:textId="77777777" w:rsidR="001F7DAA" w:rsidRPr="000440AB" w:rsidRDefault="001F7DAA" w:rsidP="00CC72FB"/>
    <w:p w14:paraId="2D62F89D" w14:textId="77777777" w:rsidR="001F7DAA" w:rsidRPr="000440AB" w:rsidRDefault="001F7DAA" w:rsidP="00CC72FB"/>
    <w:p w14:paraId="17B46F18" w14:textId="77777777" w:rsidR="001F7DAA" w:rsidRPr="000440AB" w:rsidRDefault="001F7DAA" w:rsidP="00CC72FB"/>
    <w:p w14:paraId="0292088D" w14:textId="77777777" w:rsidR="001F7DAA" w:rsidRPr="000440AB" w:rsidRDefault="001F7DAA" w:rsidP="00CC72FB"/>
    <w:p w14:paraId="47ADE789" w14:textId="77777777" w:rsidR="001F7DAA" w:rsidRPr="000440AB" w:rsidRDefault="001F7DAA" w:rsidP="00CC72FB"/>
    <w:p w14:paraId="7171AF4E" w14:textId="77777777" w:rsidR="001F7DAA" w:rsidRPr="000440AB" w:rsidRDefault="001F7DAA" w:rsidP="00CC72FB"/>
    <w:p w14:paraId="2A258B21" w14:textId="77777777" w:rsidR="001F7DAA" w:rsidRPr="000440AB" w:rsidRDefault="001F7DAA" w:rsidP="00CC72FB"/>
    <w:p w14:paraId="16633545" w14:textId="77777777" w:rsidR="001F7DAA" w:rsidRPr="000440AB" w:rsidRDefault="001F7DAA" w:rsidP="00CC72FB"/>
    <w:p w14:paraId="768F16E8" w14:textId="4350A95F" w:rsidR="001F7DAA" w:rsidRPr="000440AB" w:rsidRDefault="006A6F89" w:rsidP="00437007">
      <w:pPr>
        <w:pStyle w:val="T3"/>
      </w:pPr>
      <w:bookmarkStart w:id="245" w:name="_Toc159010556"/>
      <w:r w:rsidRPr="000440AB">
        <w:lastRenderedPageBreak/>
        <w:t>ANEXO</w:t>
      </w:r>
      <w:r w:rsidR="00650888" w:rsidRPr="000440AB">
        <w:t xml:space="preserve"> 7</w:t>
      </w:r>
      <w:r w:rsidRPr="000440AB">
        <w:t>. CRUCE A QUÉ SE DEDICA VS DATOS DEMOGRÁFICOS</w:t>
      </w:r>
      <w:bookmarkEnd w:id="245"/>
    </w:p>
    <w:p w14:paraId="6646F99B" w14:textId="6B739AE9" w:rsidR="001F7DAA" w:rsidRPr="000440AB" w:rsidRDefault="006A6F89" w:rsidP="00D24B61">
      <w:r w:rsidRPr="000440AB">
        <w:rPr>
          <w:noProof/>
        </w:rPr>
        <w:drawing>
          <wp:anchor distT="0" distB="0" distL="114300" distR="114300" simplePos="0" relativeHeight="251846656" behindDoc="0" locked="0" layoutInCell="1" allowOverlap="1" wp14:anchorId="1C9EE941" wp14:editId="4D0ADB0C">
            <wp:simplePos x="0" y="0"/>
            <wp:positionH relativeFrom="margin">
              <wp:align>center</wp:align>
            </wp:positionH>
            <wp:positionV relativeFrom="margin">
              <wp:posOffset>323527</wp:posOffset>
            </wp:positionV>
            <wp:extent cx="4201795" cy="1077595"/>
            <wp:effectExtent l="0" t="0" r="8255" b="8255"/>
            <wp:wrapSquare wrapText="bothSides"/>
            <wp:docPr id="144513002" name="Imagen 13"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13002" name="Imagen 13" descr="Tabla&#10;&#10;Descripción generada automáticamente"/>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4201795" cy="1077595"/>
                    </a:xfrm>
                    <a:prstGeom prst="rect">
                      <a:avLst/>
                    </a:prstGeom>
                    <a:noFill/>
                  </pic:spPr>
                </pic:pic>
              </a:graphicData>
            </a:graphic>
            <wp14:sizeRelH relativeFrom="margin">
              <wp14:pctWidth>0</wp14:pctWidth>
            </wp14:sizeRelH>
            <wp14:sizeRelV relativeFrom="margin">
              <wp14:pctHeight>0</wp14:pctHeight>
            </wp14:sizeRelV>
          </wp:anchor>
        </w:drawing>
      </w:r>
    </w:p>
    <w:p w14:paraId="02F7BE55" w14:textId="5F85F0CC" w:rsidR="001F7DAA" w:rsidRPr="000440AB" w:rsidRDefault="001F7DAA" w:rsidP="006A6F89">
      <w:pPr>
        <w:pStyle w:val="T3"/>
      </w:pPr>
    </w:p>
    <w:p w14:paraId="15C0895A" w14:textId="2EA42D89" w:rsidR="00CC72FB" w:rsidRPr="000440AB" w:rsidRDefault="00CC72FB" w:rsidP="006A6F89">
      <w:pPr>
        <w:pStyle w:val="T3"/>
      </w:pPr>
    </w:p>
    <w:p w14:paraId="714A1F1A" w14:textId="4EC83483" w:rsidR="001F7DAA" w:rsidRPr="000440AB" w:rsidRDefault="001F7DAA" w:rsidP="006A6F89">
      <w:pPr>
        <w:pStyle w:val="T3"/>
      </w:pPr>
    </w:p>
    <w:p w14:paraId="3B1DAAF0" w14:textId="1AF22BF0" w:rsidR="001F7DAA" w:rsidRPr="000440AB" w:rsidRDefault="00650888" w:rsidP="00D24B61">
      <w:r w:rsidRPr="000440AB">
        <w:rPr>
          <w:noProof/>
        </w:rPr>
        <w:drawing>
          <wp:anchor distT="0" distB="0" distL="114300" distR="114300" simplePos="0" relativeHeight="251844608" behindDoc="0" locked="0" layoutInCell="1" allowOverlap="1" wp14:anchorId="48427630" wp14:editId="578C57D3">
            <wp:simplePos x="0" y="0"/>
            <wp:positionH relativeFrom="margin">
              <wp:align>left</wp:align>
            </wp:positionH>
            <wp:positionV relativeFrom="margin">
              <wp:posOffset>1555040</wp:posOffset>
            </wp:positionV>
            <wp:extent cx="5974080" cy="5260340"/>
            <wp:effectExtent l="0" t="0" r="7620" b="0"/>
            <wp:wrapSquare wrapText="bothSides"/>
            <wp:docPr id="560412532"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0412532" name="Imagen 10"/>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974080" cy="5260340"/>
                    </a:xfrm>
                    <a:prstGeom prst="rect">
                      <a:avLst/>
                    </a:prstGeom>
                    <a:noFill/>
                  </pic:spPr>
                </pic:pic>
              </a:graphicData>
            </a:graphic>
            <wp14:sizeRelH relativeFrom="margin">
              <wp14:pctWidth>0</wp14:pctWidth>
            </wp14:sizeRelH>
            <wp14:sizeRelV relativeFrom="margin">
              <wp14:pctHeight>0</wp14:pctHeight>
            </wp14:sizeRelV>
          </wp:anchor>
        </w:drawing>
      </w:r>
    </w:p>
    <w:p w14:paraId="6051B416" w14:textId="3C40BF28" w:rsidR="001F7DAA" w:rsidRPr="000440AB" w:rsidRDefault="001F7DAA" w:rsidP="006A6F89">
      <w:pPr>
        <w:pStyle w:val="T3"/>
      </w:pPr>
    </w:p>
    <w:p w14:paraId="158C6B4B" w14:textId="055965B5" w:rsidR="001F7DAA" w:rsidRPr="000440AB" w:rsidRDefault="001F7DAA" w:rsidP="006A6F89">
      <w:pPr>
        <w:pStyle w:val="T3"/>
      </w:pPr>
    </w:p>
    <w:p w14:paraId="6C327872" w14:textId="77777777" w:rsidR="001F7DAA" w:rsidRPr="000440AB" w:rsidRDefault="001F7DAA" w:rsidP="006A6F89">
      <w:pPr>
        <w:pStyle w:val="T3"/>
      </w:pPr>
    </w:p>
    <w:p w14:paraId="2765FACE" w14:textId="136E8588" w:rsidR="001F7DAA" w:rsidRPr="000440AB" w:rsidRDefault="001F7DAA" w:rsidP="006A6F89">
      <w:pPr>
        <w:pStyle w:val="T3"/>
      </w:pPr>
    </w:p>
    <w:p w14:paraId="52BA359C" w14:textId="2282FF06" w:rsidR="001F7DAA" w:rsidRPr="000440AB" w:rsidRDefault="001F7DAA" w:rsidP="006A6F89">
      <w:pPr>
        <w:pStyle w:val="T3"/>
      </w:pPr>
    </w:p>
    <w:p w14:paraId="70D79330" w14:textId="690A709E" w:rsidR="001F7DAA" w:rsidRPr="000440AB" w:rsidRDefault="006A6F89" w:rsidP="00437007">
      <w:pPr>
        <w:pStyle w:val="T3"/>
      </w:pPr>
      <w:bookmarkStart w:id="246" w:name="_Toc159010557"/>
      <w:r w:rsidRPr="000440AB">
        <w:rPr>
          <w:noProof/>
        </w:rPr>
        <w:lastRenderedPageBreak/>
        <w:t>ANEXO</w:t>
      </w:r>
      <w:r w:rsidR="00650888" w:rsidRPr="000440AB">
        <w:rPr>
          <w:noProof/>
        </w:rPr>
        <w:t xml:space="preserve"> 8</w:t>
      </w:r>
      <w:r w:rsidRPr="000440AB">
        <w:rPr>
          <w:noProof/>
        </w:rPr>
        <w:t>. CRUCE FRECUENCIA DE COMPRA VS DATOS DEMOGRAFICOS</w:t>
      </w:r>
      <w:bookmarkEnd w:id="246"/>
    </w:p>
    <w:p w14:paraId="5ADBC7BE" w14:textId="5051EAAB" w:rsidR="001F7DAA" w:rsidRPr="000440AB" w:rsidRDefault="001F7DAA" w:rsidP="006A6F89">
      <w:pPr>
        <w:pStyle w:val="T3"/>
      </w:pPr>
    </w:p>
    <w:p w14:paraId="2F29FE30" w14:textId="4C0F8B1F" w:rsidR="001F7DAA" w:rsidRPr="000440AB" w:rsidRDefault="00650888" w:rsidP="00D24B61">
      <w:r w:rsidRPr="000440AB">
        <w:rPr>
          <w:noProof/>
        </w:rPr>
        <w:drawing>
          <wp:anchor distT="0" distB="0" distL="114300" distR="114300" simplePos="0" relativeHeight="251848704" behindDoc="0" locked="0" layoutInCell="1" allowOverlap="1" wp14:anchorId="5E29EA78" wp14:editId="0B59084B">
            <wp:simplePos x="0" y="0"/>
            <wp:positionH relativeFrom="margin">
              <wp:align>center</wp:align>
            </wp:positionH>
            <wp:positionV relativeFrom="margin">
              <wp:posOffset>509690</wp:posOffset>
            </wp:positionV>
            <wp:extent cx="3378835" cy="866775"/>
            <wp:effectExtent l="0" t="0" r="0" b="9525"/>
            <wp:wrapSquare wrapText="bothSides"/>
            <wp:docPr id="322272476" name="Imagen 322272476"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272476" name="Imagen 322272476" descr="Tabla&#10;&#10;Descripción generada automáticamente"/>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3378835" cy="866775"/>
                    </a:xfrm>
                    <a:prstGeom prst="rect">
                      <a:avLst/>
                    </a:prstGeom>
                    <a:noFill/>
                  </pic:spPr>
                </pic:pic>
              </a:graphicData>
            </a:graphic>
            <wp14:sizeRelH relativeFrom="margin">
              <wp14:pctWidth>0</wp14:pctWidth>
            </wp14:sizeRelH>
            <wp14:sizeRelV relativeFrom="margin">
              <wp14:pctHeight>0</wp14:pctHeight>
            </wp14:sizeRelV>
          </wp:anchor>
        </w:drawing>
      </w:r>
    </w:p>
    <w:p w14:paraId="7412D2E3" w14:textId="278104CF" w:rsidR="001F7DAA" w:rsidRPr="000440AB" w:rsidRDefault="001F7DAA" w:rsidP="006A6F89">
      <w:pPr>
        <w:pStyle w:val="T3"/>
      </w:pPr>
    </w:p>
    <w:p w14:paraId="2987602F" w14:textId="2A36A71B" w:rsidR="001F7DAA" w:rsidRPr="000440AB" w:rsidRDefault="001F7DAA" w:rsidP="006A6F89">
      <w:pPr>
        <w:pStyle w:val="T3"/>
      </w:pPr>
    </w:p>
    <w:p w14:paraId="0EC5E0B7" w14:textId="71CB3599" w:rsidR="001F7DAA" w:rsidRPr="000440AB" w:rsidRDefault="001F7DAA" w:rsidP="006A6F89">
      <w:pPr>
        <w:pStyle w:val="T3"/>
      </w:pPr>
    </w:p>
    <w:p w14:paraId="3C891246" w14:textId="1BD4153D" w:rsidR="001F7DAA" w:rsidRPr="000440AB" w:rsidRDefault="00650888" w:rsidP="00D24B61">
      <w:r w:rsidRPr="000440AB">
        <w:rPr>
          <w:noProof/>
        </w:rPr>
        <w:drawing>
          <wp:anchor distT="0" distB="0" distL="114300" distR="114300" simplePos="0" relativeHeight="251850752" behindDoc="0" locked="0" layoutInCell="1" allowOverlap="1" wp14:anchorId="69D51C8E" wp14:editId="076DF343">
            <wp:simplePos x="0" y="0"/>
            <wp:positionH relativeFrom="margin">
              <wp:align>center</wp:align>
            </wp:positionH>
            <wp:positionV relativeFrom="margin">
              <wp:posOffset>1521680</wp:posOffset>
            </wp:positionV>
            <wp:extent cx="4678680" cy="6795770"/>
            <wp:effectExtent l="0" t="0" r="7620" b="5080"/>
            <wp:wrapSquare wrapText="bothSides"/>
            <wp:docPr id="1791515490" name="Imagen 14"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1515490" name="Imagen 14" descr="Tabla&#10;&#10;Descripción generada automáticamente"/>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4678680" cy="6795770"/>
                    </a:xfrm>
                    <a:prstGeom prst="rect">
                      <a:avLst/>
                    </a:prstGeom>
                    <a:noFill/>
                  </pic:spPr>
                </pic:pic>
              </a:graphicData>
            </a:graphic>
            <wp14:sizeRelH relativeFrom="margin">
              <wp14:pctWidth>0</wp14:pctWidth>
            </wp14:sizeRelH>
            <wp14:sizeRelV relativeFrom="margin">
              <wp14:pctHeight>0</wp14:pctHeight>
            </wp14:sizeRelV>
          </wp:anchor>
        </w:drawing>
      </w:r>
    </w:p>
    <w:p w14:paraId="0E54290C" w14:textId="58178862" w:rsidR="001F7DAA" w:rsidRPr="000440AB" w:rsidRDefault="001F7DAA" w:rsidP="006A6F89">
      <w:pPr>
        <w:pStyle w:val="T3"/>
      </w:pPr>
    </w:p>
    <w:p w14:paraId="1175E277" w14:textId="3236D48E" w:rsidR="001F7DAA" w:rsidRPr="000440AB" w:rsidRDefault="001F7DAA" w:rsidP="006A6F89">
      <w:pPr>
        <w:pStyle w:val="T3"/>
      </w:pPr>
    </w:p>
    <w:p w14:paraId="5C3624A0" w14:textId="2F24751F" w:rsidR="001F7DAA" w:rsidRPr="000440AB" w:rsidRDefault="001F7DAA" w:rsidP="006A6F89">
      <w:pPr>
        <w:pStyle w:val="T3"/>
      </w:pPr>
    </w:p>
    <w:p w14:paraId="2E618DB5" w14:textId="7F17B77E" w:rsidR="001F7DAA" w:rsidRPr="000440AB" w:rsidRDefault="001F7DAA" w:rsidP="006A6F89">
      <w:pPr>
        <w:pStyle w:val="T3"/>
      </w:pPr>
    </w:p>
    <w:p w14:paraId="099D8AEA" w14:textId="77777777" w:rsidR="001F7DAA" w:rsidRPr="000440AB" w:rsidRDefault="001F7DAA" w:rsidP="006A6F89">
      <w:pPr>
        <w:pStyle w:val="T3"/>
      </w:pPr>
    </w:p>
    <w:p w14:paraId="621F8BFF" w14:textId="306DD80B" w:rsidR="001F7DAA" w:rsidRPr="000440AB" w:rsidRDefault="001F7DAA" w:rsidP="006A6F89">
      <w:pPr>
        <w:pStyle w:val="T3"/>
      </w:pPr>
    </w:p>
    <w:p w14:paraId="1C51F745" w14:textId="77777777" w:rsidR="001F7DAA" w:rsidRPr="000440AB" w:rsidRDefault="001F7DAA" w:rsidP="006A6F89">
      <w:pPr>
        <w:pStyle w:val="T3"/>
      </w:pPr>
    </w:p>
    <w:p w14:paraId="6661BAC9" w14:textId="77777777" w:rsidR="001F7DAA" w:rsidRPr="000440AB" w:rsidRDefault="001F7DAA" w:rsidP="006A6F89">
      <w:pPr>
        <w:pStyle w:val="T3"/>
      </w:pPr>
    </w:p>
    <w:p w14:paraId="2F60E9A4" w14:textId="66EED657" w:rsidR="001F7DAA" w:rsidRPr="000440AB" w:rsidRDefault="001F7DAA" w:rsidP="006A6F89">
      <w:pPr>
        <w:pStyle w:val="T3"/>
      </w:pPr>
    </w:p>
    <w:p w14:paraId="176A9950" w14:textId="77777777" w:rsidR="001F7DAA" w:rsidRPr="000440AB" w:rsidRDefault="001F7DAA" w:rsidP="006A6F89">
      <w:pPr>
        <w:pStyle w:val="T3"/>
      </w:pPr>
    </w:p>
    <w:p w14:paraId="58D25CF6" w14:textId="77777777" w:rsidR="001F7DAA" w:rsidRPr="000440AB" w:rsidRDefault="001F7DAA" w:rsidP="006A6F89">
      <w:pPr>
        <w:pStyle w:val="T3"/>
      </w:pPr>
    </w:p>
    <w:p w14:paraId="0CE2F43D" w14:textId="3E51CA7F" w:rsidR="001F7DAA" w:rsidRPr="000440AB" w:rsidRDefault="001F7DAA" w:rsidP="006A6F89">
      <w:pPr>
        <w:pStyle w:val="T3"/>
      </w:pPr>
    </w:p>
    <w:p w14:paraId="35BF833C" w14:textId="31695874" w:rsidR="001F7DAA" w:rsidRPr="000440AB" w:rsidRDefault="001F7DAA" w:rsidP="006A6F89">
      <w:pPr>
        <w:pStyle w:val="T3"/>
      </w:pPr>
    </w:p>
    <w:p w14:paraId="7A40C95F" w14:textId="77777777" w:rsidR="005A3E35" w:rsidRPr="000440AB" w:rsidRDefault="005A3E35" w:rsidP="006A6F89">
      <w:pPr>
        <w:pStyle w:val="T3"/>
      </w:pPr>
    </w:p>
    <w:p w14:paraId="55A90706" w14:textId="77777777" w:rsidR="005A3E35" w:rsidRPr="000440AB" w:rsidRDefault="005A3E35" w:rsidP="006A6F89">
      <w:pPr>
        <w:pStyle w:val="T3"/>
      </w:pPr>
    </w:p>
    <w:p w14:paraId="40733936" w14:textId="77777777" w:rsidR="005A3E35" w:rsidRPr="000440AB" w:rsidRDefault="005A3E35" w:rsidP="006A6F89">
      <w:pPr>
        <w:pStyle w:val="T3"/>
      </w:pPr>
    </w:p>
    <w:p w14:paraId="3E0CFF32" w14:textId="77777777" w:rsidR="005A3E35" w:rsidRPr="000440AB" w:rsidRDefault="005A3E35" w:rsidP="006A6F89">
      <w:pPr>
        <w:pStyle w:val="T3"/>
      </w:pPr>
    </w:p>
    <w:p w14:paraId="08991FCC" w14:textId="77777777" w:rsidR="005A3E35" w:rsidRPr="000440AB" w:rsidRDefault="005A3E35" w:rsidP="006A6F89">
      <w:pPr>
        <w:pStyle w:val="T3"/>
      </w:pPr>
    </w:p>
    <w:p w14:paraId="530D75F9" w14:textId="77777777" w:rsidR="005A3E35" w:rsidRPr="000440AB" w:rsidRDefault="005A3E35" w:rsidP="006A6F89">
      <w:pPr>
        <w:pStyle w:val="T3"/>
      </w:pPr>
    </w:p>
    <w:p w14:paraId="6153B3B0" w14:textId="77777777" w:rsidR="005A3E35" w:rsidRPr="000440AB" w:rsidRDefault="005A3E35" w:rsidP="006A6F89">
      <w:pPr>
        <w:pStyle w:val="T3"/>
      </w:pPr>
    </w:p>
    <w:p w14:paraId="1305E72F" w14:textId="77777777" w:rsidR="005A3E35" w:rsidRPr="000440AB" w:rsidRDefault="005A3E35" w:rsidP="006A6F89">
      <w:pPr>
        <w:pStyle w:val="T3"/>
      </w:pPr>
    </w:p>
    <w:p w14:paraId="068F36CA" w14:textId="77777777" w:rsidR="005A3E35" w:rsidRPr="000440AB" w:rsidRDefault="005A3E35" w:rsidP="006A6F89">
      <w:pPr>
        <w:pStyle w:val="T3"/>
      </w:pPr>
    </w:p>
    <w:p w14:paraId="08B7E744" w14:textId="77777777" w:rsidR="005A3E35" w:rsidRPr="000440AB" w:rsidRDefault="005A3E35" w:rsidP="006A6F89">
      <w:pPr>
        <w:pStyle w:val="T3"/>
      </w:pPr>
    </w:p>
    <w:p w14:paraId="4FEF6097" w14:textId="77777777" w:rsidR="005A3E35" w:rsidRPr="000440AB" w:rsidRDefault="005A3E35" w:rsidP="006A6F89">
      <w:pPr>
        <w:pStyle w:val="T3"/>
      </w:pPr>
    </w:p>
    <w:p w14:paraId="56278549" w14:textId="77777777" w:rsidR="005A3E35" w:rsidRPr="000440AB" w:rsidRDefault="005A3E35" w:rsidP="006A6F89">
      <w:pPr>
        <w:pStyle w:val="T3"/>
      </w:pPr>
    </w:p>
    <w:p w14:paraId="0A32503B" w14:textId="77777777" w:rsidR="005A3E35" w:rsidRPr="000440AB" w:rsidRDefault="005A3E35" w:rsidP="006A6F89">
      <w:pPr>
        <w:pStyle w:val="T3"/>
      </w:pPr>
    </w:p>
    <w:p w14:paraId="41BD6A69" w14:textId="09541CFB" w:rsidR="005A3E35" w:rsidRPr="000440AB" w:rsidRDefault="006A6F89" w:rsidP="00437007">
      <w:pPr>
        <w:pStyle w:val="T3"/>
      </w:pPr>
      <w:bookmarkStart w:id="247" w:name="_Toc159010558"/>
      <w:r w:rsidRPr="000440AB">
        <w:lastRenderedPageBreak/>
        <w:t>ANEXO</w:t>
      </w:r>
      <w:r w:rsidR="00650888" w:rsidRPr="000440AB">
        <w:t xml:space="preserve"> 9</w:t>
      </w:r>
      <w:r w:rsidRPr="000440AB">
        <w:t>. CRUCE RANGO DE GASTO EN PRODUCTOS DE MODA VS DATOS DEMOGRÁFICOS</w:t>
      </w:r>
      <w:bookmarkEnd w:id="247"/>
      <w:r w:rsidRPr="000440AB">
        <w:t xml:space="preserve"> </w:t>
      </w:r>
    </w:p>
    <w:p w14:paraId="7E59451D" w14:textId="7E5AA07B" w:rsidR="005A3E35" w:rsidRPr="000440AB" w:rsidRDefault="00650888" w:rsidP="00D24B61">
      <w:r w:rsidRPr="000440AB">
        <w:rPr>
          <w:noProof/>
        </w:rPr>
        <w:drawing>
          <wp:anchor distT="0" distB="0" distL="114300" distR="114300" simplePos="0" relativeHeight="251885568" behindDoc="0" locked="0" layoutInCell="1" allowOverlap="1" wp14:anchorId="3F3E6E42" wp14:editId="75CB8BF6">
            <wp:simplePos x="0" y="0"/>
            <wp:positionH relativeFrom="margin">
              <wp:align>center</wp:align>
            </wp:positionH>
            <wp:positionV relativeFrom="margin">
              <wp:posOffset>613658</wp:posOffset>
            </wp:positionV>
            <wp:extent cx="4472940" cy="1020997"/>
            <wp:effectExtent l="0" t="0" r="3810" b="8255"/>
            <wp:wrapSquare wrapText="bothSides"/>
            <wp:docPr id="1176821838"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4472940" cy="1020997"/>
                    </a:xfrm>
                    <a:prstGeom prst="rect">
                      <a:avLst/>
                    </a:prstGeom>
                    <a:noFill/>
                  </pic:spPr>
                </pic:pic>
              </a:graphicData>
            </a:graphic>
          </wp:anchor>
        </w:drawing>
      </w:r>
    </w:p>
    <w:p w14:paraId="0C4328B5" w14:textId="0E22457F" w:rsidR="005A3E35" w:rsidRPr="000440AB" w:rsidRDefault="005A3E35" w:rsidP="006A6F89">
      <w:pPr>
        <w:pStyle w:val="T3"/>
      </w:pPr>
    </w:p>
    <w:p w14:paraId="6D403DC4" w14:textId="3AA3EDD3" w:rsidR="005A3E35" w:rsidRPr="000440AB" w:rsidRDefault="005A3E35" w:rsidP="006A6F89">
      <w:pPr>
        <w:pStyle w:val="T3"/>
      </w:pPr>
    </w:p>
    <w:p w14:paraId="7818A1D3" w14:textId="5E0C1845" w:rsidR="005A3E35" w:rsidRPr="000440AB" w:rsidRDefault="005A3E35" w:rsidP="006A6F89">
      <w:pPr>
        <w:pStyle w:val="T3"/>
      </w:pPr>
    </w:p>
    <w:p w14:paraId="30BD2CE5" w14:textId="3DC4CE98" w:rsidR="005A3E35" w:rsidRPr="000440AB" w:rsidRDefault="00650888" w:rsidP="00D24B61">
      <w:r w:rsidRPr="000440AB">
        <w:rPr>
          <w:noProof/>
        </w:rPr>
        <w:drawing>
          <wp:anchor distT="0" distB="0" distL="114300" distR="114300" simplePos="0" relativeHeight="251853824" behindDoc="0" locked="0" layoutInCell="1" allowOverlap="1" wp14:anchorId="5F03B270" wp14:editId="4ADF7EB1">
            <wp:simplePos x="0" y="0"/>
            <wp:positionH relativeFrom="margin">
              <wp:align>center</wp:align>
            </wp:positionH>
            <wp:positionV relativeFrom="margin">
              <wp:posOffset>1686114</wp:posOffset>
            </wp:positionV>
            <wp:extent cx="5361305" cy="4405630"/>
            <wp:effectExtent l="0" t="0" r="0" b="0"/>
            <wp:wrapSquare wrapText="bothSides"/>
            <wp:docPr id="1669443850"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361305" cy="4405630"/>
                    </a:xfrm>
                    <a:prstGeom prst="rect">
                      <a:avLst/>
                    </a:prstGeom>
                    <a:noFill/>
                  </pic:spPr>
                </pic:pic>
              </a:graphicData>
            </a:graphic>
            <wp14:sizeRelH relativeFrom="margin">
              <wp14:pctWidth>0</wp14:pctWidth>
            </wp14:sizeRelH>
            <wp14:sizeRelV relativeFrom="margin">
              <wp14:pctHeight>0</wp14:pctHeight>
            </wp14:sizeRelV>
          </wp:anchor>
        </w:drawing>
      </w:r>
    </w:p>
    <w:p w14:paraId="39FB7918" w14:textId="00BF163D" w:rsidR="005A3E35" w:rsidRPr="000440AB" w:rsidRDefault="005A3E35" w:rsidP="006A6F89">
      <w:pPr>
        <w:pStyle w:val="T3"/>
      </w:pPr>
    </w:p>
    <w:p w14:paraId="53C3ADAB" w14:textId="33AD90E4" w:rsidR="005A3E35" w:rsidRPr="000440AB" w:rsidRDefault="005A3E35" w:rsidP="006A6F89">
      <w:pPr>
        <w:pStyle w:val="T3"/>
      </w:pPr>
    </w:p>
    <w:p w14:paraId="7D12F250" w14:textId="3832A7C2" w:rsidR="005A3E35" w:rsidRPr="000440AB" w:rsidRDefault="005A3E35" w:rsidP="006A6F89">
      <w:pPr>
        <w:pStyle w:val="T3"/>
      </w:pPr>
    </w:p>
    <w:p w14:paraId="63D35506" w14:textId="5A712789" w:rsidR="005A3E35" w:rsidRPr="000440AB" w:rsidRDefault="005A3E35" w:rsidP="006A6F89">
      <w:pPr>
        <w:pStyle w:val="T3"/>
      </w:pPr>
    </w:p>
    <w:p w14:paraId="4B776BC6" w14:textId="3AEBDC48" w:rsidR="005A3E35" w:rsidRPr="000440AB" w:rsidRDefault="005A3E35" w:rsidP="006A6F89">
      <w:pPr>
        <w:pStyle w:val="T3"/>
      </w:pPr>
    </w:p>
    <w:p w14:paraId="0792DCF6" w14:textId="77777777" w:rsidR="005A3E35" w:rsidRPr="000440AB" w:rsidRDefault="005A3E35" w:rsidP="006A6F89">
      <w:pPr>
        <w:pStyle w:val="T3"/>
      </w:pPr>
    </w:p>
    <w:p w14:paraId="58972FAB" w14:textId="77777777" w:rsidR="005A3E35" w:rsidRPr="000440AB" w:rsidRDefault="005A3E35" w:rsidP="006A6F89">
      <w:pPr>
        <w:pStyle w:val="T3"/>
      </w:pPr>
    </w:p>
    <w:p w14:paraId="6CBC1D33" w14:textId="77777777" w:rsidR="005A3E35" w:rsidRPr="000440AB" w:rsidRDefault="005A3E35" w:rsidP="006A6F89">
      <w:pPr>
        <w:pStyle w:val="T3"/>
      </w:pPr>
    </w:p>
    <w:p w14:paraId="675FD2E7" w14:textId="601AD888" w:rsidR="005A3E35" w:rsidRPr="000440AB" w:rsidRDefault="006A6F89" w:rsidP="00437007">
      <w:pPr>
        <w:pStyle w:val="T3"/>
      </w:pPr>
      <w:bookmarkStart w:id="248" w:name="_Toc159010559"/>
      <w:r w:rsidRPr="000440AB">
        <w:lastRenderedPageBreak/>
        <w:t>ANEXO</w:t>
      </w:r>
      <w:r w:rsidR="00650888" w:rsidRPr="000440AB">
        <w:t xml:space="preserve"> 10</w:t>
      </w:r>
      <w:r w:rsidRPr="000440AB">
        <w:t>. CRUCE QUE LE MOTIVA A COMPLETAR LA COMPRA EN LÍNEA VS DATOS DEMOGRÁFICOS</w:t>
      </w:r>
      <w:bookmarkEnd w:id="248"/>
    </w:p>
    <w:p w14:paraId="1FDBEFA5" w14:textId="117AF173" w:rsidR="005A3E35" w:rsidRPr="000440AB" w:rsidRDefault="005A3E35" w:rsidP="006A6F89">
      <w:pPr>
        <w:pStyle w:val="T3"/>
      </w:pPr>
    </w:p>
    <w:p w14:paraId="3E240B15" w14:textId="11B8F936" w:rsidR="005A3E35" w:rsidRPr="000440AB" w:rsidRDefault="00650888" w:rsidP="00D24B61">
      <w:r w:rsidRPr="000440AB">
        <w:rPr>
          <w:noProof/>
        </w:rPr>
        <w:drawing>
          <wp:anchor distT="0" distB="0" distL="114300" distR="114300" simplePos="0" relativeHeight="251852800" behindDoc="0" locked="0" layoutInCell="1" allowOverlap="1" wp14:anchorId="4932BEC1" wp14:editId="003D3ADA">
            <wp:simplePos x="0" y="0"/>
            <wp:positionH relativeFrom="margin">
              <wp:align>center</wp:align>
            </wp:positionH>
            <wp:positionV relativeFrom="margin">
              <wp:posOffset>773421</wp:posOffset>
            </wp:positionV>
            <wp:extent cx="4142630" cy="960709"/>
            <wp:effectExtent l="0" t="0" r="0" b="0"/>
            <wp:wrapSquare wrapText="bothSides"/>
            <wp:docPr id="1216235708"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4142630" cy="960709"/>
                    </a:xfrm>
                    <a:prstGeom prst="rect">
                      <a:avLst/>
                    </a:prstGeom>
                    <a:noFill/>
                  </pic:spPr>
                </pic:pic>
              </a:graphicData>
            </a:graphic>
          </wp:anchor>
        </w:drawing>
      </w:r>
    </w:p>
    <w:p w14:paraId="68B3101A" w14:textId="37B59049" w:rsidR="005A3E35" w:rsidRPr="000440AB" w:rsidRDefault="005A3E35" w:rsidP="006A6F89">
      <w:pPr>
        <w:pStyle w:val="T3"/>
      </w:pPr>
    </w:p>
    <w:p w14:paraId="495B16BA" w14:textId="6B101517" w:rsidR="005A3E35" w:rsidRPr="000440AB" w:rsidRDefault="005A3E35" w:rsidP="006A6F89">
      <w:pPr>
        <w:pStyle w:val="T3"/>
      </w:pPr>
    </w:p>
    <w:p w14:paraId="46B861F6" w14:textId="2381F86A" w:rsidR="005A3E35" w:rsidRPr="000440AB" w:rsidRDefault="005A3E35" w:rsidP="006A6F89">
      <w:pPr>
        <w:pStyle w:val="T3"/>
      </w:pPr>
    </w:p>
    <w:p w14:paraId="64617365" w14:textId="3CE245F4" w:rsidR="005A3E35" w:rsidRPr="000440AB" w:rsidRDefault="00650888" w:rsidP="00D24B61">
      <w:r w:rsidRPr="000440AB">
        <w:rPr>
          <w:noProof/>
        </w:rPr>
        <w:drawing>
          <wp:anchor distT="0" distB="0" distL="114300" distR="114300" simplePos="0" relativeHeight="251886592" behindDoc="0" locked="0" layoutInCell="1" allowOverlap="1" wp14:anchorId="6627FCD7" wp14:editId="4FA28897">
            <wp:simplePos x="0" y="0"/>
            <wp:positionH relativeFrom="margin">
              <wp:align>center</wp:align>
            </wp:positionH>
            <wp:positionV relativeFrom="margin">
              <wp:posOffset>1935604</wp:posOffset>
            </wp:positionV>
            <wp:extent cx="5509895" cy="5937250"/>
            <wp:effectExtent l="0" t="0" r="0" b="6350"/>
            <wp:wrapSquare wrapText="bothSides"/>
            <wp:docPr id="534492422"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509895" cy="5937250"/>
                    </a:xfrm>
                    <a:prstGeom prst="rect">
                      <a:avLst/>
                    </a:prstGeom>
                    <a:noFill/>
                  </pic:spPr>
                </pic:pic>
              </a:graphicData>
            </a:graphic>
            <wp14:sizeRelH relativeFrom="margin">
              <wp14:pctWidth>0</wp14:pctWidth>
            </wp14:sizeRelH>
            <wp14:sizeRelV relativeFrom="margin">
              <wp14:pctHeight>0</wp14:pctHeight>
            </wp14:sizeRelV>
          </wp:anchor>
        </w:drawing>
      </w:r>
    </w:p>
    <w:p w14:paraId="2F87B741" w14:textId="0E99C9E0" w:rsidR="005A3E35" w:rsidRPr="000440AB" w:rsidRDefault="005A3E35" w:rsidP="006A6F89">
      <w:pPr>
        <w:pStyle w:val="T3"/>
      </w:pPr>
    </w:p>
    <w:p w14:paraId="7E108B2B" w14:textId="365D61AF" w:rsidR="00112999" w:rsidRPr="000440AB" w:rsidRDefault="006A6F89" w:rsidP="00437007">
      <w:pPr>
        <w:pStyle w:val="T3"/>
      </w:pPr>
      <w:bookmarkStart w:id="249" w:name="_Toc159010560"/>
      <w:r w:rsidRPr="000440AB">
        <w:lastRenderedPageBreak/>
        <w:t>ANEXO</w:t>
      </w:r>
      <w:r w:rsidR="00650888" w:rsidRPr="000440AB">
        <w:t xml:space="preserve"> 11</w:t>
      </w:r>
      <w:r w:rsidRPr="000440AB">
        <w:t>. CRUCE RANGO DE GASTO PRODUCTOS DE MODA VS DATOS DEMOGRÁFICOS</w:t>
      </w:r>
      <w:bookmarkEnd w:id="249"/>
    </w:p>
    <w:p w14:paraId="381C61DB" w14:textId="218D96DE" w:rsidR="00D80422" w:rsidRPr="000440AB" w:rsidRDefault="00D80422" w:rsidP="006A6F89">
      <w:pPr>
        <w:pStyle w:val="T3"/>
      </w:pPr>
    </w:p>
    <w:p w14:paraId="0DC782DB" w14:textId="5CBE3355" w:rsidR="00D80422" w:rsidRPr="000440AB" w:rsidRDefault="00650888" w:rsidP="00D24B61">
      <w:r w:rsidRPr="000440AB">
        <w:rPr>
          <w:noProof/>
        </w:rPr>
        <w:drawing>
          <wp:anchor distT="0" distB="0" distL="114300" distR="114300" simplePos="0" relativeHeight="251858944" behindDoc="0" locked="0" layoutInCell="1" allowOverlap="1" wp14:anchorId="580E4144" wp14:editId="09A96E09">
            <wp:simplePos x="0" y="0"/>
            <wp:positionH relativeFrom="margin">
              <wp:align>center</wp:align>
            </wp:positionH>
            <wp:positionV relativeFrom="margin">
              <wp:posOffset>694187</wp:posOffset>
            </wp:positionV>
            <wp:extent cx="3143250" cy="806450"/>
            <wp:effectExtent l="0" t="0" r="0" b="0"/>
            <wp:wrapSquare wrapText="bothSides"/>
            <wp:docPr id="2057499250"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3143250" cy="806450"/>
                    </a:xfrm>
                    <a:prstGeom prst="rect">
                      <a:avLst/>
                    </a:prstGeom>
                    <a:noFill/>
                  </pic:spPr>
                </pic:pic>
              </a:graphicData>
            </a:graphic>
            <wp14:sizeRelH relativeFrom="margin">
              <wp14:pctWidth>0</wp14:pctWidth>
            </wp14:sizeRelH>
            <wp14:sizeRelV relativeFrom="margin">
              <wp14:pctHeight>0</wp14:pctHeight>
            </wp14:sizeRelV>
          </wp:anchor>
        </w:drawing>
      </w:r>
    </w:p>
    <w:p w14:paraId="4D656905" w14:textId="63FEE59E" w:rsidR="00112999" w:rsidRPr="000440AB" w:rsidRDefault="00112999" w:rsidP="006A6F89">
      <w:pPr>
        <w:pStyle w:val="T3"/>
      </w:pPr>
    </w:p>
    <w:p w14:paraId="6DC5E6A4" w14:textId="40F5F503" w:rsidR="00112999" w:rsidRPr="000440AB" w:rsidRDefault="00112999" w:rsidP="006A6F89">
      <w:pPr>
        <w:pStyle w:val="T3"/>
      </w:pPr>
    </w:p>
    <w:p w14:paraId="6E8581FD" w14:textId="0AE499EF" w:rsidR="00112999" w:rsidRPr="000440AB" w:rsidRDefault="00112999" w:rsidP="006A6F89">
      <w:pPr>
        <w:pStyle w:val="T3"/>
      </w:pPr>
    </w:p>
    <w:p w14:paraId="1DC0BEDF" w14:textId="7CB5F67B" w:rsidR="00112999" w:rsidRPr="000440AB" w:rsidRDefault="00650888" w:rsidP="00D24B61">
      <w:r w:rsidRPr="000440AB">
        <w:rPr>
          <w:noProof/>
        </w:rPr>
        <w:drawing>
          <wp:anchor distT="0" distB="0" distL="114300" distR="114300" simplePos="0" relativeHeight="251859968" behindDoc="0" locked="0" layoutInCell="1" allowOverlap="1" wp14:anchorId="08D0B2A7" wp14:editId="6930E73D">
            <wp:simplePos x="0" y="0"/>
            <wp:positionH relativeFrom="margin">
              <wp:align>center</wp:align>
            </wp:positionH>
            <wp:positionV relativeFrom="margin">
              <wp:align>center</wp:align>
            </wp:positionV>
            <wp:extent cx="5575935" cy="4488815"/>
            <wp:effectExtent l="0" t="0" r="5715" b="6985"/>
            <wp:wrapSquare wrapText="bothSides"/>
            <wp:docPr id="706603439"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575935" cy="4488815"/>
                    </a:xfrm>
                    <a:prstGeom prst="rect">
                      <a:avLst/>
                    </a:prstGeom>
                    <a:noFill/>
                  </pic:spPr>
                </pic:pic>
              </a:graphicData>
            </a:graphic>
            <wp14:sizeRelH relativeFrom="margin">
              <wp14:pctWidth>0</wp14:pctWidth>
            </wp14:sizeRelH>
            <wp14:sizeRelV relativeFrom="margin">
              <wp14:pctHeight>0</wp14:pctHeight>
            </wp14:sizeRelV>
          </wp:anchor>
        </w:drawing>
      </w:r>
    </w:p>
    <w:p w14:paraId="510075B5" w14:textId="5A72AF25" w:rsidR="00112999" w:rsidRPr="000440AB" w:rsidRDefault="00112999" w:rsidP="006A6F89">
      <w:pPr>
        <w:pStyle w:val="T3"/>
      </w:pPr>
    </w:p>
    <w:p w14:paraId="2580C6AE" w14:textId="666037D0" w:rsidR="00112999" w:rsidRPr="000440AB" w:rsidRDefault="00112999" w:rsidP="006A6F89">
      <w:pPr>
        <w:pStyle w:val="T3"/>
      </w:pPr>
    </w:p>
    <w:p w14:paraId="7D261957" w14:textId="77E67703" w:rsidR="00112999" w:rsidRPr="000440AB" w:rsidRDefault="00112999" w:rsidP="006A6F89">
      <w:pPr>
        <w:pStyle w:val="T3"/>
      </w:pPr>
    </w:p>
    <w:p w14:paraId="1F590A31" w14:textId="0251A21D" w:rsidR="00112999" w:rsidRPr="000440AB" w:rsidRDefault="00112999" w:rsidP="006A6F89">
      <w:pPr>
        <w:pStyle w:val="T3"/>
      </w:pPr>
    </w:p>
    <w:p w14:paraId="39D673C5" w14:textId="0DD86045" w:rsidR="00112999" w:rsidRPr="000440AB" w:rsidRDefault="00112999" w:rsidP="006A6F89">
      <w:pPr>
        <w:pStyle w:val="T3"/>
      </w:pPr>
    </w:p>
    <w:p w14:paraId="0BDEA26D" w14:textId="17BC1EE2" w:rsidR="005A3E35" w:rsidRPr="000440AB" w:rsidRDefault="005A3E35" w:rsidP="006A6F89">
      <w:pPr>
        <w:pStyle w:val="T3"/>
      </w:pPr>
    </w:p>
    <w:p w14:paraId="43F00B00" w14:textId="77777777" w:rsidR="00D80422" w:rsidRPr="000440AB" w:rsidRDefault="00D80422" w:rsidP="006A6F89">
      <w:pPr>
        <w:pStyle w:val="T3"/>
      </w:pPr>
    </w:p>
    <w:p w14:paraId="64D0B3D2" w14:textId="73A862D6" w:rsidR="00650888" w:rsidRPr="000440AB" w:rsidRDefault="00650888" w:rsidP="00437007">
      <w:pPr>
        <w:pStyle w:val="T3"/>
      </w:pPr>
      <w:bookmarkStart w:id="250" w:name="_Toc159010561"/>
      <w:r w:rsidRPr="000440AB">
        <w:lastRenderedPageBreak/>
        <w:t>ANEXO 1</w:t>
      </w:r>
      <w:r w:rsidR="00E53BF4" w:rsidRPr="000440AB">
        <w:t>2</w:t>
      </w:r>
      <w:r w:rsidRPr="000440AB">
        <w:t>. CRUCE PRODUCTOS DE MODA QUE COMPRA VS DATOS DEMOGRÁFICOS</w:t>
      </w:r>
      <w:bookmarkEnd w:id="250"/>
      <w:r w:rsidRPr="000440AB">
        <w:t xml:space="preserve"> </w:t>
      </w:r>
    </w:p>
    <w:p w14:paraId="19AE7869" w14:textId="3BF9D1DF" w:rsidR="00D80422" w:rsidRPr="000440AB" w:rsidRDefault="00380776" w:rsidP="00D24B61">
      <w:r w:rsidRPr="000440AB">
        <w:rPr>
          <w:noProof/>
        </w:rPr>
        <w:drawing>
          <wp:anchor distT="0" distB="0" distL="114300" distR="114300" simplePos="0" relativeHeight="251917312" behindDoc="0" locked="0" layoutInCell="1" allowOverlap="1" wp14:anchorId="0406E424" wp14:editId="73B6716D">
            <wp:simplePos x="0" y="0"/>
            <wp:positionH relativeFrom="margin">
              <wp:posOffset>866775</wp:posOffset>
            </wp:positionH>
            <wp:positionV relativeFrom="margin">
              <wp:posOffset>435239</wp:posOffset>
            </wp:positionV>
            <wp:extent cx="4039235" cy="1036320"/>
            <wp:effectExtent l="0" t="0" r="0" b="0"/>
            <wp:wrapSquare wrapText="bothSides"/>
            <wp:docPr id="675308008" name="Imagen 23"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308008" name="Imagen 23" descr="Tabla&#10;&#10;Descripción generada automáticamente"/>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4039235" cy="1036320"/>
                    </a:xfrm>
                    <a:prstGeom prst="rect">
                      <a:avLst/>
                    </a:prstGeom>
                    <a:noFill/>
                  </pic:spPr>
                </pic:pic>
              </a:graphicData>
            </a:graphic>
            <wp14:sizeRelH relativeFrom="margin">
              <wp14:pctWidth>0</wp14:pctWidth>
            </wp14:sizeRelH>
            <wp14:sizeRelV relativeFrom="margin">
              <wp14:pctHeight>0</wp14:pctHeight>
            </wp14:sizeRelV>
          </wp:anchor>
        </w:drawing>
      </w:r>
      <w:r w:rsidRPr="000440AB">
        <w:rPr>
          <w:noProof/>
        </w:rPr>
        <w:drawing>
          <wp:anchor distT="0" distB="0" distL="114300" distR="114300" simplePos="0" relativeHeight="251915264" behindDoc="0" locked="0" layoutInCell="1" allowOverlap="1" wp14:anchorId="5977D2AD" wp14:editId="7728D0B4">
            <wp:simplePos x="0" y="0"/>
            <wp:positionH relativeFrom="margin">
              <wp:posOffset>1194435</wp:posOffset>
            </wp:positionH>
            <wp:positionV relativeFrom="margin">
              <wp:posOffset>450833</wp:posOffset>
            </wp:positionV>
            <wp:extent cx="3554233" cy="811292"/>
            <wp:effectExtent l="0" t="0" r="0" b="8255"/>
            <wp:wrapSquare wrapText="bothSides"/>
            <wp:docPr id="1848815312" name="Imagen 21"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8815312" name="Imagen 21" descr="Tabla&#10;&#10;Descripción generada automáticamente"/>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3554233" cy="811292"/>
                    </a:xfrm>
                    <a:prstGeom prst="rect">
                      <a:avLst/>
                    </a:prstGeom>
                    <a:noFill/>
                  </pic:spPr>
                </pic:pic>
              </a:graphicData>
            </a:graphic>
          </wp:anchor>
        </w:drawing>
      </w:r>
    </w:p>
    <w:p w14:paraId="32107C30" w14:textId="13463C56" w:rsidR="00D80422" w:rsidRPr="000440AB" w:rsidRDefault="00D80422" w:rsidP="006A6F89">
      <w:pPr>
        <w:pStyle w:val="T3"/>
      </w:pPr>
    </w:p>
    <w:p w14:paraId="67232B9F" w14:textId="6720390E" w:rsidR="00D80422" w:rsidRPr="000440AB" w:rsidRDefault="00D80422" w:rsidP="006A6F89">
      <w:pPr>
        <w:pStyle w:val="T3"/>
      </w:pPr>
    </w:p>
    <w:p w14:paraId="72A55D67" w14:textId="387EB927" w:rsidR="00D80422" w:rsidRPr="000440AB" w:rsidRDefault="00D80422" w:rsidP="006A6F89">
      <w:pPr>
        <w:pStyle w:val="T3"/>
      </w:pPr>
    </w:p>
    <w:p w14:paraId="28EDC376" w14:textId="7091D9D1" w:rsidR="00D80422" w:rsidRPr="000440AB" w:rsidRDefault="00380776" w:rsidP="00D24B61">
      <w:r w:rsidRPr="000440AB">
        <w:rPr>
          <w:noProof/>
        </w:rPr>
        <w:drawing>
          <wp:anchor distT="0" distB="0" distL="114300" distR="114300" simplePos="0" relativeHeight="251914240" behindDoc="0" locked="0" layoutInCell="1" allowOverlap="1" wp14:anchorId="0C0CB401" wp14:editId="76CFD4A8">
            <wp:simplePos x="0" y="0"/>
            <wp:positionH relativeFrom="margin">
              <wp:posOffset>626110</wp:posOffset>
            </wp:positionH>
            <wp:positionV relativeFrom="margin">
              <wp:posOffset>1555445</wp:posOffset>
            </wp:positionV>
            <wp:extent cx="4690745" cy="3131185"/>
            <wp:effectExtent l="0" t="0" r="0" b="0"/>
            <wp:wrapSquare wrapText="bothSides"/>
            <wp:docPr id="179691686" name="Imagen 22"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691686" name="Imagen 22" descr="Tabla&#10;&#10;Descripción generada automáticamente"/>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4690745" cy="3131185"/>
                    </a:xfrm>
                    <a:prstGeom prst="rect">
                      <a:avLst/>
                    </a:prstGeom>
                    <a:noFill/>
                  </pic:spPr>
                </pic:pic>
              </a:graphicData>
            </a:graphic>
            <wp14:sizeRelH relativeFrom="margin">
              <wp14:pctWidth>0</wp14:pctWidth>
            </wp14:sizeRelH>
            <wp14:sizeRelV relativeFrom="margin">
              <wp14:pctHeight>0</wp14:pctHeight>
            </wp14:sizeRelV>
          </wp:anchor>
        </w:drawing>
      </w:r>
    </w:p>
    <w:p w14:paraId="20F88F45" w14:textId="63C1B2DE" w:rsidR="00D80422" w:rsidRPr="000440AB" w:rsidRDefault="00D80422" w:rsidP="006A6F89">
      <w:pPr>
        <w:pStyle w:val="T3"/>
      </w:pPr>
    </w:p>
    <w:p w14:paraId="78B0F5E0" w14:textId="1EBF5D7E" w:rsidR="00D80422" w:rsidRPr="000440AB" w:rsidRDefault="00D80422" w:rsidP="006A6F89">
      <w:pPr>
        <w:pStyle w:val="T3"/>
      </w:pPr>
    </w:p>
    <w:p w14:paraId="13F57117" w14:textId="77777777" w:rsidR="00D80422" w:rsidRPr="000440AB" w:rsidRDefault="00D80422" w:rsidP="006A6F89">
      <w:pPr>
        <w:pStyle w:val="T3"/>
      </w:pPr>
    </w:p>
    <w:p w14:paraId="04E74457" w14:textId="330A79BB" w:rsidR="00D80422" w:rsidRPr="000440AB" w:rsidRDefault="00D80422" w:rsidP="006A6F89">
      <w:pPr>
        <w:pStyle w:val="T3"/>
      </w:pPr>
    </w:p>
    <w:p w14:paraId="16B63605" w14:textId="6E52917C" w:rsidR="00D80422" w:rsidRPr="000440AB" w:rsidRDefault="00D80422" w:rsidP="006A6F89">
      <w:pPr>
        <w:pStyle w:val="T3"/>
      </w:pPr>
    </w:p>
    <w:p w14:paraId="1708ED3C" w14:textId="77777777" w:rsidR="00D80422" w:rsidRPr="000440AB" w:rsidRDefault="00D80422" w:rsidP="006A6F89">
      <w:pPr>
        <w:pStyle w:val="T3"/>
      </w:pPr>
    </w:p>
    <w:p w14:paraId="2B6D4344" w14:textId="01FDEAB0" w:rsidR="00D80422" w:rsidRPr="000440AB" w:rsidRDefault="00D80422" w:rsidP="006A6F89">
      <w:pPr>
        <w:pStyle w:val="T3"/>
      </w:pPr>
    </w:p>
    <w:p w14:paraId="1B5464AA" w14:textId="77777777" w:rsidR="00D80422" w:rsidRPr="000440AB" w:rsidRDefault="00D80422" w:rsidP="006A6F89">
      <w:pPr>
        <w:pStyle w:val="T3"/>
      </w:pPr>
    </w:p>
    <w:p w14:paraId="066196CD" w14:textId="77777777" w:rsidR="00D80422" w:rsidRPr="000440AB" w:rsidRDefault="00D80422" w:rsidP="006A6F89">
      <w:pPr>
        <w:pStyle w:val="T3"/>
      </w:pPr>
    </w:p>
    <w:p w14:paraId="668EA5EB" w14:textId="77777777" w:rsidR="00D80422" w:rsidRPr="000440AB" w:rsidRDefault="00D80422" w:rsidP="006A6F89">
      <w:pPr>
        <w:pStyle w:val="T3"/>
      </w:pPr>
    </w:p>
    <w:p w14:paraId="11F81FBA" w14:textId="77777777" w:rsidR="00D80422" w:rsidRPr="000440AB" w:rsidRDefault="00D80422" w:rsidP="006A6F89">
      <w:pPr>
        <w:pStyle w:val="T3"/>
      </w:pPr>
    </w:p>
    <w:p w14:paraId="6CE39E6A" w14:textId="77777777" w:rsidR="00D80422" w:rsidRPr="000440AB" w:rsidRDefault="00D80422" w:rsidP="006A6F89">
      <w:pPr>
        <w:pStyle w:val="T3"/>
      </w:pPr>
    </w:p>
    <w:p w14:paraId="04049AD7" w14:textId="77777777" w:rsidR="00380776" w:rsidRPr="000440AB" w:rsidRDefault="00380776" w:rsidP="00380776"/>
    <w:p w14:paraId="46A556A6" w14:textId="77777777" w:rsidR="00380776" w:rsidRPr="000440AB" w:rsidRDefault="00380776" w:rsidP="00380776"/>
    <w:p w14:paraId="43979647" w14:textId="77777777" w:rsidR="00380776" w:rsidRPr="000440AB" w:rsidRDefault="00380776" w:rsidP="00380776"/>
    <w:p w14:paraId="54BC2A7F" w14:textId="77777777" w:rsidR="00380776" w:rsidRPr="000440AB" w:rsidRDefault="00380776" w:rsidP="00380776"/>
    <w:p w14:paraId="7C8F8119" w14:textId="77777777" w:rsidR="00380776" w:rsidRPr="000440AB" w:rsidRDefault="00380776" w:rsidP="00380776"/>
    <w:p w14:paraId="68F7DF22" w14:textId="77777777" w:rsidR="00380776" w:rsidRPr="000440AB" w:rsidRDefault="00380776" w:rsidP="00380776"/>
    <w:p w14:paraId="661F4676" w14:textId="77777777" w:rsidR="00380776" w:rsidRPr="000440AB" w:rsidRDefault="00380776" w:rsidP="00380776"/>
    <w:p w14:paraId="007403D9" w14:textId="77777777" w:rsidR="00380776" w:rsidRPr="000440AB" w:rsidRDefault="00380776" w:rsidP="00380776"/>
    <w:p w14:paraId="6DEA0977" w14:textId="77777777" w:rsidR="00380776" w:rsidRPr="000440AB" w:rsidRDefault="00380776" w:rsidP="00380776"/>
    <w:p w14:paraId="5554E612" w14:textId="77777777" w:rsidR="00380776" w:rsidRPr="000440AB" w:rsidRDefault="00380776" w:rsidP="00380776"/>
    <w:p w14:paraId="06F9E1AA" w14:textId="77777777" w:rsidR="00380776" w:rsidRPr="000440AB" w:rsidRDefault="00380776" w:rsidP="00380776"/>
    <w:p w14:paraId="74E2C922" w14:textId="77777777" w:rsidR="00380776" w:rsidRPr="000440AB" w:rsidRDefault="00380776" w:rsidP="00380776"/>
    <w:p w14:paraId="49B159D1" w14:textId="77777777" w:rsidR="00380776" w:rsidRPr="000440AB" w:rsidRDefault="00380776" w:rsidP="00380776"/>
    <w:p w14:paraId="395DDE74" w14:textId="77777777" w:rsidR="00380776" w:rsidRPr="000440AB" w:rsidRDefault="00380776" w:rsidP="00380776"/>
    <w:p w14:paraId="6D12FA23" w14:textId="77777777" w:rsidR="00380776" w:rsidRPr="000440AB" w:rsidRDefault="00380776" w:rsidP="00380776"/>
    <w:p w14:paraId="4E4CA96E" w14:textId="77777777" w:rsidR="00380776" w:rsidRPr="000440AB" w:rsidRDefault="00380776" w:rsidP="00380776"/>
    <w:p w14:paraId="7BD12056" w14:textId="77777777" w:rsidR="00380776" w:rsidRPr="000440AB" w:rsidRDefault="00380776" w:rsidP="00380776"/>
    <w:p w14:paraId="466E4525" w14:textId="77777777" w:rsidR="00380776" w:rsidRPr="000440AB" w:rsidRDefault="00380776" w:rsidP="00380776"/>
    <w:p w14:paraId="5C1E5BC4" w14:textId="77777777" w:rsidR="00380776" w:rsidRPr="000440AB" w:rsidRDefault="00380776" w:rsidP="00380776"/>
    <w:p w14:paraId="635217F7" w14:textId="77777777" w:rsidR="00380776" w:rsidRPr="000440AB" w:rsidRDefault="00380776" w:rsidP="00380776"/>
    <w:p w14:paraId="669883D8" w14:textId="618F30A0" w:rsidR="00380776" w:rsidRPr="000440AB" w:rsidRDefault="00E53BF4" w:rsidP="00437007">
      <w:pPr>
        <w:pStyle w:val="T3"/>
      </w:pPr>
      <w:bookmarkStart w:id="251" w:name="_Toc159010562"/>
      <w:r w:rsidRPr="000440AB">
        <w:lastRenderedPageBreak/>
        <w:t>ANEXO</w:t>
      </w:r>
      <w:r w:rsidR="00F87919" w:rsidRPr="000440AB">
        <w:t xml:space="preserve"> 13. </w:t>
      </w:r>
      <w:r w:rsidR="00380776" w:rsidRPr="000440AB">
        <w:t>CRUCE PRODUCTO DE MODA Y RANGO DE GASTO VS DATOS DEMOGRÁFICOS</w:t>
      </w:r>
      <w:bookmarkEnd w:id="251"/>
    </w:p>
    <w:p w14:paraId="270E6837" w14:textId="3FDB49CE" w:rsidR="00D80422" w:rsidRPr="000440AB" w:rsidRDefault="00380776" w:rsidP="00D24B61">
      <w:r w:rsidRPr="000440AB">
        <w:rPr>
          <w:noProof/>
        </w:rPr>
        <w:drawing>
          <wp:anchor distT="0" distB="0" distL="114300" distR="114300" simplePos="0" relativeHeight="251919360" behindDoc="0" locked="0" layoutInCell="1" allowOverlap="1" wp14:anchorId="270DC540" wp14:editId="5AAB38E1">
            <wp:simplePos x="0" y="0"/>
            <wp:positionH relativeFrom="margin">
              <wp:align>center</wp:align>
            </wp:positionH>
            <wp:positionV relativeFrom="margin">
              <wp:posOffset>380010</wp:posOffset>
            </wp:positionV>
            <wp:extent cx="4039235" cy="1036320"/>
            <wp:effectExtent l="0" t="0" r="0" b="0"/>
            <wp:wrapSquare wrapText="bothSides"/>
            <wp:docPr id="915023792" name="Imagen 915023792"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023792" name="Imagen 915023792" descr="Tabla&#10;&#10;Descripción generada automáticamente"/>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4039235" cy="1036320"/>
                    </a:xfrm>
                    <a:prstGeom prst="rect">
                      <a:avLst/>
                    </a:prstGeom>
                    <a:noFill/>
                  </pic:spPr>
                </pic:pic>
              </a:graphicData>
            </a:graphic>
            <wp14:sizeRelH relativeFrom="margin">
              <wp14:pctWidth>0</wp14:pctWidth>
            </wp14:sizeRelH>
            <wp14:sizeRelV relativeFrom="margin">
              <wp14:pctHeight>0</wp14:pctHeight>
            </wp14:sizeRelV>
          </wp:anchor>
        </w:drawing>
      </w:r>
    </w:p>
    <w:p w14:paraId="768B61A6" w14:textId="7885CB75" w:rsidR="00D80422" w:rsidRPr="000440AB" w:rsidRDefault="00D80422" w:rsidP="006A6F89">
      <w:pPr>
        <w:pStyle w:val="T3"/>
      </w:pPr>
    </w:p>
    <w:p w14:paraId="71374A13" w14:textId="67F4E308" w:rsidR="00D80422" w:rsidRPr="000440AB" w:rsidRDefault="00D80422" w:rsidP="006A6F89">
      <w:pPr>
        <w:pStyle w:val="T3"/>
      </w:pPr>
    </w:p>
    <w:p w14:paraId="31FA9BD6" w14:textId="748240B5" w:rsidR="00D80422" w:rsidRPr="000440AB" w:rsidRDefault="00D80422" w:rsidP="006A6F89">
      <w:pPr>
        <w:pStyle w:val="T3"/>
      </w:pPr>
    </w:p>
    <w:p w14:paraId="0A0554C6" w14:textId="7735E44E" w:rsidR="00D80422" w:rsidRPr="000440AB" w:rsidRDefault="00380776" w:rsidP="00D24B61">
      <w:r w:rsidRPr="000440AB">
        <w:rPr>
          <w:noProof/>
        </w:rPr>
        <w:drawing>
          <wp:anchor distT="0" distB="0" distL="114300" distR="114300" simplePos="0" relativeHeight="251921408" behindDoc="0" locked="0" layoutInCell="1" allowOverlap="1" wp14:anchorId="5C65780D" wp14:editId="669DA5B5">
            <wp:simplePos x="0" y="0"/>
            <wp:positionH relativeFrom="margin">
              <wp:align>left</wp:align>
            </wp:positionH>
            <wp:positionV relativeFrom="margin">
              <wp:posOffset>1578800</wp:posOffset>
            </wp:positionV>
            <wp:extent cx="5981065" cy="4358005"/>
            <wp:effectExtent l="0" t="0" r="635" b="4445"/>
            <wp:wrapSquare wrapText="bothSides"/>
            <wp:docPr id="1876330883" name="Imagen 24"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6330883" name="Imagen 24" descr="Tabla&#10;&#10;Descripción generada automáticamente"/>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6030706" cy="4394358"/>
                    </a:xfrm>
                    <a:prstGeom prst="rect">
                      <a:avLst/>
                    </a:prstGeom>
                    <a:noFill/>
                  </pic:spPr>
                </pic:pic>
              </a:graphicData>
            </a:graphic>
            <wp14:sizeRelH relativeFrom="margin">
              <wp14:pctWidth>0</wp14:pctWidth>
            </wp14:sizeRelH>
            <wp14:sizeRelV relativeFrom="margin">
              <wp14:pctHeight>0</wp14:pctHeight>
            </wp14:sizeRelV>
          </wp:anchor>
        </w:drawing>
      </w:r>
    </w:p>
    <w:p w14:paraId="3D1E5AD5" w14:textId="6460F8CE" w:rsidR="00D80422" w:rsidRPr="000440AB" w:rsidRDefault="00D80422" w:rsidP="006A6F89">
      <w:pPr>
        <w:pStyle w:val="T3"/>
      </w:pPr>
    </w:p>
    <w:p w14:paraId="2AC0B24F" w14:textId="77777777" w:rsidR="00D80422" w:rsidRPr="000440AB" w:rsidRDefault="00D80422" w:rsidP="006A6F89">
      <w:pPr>
        <w:pStyle w:val="T3"/>
      </w:pPr>
    </w:p>
    <w:p w14:paraId="404B2DAB" w14:textId="77777777" w:rsidR="00D80422" w:rsidRPr="000440AB" w:rsidRDefault="00D80422" w:rsidP="006A6F89">
      <w:pPr>
        <w:pStyle w:val="T3"/>
      </w:pPr>
    </w:p>
    <w:p w14:paraId="39CBD6C9" w14:textId="6769D995" w:rsidR="00D80422" w:rsidRPr="000440AB" w:rsidRDefault="00D80422" w:rsidP="006A6F89">
      <w:pPr>
        <w:pStyle w:val="T3"/>
      </w:pPr>
    </w:p>
    <w:p w14:paraId="60E27BC4" w14:textId="77777777" w:rsidR="00D80422" w:rsidRPr="000440AB" w:rsidRDefault="00D80422" w:rsidP="006A6F89">
      <w:pPr>
        <w:pStyle w:val="T3"/>
      </w:pPr>
    </w:p>
    <w:p w14:paraId="4DC6CE44" w14:textId="77777777" w:rsidR="00D80422" w:rsidRPr="000440AB" w:rsidRDefault="00D80422" w:rsidP="006A6F89">
      <w:pPr>
        <w:pStyle w:val="T3"/>
      </w:pPr>
    </w:p>
    <w:p w14:paraId="66E50945" w14:textId="77777777" w:rsidR="00D80422" w:rsidRPr="000440AB" w:rsidRDefault="00D80422" w:rsidP="006A6F89">
      <w:pPr>
        <w:pStyle w:val="T3"/>
      </w:pPr>
    </w:p>
    <w:p w14:paraId="7F76B172" w14:textId="77777777" w:rsidR="00D80422" w:rsidRPr="000440AB" w:rsidRDefault="00D80422" w:rsidP="006A6F89">
      <w:pPr>
        <w:pStyle w:val="T3"/>
      </w:pPr>
    </w:p>
    <w:p w14:paraId="2F1CA403" w14:textId="77777777" w:rsidR="00D80422" w:rsidRPr="000440AB" w:rsidRDefault="00D80422" w:rsidP="006A6F89">
      <w:pPr>
        <w:pStyle w:val="T3"/>
      </w:pPr>
    </w:p>
    <w:p w14:paraId="33C6B72F" w14:textId="6004F201" w:rsidR="00380776" w:rsidRPr="000440AB" w:rsidRDefault="00E53BF4" w:rsidP="00437007">
      <w:pPr>
        <w:pStyle w:val="T3"/>
      </w:pPr>
      <w:bookmarkStart w:id="252" w:name="_Toc159010563"/>
      <w:r w:rsidRPr="000440AB">
        <w:t xml:space="preserve">ANEXO 14. </w:t>
      </w:r>
      <w:r w:rsidR="00380776" w:rsidRPr="000440AB">
        <w:t>CANALES DE COMPRA Y PRODUCTOS DE MODA VS DATOS DEMOGRÁFICOS</w:t>
      </w:r>
      <w:bookmarkEnd w:id="252"/>
    </w:p>
    <w:p w14:paraId="623AB18B" w14:textId="69367A81" w:rsidR="00D80422" w:rsidRPr="000440AB" w:rsidRDefault="00D80422" w:rsidP="006A6F89">
      <w:pPr>
        <w:pStyle w:val="T3"/>
      </w:pPr>
    </w:p>
    <w:p w14:paraId="7BF70C60" w14:textId="0244209C" w:rsidR="00D80422" w:rsidRPr="000440AB" w:rsidRDefault="00D80422" w:rsidP="006A6F89">
      <w:pPr>
        <w:pStyle w:val="T3"/>
      </w:pPr>
    </w:p>
    <w:p w14:paraId="2E4D64CC" w14:textId="6A068AE4" w:rsidR="00D80422" w:rsidRPr="000440AB" w:rsidRDefault="00380776" w:rsidP="00D24B61">
      <w:r w:rsidRPr="000440AB">
        <w:rPr>
          <w:noProof/>
        </w:rPr>
        <w:drawing>
          <wp:anchor distT="0" distB="0" distL="114300" distR="114300" simplePos="0" relativeHeight="251923456" behindDoc="0" locked="0" layoutInCell="1" allowOverlap="1" wp14:anchorId="5CC37FBB" wp14:editId="180B397A">
            <wp:simplePos x="0" y="0"/>
            <wp:positionH relativeFrom="margin">
              <wp:align>center</wp:align>
            </wp:positionH>
            <wp:positionV relativeFrom="margin">
              <wp:posOffset>771896</wp:posOffset>
            </wp:positionV>
            <wp:extent cx="4047214" cy="923821"/>
            <wp:effectExtent l="0" t="0" r="0" b="0"/>
            <wp:wrapSquare wrapText="bothSides"/>
            <wp:docPr id="378761208"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8761208" name="Imagen 25"/>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4047214" cy="923821"/>
                    </a:xfrm>
                    <a:prstGeom prst="rect">
                      <a:avLst/>
                    </a:prstGeom>
                    <a:noFill/>
                  </pic:spPr>
                </pic:pic>
              </a:graphicData>
            </a:graphic>
          </wp:anchor>
        </w:drawing>
      </w:r>
    </w:p>
    <w:p w14:paraId="05E679A7" w14:textId="77777777" w:rsidR="00D80422" w:rsidRPr="000440AB" w:rsidRDefault="00D80422" w:rsidP="006A6F89">
      <w:pPr>
        <w:pStyle w:val="T3"/>
      </w:pPr>
    </w:p>
    <w:p w14:paraId="37A5C29E" w14:textId="77777777" w:rsidR="00D80422" w:rsidRPr="000440AB" w:rsidRDefault="00D80422" w:rsidP="006A6F89">
      <w:pPr>
        <w:pStyle w:val="T3"/>
      </w:pPr>
    </w:p>
    <w:p w14:paraId="68BE169E" w14:textId="5E8635D1" w:rsidR="00D80422" w:rsidRPr="000440AB" w:rsidRDefault="00D80422" w:rsidP="006A6F89">
      <w:pPr>
        <w:pStyle w:val="T3"/>
      </w:pPr>
    </w:p>
    <w:p w14:paraId="2987CE52" w14:textId="22826366" w:rsidR="00A05FA3" w:rsidRPr="000440AB" w:rsidRDefault="00380776" w:rsidP="00D24B61">
      <w:r w:rsidRPr="000440AB">
        <w:rPr>
          <w:noProof/>
        </w:rPr>
        <w:drawing>
          <wp:anchor distT="0" distB="0" distL="114300" distR="114300" simplePos="0" relativeHeight="251925504" behindDoc="0" locked="0" layoutInCell="1" allowOverlap="1" wp14:anchorId="68D19367" wp14:editId="7F2BF4CD">
            <wp:simplePos x="0" y="0"/>
            <wp:positionH relativeFrom="margin">
              <wp:align>center</wp:align>
            </wp:positionH>
            <wp:positionV relativeFrom="margin">
              <wp:posOffset>2018393</wp:posOffset>
            </wp:positionV>
            <wp:extent cx="5735320" cy="3841115"/>
            <wp:effectExtent l="0" t="0" r="0" b="6985"/>
            <wp:wrapSquare wrapText="bothSides"/>
            <wp:docPr id="593300716" name="Imagen 26"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3300716" name="Imagen 26" descr="Tabla&#10;&#10;Descripción generada automáticamente"/>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735320" cy="3841115"/>
                    </a:xfrm>
                    <a:prstGeom prst="rect">
                      <a:avLst/>
                    </a:prstGeom>
                    <a:noFill/>
                  </pic:spPr>
                </pic:pic>
              </a:graphicData>
            </a:graphic>
            <wp14:sizeRelH relativeFrom="margin">
              <wp14:pctWidth>0</wp14:pctWidth>
            </wp14:sizeRelH>
            <wp14:sizeRelV relativeFrom="margin">
              <wp14:pctHeight>0</wp14:pctHeight>
            </wp14:sizeRelV>
          </wp:anchor>
        </w:drawing>
      </w:r>
    </w:p>
    <w:p w14:paraId="795F9ADE" w14:textId="59AED085" w:rsidR="00D80422" w:rsidRPr="000440AB" w:rsidRDefault="00D80422" w:rsidP="006A6F89">
      <w:pPr>
        <w:pStyle w:val="T3"/>
      </w:pPr>
    </w:p>
    <w:p w14:paraId="66124B15" w14:textId="6A8BC2FA" w:rsidR="00D80422" w:rsidRPr="000440AB" w:rsidRDefault="00D80422" w:rsidP="006A6F89">
      <w:pPr>
        <w:pStyle w:val="T3"/>
      </w:pPr>
    </w:p>
    <w:p w14:paraId="3957C4EC" w14:textId="06F0CC2F" w:rsidR="00D80422" w:rsidRPr="000440AB" w:rsidRDefault="00D80422" w:rsidP="006A6F89">
      <w:pPr>
        <w:pStyle w:val="T3"/>
      </w:pPr>
    </w:p>
    <w:p w14:paraId="375D20C4" w14:textId="77777777" w:rsidR="00D80422" w:rsidRPr="000440AB" w:rsidRDefault="00D80422" w:rsidP="006A6F89">
      <w:pPr>
        <w:pStyle w:val="T3"/>
      </w:pPr>
    </w:p>
    <w:p w14:paraId="53CAAD00" w14:textId="507C7C8A" w:rsidR="00D80422" w:rsidRPr="000440AB" w:rsidRDefault="00D80422" w:rsidP="006A6F89">
      <w:pPr>
        <w:pStyle w:val="T3"/>
      </w:pPr>
    </w:p>
    <w:p w14:paraId="5502BE1F" w14:textId="77777777" w:rsidR="00D80422" w:rsidRPr="000440AB" w:rsidRDefault="00D80422" w:rsidP="006A6F89">
      <w:pPr>
        <w:pStyle w:val="T3"/>
      </w:pPr>
    </w:p>
    <w:p w14:paraId="140BA195" w14:textId="6805B46C" w:rsidR="00D80422" w:rsidRPr="000440AB" w:rsidRDefault="00D80422" w:rsidP="006A6F89">
      <w:pPr>
        <w:pStyle w:val="T3"/>
      </w:pPr>
    </w:p>
    <w:p w14:paraId="64E1699F" w14:textId="31BDD0AF" w:rsidR="00D80422" w:rsidRPr="000440AB" w:rsidRDefault="00F87919" w:rsidP="00D24B61">
      <w:r w:rsidRPr="000440AB">
        <w:lastRenderedPageBreak/>
        <w:t>ANEXO 1</w:t>
      </w:r>
      <w:r w:rsidRPr="000440AB">
        <w:rPr>
          <w:noProof/>
        </w:rPr>
        <w:drawing>
          <wp:anchor distT="0" distB="0" distL="114300" distR="114300" simplePos="0" relativeHeight="251927552" behindDoc="0" locked="0" layoutInCell="1" allowOverlap="1" wp14:anchorId="2AD08FB2" wp14:editId="58496B96">
            <wp:simplePos x="0" y="0"/>
            <wp:positionH relativeFrom="margin">
              <wp:posOffset>1222630</wp:posOffset>
            </wp:positionH>
            <wp:positionV relativeFrom="margin">
              <wp:posOffset>510169</wp:posOffset>
            </wp:positionV>
            <wp:extent cx="3545840" cy="808990"/>
            <wp:effectExtent l="0" t="0" r="0" b="0"/>
            <wp:wrapSquare wrapText="bothSides"/>
            <wp:docPr id="512395095" name="Imagen 27"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395095" name="Imagen 27" descr="Tabla&#10;&#10;Descripción generada automáticamente"/>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3545840" cy="808990"/>
                    </a:xfrm>
                    <a:prstGeom prst="rect">
                      <a:avLst/>
                    </a:prstGeom>
                    <a:noFill/>
                  </pic:spPr>
                </pic:pic>
              </a:graphicData>
            </a:graphic>
            <wp14:sizeRelH relativeFrom="margin">
              <wp14:pctWidth>0</wp14:pctWidth>
            </wp14:sizeRelH>
            <wp14:sizeRelV relativeFrom="margin">
              <wp14:pctHeight>0</wp14:pctHeight>
            </wp14:sizeRelV>
          </wp:anchor>
        </w:drawing>
      </w:r>
      <w:r w:rsidRPr="000440AB">
        <w:t xml:space="preserve">5. </w:t>
      </w:r>
      <w:r w:rsidR="00380776" w:rsidRPr="000440AB">
        <w:t>CRUCE DISPOSITIVO QUE UTILIZA PARA COMPRAR EN LÍNEA VS DATOS DEMOGRÁFICOS</w:t>
      </w:r>
    </w:p>
    <w:p w14:paraId="6314C80B" w14:textId="16198781" w:rsidR="00D80422" w:rsidRPr="000440AB" w:rsidRDefault="00D80422" w:rsidP="006A6F89">
      <w:pPr>
        <w:pStyle w:val="T3"/>
      </w:pPr>
    </w:p>
    <w:p w14:paraId="71F086A7" w14:textId="462BD16C" w:rsidR="00D80422" w:rsidRPr="000440AB" w:rsidRDefault="00D80422" w:rsidP="006A6F89">
      <w:pPr>
        <w:pStyle w:val="T3"/>
      </w:pPr>
    </w:p>
    <w:p w14:paraId="1D08FF06" w14:textId="7133E422" w:rsidR="00D80422" w:rsidRPr="000440AB" w:rsidRDefault="00D80422" w:rsidP="006A6F89">
      <w:pPr>
        <w:pStyle w:val="T3"/>
      </w:pPr>
    </w:p>
    <w:p w14:paraId="26E31667" w14:textId="2200807E" w:rsidR="00D80422" w:rsidRPr="000440AB" w:rsidRDefault="00D80422" w:rsidP="006A6F89">
      <w:pPr>
        <w:pStyle w:val="T3"/>
      </w:pPr>
    </w:p>
    <w:p w14:paraId="3BB5BA96" w14:textId="2D9DAFD7" w:rsidR="00D80422" w:rsidRPr="000440AB" w:rsidRDefault="00380776" w:rsidP="00D24B61">
      <w:r w:rsidRPr="000440AB">
        <w:rPr>
          <w:noProof/>
        </w:rPr>
        <w:drawing>
          <wp:anchor distT="0" distB="0" distL="114300" distR="114300" simplePos="0" relativeHeight="251929600" behindDoc="0" locked="0" layoutInCell="1" allowOverlap="1" wp14:anchorId="1F41051C" wp14:editId="0CCC4F9B">
            <wp:simplePos x="0" y="0"/>
            <wp:positionH relativeFrom="margin">
              <wp:posOffset>1139503</wp:posOffset>
            </wp:positionH>
            <wp:positionV relativeFrom="margin">
              <wp:posOffset>1448790</wp:posOffset>
            </wp:positionV>
            <wp:extent cx="3545840" cy="2329180"/>
            <wp:effectExtent l="0" t="0" r="0" b="0"/>
            <wp:wrapSquare wrapText="bothSides"/>
            <wp:docPr id="1592994194" name="Imagen 28"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994194" name="Imagen 28" descr="Tabla&#10;&#10;Descripción generada automáticamente"/>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3545840" cy="2329180"/>
                    </a:xfrm>
                    <a:prstGeom prst="rect">
                      <a:avLst/>
                    </a:prstGeom>
                    <a:noFill/>
                  </pic:spPr>
                </pic:pic>
              </a:graphicData>
            </a:graphic>
            <wp14:sizeRelH relativeFrom="margin">
              <wp14:pctWidth>0</wp14:pctWidth>
            </wp14:sizeRelH>
            <wp14:sizeRelV relativeFrom="margin">
              <wp14:pctHeight>0</wp14:pctHeight>
            </wp14:sizeRelV>
          </wp:anchor>
        </w:drawing>
      </w:r>
    </w:p>
    <w:p w14:paraId="081494CC" w14:textId="77777777" w:rsidR="00D80422" w:rsidRPr="000440AB" w:rsidRDefault="00D80422" w:rsidP="006A6F89">
      <w:pPr>
        <w:pStyle w:val="T3"/>
      </w:pPr>
    </w:p>
    <w:p w14:paraId="58E4EF6D" w14:textId="380EDF6A" w:rsidR="00D80422" w:rsidRPr="000440AB" w:rsidRDefault="00D80422" w:rsidP="006A6F89">
      <w:pPr>
        <w:pStyle w:val="T3"/>
      </w:pPr>
    </w:p>
    <w:p w14:paraId="6B9C4C15" w14:textId="489D1265" w:rsidR="00D80422" w:rsidRPr="000440AB" w:rsidRDefault="00D80422" w:rsidP="006A6F89">
      <w:pPr>
        <w:pStyle w:val="T3"/>
      </w:pPr>
    </w:p>
    <w:p w14:paraId="6642D4D6" w14:textId="77777777" w:rsidR="00D80422" w:rsidRPr="000440AB" w:rsidRDefault="00D80422" w:rsidP="006A6F89">
      <w:pPr>
        <w:pStyle w:val="T3"/>
      </w:pPr>
    </w:p>
    <w:p w14:paraId="77B99A98" w14:textId="68DE3D5D" w:rsidR="00D80422" w:rsidRPr="000440AB" w:rsidRDefault="00D80422" w:rsidP="006A6F89">
      <w:pPr>
        <w:pStyle w:val="T3"/>
      </w:pPr>
    </w:p>
    <w:p w14:paraId="30270331" w14:textId="77777777" w:rsidR="00D80422" w:rsidRPr="000440AB" w:rsidRDefault="00D80422" w:rsidP="006A6F89">
      <w:pPr>
        <w:pStyle w:val="T3"/>
      </w:pPr>
    </w:p>
    <w:p w14:paraId="48B0B7BA" w14:textId="74CAD1E7" w:rsidR="00D80422" w:rsidRPr="000440AB" w:rsidRDefault="00D80422" w:rsidP="006A6F89">
      <w:pPr>
        <w:pStyle w:val="T3"/>
      </w:pPr>
    </w:p>
    <w:p w14:paraId="31DE796A" w14:textId="4B063DBA" w:rsidR="00D80422" w:rsidRPr="000440AB" w:rsidRDefault="00D80422" w:rsidP="006A6F89">
      <w:pPr>
        <w:pStyle w:val="T3"/>
      </w:pPr>
    </w:p>
    <w:p w14:paraId="32EBED3C" w14:textId="5639EAC8" w:rsidR="00D80422" w:rsidRPr="000440AB" w:rsidRDefault="00D80422" w:rsidP="006A6F89">
      <w:pPr>
        <w:pStyle w:val="T3"/>
      </w:pPr>
    </w:p>
    <w:p w14:paraId="4C15B32A" w14:textId="0E7B7AE3" w:rsidR="00380776" w:rsidRPr="000440AB" w:rsidRDefault="00F87919" w:rsidP="00437007">
      <w:pPr>
        <w:pStyle w:val="T3"/>
      </w:pPr>
      <w:bookmarkStart w:id="253" w:name="_Toc159010564"/>
      <w:r w:rsidRPr="000440AB">
        <w:t xml:space="preserve">ANEXO 16. </w:t>
      </w:r>
      <w:r w:rsidR="00380776" w:rsidRPr="000440AB">
        <w:t>CRUCE RED SOCIAL QUE MAS UTILIZA VS DATOS DEMOGRÁFICOS</w:t>
      </w:r>
      <w:bookmarkEnd w:id="253"/>
    </w:p>
    <w:p w14:paraId="0B9074DE" w14:textId="32260898" w:rsidR="00A05FA3" w:rsidRPr="000440AB" w:rsidRDefault="00D24B61" w:rsidP="00D24B61">
      <w:r w:rsidRPr="000440AB">
        <w:rPr>
          <w:noProof/>
        </w:rPr>
        <w:drawing>
          <wp:anchor distT="0" distB="0" distL="114300" distR="114300" simplePos="0" relativeHeight="251931648" behindDoc="0" locked="0" layoutInCell="1" allowOverlap="1" wp14:anchorId="766F6CF9" wp14:editId="791EBD74">
            <wp:simplePos x="0" y="0"/>
            <wp:positionH relativeFrom="margin">
              <wp:align>center</wp:align>
            </wp:positionH>
            <wp:positionV relativeFrom="margin">
              <wp:posOffset>4481195</wp:posOffset>
            </wp:positionV>
            <wp:extent cx="3617595" cy="824865"/>
            <wp:effectExtent l="0" t="0" r="1905" b="0"/>
            <wp:wrapSquare wrapText="bothSides"/>
            <wp:docPr id="1099705324" name="Imagen 29"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9705324" name="Imagen 29" descr="Tabla&#10;&#10;Descripción generada automáticamente"/>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3617595" cy="824865"/>
                    </a:xfrm>
                    <a:prstGeom prst="rect">
                      <a:avLst/>
                    </a:prstGeom>
                    <a:noFill/>
                  </pic:spPr>
                </pic:pic>
              </a:graphicData>
            </a:graphic>
            <wp14:sizeRelH relativeFrom="margin">
              <wp14:pctWidth>0</wp14:pctWidth>
            </wp14:sizeRelH>
            <wp14:sizeRelV relativeFrom="margin">
              <wp14:pctHeight>0</wp14:pctHeight>
            </wp14:sizeRelV>
          </wp:anchor>
        </w:drawing>
      </w:r>
    </w:p>
    <w:p w14:paraId="13B228A7" w14:textId="77777777" w:rsidR="00A05FA3" w:rsidRPr="000440AB" w:rsidRDefault="00A05FA3" w:rsidP="006A6F89">
      <w:pPr>
        <w:pStyle w:val="T3"/>
      </w:pPr>
    </w:p>
    <w:p w14:paraId="6A64593D" w14:textId="5ED5CC2A" w:rsidR="00A05FA3" w:rsidRPr="000440AB" w:rsidRDefault="00A05FA3" w:rsidP="006A6F89">
      <w:pPr>
        <w:pStyle w:val="T3"/>
      </w:pPr>
    </w:p>
    <w:p w14:paraId="3C3CCD2A" w14:textId="78652460" w:rsidR="00A05FA3" w:rsidRPr="000440AB" w:rsidRDefault="00A05FA3" w:rsidP="006A6F89">
      <w:pPr>
        <w:pStyle w:val="T3"/>
      </w:pPr>
    </w:p>
    <w:p w14:paraId="0BC0989E" w14:textId="2F3E51AA" w:rsidR="00A05FA3" w:rsidRPr="000440AB" w:rsidRDefault="00380776" w:rsidP="00D24B61">
      <w:r w:rsidRPr="000440AB">
        <w:rPr>
          <w:noProof/>
        </w:rPr>
        <w:drawing>
          <wp:anchor distT="0" distB="0" distL="114300" distR="114300" simplePos="0" relativeHeight="251932672" behindDoc="0" locked="0" layoutInCell="1" allowOverlap="1" wp14:anchorId="4B7B2FAE" wp14:editId="04CFAA32">
            <wp:simplePos x="0" y="0"/>
            <wp:positionH relativeFrom="margin">
              <wp:align>center</wp:align>
            </wp:positionH>
            <wp:positionV relativeFrom="margin">
              <wp:align>bottom</wp:align>
            </wp:positionV>
            <wp:extent cx="3627755" cy="2790825"/>
            <wp:effectExtent l="0" t="0" r="0" b="9525"/>
            <wp:wrapSquare wrapText="bothSides"/>
            <wp:docPr id="627689937" name="Imagen 30"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7689937" name="Imagen 30" descr="Tabla&#10;&#10;Descripción generada automáticamente"/>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3627755" cy="2790825"/>
                    </a:xfrm>
                    <a:prstGeom prst="rect">
                      <a:avLst/>
                    </a:prstGeom>
                    <a:noFill/>
                  </pic:spPr>
                </pic:pic>
              </a:graphicData>
            </a:graphic>
          </wp:anchor>
        </w:drawing>
      </w:r>
    </w:p>
    <w:p w14:paraId="17196BFD" w14:textId="77777777" w:rsidR="00A05FA3" w:rsidRPr="000440AB" w:rsidRDefault="00A05FA3" w:rsidP="006A6F89">
      <w:pPr>
        <w:pStyle w:val="T3"/>
      </w:pPr>
    </w:p>
    <w:p w14:paraId="3F5B6A20" w14:textId="0F0EF2C1" w:rsidR="00A05FA3" w:rsidRPr="000440AB" w:rsidRDefault="00A05FA3" w:rsidP="006A6F89">
      <w:pPr>
        <w:pStyle w:val="T3"/>
      </w:pPr>
    </w:p>
    <w:p w14:paraId="5E36929F" w14:textId="5EF8AD72" w:rsidR="00A05FA3" w:rsidRPr="000440AB" w:rsidRDefault="00A05FA3" w:rsidP="006A6F89">
      <w:pPr>
        <w:pStyle w:val="T3"/>
      </w:pPr>
    </w:p>
    <w:p w14:paraId="1ABBB5A1" w14:textId="77777777" w:rsidR="00A05FA3" w:rsidRPr="000440AB" w:rsidRDefault="00A05FA3" w:rsidP="006A6F89">
      <w:pPr>
        <w:pStyle w:val="T3"/>
      </w:pPr>
    </w:p>
    <w:p w14:paraId="0B17A2B8" w14:textId="77777777" w:rsidR="00A05FA3" w:rsidRPr="000440AB" w:rsidRDefault="00A05FA3" w:rsidP="006A6F89">
      <w:pPr>
        <w:pStyle w:val="T3"/>
      </w:pPr>
    </w:p>
    <w:p w14:paraId="77AE8DD2" w14:textId="281B0292" w:rsidR="00A05FA3" w:rsidRPr="000440AB" w:rsidRDefault="00A05FA3" w:rsidP="006A6F89">
      <w:pPr>
        <w:pStyle w:val="T3"/>
      </w:pPr>
    </w:p>
    <w:p w14:paraId="45BF9C44" w14:textId="77777777" w:rsidR="00D24B61" w:rsidRPr="000440AB" w:rsidRDefault="00D24B61" w:rsidP="00437007">
      <w:pPr>
        <w:pStyle w:val="T3"/>
      </w:pPr>
    </w:p>
    <w:p w14:paraId="7940FF32" w14:textId="77777777" w:rsidR="00D24B61" w:rsidRPr="000440AB" w:rsidRDefault="00D24B61" w:rsidP="00437007">
      <w:pPr>
        <w:pStyle w:val="T3"/>
      </w:pPr>
    </w:p>
    <w:p w14:paraId="6A52E9EF" w14:textId="77777777" w:rsidR="00D24B61" w:rsidRPr="000440AB" w:rsidRDefault="00D24B61" w:rsidP="00437007">
      <w:pPr>
        <w:pStyle w:val="T3"/>
      </w:pPr>
    </w:p>
    <w:p w14:paraId="7668812C" w14:textId="4D8B0BDD" w:rsidR="00380776" w:rsidRPr="000440AB" w:rsidRDefault="00F87919" w:rsidP="00437007">
      <w:pPr>
        <w:pStyle w:val="T3"/>
      </w:pPr>
      <w:bookmarkStart w:id="254" w:name="_Toc159010565"/>
      <w:r w:rsidRPr="000440AB">
        <w:lastRenderedPageBreak/>
        <w:t xml:space="preserve">ANEXO 17. </w:t>
      </w:r>
      <w:r w:rsidR="00380776" w:rsidRPr="000440AB">
        <w:t>ASPECTOS QUE CONSIDERA PARA MEJORAR EXPERIENCIA DE COMPRA EN LÍNEA VS DATOS DEMOGRÁFICOS</w:t>
      </w:r>
      <w:bookmarkEnd w:id="254"/>
    </w:p>
    <w:p w14:paraId="32AA3D8A" w14:textId="0C6B4511" w:rsidR="00A05FA3" w:rsidRPr="000440AB" w:rsidRDefault="00A05FA3" w:rsidP="006A6F89">
      <w:pPr>
        <w:pStyle w:val="T3"/>
      </w:pPr>
    </w:p>
    <w:p w14:paraId="69E0B4D8" w14:textId="0A4550F4" w:rsidR="00A05FA3" w:rsidRPr="000440AB" w:rsidRDefault="00380776" w:rsidP="00D24B61">
      <w:r w:rsidRPr="000440AB">
        <w:rPr>
          <w:noProof/>
        </w:rPr>
        <w:drawing>
          <wp:anchor distT="0" distB="0" distL="114300" distR="114300" simplePos="0" relativeHeight="251934720" behindDoc="0" locked="0" layoutInCell="1" allowOverlap="1" wp14:anchorId="57200349" wp14:editId="203F67D3">
            <wp:simplePos x="0" y="0"/>
            <wp:positionH relativeFrom="margin">
              <wp:align>center</wp:align>
            </wp:positionH>
            <wp:positionV relativeFrom="margin">
              <wp:posOffset>688769</wp:posOffset>
            </wp:positionV>
            <wp:extent cx="3768919" cy="860297"/>
            <wp:effectExtent l="0" t="0" r="3175" b="0"/>
            <wp:wrapSquare wrapText="bothSides"/>
            <wp:docPr id="2137231334"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3768919" cy="860297"/>
                    </a:xfrm>
                    <a:prstGeom prst="rect">
                      <a:avLst/>
                    </a:prstGeom>
                    <a:noFill/>
                  </pic:spPr>
                </pic:pic>
              </a:graphicData>
            </a:graphic>
          </wp:anchor>
        </w:drawing>
      </w:r>
    </w:p>
    <w:p w14:paraId="048EA436" w14:textId="77777777" w:rsidR="00A05FA3" w:rsidRPr="000440AB" w:rsidRDefault="00A05FA3" w:rsidP="006A6F89">
      <w:pPr>
        <w:pStyle w:val="T3"/>
      </w:pPr>
    </w:p>
    <w:p w14:paraId="444F0A5C" w14:textId="77777777" w:rsidR="00A05FA3" w:rsidRPr="000440AB" w:rsidRDefault="00A05FA3" w:rsidP="006A6F89">
      <w:pPr>
        <w:pStyle w:val="T3"/>
      </w:pPr>
    </w:p>
    <w:p w14:paraId="5AB76964" w14:textId="77777777" w:rsidR="00A05FA3" w:rsidRPr="000440AB" w:rsidRDefault="00A05FA3" w:rsidP="006A6F89">
      <w:pPr>
        <w:pStyle w:val="T3"/>
      </w:pPr>
    </w:p>
    <w:p w14:paraId="0F5DB397" w14:textId="49A054D1" w:rsidR="00A05FA3" w:rsidRPr="000440AB" w:rsidRDefault="00380776" w:rsidP="00D24B61">
      <w:r w:rsidRPr="000440AB">
        <w:rPr>
          <w:noProof/>
        </w:rPr>
        <w:drawing>
          <wp:anchor distT="0" distB="0" distL="114300" distR="114300" simplePos="0" relativeHeight="251936768" behindDoc="0" locked="0" layoutInCell="1" allowOverlap="1" wp14:anchorId="66F0EA0F" wp14:editId="26E2BE87">
            <wp:simplePos x="0" y="0"/>
            <wp:positionH relativeFrom="margin">
              <wp:align>center</wp:align>
            </wp:positionH>
            <wp:positionV relativeFrom="margin">
              <wp:posOffset>1697330</wp:posOffset>
            </wp:positionV>
            <wp:extent cx="3792220" cy="4122420"/>
            <wp:effectExtent l="0" t="0" r="0" b="0"/>
            <wp:wrapSquare wrapText="bothSides"/>
            <wp:docPr id="285984830"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3792220" cy="4122420"/>
                    </a:xfrm>
                    <a:prstGeom prst="rect">
                      <a:avLst/>
                    </a:prstGeom>
                    <a:noFill/>
                  </pic:spPr>
                </pic:pic>
              </a:graphicData>
            </a:graphic>
            <wp14:sizeRelH relativeFrom="margin">
              <wp14:pctWidth>0</wp14:pctWidth>
            </wp14:sizeRelH>
            <wp14:sizeRelV relativeFrom="margin">
              <wp14:pctHeight>0</wp14:pctHeight>
            </wp14:sizeRelV>
          </wp:anchor>
        </w:drawing>
      </w:r>
    </w:p>
    <w:p w14:paraId="007B996B" w14:textId="102A80EA" w:rsidR="00A05FA3" w:rsidRPr="000440AB" w:rsidRDefault="00A05FA3" w:rsidP="006A6F89">
      <w:pPr>
        <w:pStyle w:val="T3"/>
      </w:pPr>
    </w:p>
    <w:p w14:paraId="7DDD72BF" w14:textId="77777777" w:rsidR="00A05FA3" w:rsidRPr="000440AB" w:rsidRDefault="00A05FA3" w:rsidP="006A6F89">
      <w:pPr>
        <w:pStyle w:val="T3"/>
      </w:pPr>
    </w:p>
    <w:p w14:paraId="04DD87F8" w14:textId="77777777" w:rsidR="00A05FA3" w:rsidRPr="000440AB" w:rsidRDefault="00A05FA3" w:rsidP="006A6F89">
      <w:pPr>
        <w:pStyle w:val="T3"/>
      </w:pPr>
    </w:p>
    <w:p w14:paraId="0654D576" w14:textId="77777777" w:rsidR="00380776" w:rsidRPr="000440AB" w:rsidRDefault="00380776" w:rsidP="006A6F89">
      <w:pPr>
        <w:pStyle w:val="T3"/>
      </w:pPr>
    </w:p>
    <w:p w14:paraId="133DE284" w14:textId="77777777" w:rsidR="00380776" w:rsidRPr="000440AB" w:rsidRDefault="00380776" w:rsidP="006A6F89">
      <w:pPr>
        <w:pStyle w:val="T3"/>
      </w:pPr>
    </w:p>
    <w:p w14:paraId="33B5F673" w14:textId="77777777" w:rsidR="00380776" w:rsidRPr="000440AB" w:rsidRDefault="00380776" w:rsidP="006A6F89">
      <w:pPr>
        <w:pStyle w:val="T3"/>
      </w:pPr>
    </w:p>
    <w:p w14:paraId="6619ACAA" w14:textId="77777777" w:rsidR="00380776" w:rsidRPr="000440AB" w:rsidRDefault="00380776" w:rsidP="006A6F89">
      <w:pPr>
        <w:pStyle w:val="T3"/>
      </w:pPr>
    </w:p>
    <w:p w14:paraId="1D34F359" w14:textId="77777777" w:rsidR="00380776" w:rsidRPr="000440AB" w:rsidRDefault="00380776" w:rsidP="006A6F89">
      <w:pPr>
        <w:pStyle w:val="T3"/>
      </w:pPr>
    </w:p>
    <w:p w14:paraId="25BFC90E" w14:textId="77777777" w:rsidR="00380776" w:rsidRPr="000440AB" w:rsidRDefault="00380776" w:rsidP="006A6F89">
      <w:pPr>
        <w:pStyle w:val="T3"/>
      </w:pPr>
    </w:p>
    <w:p w14:paraId="5664F4B9" w14:textId="77777777" w:rsidR="00380776" w:rsidRPr="000440AB" w:rsidRDefault="00380776" w:rsidP="006A6F89">
      <w:pPr>
        <w:pStyle w:val="T3"/>
      </w:pPr>
    </w:p>
    <w:p w14:paraId="672B22DC" w14:textId="77777777" w:rsidR="00380776" w:rsidRPr="000440AB" w:rsidRDefault="00380776" w:rsidP="006A6F89">
      <w:pPr>
        <w:pStyle w:val="T3"/>
      </w:pPr>
    </w:p>
    <w:p w14:paraId="7FB29F29" w14:textId="77777777" w:rsidR="00380776" w:rsidRPr="000440AB" w:rsidRDefault="00380776" w:rsidP="006A6F89">
      <w:pPr>
        <w:pStyle w:val="T3"/>
      </w:pPr>
    </w:p>
    <w:p w14:paraId="0E6F3E73" w14:textId="77777777" w:rsidR="00380776" w:rsidRPr="000440AB" w:rsidRDefault="00380776" w:rsidP="006A6F89">
      <w:pPr>
        <w:pStyle w:val="T3"/>
      </w:pPr>
    </w:p>
    <w:p w14:paraId="2006B659" w14:textId="77777777" w:rsidR="00380776" w:rsidRPr="000440AB" w:rsidRDefault="00380776" w:rsidP="006A6F89">
      <w:pPr>
        <w:pStyle w:val="T3"/>
      </w:pPr>
    </w:p>
    <w:p w14:paraId="388254DE" w14:textId="77777777" w:rsidR="00380776" w:rsidRPr="000440AB" w:rsidRDefault="00380776" w:rsidP="006A6F89">
      <w:pPr>
        <w:pStyle w:val="T3"/>
      </w:pPr>
    </w:p>
    <w:p w14:paraId="1367C135" w14:textId="77777777" w:rsidR="00380776" w:rsidRPr="000440AB" w:rsidRDefault="00380776" w:rsidP="006A6F89">
      <w:pPr>
        <w:pStyle w:val="T3"/>
      </w:pPr>
    </w:p>
    <w:p w14:paraId="5AE7C715" w14:textId="77777777" w:rsidR="00380776" w:rsidRPr="000440AB" w:rsidRDefault="00380776" w:rsidP="006A6F89">
      <w:pPr>
        <w:pStyle w:val="T3"/>
      </w:pPr>
    </w:p>
    <w:p w14:paraId="47B163A0" w14:textId="77777777" w:rsidR="00380776" w:rsidRPr="000440AB" w:rsidRDefault="00380776" w:rsidP="006A6F89">
      <w:pPr>
        <w:pStyle w:val="T3"/>
      </w:pPr>
    </w:p>
    <w:p w14:paraId="0E19A232" w14:textId="77777777" w:rsidR="00380776" w:rsidRPr="000440AB" w:rsidRDefault="00380776" w:rsidP="006A6F89">
      <w:pPr>
        <w:pStyle w:val="T3"/>
      </w:pPr>
    </w:p>
    <w:p w14:paraId="4FA34B6B" w14:textId="77777777" w:rsidR="00380776" w:rsidRPr="000440AB" w:rsidRDefault="00380776" w:rsidP="006A6F89">
      <w:pPr>
        <w:pStyle w:val="T3"/>
      </w:pPr>
    </w:p>
    <w:p w14:paraId="4ADDBCBC" w14:textId="77777777" w:rsidR="00380776" w:rsidRPr="000440AB" w:rsidRDefault="00380776" w:rsidP="006A6F89">
      <w:pPr>
        <w:pStyle w:val="T3"/>
      </w:pPr>
    </w:p>
    <w:p w14:paraId="4FCD59DE" w14:textId="77777777" w:rsidR="00380776" w:rsidRPr="000440AB" w:rsidRDefault="00380776" w:rsidP="006A6F89">
      <w:pPr>
        <w:pStyle w:val="T3"/>
      </w:pPr>
    </w:p>
    <w:p w14:paraId="007A6F19" w14:textId="77777777" w:rsidR="00380776" w:rsidRPr="000440AB" w:rsidRDefault="00380776" w:rsidP="006A6F89">
      <w:pPr>
        <w:pStyle w:val="T3"/>
      </w:pPr>
    </w:p>
    <w:p w14:paraId="77A2BF08" w14:textId="77777777" w:rsidR="00380776" w:rsidRPr="000440AB" w:rsidRDefault="00380776" w:rsidP="006A6F89">
      <w:pPr>
        <w:pStyle w:val="T3"/>
      </w:pPr>
    </w:p>
    <w:p w14:paraId="1FBF1721" w14:textId="77777777" w:rsidR="00380776" w:rsidRPr="000440AB" w:rsidRDefault="00380776" w:rsidP="006A6F89">
      <w:pPr>
        <w:pStyle w:val="T3"/>
      </w:pPr>
    </w:p>
    <w:p w14:paraId="316666C5" w14:textId="06E82DB5" w:rsidR="00380776" w:rsidRPr="000440AB" w:rsidRDefault="00F87919" w:rsidP="00437007">
      <w:pPr>
        <w:pStyle w:val="T3"/>
      </w:pPr>
      <w:bookmarkStart w:id="255" w:name="_Toc159010566"/>
      <w:r w:rsidRPr="000440AB">
        <w:lastRenderedPageBreak/>
        <w:t xml:space="preserve">ANEXO 18 </w:t>
      </w:r>
      <w:r w:rsidR="00380776" w:rsidRPr="000440AB">
        <w:t>CRUCE MÉTODO DE PAGO Y RED SOCIAL QUE USA VS DATOS DEMOGRÁFICOS</w:t>
      </w:r>
      <w:bookmarkEnd w:id="255"/>
      <w:r w:rsidR="00380776" w:rsidRPr="000440AB">
        <w:t xml:space="preserve"> </w:t>
      </w:r>
    </w:p>
    <w:p w14:paraId="25FEB85E" w14:textId="37EA40F6" w:rsidR="00380776" w:rsidRPr="000440AB" w:rsidRDefault="00380776" w:rsidP="006A6F89">
      <w:pPr>
        <w:pStyle w:val="T3"/>
      </w:pPr>
    </w:p>
    <w:p w14:paraId="1E1E08A7" w14:textId="649086E5" w:rsidR="00380776" w:rsidRPr="000440AB" w:rsidRDefault="00380776" w:rsidP="00D24B61">
      <w:r w:rsidRPr="000440AB">
        <w:rPr>
          <w:noProof/>
        </w:rPr>
        <w:drawing>
          <wp:anchor distT="0" distB="0" distL="114300" distR="114300" simplePos="0" relativeHeight="251938816" behindDoc="0" locked="0" layoutInCell="1" allowOverlap="1" wp14:anchorId="1211C769" wp14:editId="1793E2B3">
            <wp:simplePos x="0" y="0"/>
            <wp:positionH relativeFrom="margin">
              <wp:align>center</wp:align>
            </wp:positionH>
            <wp:positionV relativeFrom="margin">
              <wp:posOffset>510639</wp:posOffset>
            </wp:positionV>
            <wp:extent cx="4222143" cy="1083313"/>
            <wp:effectExtent l="0" t="0" r="6985" b="2540"/>
            <wp:wrapSquare wrapText="bothSides"/>
            <wp:docPr id="272716940" name="Imagen 33"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716940" name="Imagen 33" descr="Tabla&#10;&#10;Descripción generada automáticamente"/>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4222143" cy="1083313"/>
                    </a:xfrm>
                    <a:prstGeom prst="rect">
                      <a:avLst/>
                    </a:prstGeom>
                    <a:noFill/>
                  </pic:spPr>
                </pic:pic>
              </a:graphicData>
            </a:graphic>
          </wp:anchor>
        </w:drawing>
      </w:r>
    </w:p>
    <w:p w14:paraId="5EEFC84C" w14:textId="77777777" w:rsidR="00380776" w:rsidRPr="000440AB" w:rsidRDefault="00380776" w:rsidP="006A6F89">
      <w:pPr>
        <w:pStyle w:val="T3"/>
      </w:pPr>
    </w:p>
    <w:p w14:paraId="557BC330" w14:textId="77777777" w:rsidR="00380776" w:rsidRPr="000440AB" w:rsidRDefault="00380776" w:rsidP="006A6F89">
      <w:pPr>
        <w:pStyle w:val="T3"/>
      </w:pPr>
    </w:p>
    <w:p w14:paraId="664122A9" w14:textId="77777777" w:rsidR="00380776" w:rsidRPr="000440AB" w:rsidRDefault="00380776" w:rsidP="006A6F89">
      <w:pPr>
        <w:pStyle w:val="T3"/>
      </w:pPr>
    </w:p>
    <w:p w14:paraId="61E8230F" w14:textId="6FE95FC6" w:rsidR="00380776" w:rsidRPr="000440AB" w:rsidRDefault="00380776" w:rsidP="00D24B61">
      <w:r w:rsidRPr="000440AB">
        <w:rPr>
          <w:noProof/>
        </w:rPr>
        <w:drawing>
          <wp:anchor distT="0" distB="0" distL="114300" distR="114300" simplePos="0" relativeHeight="251940864" behindDoc="0" locked="0" layoutInCell="1" allowOverlap="1" wp14:anchorId="0E895459" wp14:editId="670C0F36">
            <wp:simplePos x="0" y="0"/>
            <wp:positionH relativeFrom="margin">
              <wp:align>right</wp:align>
            </wp:positionH>
            <wp:positionV relativeFrom="margin">
              <wp:posOffset>1769110</wp:posOffset>
            </wp:positionV>
            <wp:extent cx="5897245" cy="5842635"/>
            <wp:effectExtent l="0" t="0" r="8255" b="5715"/>
            <wp:wrapSquare wrapText="bothSides"/>
            <wp:docPr id="657431602" name="Imagen 34"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431602" name="Imagen 34" descr="Tabla&#10;&#10;Descripción generada automáticamente"/>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5897245" cy="5842635"/>
                    </a:xfrm>
                    <a:prstGeom prst="rect">
                      <a:avLst/>
                    </a:prstGeom>
                    <a:noFill/>
                  </pic:spPr>
                </pic:pic>
              </a:graphicData>
            </a:graphic>
            <wp14:sizeRelH relativeFrom="margin">
              <wp14:pctWidth>0</wp14:pctWidth>
            </wp14:sizeRelH>
            <wp14:sizeRelV relativeFrom="margin">
              <wp14:pctHeight>0</wp14:pctHeight>
            </wp14:sizeRelV>
          </wp:anchor>
        </w:drawing>
      </w:r>
    </w:p>
    <w:p w14:paraId="7A44831A" w14:textId="708315D4" w:rsidR="00380776" w:rsidRPr="000440AB" w:rsidRDefault="00380776" w:rsidP="006A6F89">
      <w:pPr>
        <w:pStyle w:val="T3"/>
      </w:pPr>
    </w:p>
    <w:p w14:paraId="0596BD52" w14:textId="77777777" w:rsidR="00380776" w:rsidRPr="000440AB" w:rsidRDefault="00380776" w:rsidP="006A6F89">
      <w:pPr>
        <w:pStyle w:val="T3"/>
      </w:pPr>
    </w:p>
    <w:p w14:paraId="5A4789B0" w14:textId="0DA8DED5" w:rsidR="00380776" w:rsidRPr="000440AB" w:rsidRDefault="00F87919" w:rsidP="00437007">
      <w:pPr>
        <w:pStyle w:val="T3"/>
      </w:pPr>
      <w:bookmarkStart w:id="256" w:name="_Toc159010567"/>
      <w:r w:rsidRPr="000440AB">
        <w:t xml:space="preserve">ANEXO 19. </w:t>
      </w:r>
      <w:r w:rsidR="00380776" w:rsidRPr="000440AB">
        <w:t>CRUCE ASPECTOS MÁS IMPORTANTES PARA REALIZAR LA COMPRA EN LÍNEA VS DATOS DEMOGRÁFICOS</w:t>
      </w:r>
      <w:bookmarkEnd w:id="256"/>
      <w:r w:rsidR="00380776" w:rsidRPr="000440AB">
        <w:t xml:space="preserve"> </w:t>
      </w:r>
    </w:p>
    <w:p w14:paraId="4E61CCA4" w14:textId="77777777" w:rsidR="00380776" w:rsidRPr="000440AB" w:rsidRDefault="00380776" w:rsidP="006A6F89">
      <w:pPr>
        <w:pStyle w:val="T3"/>
      </w:pPr>
    </w:p>
    <w:p w14:paraId="787C5D36" w14:textId="06769B9A" w:rsidR="00380776" w:rsidRPr="000440AB" w:rsidRDefault="00380776" w:rsidP="006A6F89">
      <w:pPr>
        <w:pStyle w:val="T3"/>
      </w:pPr>
    </w:p>
    <w:p w14:paraId="60DE266A" w14:textId="0F3C2928" w:rsidR="00380776" w:rsidRPr="000440AB" w:rsidRDefault="00380776" w:rsidP="00D24B61">
      <w:r w:rsidRPr="000440AB">
        <w:rPr>
          <w:noProof/>
        </w:rPr>
        <w:drawing>
          <wp:anchor distT="0" distB="0" distL="114300" distR="114300" simplePos="0" relativeHeight="251942912" behindDoc="0" locked="0" layoutInCell="1" allowOverlap="1" wp14:anchorId="57B433C1" wp14:editId="4A9EE084">
            <wp:simplePos x="0" y="0"/>
            <wp:positionH relativeFrom="margin">
              <wp:align>center</wp:align>
            </wp:positionH>
            <wp:positionV relativeFrom="margin">
              <wp:posOffset>938151</wp:posOffset>
            </wp:positionV>
            <wp:extent cx="3307715" cy="767080"/>
            <wp:effectExtent l="0" t="0" r="6985" b="0"/>
            <wp:wrapSquare wrapText="bothSides"/>
            <wp:docPr id="926275294" name="Imagen 35"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275294" name="Imagen 35" descr="Tabla&#10;&#10;Descripción generada automáticamente"/>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3307715" cy="767080"/>
                    </a:xfrm>
                    <a:prstGeom prst="rect">
                      <a:avLst/>
                    </a:prstGeom>
                    <a:noFill/>
                  </pic:spPr>
                </pic:pic>
              </a:graphicData>
            </a:graphic>
            <wp14:sizeRelH relativeFrom="margin">
              <wp14:pctWidth>0</wp14:pctWidth>
            </wp14:sizeRelH>
            <wp14:sizeRelV relativeFrom="margin">
              <wp14:pctHeight>0</wp14:pctHeight>
            </wp14:sizeRelV>
          </wp:anchor>
        </w:drawing>
      </w:r>
    </w:p>
    <w:p w14:paraId="23DADF46" w14:textId="77777777" w:rsidR="00380776" w:rsidRPr="000440AB" w:rsidRDefault="00380776" w:rsidP="006A6F89">
      <w:pPr>
        <w:pStyle w:val="T3"/>
      </w:pPr>
    </w:p>
    <w:p w14:paraId="02A2782C" w14:textId="77777777" w:rsidR="00380776" w:rsidRPr="000440AB" w:rsidRDefault="00380776" w:rsidP="006A6F89">
      <w:pPr>
        <w:pStyle w:val="T3"/>
      </w:pPr>
    </w:p>
    <w:p w14:paraId="5A7F16A3" w14:textId="146834C5" w:rsidR="00380776" w:rsidRPr="000440AB" w:rsidRDefault="00380776" w:rsidP="00D24B61">
      <w:r w:rsidRPr="000440AB">
        <w:rPr>
          <w:noProof/>
        </w:rPr>
        <w:drawing>
          <wp:anchor distT="0" distB="0" distL="114300" distR="114300" simplePos="0" relativeHeight="251944960" behindDoc="0" locked="0" layoutInCell="1" allowOverlap="1" wp14:anchorId="0132FC1E" wp14:editId="7CBD1732">
            <wp:simplePos x="0" y="0"/>
            <wp:positionH relativeFrom="margin">
              <wp:align>right</wp:align>
            </wp:positionH>
            <wp:positionV relativeFrom="margin">
              <wp:posOffset>1951050</wp:posOffset>
            </wp:positionV>
            <wp:extent cx="5937250" cy="5585460"/>
            <wp:effectExtent l="0" t="0" r="6350" b="0"/>
            <wp:wrapSquare wrapText="bothSides"/>
            <wp:docPr id="1978062713" name="Imagen 36"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8062713" name="Imagen 36" descr="Tabla&#10;&#10;Descripción generada automáticamente"/>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5937250" cy="5585460"/>
                    </a:xfrm>
                    <a:prstGeom prst="rect">
                      <a:avLst/>
                    </a:prstGeom>
                    <a:noFill/>
                  </pic:spPr>
                </pic:pic>
              </a:graphicData>
            </a:graphic>
            <wp14:sizeRelH relativeFrom="margin">
              <wp14:pctWidth>0</wp14:pctWidth>
            </wp14:sizeRelH>
            <wp14:sizeRelV relativeFrom="margin">
              <wp14:pctHeight>0</wp14:pctHeight>
            </wp14:sizeRelV>
          </wp:anchor>
        </w:drawing>
      </w:r>
    </w:p>
    <w:p w14:paraId="4A38869F" w14:textId="054DCAC2" w:rsidR="00380776" w:rsidRPr="000440AB" w:rsidRDefault="00380776" w:rsidP="006A6F89">
      <w:pPr>
        <w:pStyle w:val="T3"/>
      </w:pPr>
    </w:p>
    <w:p w14:paraId="648533D7" w14:textId="77777777" w:rsidR="00380776" w:rsidRPr="000440AB" w:rsidRDefault="00380776" w:rsidP="006A6F89">
      <w:pPr>
        <w:pStyle w:val="T3"/>
      </w:pPr>
    </w:p>
    <w:p w14:paraId="7D4C36D2" w14:textId="1BD8BBC7" w:rsidR="00380776" w:rsidRPr="000440AB" w:rsidRDefault="00380776" w:rsidP="006A6F89">
      <w:pPr>
        <w:pStyle w:val="T3"/>
      </w:pPr>
    </w:p>
    <w:p w14:paraId="323CC91E" w14:textId="4F21C388" w:rsidR="00380776" w:rsidRPr="000440AB" w:rsidRDefault="00F87919" w:rsidP="00437007">
      <w:pPr>
        <w:pStyle w:val="T3"/>
      </w:pPr>
      <w:bookmarkStart w:id="257" w:name="_Toc159010568"/>
      <w:r w:rsidRPr="000440AB">
        <w:t xml:space="preserve">ANEXO 20. </w:t>
      </w:r>
      <w:r w:rsidR="00380776" w:rsidRPr="000440AB">
        <w:t>CRUCE FACTORES QUE INFLUYEN EN EL PROCESO DE LA COMPRA EN LÍNEA VS DATOS DEMOGRÁFICOS</w:t>
      </w:r>
      <w:bookmarkEnd w:id="257"/>
    </w:p>
    <w:p w14:paraId="03446C18" w14:textId="5D570C2D" w:rsidR="00380776" w:rsidRPr="000440AB" w:rsidRDefault="00F87919" w:rsidP="00D24B61">
      <w:r w:rsidRPr="000440AB">
        <w:rPr>
          <w:noProof/>
        </w:rPr>
        <w:drawing>
          <wp:anchor distT="0" distB="0" distL="114300" distR="114300" simplePos="0" relativeHeight="251947008" behindDoc="0" locked="0" layoutInCell="1" allowOverlap="1" wp14:anchorId="3DC7E8C0" wp14:editId="455133E3">
            <wp:simplePos x="0" y="0"/>
            <wp:positionH relativeFrom="margin">
              <wp:align>center</wp:align>
            </wp:positionH>
            <wp:positionV relativeFrom="margin">
              <wp:posOffset>688348</wp:posOffset>
            </wp:positionV>
            <wp:extent cx="4253230" cy="985520"/>
            <wp:effectExtent l="0" t="0" r="0" b="5080"/>
            <wp:wrapSquare wrapText="bothSides"/>
            <wp:docPr id="1826179502" name="Imagen 37"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6179502" name="Imagen 37" descr="Tabla&#10;&#10;Descripción generada automáticamente"/>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4253230" cy="985520"/>
                    </a:xfrm>
                    <a:prstGeom prst="rect">
                      <a:avLst/>
                    </a:prstGeom>
                    <a:noFill/>
                  </pic:spPr>
                </pic:pic>
              </a:graphicData>
            </a:graphic>
            <wp14:sizeRelH relativeFrom="margin">
              <wp14:pctWidth>0</wp14:pctWidth>
            </wp14:sizeRelH>
            <wp14:sizeRelV relativeFrom="margin">
              <wp14:pctHeight>0</wp14:pctHeight>
            </wp14:sizeRelV>
          </wp:anchor>
        </w:drawing>
      </w:r>
    </w:p>
    <w:p w14:paraId="01C88E58" w14:textId="77777777" w:rsidR="00380776" w:rsidRPr="000440AB" w:rsidRDefault="00380776" w:rsidP="006A6F89">
      <w:pPr>
        <w:pStyle w:val="T3"/>
      </w:pPr>
    </w:p>
    <w:p w14:paraId="3622C977" w14:textId="77777777" w:rsidR="00380776" w:rsidRPr="000440AB" w:rsidRDefault="00380776" w:rsidP="006A6F89">
      <w:pPr>
        <w:pStyle w:val="T3"/>
      </w:pPr>
    </w:p>
    <w:p w14:paraId="2A92E450" w14:textId="77777777" w:rsidR="00380776" w:rsidRPr="000440AB" w:rsidRDefault="00380776" w:rsidP="006A6F89">
      <w:pPr>
        <w:pStyle w:val="T3"/>
      </w:pPr>
    </w:p>
    <w:p w14:paraId="1B15DA76" w14:textId="25510035" w:rsidR="00380776" w:rsidRPr="000440AB" w:rsidRDefault="00F87919" w:rsidP="00D24B61">
      <w:r w:rsidRPr="000440AB">
        <w:rPr>
          <w:noProof/>
        </w:rPr>
        <w:drawing>
          <wp:anchor distT="0" distB="0" distL="114300" distR="114300" simplePos="0" relativeHeight="251949056" behindDoc="0" locked="0" layoutInCell="1" allowOverlap="1" wp14:anchorId="50D862A6" wp14:editId="2F81C2DA">
            <wp:simplePos x="0" y="0"/>
            <wp:positionH relativeFrom="margin">
              <wp:align>center</wp:align>
            </wp:positionH>
            <wp:positionV relativeFrom="margin">
              <wp:posOffset>1887534</wp:posOffset>
            </wp:positionV>
            <wp:extent cx="5194935" cy="4880610"/>
            <wp:effectExtent l="0" t="0" r="5715" b="0"/>
            <wp:wrapSquare wrapText="bothSides"/>
            <wp:docPr id="1503220781" name="Imagen 38"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20781" name="Imagen 38" descr="Tabla&#10;&#10;Descripción generada automáticamente"/>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5194935" cy="4880610"/>
                    </a:xfrm>
                    <a:prstGeom prst="rect">
                      <a:avLst/>
                    </a:prstGeom>
                    <a:noFill/>
                  </pic:spPr>
                </pic:pic>
              </a:graphicData>
            </a:graphic>
            <wp14:sizeRelH relativeFrom="margin">
              <wp14:pctWidth>0</wp14:pctWidth>
            </wp14:sizeRelH>
            <wp14:sizeRelV relativeFrom="margin">
              <wp14:pctHeight>0</wp14:pctHeight>
            </wp14:sizeRelV>
          </wp:anchor>
        </w:drawing>
      </w:r>
    </w:p>
    <w:p w14:paraId="03680A0B" w14:textId="37CBED07" w:rsidR="00380776" w:rsidRPr="000440AB" w:rsidRDefault="00380776" w:rsidP="006A6F89">
      <w:pPr>
        <w:pStyle w:val="T3"/>
      </w:pPr>
    </w:p>
    <w:p w14:paraId="69863E96" w14:textId="617992AB" w:rsidR="00380776" w:rsidRPr="000440AB" w:rsidRDefault="00380776" w:rsidP="006A6F89">
      <w:pPr>
        <w:pStyle w:val="T3"/>
      </w:pPr>
    </w:p>
    <w:p w14:paraId="690BA793" w14:textId="42DF78A1" w:rsidR="00380776" w:rsidRPr="000440AB" w:rsidRDefault="00380776" w:rsidP="006A6F89">
      <w:pPr>
        <w:pStyle w:val="T3"/>
      </w:pPr>
    </w:p>
    <w:p w14:paraId="57671555" w14:textId="77777777" w:rsidR="00380776" w:rsidRPr="000440AB" w:rsidRDefault="00380776" w:rsidP="006A6F89">
      <w:pPr>
        <w:pStyle w:val="T3"/>
      </w:pPr>
    </w:p>
    <w:p w14:paraId="27C34184" w14:textId="77777777" w:rsidR="00380776" w:rsidRPr="000440AB" w:rsidRDefault="00380776" w:rsidP="006A6F89">
      <w:pPr>
        <w:pStyle w:val="T3"/>
      </w:pPr>
    </w:p>
    <w:p w14:paraId="26D8C13D" w14:textId="77777777" w:rsidR="00380776" w:rsidRPr="000440AB" w:rsidRDefault="00380776" w:rsidP="006A6F89">
      <w:pPr>
        <w:pStyle w:val="T3"/>
      </w:pPr>
    </w:p>
    <w:p w14:paraId="37994CA5" w14:textId="77777777" w:rsidR="00380776" w:rsidRPr="000440AB" w:rsidRDefault="00380776" w:rsidP="006A6F89">
      <w:pPr>
        <w:pStyle w:val="T3"/>
      </w:pPr>
    </w:p>
    <w:p w14:paraId="114D3DAA" w14:textId="77777777" w:rsidR="00380776" w:rsidRPr="000440AB" w:rsidRDefault="00380776" w:rsidP="006A6F89">
      <w:pPr>
        <w:pStyle w:val="T3"/>
      </w:pPr>
    </w:p>
    <w:p w14:paraId="406A17D1" w14:textId="77777777" w:rsidR="00380776" w:rsidRPr="000440AB" w:rsidRDefault="00380776" w:rsidP="006A6F89">
      <w:pPr>
        <w:pStyle w:val="T3"/>
      </w:pPr>
    </w:p>
    <w:p w14:paraId="1577BA8E" w14:textId="77777777" w:rsidR="00380776" w:rsidRPr="000440AB" w:rsidRDefault="00380776" w:rsidP="006A6F89">
      <w:pPr>
        <w:pStyle w:val="T3"/>
      </w:pPr>
    </w:p>
    <w:p w14:paraId="2CE4872C" w14:textId="77777777" w:rsidR="00380776" w:rsidRPr="000440AB" w:rsidRDefault="00380776" w:rsidP="006A6F89">
      <w:pPr>
        <w:pStyle w:val="T3"/>
      </w:pPr>
    </w:p>
    <w:p w14:paraId="5609CD6F" w14:textId="77777777" w:rsidR="00380776" w:rsidRPr="000440AB" w:rsidRDefault="00380776" w:rsidP="006A6F89">
      <w:pPr>
        <w:pStyle w:val="T3"/>
      </w:pPr>
    </w:p>
    <w:p w14:paraId="14FC5E3F" w14:textId="77777777" w:rsidR="00380776" w:rsidRPr="000440AB" w:rsidRDefault="00380776" w:rsidP="006A6F89">
      <w:pPr>
        <w:pStyle w:val="T3"/>
      </w:pPr>
    </w:p>
    <w:p w14:paraId="2CE3971A" w14:textId="77777777" w:rsidR="00380776" w:rsidRPr="000440AB" w:rsidRDefault="00380776" w:rsidP="006A6F89">
      <w:pPr>
        <w:pStyle w:val="T3"/>
      </w:pPr>
    </w:p>
    <w:p w14:paraId="55C5CCF7" w14:textId="77777777" w:rsidR="00380776" w:rsidRPr="000440AB" w:rsidRDefault="00380776" w:rsidP="006A6F89">
      <w:pPr>
        <w:pStyle w:val="T3"/>
      </w:pPr>
    </w:p>
    <w:p w14:paraId="77CEBE02" w14:textId="77777777" w:rsidR="00380776" w:rsidRPr="000440AB" w:rsidRDefault="00380776" w:rsidP="006A6F89">
      <w:pPr>
        <w:pStyle w:val="T3"/>
      </w:pPr>
    </w:p>
    <w:p w14:paraId="5D81AAA8" w14:textId="77777777" w:rsidR="00380776" w:rsidRPr="000440AB" w:rsidRDefault="00380776" w:rsidP="006A6F89">
      <w:pPr>
        <w:pStyle w:val="T3"/>
      </w:pPr>
    </w:p>
    <w:p w14:paraId="1C7FD327" w14:textId="77777777" w:rsidR="00380776" w:rsidRPr="000440AB" w:rsidRDefault="00380776" w:rsidP="006A6F89">
      <w:pPr>
        <w:pStyle w:val="T3"/>
      </w:pPr>
    </w:p>
    <w:p w14:paraId="62845D9D" w14:textId="77777777" w:rsidR="00380776" w:rsidRPr="000440AB" w:rsidRDefault="00380776" w:rsidP="006A6F89">
      <w:pPr>
        <w:pStyle w:val="T3"/>
      </w:pPr>
    </w:p>
    <w:p w14:paraId="55F8A87E" w14:textId="77777777" w:rsidR="00380776" w:rsidRPr="000440AB" w:rsidRDefault="00380776" w:rsidP="006A6F89">
      <w:pPr>
        <w:pStyle w:val="T3"/>
      </w:pPr>
    </w:p>
    <w:p w14:paraId="0CD3FD8E" w14:textId="77777777" w:rsidR="00F87919" w:rsidRPr="000440AB" w:rsidRDefault="00F87919" w:rsidP="00FD6FBB"/>
    <w:p w14:paraId="5942E737" w14:textId="77777777" w:rsidR="00F87919" w:rsidRPr="000440AB" w:rsidRDefault="00F87919" w:rsidP="00FD6FBB"/>
    <w:p w14:paraId="68DE869A" w14:textId="77777777" w:rsidR="00F87919" w:rsidRPr="000440AB" w:rsidRDefault="00F87919" w:rsidP="00FD6FBB"/>
    <w:p w14:paraId="69865799" w14:textId="77777777" w:rsidR="00F87919" w:rsidRPr="000440AB" w:rsidRDefault="00F87919" w:rsidP="00FD6FBB"/>
    <w:p w14:paraId="3C4F6D62" w14:textId="77777777" w:rsidR="00F87919" w:rsidRPr="000440AB" w:rsidRDefault="00F87919" w:rsidP="00FD6FBB"/>
    <w:p w14:paraId="5C4CCF15" w14:textId="77777777" w:rsidR="00F87919" w:rsidRPr="000440AB" w:rsidRDefault="00F87919" w:rsidP="00FD6FBB"/>
    <w:p w14:paraId="60C553F5" w14:textId="0510CC9A" w:rsidR="00FD6FBB" w:rsidRPr="000440AB" w:rsidRDefault="00F87919" w:rsidP="00437007">
      <w:pPr>
        <w:pStyle w:val="T3"/>
      </w:pPr>
      <w:bookmarkStart w:id="258" w:name="_Toc159010569"/>
      <w:r w:rsidRPr="000440AB">
        <w:lastRenderedPageBreak/>
        <w:t xml:space="preserve">ANEXO 21. </w:t>
      </w:r>
      <w:r w:rsidR="00FD6FBB" w:rsidRPr="000440AB">
        <w:t>CRUCE COMPRAS EN TIENDAS INTERNACIONALES VS DATOS DEMOGRÁFICOS</w:t>
      </w:r>
      <w:bookmarkEnd w:id="258"/>
      <w:r w:rsidR="00FD6FBB" w:rsidRPr="000440AB">
        <w:t xml:space="preserve"> </w:t>
      </w:r>
    </w:p>
    <w:p w14:paraId="381501F4" w14:textId="77777777" w:rsidR="00FD6FBB" w:rsidRPr="000440AB" w:rsidRDefault="00FD6FBB" w:rsidP="006A6F89">
      <w:pPr>
        <w:pStyle w:val="T3"/>
      </w:pPr>
    </w:p>
    <w:p w14:paraId="17801419" w14:textId="759EAFD3" w:rsidR="00FD6FBB" w:rsidRPr="000440AB" w:rsidRDefault="00FD6FBB" w:rsidP="00D24B61">
      <w:r w:rsidRPr="000440AB">
        <w:rPr>
          <w:noProof/>
        </w:rPr>
        <w:drawing>
          <wp:anchor distT="0" distB="0" distL="114300" distR="114300" simplePos="0" relativeHeight="251951104" behindDoc="0" locked="0" layoutInCell="1" allowOverlap="1" wp14:anchorId="0D32C9C1" wp14:editId="334117AC">
            <wp:simplePos x="0" y="0"/>
            <wp:positionH relativeFrom="margin">
              <wp:posOffset>1035875</wp:posOffset>
            </wp:positionH>
            <wp:positionV relativeFrom="margin">
              <wp:posOffset>616008</wp:posOffset>
            </wp:positionV>
            <wp:extent cx="3839845" cy="1079500"/>
            <wp:effectExtent l="0" t="0" r="8255" b="6350"/>
            <wp:wrapSquare wrapText="bothSides"/>
            <wp:docPr id="1057503389" name="Imagen 39"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7503389" name="Imagen 39" descr="Tabla&#10;&#10;Descripción generada automáticamente"/>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3839845" cy="1079500"/>
                    </a:xfrm>
                    <a:prstGeom prst="rect">
                      <a:avLst/>
                    </a:prstGeom>
                    <a:noFill/>
                  </pic:spPr>
                </pic:pic>
              </a:graphicData>
            </a:graphic>
            <wp14:sizeRelH relativeFrom="margin">
              <wp14:pctWidth>0</wp14:pctWidth>
            </wp14:sizeRelH>
            <wp14:sizeRelV relativeFrom="margin">
              <wp14:pctHeight>0</wp14:pctHeight>
            </wp14:sizeRelV>
          </wp:anchor>
        </w:drawing>
      </w:r>
    </w:p>
    <w:p w14:paraId="4E5B8921" w14:textId="77777777" w:rsidR="00FD6FBB" w:rsidRPr="000440AB" w:rsidRDefault="00FD6FBB" w:rsidP="006A6F89">
      <w:pPr>
        <w:pStyle w:val="T3"/>
      </w:pPr>
    </w:p>
    <w:p w14:paraId="68F0A258" w14:textId="4ABD7397" w:rsidR="00FD6FBB" w:rsidRPr="000440AB" w:rsidRDefault="00FD6FBB" w:rsidP="006A6F89">
      <w:pPr>
        <w:pStyle w:val="T3"/>
      </w:pPr>
    </w:p>
    <w:p w14:paraId="401DB8B8" w14:textId="4DC323AC" w:rsidR="00FD6FBB" w:rsidRPr="000440AB" w:rsidRDefault="00FD6FBB" w:rsidP="006A6F89">
      <w:pPr>
        <w:pStyle w:val="T3"/>
      </w:pPr>
    </w:p>
    <w:p w14:paraId="082009DB" w14:textId="4BBAF5D6" w:rsidR="00FD6FBB" w:rsidRPr="000440AB" w:rsidRDefault="00FD6FBB" w:rsidP="006A6F89">
      <w:pPr>
        <w:pStyle w:val="T3"/>
      </w:pPr>
    </w:p>
    <w:p w14:paraId="79F69A63" w14:textId="5E75EEC1" w:rsidR="00FD6FBB" w:rsidRPr="000440AB" w:rsidRDefault="00D24B61" w:rsidP="00D24B61">
      <w:r w:rsidRPr="000440AB">
        <w:rPr>
          <w:noProof/>
        </w:rPr>
        <w:drawing>
          <wp:anchor distT="0" distB="0" distL="114300" distR="114300" simplePos="0" relativeHeight="251953152" behindDoc="0" locked="0" layoutInCell="1" allowOverlap="1" wp14:anchorId="6E8C2637" wp14:editId="1CB0AEE3">
            <wp:simplePos x="0" y="0"/>
            <wp:positionH relativeFrom="margin">
              <wp:posOffset>558800</wp:posOffset>
            </wp:positionH>
            <wp:positionV relativeFrom="margin">
              <wp:posOffset>1951143</wp:posOffset>
            </wp:positionV>
            <wp:extent cx="5909945" cy="3858895"/>
            <wp:effectExtent l="0" t="0" r="0" b="8255"/>
            <wp:wrapSquare wrapText="bothSides"/>
            <wp:docPr id="1033868868" name="Imagen 40"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3868868" name="Imagen 40" descr="Tabla&#10;&#10;Descripción generada automáticamente"/>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5909945" cy="3858895"/>
                    </a:xfrm>
                    <a:prstGeom prst="rect">
                      <a:avLst/>
                    </a:prstGeom>
                    <a:noFill/>
                  </pic:spPr>
                </pic:pic>
              </a:graphicData>
            </a:graphic>
            <wp14:sizeRelH relativeFrom="margin">
              <wp14:pctWidth>0</wp14:pctWidth>
            </wp14:sizeRelH>
            <wp14:sizeRelV relativeFrom="margin">
              <wp14:pctHeight>0</wp14:pctHeight>
            </wp14:sizeRelV>
          </wp:anchor>
        </w:drawing>
      </w:r>
    </w:p>
    <w:p w14:paraId="4F30A0C3" w14:textId="0952AB47" w:rsidR="00FD6FBB" w:rsidRPr="000440AB" w:rsidRDefault="00FD6FBB" w:rsidP="006A6F89">
      <w:pPr>
        <w:pStyle w:val="T3"/>
      </w:pPr>
    </w:p>
    <w:p w14:paraId="2D7CD6F5" w14:textId="6328EBF7" w:rsidR="00FD6FBB" w:rsidRPr="000440AB" w:rsidRDefault="00FD6FBB" w:rsidP="006A6F89">
      <w:pPr>
        <w:pStyle w:val="T3"/>
      </w:pPr>
    </w:p>
    <w:p w14:paraId="633A1E82" w14:textId="1B9C5381" w:rsidR="00FD6FBB" w:rsidRPr="000440AB" w:rsidRDefault="00FD6FBB" w:rsidP="006A6F89">
      <w:pPr>
        <w:pStyle w:val="T3"/>
      </w:pPr>
    </w:p>
    <w:p w14:paraId="78F101C7" w14:textId="538D8CC8" w:rsidR="00FD6FBB" w:rsidRPr="000440AB" w:rsidRDefault="00FD6FBB" w:rsidP="006A6F89">
      <w:pPr>
        <w:pStyle w:val="T3"/>
      </w:pPr>
    </w:p>
    <w:p w14:paraId="780FFE9A" w14:textId="3147B2A3" w:rsidR="00FD6FBB" w:rsidRPr="000440AB" w:rsidRDefault="00FD6FBB" w:rsidP="006A6F89">
      <w:pPr>
        <w:pStyle w:val="T3"/>
      </w:pPr>
    </w:p>
    <w:p w14:paraId="63EFFB84" w14:textId="77777777" w:rsidR="00FD6FBB" w:rsidRPr="000440AB" w:rsidRDefault="00FD6FBB" w:rsidP="006A6F89">
      <w:pPr>
        <w:pStyle w:val="T3"/>
      </w:pPr>
    </w:p>
    <w:p w14:paraId="3B66B6B7" w14:textId="77777777" w:rsidR="00FD6FBB" w:rsidRPr="000440AB" w:rsidRDefault="00FD6FBB" w:rsidP="006A6F89">
      <w:pPr>
        <w:pStyle w:val="T3"/>
      </w:pPr>
    </w:p>
    <w:p w14:paraId="32896D56" w14:textId="58FBC0F3" w:rsidR="00FD6FBB" w:rsidRPr="000440AB" w:rsidRDefault="00FD6FBB" w:rsidP="006A6F89">
      <w:pPr>
        <w:pStyle w:val="T3"/>
      </w:pPr>
    </w:p>
    <w:p w14:paraId="3AB7C23C" w14:textId="210F9BEE" w:rsidR="00FD6FBB" w:rsidRPr="000440AB" w:rsidRDefault="00FD6FBB" w:rsidP="006A6F89">
      <w:pPr>
        <w:pStyle w:val="T3"/>
      </w:pPr>
    </w:p>
    <w:p w14:paraId="2CAE7101" w14:textId="35AF9E87" w:rsidR="00FD6FBB" w:rsidRPr="000440AB" w:rsidRDefault="00F87919" w:rsidP="00437007">
      <w:pPr>
        <w:pStyle w:val="T3"/>
      </w:pPr>
      <w:bookmarkStart w:id="259" w:name="_Toc159010570"/>
      <w:r w:rsidRPr="000440AB">
        <w:lastRenderedPageBreak/>
        <w:t xml:space="preserve">ANEXO 22. </w:t>
      </w:r>
      <w:r w:rsidR="00FD6FBB" w:rsidRPr="000440AB">
        <w:t>CRUCE ASPECTOS QUE VALORA DE LA COMPRA EN LÍNEA EN TIENDAS INTERNACIONALES VS DATOS DEMOGRÁFICOS</w:t>
      </w:r>
      <w:bookmarkEnd w:id="259"/>
      <w:r w:rsidR="00FD6FBB" w:rsidRPr="000440AB">
        <w:t xml:space="preserve"> </w:t>
      </w:r>
    </w:p>
    <w:p w14:paraId="1201B8D8" w14:textId="2D615F3C" w:rsidR="00FD6FBB" w:rsidRPr="000440AB" w:rsidRDefault="00D24B61" w:rsidP="00D24B61">
      <w:r w:rsidRPr="000440AB">
        <w:rPr>
          <w:noProof/>
        </w:rPr>
        <w:drawing>
          <wp:anchor distT="0" distB="0" distL="114300" distR="114300" simplePos="0" relativeHeight="251955200" behindDoc="0" locked="0" layoutInCell="1" allowOverlap="1" wp14:anchorId="61F14160" wp14:editId="030E3FC3">
            <wp:simplePos x="0" y="0"/>
            <wp:positionH relativeFrom="margin">
              <wp:posOffset>1252855</wp:posOffset>
            </wp:positionH>
            <wp:positionV relativeFrom="margin">
              <wp:posOffset>753957</wp:posOffset>
            </wp:positionV>
            <wp:extent cx="3649649" cy="822640"/>
            <wp:effectExtent l="0" t="0" r="8255" b="0"/>
            <wp:wrapSquare wrapText="bothSides"/>
            <wp:docPr id="1487746642" name="Imagen 1487746642"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7746642" name="Imagen 1487746642" descr="Tabla&#10;&#10;Descripción generada automáticamente"/>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3649649" cy="822640"/>
                    </a:xfrm>
                    <a:prstGeom prst="rect">
                      <a:avLst/>
                    </a:prstGeom>
                    <a:noFill/>
                  </pic:spPr>
                </pic:pic>
              </a:graphicData>
            </a:graphic>
          </wp:anchor>
        </w:drawing>
      </w:r>
    </w:p>
    <w:p w14:paraId="59EECA1B" w14:textId="611A55D1" w:rsidR="00FD6FBB" w:rsidRPr="000440AB" w:rsidRDefault="00FD6FBB" w:rsidP="006A6F89">
      <w:pPr>
        <w:pStyle w:val="T3"/>
      </w:pPr>
    </w:p>
    <w:p w14:paraId="0F3344FF" w14:textId="3E67ED1F" w:rsidR="00FD6FBB" w:rsidRPr="000440AB" w:rsidRDefault="00FD6FBB" w:rsidP="006A6F89">
      <w:pPr>
        <w:pStyle w:val="T3"/>
      </w:pPr>
    </w:p>
    <w:p w14:paraId="137AE546" w14:textId="5794E8CE" w:rsidR="00FD6FBB" w:rsidRPr="000440AB" w:rsidRDefault="00FD6FBB" w:rsidP="006A6F89">
      <w:pPr>
        <w:pStyle w:val="T3"/>
      </w:pPr>
    </w:p>
    <w:p w14:paraId="4727FD7C" w14:textId="6E51D209" w:rsidR="00FD6FBB" w:rsidRPr="000440AB" w:rsidRDefault="00FD6FBB" w:rsidP="00D24B61">
      <w:r w:rsidRPr="000440AB">
        <w:rPr>
          <w:noProof/>
        </w:rPr>
        <w:drawing>
          <wp:anchor distT="0" distB="0" distL="114300" distR="114300" simplePos="0" relativeHeight="251957248" behindDoc="0" locked="0" layoutInCell="1" allowOverlap="1" wp14:anchorId="480266CA" wp14:editId="53F38367">
            <wp:simplePos x="0" y="0"/>
            <wp:positionH relativeFrom="margin">
              <wp:align>center</wp:align>
            </wp:positionH>
            <wp:positionV relativeFrom="margin">
              <wp:posOffset>1721278</wp:posOffset>
            </wp:positionV>
            <wp:extent cx="5949315" cy="6342380"/>
            <wp:effectExtent l="0" t="0" r="0" b="1270"/>
            <wp:wrapSquare wrapText="bothSides"/>
            <wp:docPr id="1159751756" name="Imagen 42"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9751756" name="Imagen 42" descr="Tabla&#10;&#10;Descripción generada automáticamente"/>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5949315" cy="6342380"/>
                    </a:xfrm>
                    <a:prstGeom prst="rect">
                      <a:avLst/>
                    </a:prstGeom>
                    <a:noFill/>
                  </pic:spPr>
                </pic:pic>
              </a:graphicData>
            </a:graphic>
            <wp14:sizeRelH relativeFrom="margin">
              <wp14:pctWidth>0</wp14:pctWidth>
            </wp14:sizeRelH>
            <wp14:sizeRelV relativeFrom="margin">
              <wp14:pctHeight>0</wp14:pctHeight>
            </wp14:sizeRelV>
          </wp:anchor>
        </w:drawing>
      </w:r>
    </w:p>
    <w:p w14:paraId="1A04C3AF" w14:textId="56625B21" w:rsidR="00FD6FBB" w:rsidRPr="000440AB" w:rsidRDefault="00F87919" w:rsidP="00437007">
      <w:pPr>
        <w:pStyle w:val="T3"/>
      </w:pPr>
      <w:bookmarkStart w:id="260" w:name="_Toc159010571"/>
      <w:r w:rsidRPr="000440AB">
        <w:lastRenderedPageBreak/>
        <w:t xml:space="preserve">ANEXO 23. </w:t>
      </w:r>
      <w:r w:rsidR="00FD6FBB" w:rsidRPr="000440AB">
        <w:t>RAZONES PORQUE HA DESISTIDO DE COMPRA EN TIENDAS INTERNACIONALES VS DATOS DEMOGRÁFICOS</w:t>
      </w:r>
      <w:bookmarkEnd w:id="260"/>
      <w:r w:rsidR="00FD6FBB" w:rsidRPr="000440AB">
        <w:t xml:space="preserve"> </w:t>
      </w:r>
    </w:p>
    <w:p w14:paraId="47C75A10" w14:textId="77777777" w:rsidR="00FD6FBB" w:rsidRPr="000440AB" w:rsidRDefault="00FD6FBB" w:rsidP="006A6F89">
      <w:pPr>
        <w:pStyle w:val="T3"/>
      </w:pPr>
    </w:p>
    <w:p w14:paraId="7B8FCA55" w14:textId="09293021" w:rsidR="00FD6FBB" w:rsidRPr="000440AB" w:rsidRDefault="00FD6FBB" w:rsidP="00D24B61">
      <w:r w:rsidRPr="000440AB">
        <w:rPr>
          <w:noProof/>
        </w:rPr>
        <w:drawing>
          <wp:anchor distT="0" distB="0" distL="114300" distR="114300" simplePos="0" relativeHeight="251959296" behindDoc="0" locked="0" layoutInCell="1" allowOverlap="1" wp14:anchorId="4E685C1E" wp14:editId="0C28092E">
            <wp:simplePos x="0" y="0"/>
            <wp:positionH relativeFrom="margin">
              <wp:align>center</wp:align>
            </wp:positionH>
            <wp:positionV relativeFrom="margin">
              <wp:posOffset>689593</wp:posOffset>
            </wp:positionV>
            <wp:extent cx="3651885" cy="822960"/>
            <wp:effectExtent l="0" t="0" r="5715" b="0"/>
            <wp:wrapSquare wrapText="bothSides"/>
            <wp:docPr id="412299279" name="Imagen 43"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2299279" name="Imagen 43" descr="Tabla&#10;&#10;Descripción generada automáticamente"/>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3651885" cy="822960"/>
                    </a:xfrm>
                    <a:prstGeom prst="rect">
                      <a:avLst/>
                    </a:prstGeom>
                    <a:noFill/>
                  </pic:spPr>
                </pic:pic>
              </a:graphicData>
            </a:graphic>
          </wp:anchor>
        </w:drawing>
      </w:r>
    </w:p>
    <w:p w14:paraId="262EE995" w14:textId="77777777" w:rsidR="00FD6FBB" w:rsidRPr="000440AB" w:rsidRDefault="00FD6FBB" w:rsidP="006A6F89">
      <w:pPr>
        <w:pStyle w:val="T3"/>
      </w:pPr>
    </w:p>
    <w:p w14:paraId="230B6B12" w14:textId="77777777" w:rsidR="00FD6FBB" w:rsidRPr="000440AB" w:rsidRDefault="00FD6FBB" w:rsidP="006A6F89">
      <w:pPr>
        <w:pStyle w:val="T3"/>
      </w:pPr>
    </w:p>
    <w:p w14:paraId="02042201" w14:textId="77777777" w:rsidR="00FD6FBB" w:rsidRPr="000440AB" w:rsidRDefault="00FD6FBB" w:rsidP="006A6F89">
      <w:pPr>
        <w:pStyle w:val="T3"/>
      </w:pPr>
    </w:p>
    <w:p w14:paraId="590FFDA3" w14:textId="74D955CB" w:rsidR="00FD6FBB" w:rsidRPr="000440AB" w:rsidRDefault="00FD6FBB" w:rsidP="00D24B61">
      <w:r w:rsidRPr="000440AB">
        <w:rPr>
          <w:noProof/>
        </w:rPr>
        <w:drawing>
          <wp:anchor distT="0" distB="0" distL="114300" distR="114300" simplePos="0" relativeHeight="251961344" behindDoc="0" locked="0" layoutInCell="1" allowOverlap="1" wp14:anchorId="0273ECFB" wp14:editId="7E11A884">
            <wp:simplePos x="0" y="0"/>
            <wp:positionH relativeFrom="margin">
              <wp:align>center</wp:align>
            </wp:positionH>
            <wp:positionV relativeFrom="margin">
              <wp:posOffset>1768475</wp:posOffset>
            </wp:positionV>
            <wp:extent cx="5129530" cy="5988685"/>
            <wp:effectExtent l="0" t="0" r="0" b="0"/>
            <wp:wrapSquare wrapText="bothSides"/>
            <wp:docPr id="224879100" name="Imagen 52"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879100" name="Imagen 52" descr="Tabla&#10;&#10;Descripción generada automáticamente"/>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5129530" cy="5988685"/>
                    </a:xfrm>
                    <a:prstGeom prst="rect">
                      <a:avLst/>
                    </a:prstGeom>
                    <a:noFill/>
                  </pic:spPr>
                </pic:pic>
              </a:graphicData>
            </a:graphic>
            <wp14:sizeRelH relativeFrom="margin">
              <wp14:pctWidth>0</wp14:pctWidth>
            </wp14:sizeRelH>
            <wp14:sizeRelV relativeFrom="margin">
              <wp14:pctHeight>0</wp14:pctHeight>
            </wp14:sizeRelV>
          </wp:anchor>
        </w:drawing>
      </w:r>
    </w:p>
    <w:p w14:paraId="4584334E" w14:textId="12E4F6B6" w:rsidR="00FD6FBB" w:rsidRPr="000440AB" w:rsidRDefault="00FD6FBB" w:rsidP="006A6F89">
      <w:pPr>
        <w:pStyle w:val="T3"/>
      </w:pPr>
    </w:p>
    <w:p w14:paraId="2EB335BF" w14:textId="77777777" w:rsidR="00FD6FBB" w:rsidRPr="000440AB" w:rsidRDefault="00FD6FBB" w:rsidP="006A6F89">
      <w:pPr>
        <w:pStyle w:val="T3"/>
      </w:pPr>
    </w:p>
    <w:p w14:paraId="14AB856C" w14:textId="77777777" w:rsidR="00FD6FBB" w:rsidRPr="000440AB" w:rsidRDefault="00FD6FBB" w:rsidP="006A6F89">
      <w:pPr>
        <w:pStyle w:val="T3"/>
      </w:pPr>
    </w:p>
    <w:p w14:paraId="55A41810" w14:textId="77777777" w:rsidR="00FD6FBB" w:rsidRPr="000440AB" w:rsidRDefault="00FD6FBB" w:rsidP="006A6F89">
      <w:pPr>
        <w:pStyle w:val="T3"/>
      </w:pPr>
    </w:p>
    <w:p w14:paraId="00E8B8B4" w14:textId="77777777" w:rsidR="00FD6FBB" w:rsidRPr="000440AB" w:rsidRDefault="00FD6FBB" w:rsidP="006A6F89">
      <w:pPr>
        <w:pStyle w:val="T3"/>
      </w:pPr>
    </w:p>
    <w:p w14:paraId="29E113A2" w14:textId="77777777" w:rsidR="00FD6FBB" w:rsidRPr="000440AB" w:rsidRDefault="00FD6FBB" w:rsidP="006A6F89">
      <w:pPr>
        <w:pStyle w:val="T3"/>
      </w:pPr>
    </w:p>
    <w:p w14:paraId="3445616C" w14:textId="77777777" w:rsidR="00FD6FBB" w:rsidRPr="000440AB" w:rsidRDefault="00FD6FBB" w:rsidP="006A6F89">
      <w:pPr>
        <w:pStyle w:val="T3"/>
      </w:pPr>
    </w:p>
    <w:p w14:paraId="644D6C7D" w14:textId="77777777" w:rsidR="00FD6FBB" w:rsidRPr="000440AB" w:rsidRDefault="00FD6FBB" w:rsidP="006A6F89">
      <w:pPr>
        <w:pStyle w:val="T3"/>
      </w:pPr>
    </w:p>
    <w:p w14:paraId="264132BF" w14:textId="77777777" w:rsidR="00FD6FBB" w:rsidRPr="000440AB" w:rsidRDefault="00FD6FBB" w:rsidP="006A6F89">
      <w:pPr>
        <w:pStyle w:val="T3"/>
      </w:pPr>
    </w:p>
    <w:p w14:paraId="18E38901" w14:textId="77777777" w:rsidR="00FD6FBB" w:rsidRPr="000440AB" w:rsidRDefault="00FD6FBB" w:rsidP="006A6F89">
      <w:pPr>
        <w:pStyle w:val="T3"/>
      </w:pPr>
    </w:p>
    <w:p w14:paraId="18AAC3CF" w14:textId="77777777" w:rsidR="00FD6FBB" w:rsidRPr="000440AB" w:rsidRDefault="00FD6FBB" w:rsidP="006A6F89">
      <w:pPr>
        <w:pStyle w:val="T3"/>
      </w:pPr>
    </w:p>
    <w:p w14:paraId="6714927B" w14:textId="77777777" w:rsidR="00FD6FBB" w:rsidRPr="000440AB" w:rsidRDefault="00FD6FBB" w:rsidP="006A6F89">
      <w:pPr>
        <w:pStyle w:val="T3"/>
      </w:pPr>
    </w:p>
    <w:p w14:paraId="284F62A5" w14:textId="77777777" w:rsidR="00FD6FBB" w:rsidRPr="000440AB" w:rsidRDefault="00FD6FBB" w:rsidP="006A6F89">
      <w:pPr>
        <w:pStyle w:val="T3"/>
      </w:pPr>
    </w:p>
    <w:p w14:paraId="6906BDB5" w14:textId="77777777" w:rsidR="00FD6FBB" w:rsidRPr="000440AB" w:rsidRDefault="00FD6FBB" w:rsidP="006A6F89">
      <w:pPr>
        <w:pStyle w:val="T3"/>
      </w:pPr>
    </w:p>
    <w:p w14:paraId="5FA27724" w14:textId="77777777" w:rsidR="00FD6FBB" w:rsidRPr="000440AB" w:rsidRDefault="00FD6FBB" w:rsidP="006A6F89">
      <w:pPr>
        <w:pStyle w:val="T3"/>
      </w:pPr>
    </w:p>
    <w:p w14:paraId="797FE63E" w14:textId="77777777" w:rsidR="00FD6FBB" w:rsidRPr="000440AB" w:rsidRDefault="00FD6FBB" w:rsidP="006A6F89">
      <w:pPr>
        <w:pStyle w:val="T3"/>
      </w:pPr>
    </w:p>
    <w:p w14:paraId="2EC49A51" w14:textId="77777777" w:rsidR="00FD6FBB" w:rsidRPr="000440AB" w:rsidRDefault="00FD6FBB" w:rsidP="006A6F89">
      <w:pPr>
        <w:pStyle w:val="T3"/>
      </w:pPr>
    </w:p>
    <w:p w14:paraId="6B1B88A4" w14:textId="77777777" w:rsidR="00FD6FBB" w:rsidRPr="000440AB" w:rsidRDefault="00FD6FBB" w:rsidP="006A6F89">
      <w:pPr>
        <w:pStyle w:val="T3"/>
      </w:pPr>
    </w:p>
    <w:p w14:paraId="6FA059B7" w14:textId="77777777" w:rsidR="00FD6FBB" w:rsidRPr="000440AB" w:rsidRDefault="00FD6FBB" w:rsidP="006A6F89">
      <w:pPr>
        <w:pStyle w:val="T3"/>
      </w:pPr>
    </w:p>
    <w:p w14:paraId="6282760C" w14:textId="77777777" w:rsidR="00FD6FBB" w:rsidRPr="000440AB" w:rsidRDefault="00FD6FBB" w:rsidP="006A6F89">
      <w:pPr>
        <w:pStyle w:val="T3"/>
      </w:pPr>
    </w:p>
    <w:p w14:paraId="5129D818" w14:textId="77777777" w:rsidR="00FD6FBB" w:rsidRPr="000440AB" w:rsidRDefault="00FD6FBB" w:rsidP="006A6F89">
      <w:pPr>
        <w:pStyle w:val="T3"/>
      </w:pPr>
    </w:p>
    <w:p w14:paraId="270F84FC" w14:textId="77777777" w:rsidR="00FD6FBB" w:rsidRPr="000440AB" w:rsidRDefault="00FD6FBB" w:rsidP="006A6F89">
      <w:pPr>
        <w:pStyle w:val="T3"/>
      </w:pPr>
    </w:p>
    <w:p w14:paraId="1A2D6320" w14:textId="77777777" w:rsidR="00FD6FBB" w:rsidRPr="000440AB" w:rsidRDefault="00FD6FBB" w:rsidP="006A6F89">
      <w:pPr>
        <w:pStyle w:val="T3"/>
      </w:pPr>
    </w:p>
    <w:p w14:paraId="761C53D2" w14:textId="77777777" w:rsidR="00FD6FBB" w:rsidRPr="000440AB" w:rsidRDefault="00FD6FBB" w:rsidP="006A6F89">
      <w:pPr>
        <w:pStyle w:val="T3"/>
      </w:pPr>
    </w:p>
    <w:p w14:paraId="261CFC36" w14:textId="77777777" w:rsidR="00FD6FBB" w:rsidRPr="000440AB" w:rsidRDefault="00FD6FBB" w:rsidP="006A6F89">
      <w:pPr>
        <w:pStyle w:val="T3"/>
      </w:pPr>
    </w:p>
    <w:p w14:paraId="6561E531" w14:textId="68936E2A" w:rsidR="00FD6FBB" w:rsidRPr="000440AB" w:rsidRDefault="00F87919" w:rsidP="00437007">
      <w:pPr>
        <w:pStyle w:val="T3"/>
      </w:pPr>
      <w:bookmarkStart w:id="261" w:name="_Toc159010572"/>
      <w:r w:rsidRPr="000440AB">
        <w:lastRenderedPageBreak/>
        <w:t xml:space="preserve">ANEXO 24. </w:t>
      </w:r>
      <w:r w:rsidR="00FD6FBB" w:rsidRPr="000440AB">
        <w:t>CRUCE ESTRATEGIAS DE MARKETING Y PUBLICIDAD VS DATOS DEMOGRÁFICOS</w:t>
      </w:r>
      <w:bookmarkEnd w:id="261"/>
      <w:r w:rsidR="00FD6FBB" w:rsidRPr="000440AB">
        <w:t xml:space="preserve"> </w:t>
      </w:r>
    </w:p>
    <w:p w14:paraId="4C183D04" w14:textId="77777777" w:rsidR="00FD6FBB" w:rsidRPr="000440AB" w:rsidRDefault="00FD6FBB" w:rsidP="006A6F89">
      <w:pPr>
        <w:pStyle w:val="T3"/>
      </w:pPr>
    </w:p>
    <w:p w14:paraId="145763D8" w14:textId="77777777" w:rsidR="00FD6FBB" w:rsidRPr="000440AB" w:rsidRDefault="00FD6FBB" w:rsidP="006A6F89">
      <w:pPr>
        <w:pStyle w:val="T3"/>
      </w:pPr>
    </w:p>
    <w:p w14:paraId="07174314" w14:textId="33B8F77C" w:rsidR="00FD6FBB" w:rsidRPr="000440AB" w:rsidRDefault="00FD6FBB" w:rsidP="00D24B61">
      <w:r w:rsidRPr="000440AB">
        <w:rPr>
          <w:noProof/>
        </w:rPr>
        <w:drawing>
          <wp:anchor distT="0" distB="0" distL="114300" distR="114300" simplePos="0" relativeHeight="251963392" behindDoc="0" locked="0" layoutInCell="1" allowOverlap="1" wp14:anchorId="40216B92" wp14:editId="1146B4E0">
            <wp:simplePos x="0" y="0"/>
            <wp:positionH relativeFrom="margin">
              <wp:align>center</wp:align>
            </wp:positionH>
            <wp:positionV relativeFrom="margin">
              <wp:posOffset>772738</wp:posOffset>
            </wp:positionV>
            <wp:extent cx="3808095" cy="818515"/>
            <wp:effectExtent l="0" t="0" r="1905" b="635"/>
            <wp:wrapSquare wrapText="bothSides"/>
            <wp:docPr id="1541629893" name="Imagen 53"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1629893" name="Imagen 53" descr="Tabla&#10;&#10;Descripción generada automáticamente"/>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3808095" cy="818515"/>
                    </a:xfrm>
                    <a:prstGeom prst="rect">
                      <a:avLst/>
                    </a:prstGeom>
                    <a:noFill/>
                  </pic:spPr>
                </pic:pic>
              </a:graphicData>
            </a:graphic>
            <wp14:sizeRelH relativeFrom="margin">
              <wp14:pctWidth>0</wp14:pctWidth>
            </wp14:sizeRelH>
            <wp14:sizeRelV relativeFrom="margin">
              <wp14:pctHeight>0</wp14:pctHeight>
            </wp14:sizeRelV>
          </wp:anchor>
        </w:drawing>
      </w:r>
    </w:p>
    <w:p w14:paraId="7ED591C3" w14:textId="77629FE0" w:rsidR="00FD6FBB" w:rsidRPr="000440AB" w:rsidRDefault="00FD6FBB" w:rsidP="006A6F89">
      <w:pPr>
        <w:pStyle w:val="T3"/>
      </w:pPr>
    </w:p>
    <w:p w14:paraId="2CE7D925" w14:textId="56E5FD4C" w:rsidR="00FD6FBB" w:rsidRPr="000440AB" w:rsidRDefault="00FD6FBB" w:rsidP="006A6F89">
      <w:pPr>
        <w:pStyle w:val="T3"/>
      </w:pPr>
    </w:p>
    <w:p w14:paraId="7BE3BD4A" w14:textId="16A48305" w:rsidR="00FD6FBB" w:rsidRPr="000440AB" w:rsidRDefault="00FD6FBB" w:rsidP="006A6F89">
      <w:pPr>
        <w:pStyle w:val="T3"/>
      </w:pPr>
    </w:p>
    <w:p w14:paraId="08C729BB" w14:textId="6481FA91" w:rsidR="00FD6FBB" w:rsidRPr="000440AB" w:rsidRDefault="00D24B61" w:rsidP="00D24B61">
      <w:r w:rsidRPr="000440AB">
        <w:rPr>
          <w:noProof/>
        </w:rPr>
        <w:drawing>
          <wp:anchor distT="0" distB="0" distL="114300" distR="114300" simplePos="0" relativeHeight="251988992" behindDoc="0" locked="0" layoutInCell="1" allowOverlap="1" wp14:anchorId="143FC4C0" wp14:editId="69768B61">
            <wp:simplePos x="0" y="0"/>
            <wp:positionH relativeFrom="margin">
              <wp:align>center</wp:align>
            </wp:positionH>
            <wp:positionV relativeFrom="margin">
              <wp:posOffset>2048933</wp:posOffset>
            </wp:positionV>
            <wp:extent cx="5175885" cy="5815965"/>
            <wp:effectExtent l="0" t="0" r="5715" b="0"/>
            <wp:wrapSquare wrapText="bothSides"/>
            <wp:docPr id="1678582548"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5175885" cy="5815965"/>
                    </a:xfrm>
                    <a:prstGeom prst="rect">
                      <a:avLst/>
                    </a:prstGeom>
                    <a:noFill/>
                  </pic:spPr>
                </pic:pic>
              </a:graphicData>
            </a:graphic>
          </wp:anchor>
        </w:drawing>
      </w:r>
    </w:p>
    <w:p w14:paraId="07DCC103" w14:textId="0949850D" w:rsidR="00FD6FBB" w:rsidRPr="000440AB" w:rsidRDefault="00FD6FBB" w:rsidP="00D24B61"/>
    <w:p w14:paraId="080D66F9" w14:textId="00372D72" w:rsidR="00FD6FBB" w:rsidRPr="000440AB" w:rsidRDefault="00FD6FBB" w:rsidP="006A6F89">
      <w:pPr>
        <w:pStyle w:val="T3"/>
      </w:pPr>
    </w:p>
    <w:p w14:paraId="399B0FC1" w14:textId="77777777" w:rsidR="00FD6FBB" w:rsidRPr="000440AB" w:rsidRDefault="00FD6FBB" w:rsidP="006A6F89">
      <w:pPr>
        <w:pStyle w:val="T3"/>
      </w:pPr>
    </w:p>
    <w:p w14:paraId="1398ACDE" w14:textId="77777777" w:rsidR="00FD6FBB" w:rsidRPr="000440AB" w:rsidRDefault="00FD6FBB" w:rsidP="006A6F89">
      <w:pPr>
        <w:pStyle w:val="T3"/>
      </w:pPr>
    </w:p>
    <w:p w14:paraId="3A618D74" w14:textId="77777777" w:rsidR="00FD6FBB" w:rsidRPr="000440AB" w:rsidRDefault="00FD6FBB" w:rsidP="006A6F89">
      <w:pPr>
        <w:pStyle w:val="T3"/>
      </w:pPr>
    </w:p>
    <w:p w14:paraId="011F0D2B" w14:textId="77777777" w:rsidR="00FD6FBB" w:rsidRPr="000440AB" w:rsidRDefault="00FD6FBB" w:rsidP="006A6F89">
      <w:pPr>
        <w:pStyle w:val="T3"/>
      </w:pPr>
    </w:p>
    <w:p w14:paraId="4AFE656D" w14:textId="77777777" w:rsidR="00FD6FBB" w:rsidRPr="000440AB" w:rsidRDefault="00FD6FBB" w:rsidP="006A6F89">
      <w:pPr>
        <w:pStyle w:val="T3"/>
      </w:pPr>
    </w:p>
    <w:p w14:paraId="56635172" w14:textId="77777777" w:rsidR="00FD6FBB" w:rsidRPr="000440AB" w:rsidRDefault="00FD6FBB" w:rsidP="006A6F89">
      <w:pPr>
        <w:pStyle w:val="T3"/>
      </w:pPr>
    </w:p>
    <w:p w14:paraId="7BD63FAE" w14:textId="77777777" w:rsidR="00FD6FBB" w:rsidRPr="000440AB" w:rsidRDefault="00FD6FBB" w:rsidP="006A6F89">
      <w:pPr>
        <w:pStyle w:val="T3"/>
      </w:pPr>
    </w:p>
    <w:p w14:paraId="2BCA2A0D" w14:textId="77777777" w:rsidR="00FD6FBB" w:rsidRPr="000440AB" w:rsidRDefault="00FD6FBB" w:rsidP="006A6F89">
      <w:pPr>
        <w:pStyle w:val="T3"/>
      </w:pPr>
    </w:p>
    <w:p w14:paraId="1A28A041" w14:textId="77777777" w:rsidR="00FD6FBB" w:rsidRPr="000440AB" w:rsidRDefault="00FD6FBB" w:rsidP="006A6F89">
      <w:pPr>
        <w:pStyle w:val="T3"/>
      </w:pPr>
    </w:p>
    <w:p w14:paraId="3213ADB9" w14:textId="77777777" w:rsidR="00FD6FBB" w:rsidRPr="000440AB" w:rsidRDefault="00FD6FBB" w:rsidP="006A6F89">
      <w:pPr>
        <w:pStyle w:val="T3"/>
      </w:pPr>
    </w:p>
    <w:p w14:paraId="67D89067" w14:textId="77777777" w:rsidR="00FD6FBB" w:rsidRPr="000440AB" w:rsidRDefault="00FD6FBB" w:rsidP="006A6F89">
      <w:pPr>
        <w:pStyle w:val="T3"/>
      </w:pPr>
    </w:p>
    <w:p w14:paraId="05D684C3" w14:textId="77777777" w:rsidR="00FD6FBB" w:rsidRPr="000440AB" w:rsidRDefault="00FD6FBB" w:rsidP="006A6F89">
      <w:pPr>
        <w:pStyle w:val="T3"/>
      </w:pPr>
    </w:p>
    <w:p w14:paraId="2074752C" w14:textId="77777777" w:rsidR="00FD6FBB" w:rsidRPr="000440AB" w:rsidRDefault="00FD6FBB" w:rsidP="006A6F89">
      <w:pPr>
        <w:pStyle w:val="T3"/>
      </w:pPr>
    </w:p>
    <w:p w14:paraId="12B132E6" w14:textId="77777777" w:rsidR="00FD6FBB" w:rsidRPr="000440AB" w:rsidRDefault="00FD6FBB" w:rsidP="006A6F89">
      <w:pPr>
        <w:pStyle w:val="T3"/>
      </w:pPr>
    </w:p>
    <w:p w14:paraId="4AE74B32" w14:textId="77777777" w:rsidR="00FD6FBB" w:rsidRPr="000440AB" w:rsidRDefault="00FD6FBB" w:rsidP="006A6F89">
      <w:pPr>
        <w:pStyle w:val="T3"/>
      </w:pPr>
    </w:p>
    <w:p w14:paraId="7DE70E1E" w14:textId="77777777" w:rsidR="00FD6FBB" w:rsidRPr="000440AB" w:rsidRDefault="00FD6FBB" w:rsidP="006A6F89">
      <w:pPr>
        <w:pStyle w:val="T3"/>
      </w:pPr>
    </w:p>
    <w:p w14:paraId="6A7BDE66" w14:textId="77777777" w:rsidR="00FD6FBB" w:rsidRPr="000440AB" w:rsidRDefault="00FD6FBB" w:rsidP="006A6F89">
      <w:pPr>
        <w:pStyle w:val="T3"/>
      </w:pPr>
    </w:p>
    <w:p w14:paraId="537AD544" w14:textId="77777777" w:rsidR="00FD6FBB" w:rsidRPr="000440AB" w:rsidRDefault="00FD6FBB" w:rsidP="006A6F89">
      <w:pPr>
        <w:pStyle w:val="T3"/>
      </w:pPr>
    </w:p>
    <w:p w14:paraId="03F661F0" w14:textId="77777777" w:rsidR="00FD6FBB" w:rsidRPr="000440AB" w:rsidRDefault="00FD6FBB" w:rsidP="006A6F89">
      <w:pPr>
        <w:pStyle w:val="T3"/>
      </w:pPr>
    </w:p>
    <w:p w14:paraId="17DCC263" w14:textId="77777777" w:rsidR="00FD6FBB" w:rsidRPr="000440AB" w:rsidRDefault="00FD6FBB" w:rsidP="006A6F89">
      <w:pPr>
        <w:pStyle w:val="T3"/>
      </w:pPr>
    </w:p>
    <w:p w14:paraId="01F4215A" w14:textId="77777777" w:rsidR="00FD6FBB" w:rsidRPr="000440AB" w:rsidRDefault="00FD6FBB" w:rsidP="006A6F89">
      <w:pPr>
        <w:pStyle w:val="T3"/>
      </w:pPr>
    </w:p>
    <w:p w14:paraId="6E31A4BD" w14:textId="77777777" w:rsidR="00FD6FBB" w:rsidRPr="000440AB" w:rsidRDefault="00FD6FBB" w:rsidP="00045A9D"/>
    <w:p w14:paraId="7C0335A0" w14:textId="55681DFA" w:rsidR="00FD6FBB" w:rsidRPr="000440AB" w:rsidRDefault="00F87919" w:rsidP="00437007">
      <w:pPr>
        <w:pStyle w:val="T3"/>
      </w:pPr>
      <w:bookmarkStart w:id="262" w:name="_Toc159010573"/>
      <w:r w:rsidRPr="000440AB">
        <w:lastRenderedPageBreak/>
        <w:t xml:space="preserve">ANEXO 25. </w:t>
      </w:r>
      <w:r w:rsidR="00FD6FBB" w:rsidRPr="000440AB">
        <w:t xml:space="preserve">CRUCE RETOS QUE ENFRENTAN LAS MIPYMES VS DATOS </w:t>
      </w:r>
      <w:r w:rsidRPr="000440AB">
        <w:t xml:space="preserve">  </w:t>
      </w:r>
      <w:r w:rsidR="00FD6FBB" w:rsidRPr="000440AB">
        <w:t>DEMOGRÁFICOS</w:t>
      </w:r>
      <w:bookmarkEnd w:id="262"/>
    </w:p>
    <w:p w14:paraId="2D7BE5E2" w14:textId="6675C244" w:rsidR="00FD6FBB" w:rsidRPr="000440AB" w:rsidRDefault="00FD6FBB" w:rsidP="006A6F89">
      <w:pPr>
        <w:pStyle w:val="T3"/>
      </w:pPr>
    </w:p>
    <w:p w14:paraId="703B9ECB" w14:textId="4EAA91E1" w:rsidR="00FD6FBB" w:rsidRPr="000440AB" w:rsidRDefault="00045A9D" w:rsidP="00D24B61">
      <w:r w:rsidRPr="000440AB">
        <w:rPr>
          <w:noProof/>
        </w:rPr>
        <w:drawing>
          <wp:anchor distT="0" distB="0" distL="114300" distR="114300" simplePos="0" relativeHeight="251967488" behindDoc="0" locked="0" layoutInCell="1" allowOverlap="1" wp14:anchorId="4EEC6DAE" wp14:editId="203D6920">
            <wp:simplePos x="0" y="0"/>
            <wp:positionH relativeFrom="margin">
              <wp:align>center</wp:align>
            </wp:positionH>
            <wp:positionV relativeFrom="margin">
              <wp:posOffset>803880</wp:posOffset>
            </wp:positionV>
            <wp:extent cx="3437255" cy="774700"/>
            <wp:effectExtent l="0" t="0" r="0" b="6350"/>
            <wp:wrapSquare wrapText="bothSides"/>
            <wp:docPr id="1855870018" name="Imagen 55"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5870018" name="Imagen 55" descr="Tabla&#10;&#10;Descripción generada automáticamente"/>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3437255" cy="774700"/>
                    </a:xfrm>
                    <a:prstGeom prst="rect">
                      <a:avLst/>
                    </a:prstGeom>
                    <a:noFill/>
                  </pic:spPr>
                </pic:pic>
              </a:graphicData>
            </a:graphic>
            <wp14:sizeRelH relativeFrom="margin">
              <wp14:pctWidth>0</wp14:pctWidth>
            </wp14:sizeRelH>
            <wp14:sizeRelV relativeFrom="margin">
              <wp14:pctHeight>0</wp14:pctHeight>
            </wp14:sizeRelV>
          </wp:anchor>
        </w:drawing>
      </w:r>
    </w:p>
    <w:p w14:paraId="6F7F3255" w14:textId="3699DBE4" w:rsidR="00FD6FBB" w:rsidRPr="000440AB" w:rsidRDefault="00FD6FBB" w:rsidP="006A6F89">
      <w:pPr>
        <w:pStyle w:val="T3"/>
      </w:pPr>
    </w:p>
    <w:p w14:paraId="05B308CB" w14:textId="26ECDA27" w:rsidR="00FD6FBB" w:rsidRPr="000440AB" w:rsidRDefault="00FD6FBB" w:rsidP="006A6F89">
      <w:pPr>
        <w:pStyle w:val="T3"/>
      </w:pPr>
    </w:p>
    <w:p w14:paraId="7C9F80B9" w14:textId="574C51AA" w:rsidR="00FD6FBB" w:rsidRPr="000440AB" w:rsidRDefault="00FD6FBB" w:rsidP="00D24B61"/>
    <w:p w14:paraId="4AF3F882" w14:textId="42405218" w:rsidR="00FD6FBB" w:rsidRPr="000440AB" w:rsidRDefault="00D24B61" w:rsidP="00FD6FBB">
      <w:r w:rsidRPr="000440AB">
        <w:rPr>
          <w:noProof/>
        </w:rPr>
        <w:drawing>
          <wp:anchor distT="0" distB="0" distL="114300" distR="114300" simplePos="0" relativeHeight="251969536" behindDoc="0" locked="0" layoutInCell="1" allowOverlap="1" wp14:anchorId="1F58800C" wp14:editId="389A38F6">
            <wp:simplePos x="0" y="0"/>
            <wp:positionH relativeFrom="margin">
              <wp:align>center</wp:align>
            </wp:positionH>
            <wp:positionV relativeFrom="margin">
              <wp:posOffset>1616710</wp:posOffset>
            </wp:positionV>
            <wp:extent cx="4900295" cy="3869055"/>
            <wp:effectExtent l="0" t="0" r="0" b="0"/>
            <wp:wrapSquare wrapText="bothSides"/>
            <wp:docPr id="363642299" name="Imagen 56"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42299" name="Imagen 56" descr="Tabla&#10;&#10;Descripción generada automáticamente"/>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4900295" cy="3869055"/>
                    </a:xfrm>
                    <a:prstGeom prst="rect">
                      <a:avLst/>
                    </a:prstGeom>
                    <a:noFill/>
                  </pic:spPr>
                </pic:pic>
              </a:graphicData>
            </a:graphic>
            <wp14:sizeRelH relativeFrom="margin">
              <wp14:pctWidth>0</wp14:pctWidth>
            </wp14:sizeRelH>
            <wp14:sizeRelV relativeFrom="margin">
              <wp14:pctHeight>0</wp14:pctHeight>
            </wp14:sizeRelV>
          </wp:anchor>
        </w:drawing>
      </w:r>
    </w:p>
    <w:p w14:paraId="4148BFE7" w14:textId="18319C27" w:rsidR="00FD6FBB" w:rsidRPr="000440AB" w:rsidRDefault="00FD6FBB" w:rsidP="00FD6FBB"/>
    <w:p w14:paraId="7C5EB6BC" w14:textId="6647BCCD" w:rsidR="00FD6FBB" w:rsidRPr="000440AB" w:rsidRDefault="00FD6FBB" w:rsidP="00FD6FBB"/>
    <w:p w14:paraId="72AE1E5D" w14:textId="59DF359B" w:rsidR="00FD6FBB" w:rsidRPr="000440AB" w:rsidRDefault="00FD6FBB" w:rsidP="00FD6FBB"/>
    <w:p w14:paraId="6C038012" w14:textId="1F9822C5" w:rsidR="00FD6FBB" w:rsidRPr="000440AB" w:rsidRDefault="00FD6FBB" w:rsidP="00FD6FBB"/>
    <w:p w14:paraId="27E49C38" w14:textId="0F240C4F" w:rsidR="00FD6FBB" w:rsidRPr="000440AB" w:rsidRDefault="00FD6FBB" w:rsidP="00FD6FBB"/>
    <w:p w14:paraId="13A4A18A" w14:textId="05C2096C" w:rsidR="00FD6FBB" w:rsidRPr="000440AB" w:rsidRDefault="00FD6FBB" w:rsidP="00FD6FBB"/>
    <w:p w14:paraId="00203FFA" w14:textId="4C1D5E7F" w:rsidR="00FD6FBB" w:rsidRPr="000440AB" w:rsidRDefault="00FD6FBB" w:rsidP="00FD6FBB"/>
    <w:p w14:paraId="5941F8AF" w14:textId="37F739F7" w:rsidR="00FD6FBB" w:rsidRPr="000440AB" w:rsidRDefault="00FD6FBB" w:rsidP="00FD6FBB"/>
    <w:p w14:paraId="3494731B" w14:textId="67D89C12" w:rsidR="00F87919" w:rsidRPr="000440AB" w:rsidRDefault="00F87919" w:rsidP="00FD6FBB"/>
    <w:p w14:paraId="169D0491" w14:textId="77777777" w:rsidR="00F87919" w:rsidRPr="000440AB" w:rsidRDefault="00F87919" w:rsidP="00FD6FBB"/>
    <w:p w14:paraId="3F71DDD2" w14:textId="77777777" w:rsidR="00F87919" w:rsidRPr="000440AB" w:rsidRDefault="00F87919" w:rsidP="00FD6FBB"/>
    <w:p w14:paraId="4E7D39FA" w14:textId="77777777" w:rsidR="00F87919" w:rsidRPr="000440AB" w:rsidRDefault="00F87919" w:rsidP="00FD6FBB"/>
    <w:p w14:paraId="0CA8CD9B" w14:textId="77777777" w:rsidR="00F87919" w:rsidRPr="000440AB" w:rsidRDefault="00F87919" w:rsidP="00FD6FBB"/>
    <w:p w14:paraId="52615AFF" w14:textId="77777777" w:rsidR="00F87919" w:rsidRPr="000440AB" w:rsidRDefault="00F87919" w:rsidP="00FD6FBB"/>
    <w:p w14:paraId="46E1BD7D" w14:textId="68D6C640" w:rsidR="00F87919" w:rsidRPr="000440AB" w:rsidRDefault="00F87919" w:rsidP="00FD6FBB"/>
    <w:p w14:paraId="7A28DB43" w14:textId="77777777" w:rsidR="00F87919" w:rsidRPr="000440AB" w:rsidRDefault="00F87919" w:rsidP="00FD6FBB"/>
    <w:p w14:paraId="54CB11BF" w14:textId="77777777" w:rsidR="00F87919" w:rsidRPr="000440AB" w:rsidRDefault="00F87919" w:rsidP="00FD6FBB"/>
    <w:p w14:paraId="4E4DB9EC" w14:textId="2B4413E4" w:rsidR="00F87919" w:rsidRPr="000440AB" w:rsidRDefault="00F87919" w:rsidP="00FD6FBB"/>
    <w:p w14:paraId="0AF58C57" w14:textId="1550D87C" w:rsidR="00F87919" w:rsidRPr="000440AB" w:rsidRDefault="00F87919" w:rsidP="00FD6FBB"/>
    <w:p w14:paraId="1D7BE258" w14:textId="2CF5FA6B" w:rsidR="00F87919" w:rsidRPr="000440AB" w:rsidRDefault="00F87919" w:rsidP="00FD6FBB"/>
    <w:p w14:paraId="0974C0A1" w14:textId="77777777" w:rsidR="00F87919" w:rsidRPr="000440AB" w:rsidRDefault="00F87919" w:rsidP="00FD6FBB"/>
    <w:p w14:paraId="4ACE393E" w14:textId="3715131C" w:rsidR="00F87919" w:rsidRPr="000440AB" w:rsidRDefault="00F87919" w:rsidP="00FD6FBB"/>
    <w:p w14:paraId="3E2A3A35" w14:textId="77777777" w:rsidR="00F87919" w:rsidRPr="000440AB" w:rsidRDefault="00F87919" w:rsidP="00FD6FBB"/>
    <w:p w14:paraId="73C7D423" w14:textId="245B2080" w:rsidR="00437007" w:rsidRPr="000440AB" w:rsidRDefault="00437007" w:rsidP="00FD6FBB"/>
    <w:p w14:paraId="4245997E" w14:textId="77777777" w:rsidR="00437007" w:rsidRPr="000440AB" w:rsidRDefault="00437007" w:rsidP="00FD6FBB"/>
    <w:p w14:paraId="3EB9752E" w14:textId="77777777" w:rsidR="00437007" w:rsidRPr="000440AB" w:rsidRDefault="00437007" w:rsidP="00FD6FBB"/>
    <w:p w14:paraId="5429DC49" w14:textId="5EC53DCD" w:rsidR="00A31582" w:rsidRPr="000440AB" w:rsidRDefault="00A31582" w:rsidP="00FD6FBB"/>
    <w:p w14:paraId="4FE0D77C" w14:textId="700E18A8" w:rsidR="00D24B61" w:rsidRPr="000440AB" w:rsidRDefault="00A31582">
      <w:r w:rsidRPr="000440AB">
        <w:br w:type="page"/>
      </w:r>
    </w:p>
    <w:p w14:paraId="033655A9" w14:textId="0CA85DE4" w:rsidR="00636B7E" w:rsidRPr="000440AB" w:rsidRDefault="00636B7E" w:rsidP="00045A9D">
      <w:pPr>
        <w:pStyle w:val="T3"/>
      </w:pPr>
      <w:bookmarkStart w:id="263" w:name="_Toc159010574"/>
      <w:r w:rsidRPr="000440AB">
        <w:lastRenderedPageBreak/>
        <w:t>ANEXO 26. CRUCE OPORTUNIDADES QUE TIENEN LAS MIPYMES DEL SECTOR MODA VS DATOS DEMOGRÁFICOS</w:t>
      </w:r>
      <w:bookmarkEnd w:id="263"/>
    </w:p>
    <w:p w14:paraId="28945B79" w14:textId="2ACEF4BB" w:rsidR="00636B7E" w:rsidRPr="000440AB" w:rsidRDefault="00636B7E" w:rsidP="00A31582">
      <w:pPr>
        <w:pStyle w:val="T3"/>
      </w:pPr>
    </w:p>
    <w:p w14:paraId="577B843A" w14:textId="32269BEA" w:rsidR="00636B7E" w:rsidRPr="000440AB" w:rsidRDefault="00045A9D" w:rsidP="00636B7E">
      <w:r w:rsidRPr="000440AB">
        <w:rPr>
          <w:noProof/>
        </w:rPr>
        <w:drawing>
          <wp:anchor distT="0" distB="0" distL="114300" distR="114300" simplePos="0" relativeHeight="251991040" behindDoc="0" locked="0" layoutInCell="1" allowOverlap="1" wp14:anchorId="02870B1E" wp14:editId="0E3840AB">
            <wp:simplePos x="0" y="0"/>
            <wp:positionH relativeFrom="margin">
              <wp:align>center</wp:align>
            </wp:positionH>
            <wp:positionV relativeFrom="margin">
              <wp:posOffset>731712</wp:posOffset>
            </wp:positionV>
            <wp:extent cx="4015409" cy="905083"/>
            <wp:effectExtent l="0" t="0" r="4445" b="9525"/>
            <wp:wrapSquare wrapText="bothSides"/>
            <wp:docPr id="1473606511" name="Imagen 57"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3606511" name="Imagen 57" descr="Tabla&#10;&#10;Descripción generada automáticamente"/>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4015409" cy="905083"/>
                    </a:xfrm>
                    <a:prstGeom prst="rect">
                      <a:avLst/>
                    </a:prstGeom>
                    <a:noFill/>
                  </pic:spPr>
                </pic:pic>
              </a:graphicData>
            </a:graphic>
          </wp:anchor>
        </w:drawing>
      </w:r>
    </w:p>
    <w:p w14:paraId="04F29406" w14:textId="77777777" w:rsidR="00636B7E" w:rsidRPr="000440AB" w:rsidRDefault="00636B7E" w:rsidP="00A31582">
      <w:pPr>
        <w:pStyle w:val="T3"/>
      </w:pPr>
    </w:p>
    <w:p w14:paraId="56D4E6BD" w14:textId="77777777" w:rsidR="00636B7E" w:rsidRPr="000440AB" w:rsidRDefault="00636B7E" w:rsidP="00A31582">
      <w:pPr>
        <w:pStyle w:val="T3"/>
      </w:pPr>
    </w:p>
    <w:p w14:paraId="0F001F39" w14:textId="3CF81E51" w:rsidR="00636B7E" w:rsidRPr="000440AB" w:rsidRDefault="00636B7E" w:rsidP="00A31582">
      <w:pPr>
        <w:pStyle w:val="T3"/>
      </w:pPr>
    </w:p>
    <w:p w14:paraId="160C4FFE" w14:textId="2C0FE09B" w:rsidR="00636B7E" w:rsidRPr="000440AB" w:rsidRDefault="00636B7E" w:rsidP="00A31582">
      <w:pPr>
        <w:pStyle w:val="T3"/>
      </w:pPr>
    </w:p>
    <w:p w14:paraId="5F3596A4" w14:textId="15AFE105" w:rsidR="00636B7E" w:rsidRPr="000440AB" w:rsidRDefault="00045A9D" w:rsidP="00636B7E">
      <w:r w:rsidRPr="000440AB">
        <w:rPr>
          <w:noProof/>
        </w:rPr>
        <w:drawing>
          <wp:anchor distT="0" distB="0" distL="114300" distR="114300" simplePos="0" relativeHeight="251993088" behindDoc="0" locked="0" layoutInCell="1" allowOverlap="1" wp14:anchorId="093112BD" wp14:editId="17583D42">
            <wp:simplePos x="0" y="0"/>
            <wp:positionH relativeFrom="margin">
              <wp:align>center</wp:align>
            </wp:positionH>
            <wp:positionV relativeFrom="margin">
              <wp:posOffset>1983918</wp:posOffset>
            </wp:positionV>
            <wp:extent cx="4228851" cy="3241470"/>
            <wp:effectExtent l="0" t="0" r="635" b="0"/>
            <wp:wrapSquare wrapText="bothSides"/>
            <wp:docPr id="849890304" name="Imagen 58"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9890304" name="Imagen 58" descr="Tabla&#10;&#10;Descripción generada automáticamente"/>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4228851" cy="3241470"/>
                    </a:xfrm>
                    <a:prstGeom prst="rect">
                      <a:avLst/>
                    </a:prstGeom>
                    <a:noFill/>
                  </pic:spPr>
                </pic:pic>
              </a:graphicData>
            </a:graphic>
          </wp:anchor>
        </w:drawing>
      </w:r>
    </w:p>
    <w:p w14:paraId="43211D9C" w14:textId="07B24833" w:rsidR="00636B7E" w:rsidRPr="000440AB" w:rsidRDefault="00636B7E" w:rsidP="00A31582">
      <w:pPr>
        <w:pStyle w:val="T3"/>
      </w:pPr>
    </w:p>
    <w:p w14:paraId="2112187D" w14:textId="2D14E6A4" w:rsidR="00636B7E" w:rsidRPr="000440AB" w:rsidRDefault="00636B7E" w:rsidP="00A31582">
      <w:pPr>
        <w:pStyle w:val="T3"/>
      </w:pPr>
    </w:p>
    <w:p w14:paraId="5F7AEEDA" w14:textId="7F9DE4DD" w:rsidR="00636B7E" w:rsidRPr="000440AB" w:rsidRDefault="00636B7E" w:rsidP="00A31582">
      <w:pPr>
        <w:pStyle w:val="T3"/>
      </w:pPr>
    </w:p>
    <w:p w14:paraId="0BC36994" w14:textId="42760EE6" w:rsidR="00636B7E" w:rsidRPr="000440AB" w:rsidRDefault="00636B7E" w:rsidP="00A31582">
      <w:pPr>
        <w:pStyle w:val="T3"/>
      </w:pPr>
    </w:p>
    <w:p w14:paraId="7B06569B" w14:textId="77777777" w:rsidR="00636B7E" w:rsidRPr="000440AB" w:rsidRDefault="00636B7E" w:rsidP="00A31582">
      <w:pPr>
        <w:pStyle w:val="T3"/>
      </w:pPr>
    </w:p>
    <w:p w14:paraId="4917B76C" w14:textId="77777777" w:rsidR="00636B7E" w:rsidRPr="000440AB" w:rsidRDefault="00636B7E" w:rsidP="00A31582">
      <w:pPr>
        <w:pStyle w:val="T3"/>
      </w:pPr>
    </w:p>
    <w:p w14:paraId="30869747" w14:textId="77777777" w:rsidR="00636B7E" w:rsidRPr="000440AB" w:rsidRDefault="00636B7E" w:rsidP="00A31582">
      <w:pPr>
        <w:pStyle w:val="T3"/>
      </w:pPr>
    </w:p>
    <w:p w14:paraId="0C8BD13F" w14:textId="77777777" w:rsidR="00636B7E" w:rsidRPr="000440AB" w:rsidRDefault="00636B7E" w:rsidP="00A31582">
      <w:pPr>
        <w:pStyle w:val="T3"/>
      </w:pPr>
    </w:p>
    <w:p w14:paraId="3E864377" w14:textId="77777777" w:rsidR="00636B7E" w:rsidRPr="000440AB" w:rsidRDefault="00636B7E" w:rsidP="00A31582">
      <w:pPr>
        <w:pStyle w:val="T3"/>
      </w:pPr>
    </w:p>
    <w:p w14:paraId="3641BB86" w14:textId="77777777" w:rsidR="00636B7E" w:rsidRPr="000440AB" w:rsidRDefault="00636B7E" w:rsidP="00A31582">
      <w:pPr>
        <w:pStyle w:val="T3"/>
      </w:pPr>
    </w:p>
    <w:p w14:paraId="7D7DDB59" w14:textId="77777777" w:rsidR="00636B7E" w:rsidRPr="000440AB" w:rsidRDefault="00636B7E" w:rsidP="00A31582">
      <w:pPr>
        <w:pStyle w:val="T3"/>
      </w:pPr>
    </w:p>
    <w:p w14:paraId="355AFA7B" w14:textId="77777777" w:rsidR="00636B7E" w:rsidRPr="000440AB" w:rsidRDefault="00636B7E" w:rsidP="00045A9D"/>
    <w:p w14:paraId="2E510250" w14:textId="77777777" w:rsidR="00636B7E" w:rsidRPr="000440AB" w:rsidRDefault="00636B7E" w:rsidP="00045A9D"/>
    <w:p w14:paraId="48CF307A" w14:textId="77777777" w:rsidR="00636B7E" w:rsidRPr="000440AB" w:rsidRDefault="00636B7E" w:rsidP="00045A9D"/>
    <w:p w14:paraId="03351B78" w14:textId="77777777" w:rsidR="00636B7E" w:rsidRPr="000440AB" w:rsidRDefault="00636B7E" w:rsidP="00045A9D"/>
    <w:p w14:paraId="63B8F43A" w14:textId="77777777" w:rsidR="00636B7E" w:rsidRPr="000440AB" w:rsidRDefault="00636B7E" w:rsidP="00045A9D"/>
    <w:p w14:paraId="0ABA7CB9" w14:textId="77777777" w:rsidR="00636B7E" w:rsidRPr="000440AB" w:rsidRDefault="00636B7E" w:rsidP="00045A9D"/>
    <w:p w14:paraId="171D8004" w14:textId="77777777" w:rsidR="00636B7E" w:rsidRDefault="00636B7E" w:rsidP="00045A9D"/>
    <w:p w14:paraId="3B74D170" w14:textId="77777777" w:rsidR="00045A9D" w:rsidRDefault="00045A9D" w:rsidP="00045A9D"/>
    <w:p w14:paraId="352A1468" w14:textId="77777777" w:rsidR="00045A9D" w:rsidRDefault="00045A9D" w:rsidP="00045A9D"/>
    <w:p w14:paraId="68C360CB" w14:textId="77777777" w:rsidR="00045A9D" w:rsidRPr="000440AB" w:rsidRDefault="00045A9D" w:rsidP="00045A9D"/>
    <w:p w14:paraId="57B42416" w14:textId="77777777" w:rsidR="00636B7E" w:rsidRPr="000440AB" w:rsidRDefault="00636B7E" w:rsidP="00045A9D"/>
    <w:p w14:paraId="0E7DBBAE" w14:textId="77777777" w:rsidR="00636B7E" w:rsidRDefault="00636B7E" w:rsidP="00045A9D"/>
    <w:p w14:paraId="7DBA3680" w14:textId="77777777" w:rsidR="00045A9D" w:rsidRDefault="00045A9D" w:rsidP="00045A9D"/>
    <w:p w14:paraId="54EA66A1" w14:textId="77777777" w:rsidR="00045A9D" w:rsidRDefault="00045A9D" w:rsidP="00045A9D"/>
    <w:p w14:paraId="7A6FB061" w14:textId="77777777" w:rsidR="00045A9D" w:rsidRPr="000440AB" w:rsidRDefault="00045A9D" w:rsidP="00045A9D"/>
    <w:p w14:paraId="74BAF7D6" w14:textId="77777777" w:rsidR="00636B7E" w:rsidRPr="000440AB" w:rsidRDefault="00636B7E" w:rsidP="00045A9D"/>
    <w:p w14:paraId="21D02203" w14:textId="77777777" w:rsidR="00636B7E" w:rsidRPr="000440AB" w:rsidRDefault="00636B7E" w:rsidP="00045A9D"/>
    <w:p w14:paraId="72ED307A" w14:textId="2A98FE3C" w:rsidR="00A31582" w:rsidRPr="00D71CF1" w:rsidRDefault="00A31582" w:rsidP="00D71CF1">
      <w:pPr>
        <w:pStyle w:val="T3"/>
      </w:pPr>
      <w:bookmarkStart w:id="264" w:name="_Toc159010575"/>
      <w:r w:rsidRPr="00D71CF1">
        <w:lastRenderedPageBreak/>
        <w:t>ANEXO 2</w:t>
      </w:r>
      <w:r w:rsidR="00636B7E" w:rsidRPr="00D71CF1">
        <w:t>7</w:t>
      </w:r>
      <w:r w:rsidRPr="00D71CF1">
        <w:t>. CRUCE PERCEPCIÓN DE CONFIANZA EN LOS PROCESOS DE PAGO VS MÉTODO DE PAGO</w:t>
      </w:r>
      <w:bookmarkEnd w:id="264"/>
      <w:r w:rsidRPr="00D71CF1">
        <w:t xml:space="preserve"> </w:t>
      </w:r>
    </w:p>
    <w:p w14:paraId="396E7D2F" w14:textId="0A2001A8" w:rsidR="00437007" w:rsidRPr="000440AB" w:rsidRDefault="00437007" w:rsidP="00FD6FBB"/>
    <w:p w14:paraId="1E1E1567" w14:textId="58EDFC92" w:rsidR="00437007" w:rsidRPr="000440AB" w:rsidRDefault="00437007" w:rsidP="00FD6FBB"/>
    <w:p w14:paraId="2987235D" w14:textId="258C5941" w:rsidR="00437007" w:rsidRPr="000440AB" w:rsidRDefault="00D71CF1" w:rsidP="00FD6FBB">
      <w:r>
        <w:rPr>
          <w:noProof/>
        </w:rPr>
        <w:drawing>
          <wp:anchor distT="0" distB="0" distL="114300" distR="114300" simplePos="0" relativeHeight="252012544" behindDoc="0" locked="0" layoutInCell="1" allowOverlap="1" wp14:anchorId="74D0A2EA" wp14:editId="1448D813">
            <wp:simplePos x="0" y="0"/>
            <wp:positionH relativeFrom="margin">
              <wp:align>center</wp:align>
            </wp:positionH>
            <wp:positionV relativeFrom="margin">
              <wp:posOffset>839426</wp:posOffset>
            </wp:positionV>
            <wp:extent cx="4285615" cy="1207135"/>
            <wp:effectExtent l="0" t="0" r="635" b="0"/>
            <wp:wrapSquare wrapText="bothSides"/>
            <wp:docPr id="7168012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4285615" cy="1207135"/>
                    </a:xfrm>
                    <a:prstGeom prst="rect">
                      <a:avLst/>
                    </a:prstGeom>
                    <a:noFill/>
                  </pic:spPr>
                </pic:pic>
              </a:graphicData>
            </a:graphic>
          </wp:anchor>
        </w:drawing>
      </w:r>
    </w:p>
    <w:p w14:paraId="669C915B" w14:textId="1B077D78" w:rsidR="00437007" w:rsidRPr="000440AB" w:rsidRDefault="00437007" w:rsidP="00FD6FBB"/>
    <w:p w14:paraId="3BA0F22A" w14:textId="22809B89" w:rsidR="00437007" w:rsidRPr="000440AB" w:rsidRDefault="00437007" w:rsidP="00FD6FBB"/>
    <w:p w14:paraId="78B0B917" w14:textId="27CC6E85" w:rsidR="00437007" w:rsidRPr="000440AB" w:rsidRDefault="00437007" w:rsidP="00FD6FBB"/>
    <w:p w14:paraId="4A520C89" w14:textId="77777777" w:rsidR="00F87919" w:rsidRPr="000440AB" w:rsidRDefault="00F87919" w:rsidP="00FD6FBB"/>
    <w:p w14:paraId="4DA6C7B0" w14:textId="24F25261" w:rsidR="00F87919" w:rsidRPr="000440AB" w:rsidRDefault="00F87919" w:rsidP="00FD6FBB"/>
    <w:p w14:paraId="31FFED0B" w14:textId="3439DD5A" w:rsidR="00A31582" w:rsidRPr="000440AB" w:rsidRDefault="00A31582" w:rsidP="00437007">
      <w:pPr>
        <w:pStyle w:val="T2"/>
      </w:pPr>
    </w:p>
    <w:p w14:paraId="1C2F872F" w14:textId="3302D96E" w:rsidR="00A31582" w:rsidRPr="000440AB" w:rsidRDefault="00A31582" w:rsidP="00437007">
      <w:pPr>
        <w:pStyle w:val="T2"/>
      </w:pPr>
    </w:p>
    <w:p w14:paraId="54E1E554" w14:textId="3CFF424F" w:rsidR="00A31582" w:rsidRPr="000440AB" w:rsidRDefault="00A31582" w:rsidP="00D24B61"/>
    <w:p w14:paraId="0051D2A4" w14:textId="77777777" w:rsidR="00A31582" w:rsidRPr="000440AB" w:rsidRDefault="00A31582" w:rsidP="00437007">
      <w:pPr>
        <w:pStyle w:val="T2"/>
      </w:pPr>
    </w:p>
    <w:p w14:paraId="54F028D4" w14:textId="77777777" w:rsidR="00A31582" w:rsidRPr="000440AB" w:rsidRDefault="00A31582" w:rsidP="00437007">
      <w:pPr>
        <w:pStyle w:val="T2"/>
      </w:pPr>
    </w:p>
    <w:p w14:paraId="0376B09E" w14:textId="668C1D71" w:rsidR="00A31582" w:rsidRPr="000440AB" w:rsidRDefault="00D71CF1" w:rsidP="00045A9D">
      <w:bookmarkStart w:id="265" w:name="_Toc154780072"/>
      <w:r>
        <w:rPr>
          <w:noProof/>
        </w:rPr>
        <w:drawing>
          <wp:anchor distT="0" distB="0" distL="114300" distR="114300" simplePos="0" relativeHeight="252011520" behindDoc="0" locked="0" layoutInCell="1" allowOverlap="1" wp14:anchorId="152C511F" wp14:editId="23D80D14">
            <wp:simplePos x="0" y="0"/>
            <wp:positionH relativeFrom="margin">
              <wp:posOffset>823137</wp:posOffset>
            </wp:positionH>
            <wp:positionV relativeFrom="margin">
              <wp:posOffset>2714625</wp:posOffset>
            </wp:positionV>
            <wp:extent cx="4182110" cy="3054350"/>
            <wp:effectExtent l="0" t="0" r="8890" b="0"/>
            <wp:wrapSquare wrapText="bothSides"/>
            <wp:docPr id="98786250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4182110" cy="3054350"/>
                    </a:xfrm>
                    <a:prstGeom prst="rect">
                      <a:avLst/>
                    </a:prstGeom>
                    <a:noFill/>
                  </pic:spPr>
                </pic:pic>
              </a:graphicData>
            </a:graphic>
          </wp:anchor>
        </w:drawing>
      </w:r>
      <w:bookmarkEnd w:id="265"/>
    </w:p>
    <w:p w14:paraId="08747424" w14:textId="77777777" w:rsidR="00A31582" w:rsidRPr="000440AB" w:rsidRDefault="00A31582" w:rsidP="00437007">
      <w:pPr>
        <w:pStyle w:val="T2"/>
      </w:pPr>
    </w:p>
    <w:p w14:paraId="4B29904E" w14:textId="77777777" w:rsidR="00A31582" w:rsidRPr="000440AB" w:rsidRDefault="00A31582" w:rsidP="00437007">
      <w:pPr>
        <w:pStyle w:val="T2"/>
      </w:pPr>
    </w:p>
    <w:p w14:paraId="3DCA1B39" w14:textId="1208134C" w:rsidR="00A31582" w:rsidRPr="000440AB" w:rsidRDefault="00A31582" w:rsidP="00437007">
      <w:pPr>
        <w:pStyle w:val="T2"/>
      </w:pPr>
    </w:p>
    <w:p w14:paraId="7BFEA34E" w14:textId="539CB546" w:rsidR="00A31582" w:rsidRPr="000440AB" w:rsidRDefault="00A31582" w:rsidP="00437007">
      <w:pPr>
        <w:pStyle w:val="T2"/>
      </w:pPr>
    </w:p>
    <w:p w14:paraId="140864AD" w14:textId="4E538860" w:rsidR="00A31582" w:rsidRPr="000440AB" w:rsidRDefault="00A31582" w:rsidP="00437007">
      <w:pPr>
        <w:pStyle w:val="T2"/>
      </w:pPr>
    </w:p>
    <w:p w14:paraId="3C62E4CA" w14:textId="77777777" w:rsidR="00A31582" w:rsidRPr="000440AB" w:rsidRDefault="00A31582" w:rsidP="00437007">
      <w:pPr>
        <w:pStyle w:val="T2"/>
      </w:pPr>
    </w:p>
    <w:p w14:paraId="69105AD7" w14:textId="77777777" w:rsidR="00A31582" w:rsidRPr="000440AB" w:rsidRDefault="00A31582" w:rsidP="00437007">
      <w:pPr>
        <w:pStyle w:val="T2"/>
      </w:pPr>
    </w:p>
    <w:p w14:paraId="66893118" w14:textId="77777777" w:rsidR="00A31582" w:rsidRPr="000440AB" w:rsidRDefault="00A31582" w:rsidP="00437007">
      <w:pPr>
        <w:pStyle w:val="T2"/>
      </w:pPr>
    </w:p>
    <w:p w14:paraId="3E393C9A" w14:textId="77777777" w:rsidR="00A31582" w:rsidRPr="000440AB" w:rsidRDefault="00A31582" w:rsidP="00437007">
      <w:pPr>
        <w:pStyle w:val="T2"/>
      </w:pPr>
    </w:p>
    <w:p w14:paraId="29384D02" w14:textId="77777777" w:rsidR="00A31582" w:rsidRPr="000440AB" w:rsidRDefault="00A31582" w:rsidP="00437007">
      <w:pPr>
        <w:pStyle w:val="T2"/>
      </w:pPr>
    </w:p>
    <w:p w14:paraId="418FA6E3" w14:textId="77777777" w:rsidR="00A31582" w:rsidRPr="000440AB" w:rsidRDefault="00A31582" w:rsidP="00437007">
      <w:pPr>
        <w:pStyle w:val="T2"/>
      </w:pPr>
    </w:p>
    <w:p w14:paraId="4EC41C87" w14:textId="77777777" w:rsidR="00A31582" w:rsidRPr="000440AB" w:rsidRDefault="00A31582" w:rsidP="00437007">
      <w:pPr>
        <w:pStyle w:val="T2"/>
      </w:pPr>
    </w:p>
    <w:p w14:paraId="65C51945" w14:textId="77777777" w:rsidR="00A31582" w:rsidRPr="000440AB" w:rsidRDefault="00A31582" w:rsidP="00437007">
      <w:pPr>
        <w:pStyle w:val="T2"/>
      </w:pPr>
    </w:p>
    <w:p w14:paraId="34AE386B" w14:textId="77777777" w:rsidR="00D71CF1" w:rsidRDefault="00D71CF1" w:rsidP="00437007">
      <w:pPr>
        <w:pStyle w:val="T2"/>
      </w:pPr>
    </w:p>
    <w:p w14:paraId="00D5DAFE" w14:textId="77777777" w:rsidR="00D71CF1" w:rsidRDefault="00D71CF1" w:rsidP="00437007">
      <w:pPr>
        <w:pStyle w:val="T2"/>
      </w:pPr>
    </w:p>
    <w:p w14:paraId="36FBE630" w14:textId="77777777" w:rsidR="00D71CF1" w:rsidRDefault="00D71CF1" w:rsidP="00437007">
      <w:pPr>
        <w:pStyle w:val="T2"/>
      </w:pPr>
    </w:p>
    <w:p w14:paraId="2A67710E" w14:textId="77777777" w:rsidR="00D71CF1" w:rsidRDefault="00D71CF1" w:rsidP="00437007">
      <w:pPr>
        <w:pStyle w:val="T2"/>
      </w:pPr>
    </w:p>
    <w:p w14:paraId="1B1033BF" w14:textId="77777777" w:rsidR="00D71CF1" w:rsidRDefault="00D71CF1" w:rsidP="00437007">
      <w:pPr>
        <w:pStyle w:val="T2"/>
      </w:pPr>
    </w:p>
    <w:p w14:paraId="5D9386C4" w14:textId="77777777" w:rsidR="00D71CF1" w:rsidRDefault="00D71CF1" w:rsidP="00045A9D"/>
    <w:p w14:paraId="1D71C215" w14:textId="77777777" w:rsidR="00D71CF1" w:rsidRDefault="00D71CF1" w:rsidP="00045A9D"/>
    <w:p w14:paraId="222109A8" w14:textId="77777777" w:rsidR="00D71CF1" w:rsidRDefault="00D71CF1" w:rsidP="00045A9D"/>
    <w:p w14:paraId="7F5B6B03" w14:textId="77777777" w:rsidR="00D71CF1" w:rsidRDefault="00D71CF1" w:rsidP="00045A9D"/>
    <w:p w14:paraId="419344D1" w14:textId="77777777" w:rsidR="00D71CF1" w:rsidRDefault="00D71CF1" w:rsidP="00045A9D"/>
    <w:p w14:paraId="7CCD9874" w14:textId="77777777" w:rsidR="00D71CF1" w:rsidRDefault="00D71CF1" w:rsidP="00045A9D"/>
    <w:p w14:paraId="2790257E" w14:textId="77777777" w:rsidR="00D71CF1" w:rsidRDefault="00D71CF1" w:rsidP="00045A9D"/>
    <w:p w14:paraId="3E36BF63" w14:textId="77777777" w:rsidR="00D71CF1" w:rsidRDefault="00D71CF1" w:rsidP="00045A9D"/>
    <w:p w14:paraId="51F75FC1" w14:textId="77777777" w:rsidR="00D71CF1" w:rsidRDefault="00D71CF1" w:rsidP="00045A9D"/>
    <w:p w14:paraId="098B4F3B" w14:textId="77777777" w:rsidR="00D71CF1" w:rsidRDefault="00D71CF1" w:rsidP="00045A9D"/>
    <w:p w14:paraId="6D9A60A8" w14:textId="77777777" w:rsidR="00D71CF1" w:rsidRDefault="00D71CF1" w:rsidP="00045A9D"/>
    <w:p w14:paraId="1BFC3075" w14:textId="77777777" w:rsidR="00A31582" w:rsidRPr="000440AB" w:rsidRDefault="00A31582" w:rsidP="00045A9D"/>
    <w:p w14:paraId="5BA1DD73" w14:textId="31614D67" w:rsidR="00D71CF1" w:rsidRDefault="00D71CF1" w:rsidP="00D71CF1">
      <w:pPr>
        <w:pStyle w:val="T3"/>
        <w:rPr>
          <w:noProof/>
        </w:rPr>
      </w:pPr>
      <w:bookmarkStart w:id="266" w:name="_Toc159010576"/>
      <w:r>
        <w:lastRenderedPageBreak/>
        <w:t xml:space="preserve">ANEXO 28. </w:t>
      </w:r>
      <w:r>
        <w:rPr>
          <w:noProof/>
        </w:rPr>
        <w:t>CRUCE FACTORES QUE INFLUYEN COMPRA EN LÍNEA  VS RED SOCIAL QUE UTILIZA</w:t>
      </w:r>
      <w:bookmarkEnd w:id="266"/>
      <w:r>
        <w:rPr>
          <w:noProof/>
        </w:rPr>
        <w:t xml:space="preserve"> </w:t>
      </w:r>
    </w:p>
    <w:p w14:paraId="6DEB051E" w14:textId="58E0B2DC" w:rsidR="00A31582" w:rsidRPr="000440AB" w:rsidRDefault="00A31582" w:rsidP="00045A9D"/>
    <w:p w14:paraId="0F9B5F61" w14:textId="0D547676" w:rsidR="00A31582" w:rsidRPr="000440AB" w:rsidRDefault="00045A9D" w:rsidP="00045A9D">
      <w:bookmarkStart w:id="267" w:name="_Toc154780074"/>
      <w:r>
        <w:rPr>
          <w:noProof/>
        </w:rPr>
        <w:drawing>
          <wp:anchor distT="0" distB="0" distL="114300" distR="114300" simplePos="0" relativeHeight="252014592" behindDoc="0" locked="0" layoutInCell="1" allowOverlap="1" wp14:anchorId="20025FFA" wp14:editId="7C513B52">
            <wp:simplePos x="0" y="0"/>
            <wp:positionH relativeFrom="margin">
              <wp:align>center</wp:align>
            </wp:positionH>
            <wp:positionV relativeFrom="margin">
              <wp:posOffset>691116</wp:posOffset>
            </wp:positionV>
            <wp:extent cx="3895725" cy="951230"/>
            <wp:effectExtent l="0" t="0" r="9525" b="1270"/>
            <wp:wrapSquare wrapText="bothSides"/>
            <wp:docPr id="134435045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3895725" cy="951230"/>
                    </a:xfrm>
                    <a:prstGeom prst="rect">
                      <a:avLst/>
                    </a:prstGeom>
                    <a:noFill/>
                  </pic:spPr>
                </pic:pic>
              </a:graphicData>
            </a:graphic>
            <wp14:sizeRelH relativeFrom="margin">
              <wp14:pctWidth>0</wp14:pctWidth>
            </wp14:sizeRelH>
            <wp14:sizeRelV relativeFrom="margin">
              <wp14:pctHeight>0</wp14:pctHeight>
            </wp14:sizeRelV>
          </wp:anchor>
        </w:drawing>
      </w:r>
      <w:bookmarkEnd w:id="267"/>
    </w:p>
    <w:p w14:paraId="5477B3C6" w14:textId="567CD06B" w:rsidR="00A31582" w:rsidRPr="000440AB" w:rsidRDefault="00A31582" w:rsidP="00045A9D"/>
    <w:p w14:paraId="0A1DD4FB" w14:textId="28D44E2D" w:rsidR="00A31582" w:rsidRPr="000440AB" w:rsidRDefault="00A31582" w:rsidP="00045A9D"/>
    <w:p w14:paraId="0EBEE28F" w14:textId="22BFD822" w:rsidR="00A31582" w:rsidRPr="000440AB" w:rsidRDefault="00A31582" w:rsidP="00045A9D"/>
    <w:p w14:paraId="294D31CD" w14:textId="16E5EEAC" w:rsidR="00A31582" w:rsidRPr="000440AB" w:rsidRDefault="00A31582" w:rsidP="00045A9D"/>
    <w:p w14:paraId="69A0E5E8" w14:textId="6562E561" w:rsidR="00A31582" w:rsidRPr="000440AB" w:rsidRDefault="00A31582" w:rsidP="00045A9D"/>
    <w:p w14:paraId="2480B888" w14:textId="6F293BA1" w:rsidR="00A31582" w:rsidRPr="000440AB" w:rsidRDefault="00A31582" w:rsidP="00045A9D"/>
    <w:p w14:paraId="5D8E2CA9" w14:textId="5596273F" w:rsidR="00A31582" w:rsidRPr="000440AB" w:rsidRDefault="00A31582" w:rsidP="00045A9D"/>
    <w:p w14:paraId="65060EB4" w14:textId="278AE29A" w:rsidR="00A31582" w:rsidRPr="000440AB" w:rsidRDefault="00A31582" w:rsidP="00045A9D"/>
    <w:p w14:paraId="218864FB" w14:textId="1623FE59" w:rsidR="00A31582" w:rsidRPr="000440AB" w:rsidRDefault="00045A9D" w:rsidP="00045A9D">
      <w:r>
        <w:rPr>
          <w:noProof/>
        </w:rPr>
        <w:drawing>
          <wp:anchor distT="0" distB="0" distL="114300" distR="114300" simplePos="0" relativeHeight="252016640" behindDoc="0" locked="0" layoutInCell="1" allowOverlap="1" wp14:anchorId="6B50E7A6" wp14:editId="17D36A38">
            <wp:simplePos x="0" y="0"/>
            <wp:positionH relativeFrom="margin">
              <wp:align>center</wp:align>
            </wp:positionH>
            <wp:positionV relativeFrom="margin">
              <wp:posOffset>2260940</wp:posOffset>
            </wp:positionV>
            <wp:extent cx="4277335" cy="3782751"/>
            <wp:effectExtent l="0" t="0" r="9525" b="8255"/>
            <wp:wrapSquare wrapText="bothSides"/>
            <wp:docPr id="1560302958" name="Imagen 3"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0302958" name="Imagen 3" descr="Tabla&#10;&#10;Descripción generada automáticamente"/>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4277335" cy="3782751"/>
                    </a:xfrm>
                    <a:prstGeom prst="rect">
                      <a:avLst/>
                    </a:prstGeom>
                    <a:noFill/>
                  </pic:spPr>
                </pic:pic>
              </a:graphicData>
            </a:graphic>
          </wp:anchor>
        </w:drawing>
      </w:r>
    </w:p>
    <w:p w14:paraId="1AFA823C" w14:textId="32D288E1" w:rsidR="00A31582" w:rsidRPr="000440AB" w:rsidRDefault="00A31582" w:rsidP="00045A9D"/>
    <w:p w14:paraId="4B7250E0" w14:textId="3EF84A6C" w:rsidR="00A31582" w:rsidRPr="000440AB" w:rsidRDefault="00A31582" w:rsidP="00045A9D"/>
    <w:p w14:paraId="2EFB51CB" w14:textId="77777777" w:rsidR="00A31582" w:rsidRDefault="00A31582" w:rsidP="00045A9D"/>
    <w:p w14:paraId="72F5E52A" w14:textId="77777777" w:rsidR="00045A9D" w:rsidRDefault="00045A9D" w:rsidP="00045A9D"/>
    <w:p w14:paraId="7739430A" w14:textId="77777777" w:rsidR="00045A9D" w:rsidRDefault="00045A9D" w:rsidP="00045A9D"/>
    <w:p w14:paraId="76FC72CC" w14:textId="77777777" w:rsidR="00045A9D" w:rsidRDefault="00045A9D" w:rsidP="00045A9D"/>
    <w:p w14:paraId="4B1DE4A3" w14:textId="77777777" w:rsidR="00045A9D" w:rsidRDefault="00045A9D" w:rsidP="00045A9D"/>
    <w:p w14:paraId="29DB43A5" w14:textId="77777777" w:rsidR="00045A9D" w:rsidRDefault="00045A9D" w:rsidP="00045A9D"/>
    <w:p w14:paraId="4411458C" w14:textId="77777777" w:rsidR="00045A9D" w:rsidRDefault="00045A9D" w:rsidP="00045A9D"/>
    <w:p w14:paraId="280AF9F8" w14:textId="77777777" w:rsidR="00045A9D" w:rsidRDefault="00045A9D" w:rsidP="00045A9D"/>
    <w:p w14:paraId="37913968" w14:textId="77777777" w:rsidR="00045A9D" w:rsidRDefault="00045A9D" w:rsidP="00045A9D"/>
    <w:p w14:paraId="0A1C6FD0" w14:textId="77777777" w:rsidR="00045A9D" w:rsidRDefault="00045A9D" w:rsidP="00045A9D"/>
    <w:p w14:paraId="39E8F7A1" w14:textId="77777777" w:rsidR="00045A9D" w:rsidRDefault="00045A9D" w:rsidP="00045A9D"/>
    <w:p w14:paraId="31204943" w14:textId="77777777" w:rsidR="00045A9D" w:rsidRDefault="00045A9D" w:rsidP="00045A9D"/>
    <w:p w14:paraId="3558B3F5" w14:textId="77777777" w:rsidR="00045A9D" w:rsidRDefault="00045A9D" w:rsidP="00045A9D"/>
    <w:p w14:paraId="3FE4B2F9" w14:textId="77777777" w:rsidR="00045A9D" w:rsidRDefault="00045A9D" w:rsidP="00045A9D"/>
    <w:p w14:paraId="3EF4745E" w14:textId="77777777" w:rsidR="00045A9D" w:rsidRDefault="00045A9D" w:rsidP="00045A9D"/>
    <w:p w14:paraId="667EA8CA" w14:textId="77777777" w:rsidR="00045A9D" w:rsidRDefault="00045A9D" w:rsidP="00045A9D"/>
    <w:p w14:paraId="34A83DCF" w14:textId="77777777" w:rsidR="00045A9D" w:rsidRDefault="00045A9D" w:rsidP="00045A9D"/>
    <w:p w14:paraId="0D72B6B9" w14:textId="77777777" w:rsidR="00045A9D" w:rsidRDefault="00045A9D" w:rsidP="00045A9D"/>
    <w:p w14:paraId="016177DB" w14:textId="77777777" w:rsidR="00045A9D" w:rsidRDefault="00045A9D" w:rsidP="00045A9D"/>
    <w:p w14:paraId="0E8BF865" w14:textId="77777777" w:rsidR="00045A9D" w:rsidRDefault="00045A9D" w:rsidP="00045A9D"/>
    <w:p w14:paraId="6296AAD6" w14:textId="77777777" w:rsidR="00045A9D" w:rsidRDefault="00045A9D" w:rsidP="00045A9D"/>
    <w:p w14:paraId="6A52FB02" w14:textId="77777777" w:rsidR="00045A9D" w:rsidRDefault="00045A9D" w:rsidP="00045A9D"/>
    <w:p w14:paraId="670621B5" w14:textId="77777777" w:rsidR="00045A9D" w:rsidRDefault="00045A9D" w:rsidP="00045A9D"/>
    <w:p w14:paraId="72A361AE" w14:textId="77777777" w:rsidR="00045A9D" w:rsidRDefault="00045A9D" w:rsidP="00045A9D"/>
    <w:p w14:paraId="416CEDA4" w14:textId="77777777" w:rsidR="00045A9D" w:rsidRDefault="00045A9D" w:rsidP="00045A9D"/>
    <w:p w14:paraId="1FC4D224" w14:textId="77777777" w:rsidR="00045A9D" w:rsidRDefault="00045A9D" w:rsidP="00045A9D"/>
    <w:p w14:paraId="34C6337C" w14:textId="77777777" w:rsidR="00045A9D" w:rsidRDefault="00045A9D" w:rsidP="00045A9D"/>
    <w:p w14:paraId="137DBDB8" w14:textId="77777777" w:rsidR="00045A9D" w:rsidRDefault="00045A9D" w:rsidP="00045A9D"/>
    <w:p w14:paraId="2E16ED1D" w14:textId="77777777" w:rsidR="00045A9D" w:rsidRDefault="00045A9D" w:rsidP="00045A9D"/>
    <w:p w14:paraId="6BE24903" w14:textId="77777777" w:rsidR="00045A9D" w:rsidRDefault="00045A9D" w:rsidP="00045A9D"/>
    <w:p w14:paraId="6A1AA45B" w14:textId="5CBE8193" w:rsidR="00D71CF1" w:rsidRPr="009D6627" w:rsidRDefault="00D71CF1" w:rsidP="00D71CF1">
      <w:pPr>
        <w:pStyle w:val="T3"/>
      </w:pPr>
      <w:bookmarkStart w:id="268" w:name="_Toc159010577"/>
      <w:r>
        <w:lastRenderedPageBreak/>
        <w:t xml:space="preserve">ANEXO 29. </w:t>
      </w:r>
      <w:r w:rsidRPr="009D6627">
        <w:t>CRUCE RETOS QUE ENFRENTAN LAS MIPYMES VS CANALES DE COMPRA</w:t>
      </w:r>
      <w:bookmarkEnd w:id="268"/>
      <w:r w:rsidRPr="009D6627">
        <w:t xml:space="preserve"> </w:t>
      </w:r>
    </w:p>
    <w:p w14:paraId="097F9E2A" w14:textId="1B202009" w:rsidR="00D71CF1" w:rsidRDefault="00D71CF1" w:rsidP="00A31582">
      <w:pPr>
        <w:pStyle w:val="T2"/>
      </w:pPr>
    </w:p>
    <w:p w14:paraId="5C71F7CF" w14:textId="3413B9A8" w:rsidR="00D71CF1" w:rsidRDefault="00D71CF1">
      <w:r>
        <w:rPr>
          <w:noProof/>
        </w:rPr>
        <w:drawing>
          <wp:anchor distT="0" distB="0" distL="114300" distR="114300" simplePos="0" relativeHeight="252020736" behindDoc="0" locked="0" layoutInCell="1" allowOverlap="1" wp14:anchorId="285A4BA4" wp14:editId="73C62311">
            <wp:simplePos x="0" y="0"/>
            <wp:positionH relativeFrom="margin">
              <wp:align>center</wp:align>
            </wp:positionH>
            <wp:positionV relativeFrom="margin">
              <wp:posOffset>1822539</wp:posOffset>
            </wp:positionV>
            <wp:extent cx="4698365" cy="2948305"/>
            <wp:effectExtent l="0" t="0" r="6985" b="4445"/>
            <wp:wrapSquare wrapText="bothSides"/>
            <wp:docPr id="1350414427"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4698365" cy="2948305"/>
                    </a:xfrm>
                    <a:prstGeom prst="rect">
                      <a:avLst/>
                    </a:prstGeom>
                    <a:noFill/>
                  </pic:spPr>
                </pic:pic>
              </a:graphicData>
            </a:graphic>
          </wp:anchor>
        </w:drawing>
      </w:r>
      <w:r>
        <w:rPr>
          <w:noProof/>
        </w:rPr>
        <w:drawing>
          <wp:anchor distT="0" distB="0" distL="114300" distR="114300" simplePos="0" relativeHeight="252018688" behindDoc="0" locked="0" layoutInCell="1" allowOverlap="1" wp14:anchorId="53EEE3B7" wp14:editId="4B6AE2F6">
            <wp:simplePos x="0" y="0"/>
            <wp:positionH relativeFrom="margin">
              <wp:align>center</wp:align>
            </wp:positionH>
            <wp:positionV relativeFrom="margin">
              <wp:posOffset>589162</wp:posOffset>
            </wp:positionV>
            <wp:extent cx="3808095" cy="917575"/>
            <wp:effectExtent l="0" t="0" r="1905" b="0"/>
            <wp:wrapSquare wrapText="bothSides"/>
            <wp:docPr id="37135301"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3808095" cy="917575"/>
                    </a:xfrm>
                    <a:prstGeom prst="rect">
                      <a:avLst/>
                    </a:prstGeom>
                    <a:noFill/>
                  </pic:spPr>
                </pic:pic>
              </a:graphicData>
            </a:graphic>
            <wp14:sizeRelH relativeFrom="margin">
              <wp14:pctWidth>0</wp14:pctWidth>
            </wp14:sizeRelH>
            <wp14:sizeRelV relativeFrom="margin">
              <wp14:pctHeight>0</wp14:pctHeight>
            </wp14:sizeRelV>
          </wp:anchor>
        </w:drawing>
      </w:r>
      <w:r>
        <w:br w:type="page"/>
      </w:r>
    </w:p>
    <w:p w14:paraId="3A25176F" w14:textId="3D527BC2" w:rsidR="00D71CF1" w:rsidRDefault="00D71CF1" w:rsidP="00D71CF1">
      <w:pPr>
        <w:pStyle w:val="T3"/>
      </w:pPr>
      <w:bookmarkStart w:id="269" w:name="_Toc159010578"/>
      <w:r>
        <w:lastRenderedPageBreak/>
        <w:t xml:space="preserve">ANEXO 30. </w:t>
      </w:r>
      <w:r w:rsidRPr="00D71CF1">
        <w:t>CRUCE PERCEPCIÓN DE SEGURIDAD PROCESOS DE COMPRA EN LÍNEA VS MÉTODO DE PAGO</w:t>
      </w:r>
      <w:bookmarkEnd w:id="269"/>
    </w:p>
    <w:p w14:paraId="08B567A3" w14:textId="77777777" w:rsidR="00D71CF1" w:rsidRDefault="00D71CF1"/>
    <w:p w14:paraId="1977B8F9" w14:textId="3FE05114" w:rsidR="00D71CF1" w:rsidRDefault="00D71CF1"/>
    <w:p w14:paraId="21FA78C4" w14:textId="22FD3229" w:rsidR="00D71CF1" w:rsidRDefault="00D71CF1" w:rsidP="00045A9D">
      <w:r>
        <w:rPr>
          <w:noProof/>
        </w:rPr>
        <w:drawing>
          <wp:anchor distT="0" distB="0" distL="114300" distR="114300" simplePos="0" relativeHeight="252022784" behindDoc="0" locked="0" layoutInCell="1" allowOverlap="1" wp14:anchorId="21399BBE" wp14:editId="667A0B96">
            <wp:simplePos x="0" y="0"/>
            <wp:positionH relativeFrom="margin">
              <wp:align>center</wp:align>
            </wp:positionH>
            <wp:positionV relativeFrom="margin">
              <wp:posOffset>711835</wp:posOffset>
            </wp:positionV>
            <wp:extent cx="4248150" cy="1194435"/>
            <wp:effectExtent l="0" t="0" r="0" b="5715"/>
            <wp:wrapSquare wrapText="bothSides"/>
            <wp:docPr id="1541812620"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4248150" cy="1194435"/>
                    </a:xfrm>
                    <a:prstGeom prst="rect">
                      <a:avLst/>
                    </a:prstGeom>
                    <a:noFill/>
                  </pic:spPr>
                </pic:pic>
              </a:graphicData>
            </a:graphic>
            <wp14:sizeRelH relativeFrom="margin">
              <wp14:pctWidth>0</wp14:pctWidth>
            </wp14:sizeRelH>
            <wp14:sizeRelV relativeFrom="margin">
              <wp14:pctHeight>0</wp14:pctHeight>
            </wp14:sizeRelV>
          </wp:anchor>
        </w:drawing>
      </w:r>
    </w:p>
    <w:p w14:paraId="6D886FEC" w14:textId="5575CB18" w:rsidR="00D71CF1" w:rsidRDefault="00D71CF1">
      <w:r>
        <w:rPr>
          <w:noProof/>
        </w:rPr>
        <w:drawing>
          <wp:anchor distT="0" distB="0" distL="114300" distR="114300" simplePos="0" relativeHeight="252024832" behindDoc="0" locked="0" layoutInCell="1" allowOverlap="1" wp14:anchorId="38F2109F" wp14:editId="5F5296A6">
            <wp:simplePos x="0" y="0"/>
            <wp:positionH relativeFrom="margin">
              <wp:align>center</wp:align>
            </wp:positionH>
            <wp:positionV relativeFrom="margin">
              <wp:posOffset>2253615</wp:posOffset>
            </wp:positionV>
            <wp:extent cx="4175760" cy="3048000"/>
            <wp:effectExtent l="0" t="0" r="0" b="0"/>
            <wp:wrapSquare wrapText="bothSides"/>
            <wp:docPr id="1248324487"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4175760" cy="3048000"/>
                    </a:xfrm>
                    <a:prstGeom prst="rect">
                      <a:avLst/>
                    </a:prstGeom>
                    <a:noFill/>
                  </pic:spPr>
                </pic:pic>
              </a:graphicData>
            </a:graphic>
            <wp14:sizeRelH relativeFrom="margin">
              <wp14:pctWidth>0</wp14:pctWidth>
            </wp14:sizeRelH>
            <wp14:sizeRelV relativeFrom="margin">
              <wp14:pctHeight>0</wp14:pctHeight>
            </wp14:sizeRelV>
          </wp:anchor>
        </w:drawing>
      </w:r>
      <w:r>
        <w:br w:type="page"/>
      </w:r>
    </w:p>
    <w:p w14:paraId="63B56A07" w14:textId="7FE35512" w:rsidR="00FD6FBB" w:rsidRPr="000440AB" w:rsidRDefault="00437007" w:rsidP="00045A9D">
      <w:r w:rsidRPr="000440AB">
        <w:lastRenderedPageBreak/>
        <w:t>GLOSARIO</w:t>
      </w:r>
    </w:p>
    <w:p w14:paraId="4D758A0D" w14:textId="77777777" w:rsidR="00437007" w:rsidRPr="000440AB" w:rsidRDefault="00437007" w:rsidP="00045A9D"/>
    <w:p w14:paraId="313E00FF" w14:textId="231828CE" w:rsidR="00437007" w:rsidRPr="000440AB" w:rsidRDefault="00437007" w:rsidP="00437007">
      <w:pPr>
        <w:spacing w:line="360" w:lineRule="auto"/>
        <w:jc w:val="both"/>
      </w:pPr>
      <w:r w:rsidRPr="000440AB">
        <w:t>1.MiPymes: Micro, pequeñas y medianas empresas. Son compañías de tamaño reducido que cumplen con ciertos límites en cuanto a su facturación anual, número de empleados y activos, y desempeñan un papel crucial en la economía local.</w:t>
      </w:r>
    </w:p>
    <w:p w14:paraId="32B8FC2C" w14:textId="77777777" w:rsidR="00437007" w:rsidRPr="000440AB" w:rsidRDefault="00437007" w:rsidP="00437007">
      <w:pPr>
        <w:spacing w:line="360" w:lineRule="auto"/>
        <w:jc w:val="both"/>
      </w:pPr>
    </w:p>
    <w:p w14:paraId="7DAEED09" w14:textId="3D17F7C6" w:rsidR="00437007" w:rsidRPr="000440AB" w:rsidRDefault="00437007" w:rsidP="00437007">
      <w:pPr>
        <w:spacing w:line="360" w:lineRule="auto"/>
        <w:jc w:val="both"/>
      </w:pPr>
      <w:r w:rsidRPr="000440AB">
        <w:t>2.</w:t>
      </w:r>
      <w:r w:rsidR="003C7C30" w:rsidRPr="003C7C30">
        <w:rPr>
          <w:i/>
        </w:rPr>
        <w:t>Millennials</w:t>
      </w:r>
      <w:r w:rsidRPr="000440AB">
        <w:t>: También conocida como Generación Y, se refiere a la cohorte demográfica nacida aproximadamente entre 1981 y 1996. Suelen estar asociados con el uso intensivo de la tecnología, valores progresistas y actitudes particulares hacia la vida y el trabajo.</w:t>
      </w:r>
    </w:p>
    <w:p w14:paraId="3AC8764B" w14:textId="77777777" w:rsidR="00437007" w:rsidRPr="000440AB" w:rsidRDefault="00437007" w:rsidP="00437007">
      <w:pPr>
        <w:spacing w:line="360" w:lineRule="auto"/>
        <w:jc w:val="both"/>
      </w:pPr>
    </w:p>
    <w:p w14:paraId="376EF72F" w14:textId="31D82A08" w:rsidR="00437007" w:rsidRPr="000440AB" w:rsidRDefault="00437007" w:rsidP="00437007">
      <w:pPr>
        <w:spacing w:line="360" w:lineRule="auto"/>
        <w:jc w:val="both"/>
      </w:pPr>
      <w:r w:rsidRPr="000440AB">
        <w:t>3.</w:t>
      </w:r>
      <w:r w:rsidR="00C07C2D" w:rsidRPr="000440AB">
        <w:rPr>
          <w:i/>
        </w:rPr>
        <w:t>UGC</w:t>
      </w:r>
      <w:r w:rsidRPr="000440AB">
        <w:t xml:space="preserve"> (</w:t>
      </w:r>
      <w:proofErr w:type="spellStart"/>
      <w:r w:rsidR="00006B29" w:rsidRPr="000440AB">
        <w:rPr>
          <w:i/>
        </w:rPr>
        <w:t>User</w:t>
      </w:r>
      <w:proofErr w:type="spellEnd"/>
      <w:r w:rsidRPr="000440AB">
        <w:t xml:space="preserve"> </w:t>
      </w:r>
      <w:proofErr w:type="spellStart"/>
      <w:r w:rsidR="00175E3C" w:rsidRPr="000440AB">
        <w:rPr>
          <w:i/>
        </w:rPr>
        <w:t>Generated</w:t>
      </w:r>
      <w:proofErr w:type="spellEnd"/>
      <w:r w:rsidRPr="000440AB">
        <w:t xml:space="preserve"> </w:t>
      </w:r>
      <w:r w:rsidR="00175E3C" w:rsidRPr="000440AB">
        <w:rPr>
          <w:i/>
        </w:rPr>
        <w:t>Content</w:t>
      </w:r>
      <w:r w:rsidRPr="000440AB">
        <w:t>): Contenido generado por usuarios. Son materiales, ya sea texto, imágenes, videos, etc., creados por los propios usuarios de un producto, servicio o marca, y compartidos en plataformas digitales.</w:t>
      </w:r>
    </w:p>
    <w:p w14:paraId="370D9B0B" w14:textId="77777777" w:rsidR="00437007" w:rsidRPr="000440AB" w:rsidRDefault="00437007" w:rsidP="00437007">
      <w:pPr>
        <w:spacing w:line="360" w:lineRule="auto"/>
        <w:jc w:val="both"/>
      </w:pPr>
    </w:p>
    <w:p w14:paraId="2001CE17" w14:textId="4CD13D83" w:rsidR="00437007" w:rsidRPr="000440AB" w:rsidRDefault="00437007" w:rsidP="00437007">
      <w:pPr>
        <w:spacing w:line="360" w:lineRule="auto"/>
        <w:jc w:val="both"/>
      </w:pPr>
      <w:r w:rsidRPr="000440AB">
        <w:t>4.Prosumidor: es un término derivado de la combinación de las palabras "productor" y "consumidor". Se refiere a un individuo que no solo consume productos o servicios, sino que también participa activamente en su producción, distribución o promoción. Es un concepto que ha cobrado relevancia con el surgimiento de la participación de los usuarios en la generación de contenido, especialmente en entornos digitales y redes sociales. Los prosumidores pueden influir en la creación de productos o servicios, ofrecer retroalimentación, generar contenido de usuario (</w:t>
      </w:r>
      <w:r w:rsidR="00C07C2D" w:rsidRPr="000440AB">
        <w:rPr>
          <w:i/>
        </w:rPr>
        <w:t>UGC</w:t>
      </w:r>
      <w:r w:rsidRPr="000440AB">
        <w:t>) y compartir sus experiencias con una marca o producto, contribuyendo así al ciclo de consumo y producción. Esta noción resalta la importancia de la participación de los consumidores en la economía y el mercado actual.</w:t>
      </w:r>
    </w:p>
    <w:p w14:paraId="004BFAB6" w14:textId="1231A4CE" w:rsidR="00437007" w:rsidRPr="000440AB" w:rsidRDefault="00437007" w:rsidP="00437007">
      <w:pPr>
        <w:spacing w:line="360" w:lineRule="auto"/>
        <w:jc w:val="both"/>
      </w:pPr>
      <w:r w:rsidRPr="000440AB">
        <w:t>5.</w:t>
      </w:r>
      <w:r w:rsidR="00C07C2D" w:rsidRPr="000440AB">
        <w:rPr>
          <w:i/>
        </w:rPr>
        <w:t>Buyer</w:t>
      </w:r>
      <w:r w:rsidRPr="000440AB">
        <w:t xml:space="preserve"> Persona: Representación </w:t>
      </w:r>
      <w:proofErr w:type="spellStart"/>
      <w:r w:rsidRPr="000440AB">
        <w:t>semi-ficticia</w:t>
      </w:r>
      <w:proofErr w:type="spellEnd"/>
      <w:r w:rsidRPr="000440AB">
        <w:t xml:space="preserve"> de tu cliente ideal basada en datos demográficos, conductuales, y de preferencias. Ayuda a comprender mejor a tu audiencia y dirigir tus estrategias de marketing hacia sus necesidades específicas.</w:t>
      </w:r>
    </w:p>
    <w:p w14:paraId="7DDDCDFD" w14:textId="77777777" w:rsidR="00437007" w:rsidRPr="000440AB" w:rsidRDefault="00437007" w:rsidP="00437007">
      <w:pPr>
        <w:spacing w:line="360" w:lineRule="auto"/>
        <w:jc w:val="both"/>
      </w:pPr>
    </w:p>
    <w:p w14:paraId="413453C1" w14:textId="158C40FD" w:rsidR="00437007" w:rsidRPr="000440AB" w:rsidRDefault="00437007" w:rsidP="00437007">
      <w:pPr>
        <w:spacing w:line="360" w:lineRule="auto"/>
        <w:jc w:val="both"/>
      </w:pPr>
      <w:r w:rsidRPr="000440AB">
        <w:t>6.Formatos de Contenido: Diferentes tipos de contenido utilizados en estrategias de marketing digital, como artículos de blog, videos, infografías, podcasts, entre otros.</w:t>
      </w:r>
    </w:p>
    <w:p w14:paraId="0F7DEA1C" w14:textId="77777777" w:rsidR="00437007" w:rsidRPr="000440AB" w:rsidRDefault="00437007" w:rsidP="00437007">
      <w:pPr>
        <w:spacing w:line="360" w:lineRule="auto"/>
        <w:jc w:val="both"/>
      </w:pPr>
    </w:p>
    <w:p w14:paraId="6C8AE339" w14:textId="40A5EEB2" w:rsidR="00437007" w:rsidRPr="000440AB" w:rsidRDefault="00437007" w:rsidP="00437007">
      <w:pPr>
        <w:spacing w:line="360" w:lineRule="auto"/>
        <w:jc w:val="both"/>
      </w:pPr>
      <w:r w:rsidRPr="000440AB">
        <w:lastRenderedPageBreak/>
        <w:t>7.Pilares de Contenido: Temáticas o categorías fundamentales en las que se basa la estrategia de contenido de una marca o empresa. Estos pilares pueden abarcar áreas clave de interés para la audiencia.</w:t>
      </w:r>
    </w:p>
    <w:p w14:paraId="273C049C" w14:textId="77777777" w:rsidR="00437007" w:rsidRPr="000440AB" w:rsidRDefault="00437007" w:rsidP="00437007">
      <w:pPr>
        <w:spacing w:line="360" w:lineRule="auto"/>
        <w:jc w:val="both"/>
      </w:pPr>
    </w:p>
    <w:p w14:paraId="448994BC" w14:textId="38C2F2C3" w:rsidR="00437007" w:rsidRPr="000440AB" w:rsidRDefault="00437007" w:rsidP="00437007">
      <w:pPr>
        <w:spacing w:line="360" w:lineRule="auto"/>
        <w:jc w:val="both"/>
      </w:pPr>
      <w:r w:rsidRPr="000440AB">
        <w:t>8.Plan de Contenido: Documento estratégico que detalla la creación, distribución y promoción del contenido para cumplir con objetivos de marketing. Incluye calendarios editoriales, temas, formatos, y canales de distribución.</w:t>
      </w:r>
    </w:p>
    <w:p w14:paraId="6D1BD5BF" w14:textId="77777777" w:rsidR="00437007" w:rsidRPr="000440AB" w:rsidRDefault="00437007" w:rsidP="00437007">
      <w:pPr>
        <w:spacing w:line="360" w:lineRule="auto"/>
        <w:jc w:val="both"/>
      </w:pPr>
    </w:p>
    <w:p w14:paraId="5FE3FE57" w14:textId="29E80359" w:rsidR="00437007" w:rsidRPr="000440AB" w:rsidRDefault="00437007" w:rsidP="00437007">
      <w:pPr>
        <w:spacing w:line="360" w:lineRule="auto"/>
        <w:jc w:val="both"/>
      </w:pPr>
      <w:r w:rsidRPr="000440AB">
        <w:t>9.Estrategia de Marketing de Contenido: Planificación y desarrollo de contenido relevante, valioso y consistente para atraer, involucrar y convertir a un público objetivo, como parte de la estrategia general de marketing.</w:t>
      </w:r>
    </w:p>
    <w:p w14:paraId="48A1367B" w14:textId="77777777" w:rsidR="00437007" w:rsidRPr="000440AB" w:rsidRDefault="00437007" w:rsidP="00437007">
      <w:pPr>
        <w:spacing w:line="360" w:lineRule="auto"/>
        <w:jc w:val="both"/>
      </w:pPr>
    </w:p>
    <w:p w14:paraId="6BB3F595" w14:textId="44D5455F" w:rsidR="00437007" w:rsidRPr="000440AB" w:rsidRDefault="00437007" w:rsidP="00437007">
      <w:pPr>
        <w:spacing w:line="360" w:lineRule="auto"/>
        <w:jc w:val="both"/>
      </w:pPr>
      <w:r w:rsidRPr="000440AB">
        <w:t>10.Programa de Lealtad: Conjunto de incentivos y recompensas ofrecidas por una empresa a sus clientes recurrentes para fomentar la fidelidad y la repetición de compras.</w:t>
      </w:r>
    </w:p>
    <w:p w14:paraId="71E13A5B" w14:textId="77777777" w:rsidR="00437007" w:rsidRPr="000440AB" w:rsidRDefault="00437007" w:rsidP="00437007">
      <w:pPr>
        <w:spacing w:line="360" w:lineRule="auto"/>
        <w:jc w:val="both"/>
      </w:pPr>
    </w:p>
    <w:p w14:paraId="68889E2E" w14:textId="44D337C3" w:rsidR="00437007" w:rsidRPr="000440AB" w:rsidRDefault="00437007" w:rsidP="00437007">
      <w:pPr>
        <w:spacing w:line="360" w:lineRule="auto"/>
        <w:jc w:val="both"/>
      </w:pPr>
      <w:r w:rsidRPr="000440AB">
        <w:t>11.</w:t>
      </w:r>
      <w:r w:rsidR="00C07C2D" w:rsidRPr="000440AB">
        <w:rPr>
          <w:i/>
        </w:rPr>
        <w:t>Customer Journey Map</w:t>
      </w:r>
      <w:r w:rsidRPr="000440AB">
        <w:t>: Representación visual del recorrido que realiza un cliente desde el descubrimiento de un producto o servicio hasta la compra y la fidelización, ayudando a comprender sus interacciones y necesidades en cada etapa.</w:t>
      </w:r>
    </w:p>
    <w:p w14:paraId="5C2944EB" w14:textId="77777777" w:rsidR="00437007" w:rsidRPr="000440AB" w:rsidRDefault="00437007" w:rsidP="00437007">
      <w:pPr>
        <w:spacing w:line="360" w:lineRule="auto"/>
        <w:jc w:val="both"/>
      </w:pPr>
    </w:p>
    <w:p w14:paraId="053CCAFE" w14:textId="760EFD0B" w:rsidR="00437007" w:rsidRPr="000440AB" w:rsidRDefault="00437007" w:rsidP="00437007">
      <w:pPr>
        <w:spacing w:line="360" w:lineRule="auto"/>
        <w:jc w:val="both"/>
      </w:pPr>
      <w:r w:rsidRPr="000440AB">
        <w:t xml:space="preserve">12.Meta </w:t>
      </w:r>
      <w:r w:rsidR="00C07C2D" w:rsidRPr="000440AB">
        <w:rPr>
          <w:i/>
        </w:rPr>
        <w:t>Business</w:t>
      </w:r>
      <w:r w:rsidRPr="000440AB">
        <w:t xml:space="preserve"> </w:t>
      </w:r>
      <w:r w:rsidR="00C07C2D" w:rsidRPr="000440AB">
        <w:rPr>
          <w:i/>
        </w:rPr>
        <w:t>Suite</w:t>
      </w:r>
      <w:r w:rsidRPr="000440AB">
        <w:t xml:space="preserve">: es una plataforma proporcionada por Meta (anteriormente conocida como Facebook) diseñada para ayudar a las empresas a gestionar y mejorar su presencia en las redes sociales. Esta </w:t>
      </w:r>
      <w:r w:rsidR="00C07C2D" w:rsidRPr="000440AB">
        <w:rPr>
          <w:i/>
        </w:rPr>
        <w:t>Suite</w:t>
      </w:r>
      <w:r w:rsidRPr="000440AB">
        <w:t xml:space="preserve"> de herramientas ofrece diversas funcionalidades para administrar y optimizar la presencia de una empresa en las plataformas de Meta, incluyendo Facebook e Instagram.</w:t>
      </w:r>
    </w:p>
    <w:sectPr w:rsidR="00437007" w:rsidRPr="000440AB" w:rsidSect="005A17A9">
      <w:pgSz w:w="12240" w:h="15840" w:code="1"/>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0F1B16" w14:textId="77777777" w:rsidR="005A17A9" w:rsidRDefault="005A17A9">
      <w:r>
        <w:separator/>
      </w:r>
    </w:p>
  </w:endnote>
  <w:endnote w:type="continuationSeparator" w:id="0">
    <w:p w14:paraId="10AFDF72" w14:textId="77777777" w:rsidR="005A17A9" w:rsidRDefault="005A17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28994636"/>
      <w:docPartObj>
        <w:docPartGallery w:val="Page Numbers (Bottom of Page)"/>
        <w:docPartUnique/>
      </w:docPartObj>
    </w:sdtPr>
    <w:sdtContent>
      <w:p w14:paraId="2D1E3FF1" w14:textId="766B5C61" w:rsidR="00EC0D2C" w:rsidRDefault="00EC0D2C">
        <w:pPr>
          <w:pStyle w:val="Piedepgina"/>
          <w:jc w:val="right"/>
        </w:pPr>
        <w:r>
          <w:fldChar w:fldCharType="begin"/>
        </w:r>
        <w:r>
          <w:instrText>PAGE   \* MERGEFORMAT</w:instrText>
        </w:r>
        <w:r>
          <w:fldChar w:fldCharType="separate"/>
        </w:r>
        <w:r>
          <w:rPr>
            <w:lang w:val="es-ES"/>
          </w:rPr>
          <w:t>2</w:t>
        </w:r>
        <w:r>
          <w:fldChar w:fldCharType="end"/>
        </w:r>
      </w:p>
    </w:sdtContent>
  </w:sdt>
  <w:p w14:paraId="78375CB6" w14:textId="77777777" w:rsidR="00F250A2" w:rsidRDefault="00F250A2" w:rsidP="007D1773"/>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5715754"/>
      <w:docPartObj>
        <w:docPartGallery w:val="Page Numbers (Bottom of Page)"/>
        <w:docPartUnique/>
      </w:docPartObj>
    </w:sdtPr>
    <w:sdtContent>
      <w:p w14:paraId="04E1F6EC" w14:textId="47AF518D" w:rsidR="009678C6" w:rsidRDefault="00000000">
        <w:pPr>
          <w:pStyle w:val="Piedepgina"/>
          <w:jc w:val="right"/>
        </w:pPr>
      </w:p>
    </w:sdtContent>
  </w:sdt>
  <w:p w14:paraId="55958045" w14:textId="77777777" w:rsidR="009678C6" w:rsidRDefault="009678C6">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A21589" w14:textId="7F320D2E" w:rsidR="00EC0D2C" w:rsidRDefault="00EC0D2C">
    <w:pPr>
      <w:pStyle w:val="Piedepgina"/>
      <w:jc w:val="right"/>
    </w:pPr>
  </w:p>
  <w:p w14:paraId="69211BEF" w14:textId="77777777" w:rsidR="00EC0D2C" w:rsidRDefault="00EC0D2C" w:rsidP="007D1773"/>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4D1B98" w14:textId="610C6971" w:rsidR="001E404F" w:rsidRDefault="001E404F">
    <w:pPr>
      <w:pStyle w:val="Piedepgina"/>
      <w:jc w:val="right"/>
    </w:pPr>
  </w:p>
  <w:p w14:paraId="4028553C" w14:textId="77777777" w:rsidR="001E404F" w:rsidRDefault="001E404F">
    <w:pPr>
      <w:pStyle w:val="Piedepgina"/>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08215243"/>
      <w:docPartObj>
        <w:docPartGallery w:val="Page Numbers (Bottom of Page)"/>
        <w:docPartUnique/>
      </w:docPartObj>
    </w:sdtPr>
    <w:sdtContent>
      <w:p w14:paraId="09164BB5" w14:textId="409009F7" w:rsidR="009678C6" w:rsidRDefault="009678C6">
        <w:pPr>
          <w:pStyle w:val="Piedepgina"/>
          <w:jc w:val="right"/>
        </w:pPr>
        <w:r>
          <w:fldChar w:fldCharType="begin"/>
        </w:r>
        <w:r>
          <w:instrText>PAGE   \* MERGEFORMAT</w:instrText>
        </w:r>
        <w:r>
          <w:fldChar w:fldCharType="separate"/>
        </w:r>
        <w:r>
          <w:rPr>
            <w:lang w:val="es-ES"/>
          </w:rPr>
          <w:t>2</w:t>
        </w:r>
        <w:r>
          <w:fldChar w:fldCharType="end"/>
        </w:r>
      </w:p>
    </w:sdtContent>
  </w:sdt>
  <w:p w14:paraId="2985B24F" w14:textId="77777777" w:rsidR="009678C6" w:rsidRDefault="009678C6" w:rsidP="007D1773"/>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1813771"/>
      <w:docPartObj>
        <w:docPartGallery w:val="Page Numbers (Bottom of Page)"/>
        <w:docPartUnique/>
      </w:docPartObj>
    </w:sdtPr>
    <w:sdtContent>
      <w:p w14:paraId="085E9EE2" w14:textId="77777777" w:rsidR="009C0B02" w:rsidRDefault="009C0B02">
        <w:pPr>
          <w:pStyle w:val="Piedepgina"/>
          <w:jc w:val="right"/>
        </w:pPr>
        <w:r>
          <w:fldChar w:fldCharType="begin"/>
        </w:r>
        <w:r>
          <w:instrText>PAGE   \* MERGEFORMAT</w:instrText>
        </w:r>
        <w:r>
          <w:fldChar w:fldCharType="separate"/>
        </w:r>
        <w:r>
          <w:rPr>
            <w:lang w:val="es-ES"/>
          </w:rPr>
          <w:t>2</w:t>
        </w:r>
        <w:r>
          <w:fldChar w:fldCharType="end"/>
        </w:r>
      </w:p>
    </w:sdtContent>
  </w:sdt>
  <w:p w14:paraId="3101EE4A" w14:textId="77777777" w:rsidR="009C0B02" w:rsidRDefault="009C0B02" w:rsidP="007D1773"/>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1746533"/>
      <w:docPartObj>
        <w:docPartGallery w:val="Page Numbers (Bottom of Page)"/>
        <w:docPartUnique/>
      </w:docPartObj>
    </w:sdtPr>
    <w:sdtContent>
      <w:p w14:paraId="0003628D" w14:textId="77777777" w:rsidR="009C0B02" w:rsidRDefault="009C0B02">
        <w:pPr>
          <w:pStyle w:val="Piedepgina"/>
          <w:jc w:val="right"/>
        </w:pPr>
        <w:r>
          <w:fldChar w:fldCharType="begin"/>
        </w:r>
        <w:r>
          <w:instrText>PAGE   \* MERGEFORMAT</w:instrText>
        </w:r>
        <w:r>
          <w:fldChar w:fldCharType="separate"/>
        </w:r>
        <w:r>
          <w:rPr>
            <w:lang w:val="es-ES"/>
          </w:rPr>
          <w:t>2</w:t>
        </w:r>
        <w:r>
          <w:fldChar w:fldCharType="end"/>
        </w:r>
      </w:p>
    </w:sdtContent>
  </w:sdt>
  <w:p w14:paraId="1CE86629" w14:textId="77777777" w:rsidR="009C0B02" w:rsidRDefault="009C0B02" w:rsidP="007D1773"/>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7C1F05" w14:textId="77777777" w:rsidR="005A17A9" w:rsidRDefault="005A17A9">
      <w:pPr>
        <w:spacing w:line="239" w:lineRule="auto"/>
        <w:ind w:left="101" w:right="74"/>
      </w:pPr>
      <w:r>
        <w:separator/>
      </w:r>
    </w:p>
  </w:footnote>
  <w:footnote w:type="continuationSeparator" w:id="0">
    <w:p w14:paraId="4326CA93" w14:textId="77777777" w:rsidR="005A17A9" w:rsidRDefault="005A17A9">
      <w:pPr>
        <w:spacing w:line="239" w:lineRule="auto"/>
        <w:ind w:left="101" w:right="74"/>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2F6243"/>
    <w:multiLevelType w:val="hybridMultilevel"/>
    <w:tmpl w:val="7D98C732"/>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1" w15:restartNumberingAfterBreak="0">
    <w:nsid w:val="07BD1B96"/>
    <w:multiLevelType w:val="hybridMultilevel"/>
    <w:tmpl w:val="155A6060"/>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 w15:restartNumberingAfterBreak="0">
    <w:nsid w:val="09861237"/>
    <w:multiLevelType w:val="hybridMultilevel"/>
    <w:tmpl w:val="7E109756"/>
    <w:lvl w:ilvl="0" w:tplc="1CBEEC1E">
      <w:start w:val="1"/>
      <w:numFmt w:val="lowerRoman"/>
      <w:pStyle w:val="Estilo1"/>
      <w:lvlText w:val="%1."/>
      <w:lvlJc w:val="left"/>
      <w:pPr>
        <w:ind w:left="720" w:hanging="360"/>
      </w:pPr>
      <w:rPr>
        <w:rFonts w:hint="default"/>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3" w15:restartNumberingAfterBreak="0">
    <w:nsid w:val="0C9F5801"/>
    <w:multiLevelType w:val="hybridMultilevel"/>
    <w:tmpl w:val="AB60F3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45401A"/>
    <w:multiLevelType w:val="hybridMultilevel"/>
    <w:tmpl w:val="EE225082"/>
    <w:lvl w:ilvl="0" w:tplc="480A0001">
      <w:start w:val="1"/>
      <w:numFmt w:val="bullet"/>
      <w:lvlText w:val=""/>
      <w:lvlJc w:val="left"/>
      <w:pPr>
        <w:ind w:left="914" w:hanging="360"/>
      </w:pPr>
      <w:rPr>
        <w:rFonts w:ascii="Symbol" w:hAnsi="Symbol" w:hint="default"/>
      </w:rPr>
    </w:lvl>
    <w:lvl w:ilvl="1" w:tplc="480A0003">
      <w:start w:val="1"/>
      <w:numFmt w:val="bullet"/>
      <w:lvlText w:val="o"/>
      <w:lvlJc w:val="left"/>
      <w:pPr>
        <w:ind w:left="1634" w:hanging="360"/>
      </w:pPr>
      <w:rPr>
        <w:rFonts w:ascii="Courier New" w:hAnsi="Courier New" w:cs="Courier New" w:hint="default"/>
      </w:rPr>
    </w:lvl>
    <w:lvl w:ilvl="2" w:tplc="480A0005">
      <w:start w:val="1"/>
      <w:numFmt w:val="bullet"/>
      <w:lvlText w:val=""/>
      <w:lvlJc w:val="left"/>
      <w:pPr>
        <w:ind w:left="2354" w:hanging="360"/>
      </w:pPr>
      <w:rPr>
        <w:rFonts w:ascii="Wingdings" w:hAnsi="Wingdings" w:hint="default"/>
      </w:rPr>
    </w:lvl>
    <w:lvl w:ilvl="3" w:tplc="480A0001">
      <w:start w:val="1"/>
      <w:numFmt w:val="bullet"/>
      <w:lvlText w:val=""/>
      <w:lvlJc w:val="left"/>
      <w:pPr>
        <w:ind w:left="3074" w:hanging="360"/>
      </w:pPr>
      <w:rPr>
        <w:rFonts w:ascii="Symbol" w:hAnsi="Symbol" w:hint="default"/>
      </w:rPr>
    </w:lvl>
    <w:lvl w:ilvl="4" w:tplc="480A0003">
      <w:start w:val="1"/>
      <w:numFmt w:val="bullet"/>
      <w:lvlText w:val="o"/>
      <w:lvlJc w:val="left"/>
      <w:pPr>
        <w:ind w:left="3794" w:hanging="360"/>
      </w:pPr>
      <w:rPr>
        <w:rFonts w:ascii="Courier New" w:hAnsi="Courier New" w:cs="Courier New" w:hint="default"/>
      </w:rPr>
    </w:lvl>
    <w:lvl w:ilvl="5" w:tplc="480A0005" w:tentative="1">
      <w:start w:val="1"/>
      <w:numFmt w:val="bullet"/>
      <w:lvlText w:val=""/>
      <w:lvlJc w:val="left"/>
      <w:pPr>
        <w:ind w:left="4514" w:hanging="360"/>
      </w:pPr>
      <w:rPr>
        <w:rFonts w:ascii="Wingdings" w:hAnsi="Wingdings" w:hint="default"/>
      </w:rPr>
    </w:lvl>
    <w:lvl w:ilvl="6" w:tplc="480A0001" w:tentative="1">
      <w:start w:val="1"/>
      <w:numFmt w:val="bullet"/>
      <w:lvlText w:val=""/>
      <w:lvlJc w:val="left"/>
      <w:pPr>
        <w:ind w:left="5234" w:hanging="360"/>
      </w:pPr>
      <w:rPr>
        <w:rFonts w:ascii="Symbol" w:hAnsi="Symbol" w:hint="default"/>
      </w:rPr>
    </w:lvl>
    <w:lvl w:ilvl="7" w:tplc="480A0003" w:tentative="1">
      <w:start w:val="1"/>
      <w:numFmt w:val="bullet"/>
      <w:lvlText w:val="o"/>
      <w:lvlJc w:val="left"/>
      <w:pPr>
        <w:ind w:left="5954" w:hanging="360"/>
      </w:pPr>
      <w:rPr>
        <w:rFonts w:ascii="Courier New" w:hAnsi="Courier New" w:cs="Courier New" w:hint="default"/>
      </w:rPr>
    </w:lvl>
    <w:lvl w:ilvl="8" w:tplc="480A0005" w:tentative="1">
      <w:start w:val="1"/>
      <w:numFmt w:val="bullet"/>
      <w:lvlText w:val=""/>
      <w:lvlJc w:val="left"/>
      <w:pPr>
        <w:ind w:left="6674" w:hanging="360"/>
      </w:pPr>
      <w:rPr>
        <w:rFonts w:ascii="Wingdings" w:hAnsi="Wingdings" w:hint="default"/>
      </w:rPr>
    </w:lvl>
  </w:abstractNum>
  <w:abstractNum w:abstractNumId="5" w15:restartNumberingAfterBreak="0">
    <w:nsid w:val="0FF26210"/>
    <w:multiLevelType w:val="hybridMultilevel"/>
    <w:tmpl w:val="B4301D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1080308"/>
    <w:multiLevelType w:val="hybridMultilevel"/>
    <w:tmpl w:val="CA48E9A0"/>
    <w:lvl w:ilvl="0" w:tplc="5B764C04">
      <w:start w:val="1"/>
      <w:numFmt w:val="decimal"/>
      <w:lvlText w:val="%1."/>
      <w:lvlJc w:val="left"/>
      <w:pPr>
        <w:ind w:left="1015" w:hanging="360"/>
      </w:pPr>
      <w:rPr>
        <w:rFonts w:hint="default"/>
      </w:rPr>
    </w:lvl>
    <w:lvl w:ilvl="1" w:tplc="080A0019" w:tentative="1">
      <w:start w:val="1"/>
      <w:numFmt w:val="lowerLetter"/>
      <w:lvlText w:val="%2."/>
      <w:lvlJc w:val="left"/>
      <w:pPr>
        <w:ind w:left="1735" w:hanging="360"/>
      </w:pPr>
    </w:lvl>
    <w:lvl w:ilvl="2" w:tplc="080A001B" w:tentative="1">
      <w:start w:val="1"/>
      <w:numFmt w:val="lowerRoman"/>
      <w:lvlText w:val="%3."/>
      <w:lvlJc w:val="right"/>
      <w:pPr>
        <w:ind w:left="2455" w:hanging="180"/>
      </w:pPr>
    </w:lvl>
    <w:lvl w:ilvl="3" w:tplc="080A000F" w:tentative="1">
      <w:start w:val="1"/>
      <w:numFmt w:val="decimal"/>
      <w:lvlText w:val="%4."/>
      <w:lvlJc w:val="left"/>
      <w:pPr>
        <w:ind w:left="3175" w:hanging="360"/>
      </w:pPr>
    </w:lvl>
    <w:lvl w:ilvl="4" w:tplc="080A0019" w:tentative="1">
      <w:start w:val="1"/>
      <w:numFmt w:val="lowerLetter"/>
      <w:lvlText w:val="%5."/>
      <w:lvlJc w:val="left"/>
      <w:pPr>
        <w:ind w:left="3895" w:hanging="360"/>
      </w:pPr>
    </w:lvl>
    <w:lvl w:ilvl="5" w:tplc="080A001B" w:tentative="1">
      <w:start w:val="1"/>
      <w:numFmt w:val="lowerRoman"/>
      <w:lvlText w:val="%6."/>
      <w:lvlJc w:val="right"/>
      <w:pPr>
        <w:ind w:left="4615" w:hanging="180"/>
      </w:pPr>
    </w:lvl>
    <w:lvl w:ilvl="6" w:tplc="080A000F" w:tentative="1">
      <w:start w:val="1"/>
      <w:numFmt w:val="decimal"/>
      <w:lvlText w:val="%7."/>
      <w:lvlJc w:val="left"/>
      <w:pPr>
        <w:ind w:left="5335" w:hanging="360"/>
      </w:pPr>
    </w:lvl>
    <w:lvl w:ilvl="7" w:tplc="080A0019" w:tentative="1">
      <w:start w:val="1"/>
      <w:numFmt w:val="lowerLetter"/>
      <w:lvlText w:val="%8."/>
      <w:lvlJc w:val="left"/>
      <w:pPr>
        <w:ind w:left="6055" w:hanging="360"/>
      </w:pPr>
    </w:lvl>
    <w:lvl w:ilvl="8" w:tplc="080A001B" w:tentative="1">
      <w:start w:val="1"/>
      <w:numFmt w:val="lowerRoman"/>
      <w:lvlText w:val="%9."/>
      <w:lvlJc w:val="right"/>
      <w:pPr>
        <w:ind w:left="6775" w:hanging="180"/>
      </w:pPr>
    </w:lvl>
  </w:abstractNum>
  <w:abstractNum w:abstractNumId="7" w15:restartNumberingAfterBreak="0">
    <w:nsid w:val="1120334C"/>
    <w:multiLevelType w:val="multilevel"/>
    <w:tmpl w:val="9AF8BD62"/>
    <w:lvl w:ilvl="0">
      <w:start w:val="1"/>
      <w:numFmt w:val="decimal"/>
      <w:lvlText w:val="%1."/>
      <w:lvlJc w:val="left"/>
      <w:pPr>
        <w:ind w:left="732" w:hanging="360"/>
      </w:pPr>
      <w:rPr>
        <w:rFonts w:hint="default"/>
      </w:rPr>
    </w:lvl>
    <w:lvl w:ilvl="1">
      <w:start w:val="1"/>
      <w:numFmt w:val="decimal"/>
      <w:isLgl/>
      <w:lvlText w:val="%1.%2."/>
      <w:lvlJc w:val="left"/>
      <w:pPr>
        <w:ind w:left="1138" w:hanging="598"/>
      </w:pPr>
      <w:rPr>
        <w:rFonts w:hint="default"/>
      </w:rPr>
    </w:lvl>
    <w:lvl w:ilvl="2">
      <w:start w:val="3"/>
      <w:numFmt w:val="decimal"/>
      <w:isLgl/>
      <w:lvlText w:val="%1.%2.%3."/>
      <w:lvlJc w:val="left"/>
      <w:pPr>
        <w:ind w:left="1428" w:hanging="720"/>
      </w:pPr>
      <w:rPr>
        <w:rFonts w:hint="default"/>
      </w:rPr>
    </w:lvl>
    <w:lvl w:ilvl="3">
      <w:start w:val="1"/>
      <w:numFmt w:val="decimal"/>
      <w:isLgl/>
      <w:lvlText w:val="%1.%2.%3.%4."/>
      <w:lvlJc w:val="left"/>
      <w:pPr>
        <w:ind w:left="1596" w:hanging="720"/>
      </w:pPr>
      <w:rPr>
        <w:rFonts w:hint="default"/>
      </w:rPr>
    </w:lvl>
    <w:lvl w:ilvl="4">
      <w:start w:val="1"/>
      <w:numFmt w:val="decimal"/>
      <w:isLgl/>
      <w:lvlText w:val="%1.%2.%3.%4.%5."/>
      <w:lvlJc w:val="left"/>
      <w:pPr>
        <w:ind w:left="2124" w:hanging="1080"/>
      </w:pPr>
      <w:rPr>
        <w:rFonts w:hint="default"/>
      </w:rPr>
    </w:lvl>
    <w:lvl w:ilvl="5">
      <w:start w:val="1"/>
      <w:numFmt w:val="decimal"/>
      <w:isLgl/>
      <w:lvlText w:val="%1.%2.%3.%4.%5.%6."/>
      <w:lvlJc w:val="left"/>
      <w:pPr>
        <w:ind w:left="2292" w:hanging="1080"/>
      </w:pPr>
      <w:rPr>
        <w:rFonts w:hint="default"/>
      </w:rPr>
    </w:lvl>
    <w:lvl w:ilvl="6">
      <w:start w:val="1"/>
      <w:numFmt w:val="decimal"/>
      <w:isLgl/>
      <w:lvlText w:val="%1.%2.%3.%4.%5.%6.%7."/>
      <w:lvlJc w:val="left"/>
      <w:pPr>
        <w:ind w:left="2820" w:hanging="1440"/>
      </w:pPr>
      <w:rPr>
        <w:rFonts w:hint="default"/>
      </w:rPr>
    </w:lvl>
    <w:lvl w:ilvl="7">
      <w:start w:val="1"/>
      <w:numFmt w:val="decimal"/>
      <w:isLgl/>
      <w:lvlText w:val="%1.%2.%3.%4.%5.%6.%7.%8."/>
      <w:lvlJc w:val="left"/>
      <w:pPr>
        <w:ind w:left="2988" w:hanging="1440"/>
      </w:pPr>
      <w:rPr>
        <w:rFonts w:hint="default"/>
      </w:rPr>
    </w:lvl>
    <w:lvl w:ilvl="8">
      <w:start w:val="1"/>
      <w:numFmt w:val="decimal"/>
      <w:isLgl/>
      <w:lvlText w:val="%1.%2.%3.%4.%5.%6.%7.%8.%9."/>
      <w:lvlJc w:val="left"/>
      <w:pPr>
        <w:ind w:left="3516" w:hanging="1800"/>
      </w:pPr>
      <w:rPr>
        <w:rFonts w:hint="default"/>
      </w:rPr>
    </w:lvl>
  </w:abstractNum>
  <w:abstractNum w:abstractNumId="8" w15:restartNumberingAfterBreak="0">
    <w:nsid w:val="11E06734"/>
    <w:multiLevelType w:val="hybridMultilevel"/>
    <w:tmpl w:val="10887D9E"/>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9" w15:restartNumberingAfterBreak="0">
    <w:nsid w:val="142B5FFB"/>
    <w:multiLevelType w:val="hybridMultilevel"/>
    <w:tmpl w:val="451E154C"/>
    <w:lvl w:ilvl="0" w:tplc="3D2C5376">
      <w:start w:val="1"/>
      <w:numFmt w:val="decimal"/>
      <w:lvlText w:val="%1."/>
      <w:lvlJc w:val="left"/>
      <w:pPr>
        <w:ind w:left="732" w:hanging="360"/>
      </w:pPr>
      <w:rPr>
        <w:rFonts w:hint="default"/>
      </w:rPr>
    </w:lvl>
    <w:lvl w:ilvl="1" w:tplc="080A0019" w:tentative="1">
      <w:start w:val="1"/>
      <w:numFmt w:val="lowerLetter"/>
      <w:lvlText w:val="%2."/>
      <w:lvlJc w:val="left"/>
      <w:pPr>
        <w:ind w:left="1452" w:hanging="360"/>
      </w:pPr>
    </w:lvl>
    <w:lvl w:ilvl="2" w:tplc="080A001B" w:tentative="1">
      <w:start w:val="1"/>
      <w:numFmt w:val="lowerRoman"/>
      <w:lvlText w:val="%3."/>
      <w:lvlJc w:val="right"/>
      <w:pPr>
        <w:ind w:left="2172" w:hanging="180"/>
      </w:pPr>
    </w:lvl>
    <w:lvl w:ilvl="3" w:tplc="080A000F" w:tentative="1">
      <w:start w:val="1"/>
      <w:numFmt w:val="decimal"/>
      <w:lvlText w:val="%4."/>
      <w:lvlJc w:val="left"/>
      <w:pPr>
        <w:ind w:left="2892" w:hanging="360"/>
      </w:pPr>
    </w:lvl>
    <w:lvl w:ilvl="4" w:tplc="080A0019" w:tentative="1">
      <w:start w:val="1"/>
      <w:numFmt w:val="lowerLetter"/>
      <w:lvlText w:val="%5."/>
      <w:lvlJc w:val="left"/>
      <w:pPr>
        <w:ind w:left="3612" w:hanging="360"/>
      </w:pPr>
    </w:lvl>
    <w:lvl w:ilvl="5" w:tplc="080A001B" w:tentative="1">
      <w:start w:val="1"/>
      <w:numFmt w:val="lowerRoman"/>
      <w:lvlText w:val="%6."/>
      <w:lvlJc w:val="right"/>
      <w:pPr>
        <w:ind w:left="4332" w:hanging="180"/>
      </w:pPr>
    </w:lvl>
    <w:lvl w:ilvl="6" w:tplc="080A000F" w:tentative="1">
      <w:start w:val="1"/>
      <w:numFmt w:val="decimal"/>
      <w:lvlText w:val="%7."/>
      <w:lvlJc w:val="left"/>
      <w:pPr>
        <w:ind w:left="5052" w:hanging="360"/>
      </w:pPr>
    </w:lvl>
    <w:lvl w:ilvl="7" w:tplc="080A0019" w:tentative="1">
      <w:start w:val="1"/>
      <w:numFmt w:val="lowerLetter"/>
      <w:lvlText w:val="%8."/>
      <w:lvlJc w:val="left"/>
      <w:pPr>
        <w:ind w:left="5772" w:hanging="360"/>
      </w:pPr>
    </w:lvl>
    <w:lvl w:ilvl="8" w:tplc="080A001B" w:tentative="1">
      <w:start w:val="1"/>
      <w:numFmt w:val="lowerRoman"/>
      <w:lvlText w:val="%9."/>
      <w:lvlJc w:val="right"/>
      <w:pPr>
        <w:ind w:left="6492" w:hanging="180"/>
      </w:pPr>
    </w:lvl>
  </w:abstractNum>
  <w:abstractNum w:abstractNumId="10" w15:restartNumberingAfterBreak="0">
    <w:nsid w:val="1760006D"/>
    <w:multiLevelType w:val="hybridMultilevel"/>
    <w:tmpl w:val="088C3CA6"/>
    <w:lvl w:ilvl="0" w:tplc="480A0001">
      <w:start w:val="1"/>
      <w:numFmt w:val="bullet"/>
      <w:lvlText w:val=""/>
      <w:lvlJc w:val="left"/>
      <w:pPr>
        <w:ind w:left="1092" w:hanging="360"/>
      </w:pPr>
      <w:rPr>
        <w:rFonts w:ascii="Symbol" w:hAnsi="Symbol" w:hint="default"/>
      </w:rPr>
    </w:lvl>
    <w:lvl w:ilvl="1" w:tplc="480A0003" w:tentative="1">
      <w:start w:val="1"/>
      <w:numFmt w:val="bullet"/>
      <w:lvlText w:val="o"/>
      <w:lvlJc w:val="left"/>
      <w:pPr>
        <w:ind w:left="1812" w:hanging="360"/>
      </w:pPr>
      <w:rPr>
        <w:rFonts w:ascii="Courier New" w:hAnsi="Courier New" w:cs="Courier New" w:hint="default"/>
      </w:rPr>
    </w:lvl>
    <w:lvl w:ilvl="2" w:tplc="480A0005" w:tentative="1">
      <w:start w:val="1"/>
      <w:numFmt w:val="bullet"/>
      <w:lvlText w:val=""/>
      <w:lvlJc w:val="left"/>
      <w:pPr>
        <w:ind w:left="2532" w:hanging="360"/>
      </w:pPr>
      <w:rPr>
        <w:rFonts w:ascii="Wingdings" w:hAnsi="Wingdings" w:hint="default"/>
      </w:rPr>
    </w:lvl>
    <w:lvl w:ilvl="3" w:tplc="480A0001" w:tentative="1">
      <w:start w:val="1"/>
      <w:numFmt w:val="bullet"/>
      <w:lvlText w:val=""/>
      <w:lvlJc w:val="left"/>
      <w:pPr>
        <w:ind w:left="3252" w:hanging="360"/>
      </w:pPr>
      <w:rPr>
        <w:rFonts w:ascii="Symbol" w:hAnsi="Symbol" w:hint="default"/>
      </w:rPr>
    </w:lvl>
    <w:lvl w:ilvl="4" w:tplc="480A0003" w:tentative="1">
      <w:start w:val="1"/>
      <w:numFmt w:val="bullet"/>
      <w:lvlText w:val="o"/>
      <w:lvlJc w:val="left"/>
      <w:pPr>
        <w:ind w:left="3972" w:hanging="360"/>
      </w:pPr>
      <w:rPr>
        <w:rFonts w:ascii="Courier New" w:hAnsi="Courier New" w:cs="Courier New" w:hint="default"/>
      </w:rPr>
    </w:lvl>
    <w:lvl w:ilvl="5" w:tplc="480A0005" w:tentative="1">
      <w:start w:val="1"/>
      <w:numFmt w:val="bullet"/>
      <w:lvlText w:val=""/>
      <w:lvlJc w:val="left"/>
      <w:pPr>
        <w:ind w:left="4692" w:hanging="360"/>
      </w:pPr>
      <w:rPr>
        <w:rFonts w:ascii="Wingdings" w:hAnsi="Wingdings" w:hint="default"/>
      </w:rPr>
    </w:lvl>
    <w:lvl w:ilvl="6" w:tplc="480A0001" w:tentative="1">
      <w:start w:val="1"/>
      <w:numFmt w:val="bullet"/>
      <w:lvlText w:val=""/>
      <w:lvlJc w:val="left"/>
      <w:pPr>
        <w:ind w:left="5412" w:hanging="360"/>
      </w:pPr>
      <w:rPr>
        <w:rFonts w:ascii="Symbol" w:hAnsi="Symbol" w:hint="default"/>
      </w:rPr>
    </w:lvl>
    <w:lvl w:ilvl="7" w:tplc="480A0003" w:tentative="1">
      <w:start w:val="1"/>
      <w:numFmt w:val="bullet"/>
      <w:lvlText w:val="o"/>
      <w:lvlJc w:val="left"/>
      <w:pPr>
        <w:ind w:left="6132" w:hanging="360"/>
      </w:pPr>
      <w:rPr>
        <w:rFonts w:ascii="Courier New" w:hAnsi="Courier New" w:cs="Courier New" w:hint="default"/>
      </w:rPr>
    </w:lvl>
    <w:lvl w:ilvl="8" w:tplc="480A0005" w:tentative="1">
      <w:start w:val="1"/>
      <w:numFmt w:val="bullet"/>
      <w:lvlText w:val=""/>
      <w:lvlJc w:val="left"/>
      <w:pPr>
        <w:ind w:left="6852" w:hanging="360"/>
      </w:pPr>
      <w:rPr>
        <w:rFonts w:ascii="Wingdings" w:hAnsi="Wingdings" w:hint="default"/>
      </w:rPr>
    </w:lvl>
  </w:abstractNum>
  <w:abstractNum w:abstractNumId="11" w15:restartNumberingAfterBreak="0">
    <w:nsid w:val="18CD33F7"/>
    <w:multiLevelType w:val="hybridMultilevel"/>
    <w:tmpl w:val="86FCDB2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2" w15:restartNumberingAfterBreak="0">
    <w:nsid w:val="194B7A8A"/>
    <w:multiLevelType w:val="hybridMultilevel"/>
    <w:tmpl w:val="8BB040B8"/>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13" w15:restartNumberingAfterBreak="0">
    <w:nsid w:val="1B636131"/>
    <w:multiLevelType w:val="hybridMultilevel"/>
    <w:tmpl w:val="AF3C22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0C8553E"/>
    <w:multiLevelType w:val="hybridMultilevel"/>
    <w:tmpl w:val="C416FF8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5" w15:restartNumberingAfterBreak="0">
    <w:nsid w:val="24186B9E"/>
    <w:multiLevelType w:val="hybridMultilevel"/>
    <w:tmpl w:val="BB0C58B6"/>
    <w:lvl w:ilvl="0" w:tplc="480A0001">
      <w:start w:val="1"/>
      <w:numFmt w:val="bullet"/>
      <w:lvlText w:val=""/>
      <w:lvlJc w:val="left"/>
      <w:pPr>
        <w:ind w:left="1080" w:hanging="360"/>
      </w:pPr>
      <w:rPr>
        <w:rFonts w:ascii="Symbol" w:hAnsi="Symbol" w:hint="default"/>
      </w:rPr>
    </w:lvl>
    <w:lvl w:ilvl="1" w:tplc="480A0003" w:tentative="1">
      <w:start w:val="1"/>
      <w:numFmt w:val="bullet"/>
      <w:lvlText w:val="o"/>
      <w:lvlJc w:val="left"/>
      <w:pPr>
        <w:ind w:left="1800" w:hanging="360"/>
      </w:pPr>
      <w:rPr>
        <w:rFonts w:ascii="Courier New" w:hAnsi="Courier New" w:cs="Courier New" w:hint="default"/>
      </w:rPr>
    </w:lvl>
    <w:lvl w:ilvl="2" w:tplc="480A0005" w:tentative="1">
      <w:start w:val="1"/>
      <w:numFmt w:val="bullet"/>
      <w:lvlText w:val=""/>
      <w:lvlJc w:val="left"/>
      <w:pPr>
        <w:ind w:left="2520" w:hanging="360"/>
      </w:pPr>
      <w:rPr>
        <w:rFonts w:ascii="Wingdings" w:hAnsi="Wingdings" w:hint="default"/>
      </w:rPr>
    </w:lvl>
    <w:lvl w:ilvl="3" w:tplc="480A0001" w:tentative="1">
      <w:start w:val="1"/>
      <w:numFmt w:val="bullet"/>
      <w:lvlText w:val=""/>
      <w:lvlJc w:val="left"/>
      <w:pPr>
        <w:ind w:left="3240" w:hanging="360"/>
      </w:pPr>
      <w:rPr>
        <w:rFonts w:ascii="Symbol" w:hAnsi="Symbol" w:hint="default"/>
      </w:rPr>
    </w:lvl>
    <w:lvl w:ilvl="4" w:tplc="480A0003" w:tentative="1">
      <w:start w:val="1"/>
      <w:numFmt w:val="bullet"/>
      <w:lvlText w:val="o"/>
      <w:lvlJc w:val="left"/>
      <w:pPr>
        <w:ind w:left="3960" w:hanging="360"/>
      </w:pPr>
      <w:rPr>
        <w:rFonts w:ascii="Courier New" w:hAnsi="Courier New" w:cs="Courier New" w:hint="default"/>
      </w:rPr>
    </w:lvl>
    <w:lvl w:ilvl="5" w:tplc="480A0005" w:tentative="1">
      <w:start w:val="1"/>
      <w:numFmt w:val="bullet"/>
      <w:lvlText w:val=""/>
      <w:lvlJc w:val="left"/>
      <w:pPr>
        <w:ind w:left="4680" w:hanging="360"/>
      </w:pPr>
      <w:rPr>
        <w:rFonts w:ascii="Wingdings" w:hAnsi="Wingdings" w:hint="default"/>
      </w:rPr>
    </w:lvl>
    <w:lvl w:ilvl="6" w:tplc="480A0001" w:tentative="1">
      <w:start w:val="1"/>
      <w:numFmt w:val="bullet"/>
      <w:lvlText w:val=""/>
      <w:lvlJc w:val="left"/>
      <w:pPr>
        <w:ind w:left="5400" w:hanging="360"/>
      </w:pPr>
      <w:rPr>
        <w:rFonts w:ascii="Symbol" w:hAnsi="Symbol" w:hint="default"/>
      </w:rPr>
    </w:lvl>
    <w:lvl w:ilvl="7" w:tplc="480A0003" w:tentative="1">
      <w:start w:val="1"/>
      <w:numFmt w:val="bullet"/>
      <w:lvlText w:val="o"/>
      <w:lvlJc w:val="left"/>
      <w:pPr>
        <w:ind w:left="6120" w:hanging="360"/>
      </w:pPr>
      <w:rPr>
        <w:rFonts w:ascii="Courier New" w:hAnsi="Courier New" w:cs="Courier New" w:hint="default"/>
      </w:rPr>
    </w:lvl>
    <w:lvl w:ilvl="8" w:tplc="480A0005" w:tentative="1">
      <w:start w:val="1"/>
      <w:numFmt w:val="bullet"/>
      <w:lvlText w:val=""/>
      <w:lvlJc w:val="left"/>
      <w:pPr>
        <w:ind w:left="6840" w:hanging="360"/>
      </w:pPr>
      <w:rPr>
        <w:rFonts w:ascii="Wingdings" w:hAnsi="Wingdings" w:hint="default"/>
      </w:rPr>
    </w:lvl>
  </w:abstractNum>
  <w:abstractNum w:abstractNumId="16" w15:restartNumberingAfterBreak="0">
    <w:nsid w:val="26007E39"/>
    <w:multiLevelType w:val="hybridMultilevel"/>
    <w:tmpl w:val="5A18A98A"/>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17" w15:restartNumberingAfterBreak="0">
    <w:nsid w:val="26E0153B"/>
    <w:multiLevelType w:val="multilevel"/>
    <w:tmpl w:val="4582E36A"/>
    <w:lvl w:ilvl="0">
      <w:start w:val="1"/>
      <w:numFmt w:val="decimal"/>
      <w:lvlText w:val="%1."/>
      <w:lvlJc w:val="left"/>
      <w:pPr>
        <w:ind w:left="720" w:hanging="360"/>
      </w:pPr>
      <w:rPr>
        <w:rFonts w:hint="default"/>
      </w:rPr>
    </w:lvl>
    <w:lvl w:ilvl="1">
      <w:start w:val="4"/>
      <w:numFmt w:val="decimal"/>
      <w:isLgl/>
      <w:lvlText w:val="%1.%2"/>
      <w:lvlJc w:val="left"/>
      <w:pPr>
        <w:ind w:left="732" w:hanging="360"/>
      </w:pPr>
      <w:rPr>
        <w:rFonts w:hint="default"/>
      </w:rPr>
    </w:lvl>
    <w:lvl w:ilvl="2">
      <w:start w:val="1"/>
      <w:numFmt w:val="decimal"/>
      <w:isLgl/>
      <w:lvlText w:val="%1.%2.%3"/>
      <w:lvlJc w:val="left"/>
      <w:pPr>
        <w:ind w:left="1104" w:hanging="720"/>
      </w:pPr>
      <w:rPr>
        <w:rFonts w:hint="default"/>
      </w:rPr>
    </w:lvl>
    <w:lvl w:ilvl="3">
      <w:start w:val="1"/>
      <w:numFmt w:val="decimal"/>
      <w:isLgl/>
      <w:lvlText w:val="%1.%2.%3.%4"/>
      <w:lvlJc w:val="left"/>
      <w:pPr>
        <w:ind w:left="1116" w:hanging="720"/>
      </w:pPr>
      <w:rPr>
        <w:rFonts w:hint="default"/>
      </w:rPr>
    </w:lvl>
    <w:lvl w:ilvl="4">
      <w:start w:val="1"/>
      <w:numFmt w:val="decimal"/>
      <w:isLgl/>
      <w:lvlText w:val="%1.%2.%3.%4.%5"/>
      <w:lvlJc w:val="left"/>
      <w:pPr>
        <w:ind w:left="1488" w:hanging="1080"/>
      </w:pPr>
      <w:rPr>
        <w:rFonts w:hint="default"/>
      </w:rPr>
    </w:lvl>
    <w:lvl w:ilvl="5">
      <w:start w:val="1"/>
      <w:numFmt w:val="decimal"/>
      <w:isLgl/>
      <w:lvlText w:val="%1.%2.%3.%4.%5.%6"/>
      <w:lvlJc w:val="left"/>
      <w:pPr>
        <w:ind w:left="1500" w:hanging="1080"/>
      </w:pPr>
      <w:rPr>
        <w:rFonts w:hint="default"/>
      </w:rPr>
    </w:lvl>
    <w:lvl w:ilvl="6">
      <w:start w:val="1"/>
      <w:numFmt w:val="decimal"/>
      <w:isLgl/>
      <w:lvlText w:val="%1.%2.%3.%4.%5.%6.%7"/>
      <w:lvlJc w:val="left"/>
      <w:pPr>
        <w:ind w:left="1872" w:hanging="1440"/>
      </w:pPr>
      <w:rPr>
        <w:rFonts w:hint="default"/>
      </w:rPr>
    </w:lvl>
    <w:lvl w:ilvl="7">
      <w:start w:val="1"/>
      <w:numFmt w:val="decimal"/>
      <w:isLgl/>
      <w:lvlText w:val="%1.%2.%3.%4.%5.%6.%7.%8"/>
      <w:lvlJc w:val="left"/>
      <w:pPr>
        <w:ind w:left="1884" w:hanging="1440"/>
      </w:pPr>
      <w:rPr>
        <w:rFonts w:hint="default"/>
      </w:rPr>
    </w:lvl>
    <w:lvl w:ilvl="8">
      <w:start w:val="1"/>
      <w:numFmt w:val="decimal"/>
      <w:isLgl/>
      <w:lvlText w:val="%1.%2.%3.%4.%5.%6.%7.%8.%9"/>
      <w:lvlJc w:val="left"/>
      <w:pPr>
        <w:ind w:left="2256" w:hanging="1800"/>
      </w:pPr>
      <w:rPr>
        <w:rFonts w:hint="default"/>
      </w:rPr>
    </w:lvl>
  </w:abstractNum>
  <w:abstractNum w:abstractNumId="18" w15:restartNumberingAfterBreak="0">
    <w:nsid w:val="26F00AD7"/>
    <w:multiLevelType w:val="hybridMultilevel"/>
    <w:tmpl w:val="0EC88E9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9" w15:restartNumberingAfterBreak="0">
    <w:nsid w:val="28BA120B"/>
    <w:multiLevelType w:val="hybridMultilevel"/>
    <w:tmpl w:val="CD84F49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0" w15:restartNumberingAfterBreak="0">
    <w:nsid w:val="2E2D2707"/>
    <w:multiLevelType w:val="hybridMultilevel"/>
    <w:tmpl w:val="DE7839C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1" w15:restartNumberingAfterBreak="0">
    <w:nsid w:val="2F841ACD"/>
    <w:multiLevelType w:val="hybridMultilevel"/>
    <w:tmpl w:val="A0161636"/>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22" w15:restartNumberingAfterBreak="0">
    <w:nsid w:val="329E1999"/>
    <w:multiLevelType w:val="hybridMultilevel"/>
    <w:tmpl w:val="948C3C4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3" w15:restartNumberingAfterBreak="0">
    <w:nsid w:val="35D73145"/>
    <w:multiLevelType w:val="multilevel"/>
    <w:tmpl w:val="BA04C69A"/>
    <w:lvl w:ilvl="0">
      <w:start w:val="1"/>
      <w:numFmt w:val="decimal"/>
      <w:lvlText w:val="%1."/>
      <w:lvlJc w:val="left"/>
      <w:pPr>
        <w:ind w:left="683" w:hanging="683"/>
      </w:pPr>
      <w:rPr>
        <w:rFonts w:asciiTheme="minorHAnsi" w:eastAsiaTheme="minorHAnsi" w:hAnsiTheme="minorHAnsi" w:cstheme="minorBidi"/>
        <w:b w:val="0"/>
      </w:rPr>
    </w:lvl>
    <w:lvl w:ilvl="1">
      <w:start w:val="3"/>
      <w:numFmt w:val="decimal"/>
      <w:lvlText w:val="%1.%2"/>
      <w:lvlJc w:val="left"/>
      <w:pPr>
        <w:ind w:left="683" w:hanging="683"/>
      </w:pPr>
      <w:rPr>
        <w:rFonts w:hint="default"/>
        <w:b w:val="0"/>
      </w:rPr>
    </w:lvl>
    <w:lvl w:ilvl="2">
      <w:start w:val="2"/>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24" w15:restartNumberingAfterBreak="0">
    <w:nsid w:val="36A05992"/>
    <w:multiLevelType w:val="hybridMultilevel"/>
    <w:tmpl w:val="08F60480"/>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25" w15:restartNumberingAfterBreak="0">
    <w:nsid w:val="37A9132C"/>
    <w:multiLevelType w:val="hybridMultilevel"/>
    <w:tmpl w:val="8BE8DD7C"/>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26" w15:restartNumberingAfterBreak="0">
    <w:nsid w:val="3AAB7EA5"/>
    <w:multiLevelType w:val="hybridMultilevel"/>
    <w:tmpl w:val="72A45F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C722F11"/>
    <w:multiLevelType w:val="hybridMultilevel"/>
    <w:tmpl w:val="9906F4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CD87805"/>
    <w:multiLevelType w:val="hybridMultilevel"/>
    <w:tmpl w:val="64EE9150"/>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29" w15:restartNumberingAfterBreak="0">
    <w:nsid w:val="3EE469BF"/>
    <w:multiLevelType w:val="hybridMultilevel"/>
    <w:tmpl w:val="80D29B3E"/>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30" w15:restartNumberingAfterBreak="0">
    <w:nsid w:val="41FD3A21"/>
    <w:multiLevelType w:val="hybridMultilevel"/>
    <w:tmpl w:val="6BB0C020"/>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31" w15:restartNumberingAfterBreak="0">
    <w:nsid w:val="459F38BD"/>
    <w:multiLevelType w:val="multilevel"/>
    <w:tmpl w:val="2DA43294"/>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2" w15:restartNumberingAfterBreak="0">
    <w:nsid w:val="45AD3FB8"/>
    <w:multiLevelType w:val="multilevel"/>
    <w:tmpl w:val="6B0063B0"/>
    <w:lvl w:ilvl="0">
      <w:start w:val="6"/>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480B072F"/>
    <w:multiLevelType w:val="hybridMultilevel"/>
    <w:tmpl w:val="981612EA"/>
    <w:lvl w:ilvl="0" w:tplc="F10626A2">
      <w:start w:val="1"/>
      <w:numFmt w:val="decimal"/>
      <w:lvlText w:val="%1."/>
      <w:lvlJc w:val="left"/>
      <w:pPr>
        <w:ind w:left="1414" w:hanging="702"/>
      </w:pPr>
      <w:rPr>
        <w:rFonts w:hint="default"/>
      </w:rPr>
    </w:lvl>
    <w:lvl w:ilvl="1" w:tplc="480A0019" w:tentative="1">
      <w:start w:val="1"/>
      <w:numFmt w:val="lowerLetter"/>
      <w:lvlText w:val="%2."/>
      <w:lvlJc w:val="left"/>
      <w:pPr>
        <w:ind w:left="1792" w:hanging="360"/>
      </w:pPr>
    </w:lvl>
    <w:lvl w:ilvl="2" w:tplc="480A001B" w:tentative="1">
      <w:start w:val="1"/>
      <w:numFmt w:val="lowerRoman"/>
      <w:lvlText w:val="%3."/>
      <w:lvlJc w:val="right"/>
      <w:pPr>
        <w:ind w:left="2512" w:hanging="180"/>
      </w:pPr>
    </w:lvl>
    <w:lvl w:ilvl="3" w:tplc="480A000F" w:tentative="1">
      <w:start w:val="1"/>
      <w:numFmt w:val="decimal"/>
      <w:lvlText w:val="%4."/>
      <w:lvlJc w:val="left"/>
      <w:pPr>
        <w:ind w:left="3232" w:hanging="360"/>
      </w:pPr>
    </w:lvl>
    <w:lvl w:ilvl="4" w:tplc="480A0019" w:tentative="1">
      <w:start w:val="1"/>
      <w:numFmt w:val="lowerLetter"/>
      <w:lvlText w:val="%5."/>
      <w:lvlJc w:val="left"/>
      <w:pPr>
        <w:ind w:left="3952" w:hanging="360"/>
      </w:pPr>
    </w:lvl>
    <w:lvl w:ilvl="5" w:tplc="480A001B" w:tentative="1">
      <w:start w:val="1"/>
      <w:numFmt w:val="lowerRoman"/>
      <w:lvlText w:val="%6."/>
      <w:lvlJc w:val="right"/>
      <w:pPr>
        <w:ind w:left="4672" w:hanging="180"/>
      </w:pPr>
    </w:lvl>
    <w:lvl w:ilvl="6" w:tplc="480A000F" w:tentative="1">
      <w:start w:val="1"/>
      <w:numFmt w:val="decimal"/>
      <w:lvlText w:val="%7."/>
      <w:lvlJc w:val="left"/>
      <w:pPr>
        <w:ind w:left="5392" w:hanging="360"/>
      </w:pPr>
    </w:lvl>
    <w:lvl w:ilvl="7" w:tplc="480A0019" w:tentative="1">
      <w:start w:val="1"/>
      <w:numFmt w:val="lowerLetter"/>
      <w:lvlText w:val="%8."/>
      <w:lvlJc w:val="left"/>
      <w:pPr>
        <w:ind w:left="6112" w:hanging="360"/>
      </w:pPr>
    </w:lvl>
    <w:lvl w:ilvl="8" w:tplc="480A001B" w:tentative="1">
      <w:start w:val="1"/>
      <w:numFmt w:val="lowerRoman"/>
      <w:lvlText w:val="%9."/>
      <w:lvlJc w:val="right"/>
      <w:pPr>
        <w:ind w:left="6832" w:hanging="180"/>
      </w:pPr>
    </w:lvl>
  </w:abstractNum>
  <w:abstractNum w:abstractNumId="34" w15:restartNumberingAfterBreak="0">
    <w:nsid w:val="4D5A4977"/>
    <w:multiLevelType w:val="hybridMultilevel"/>
    <w:tmpl w:val="1812C7EC"/>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35" w15:restartNumberingAfterBreak="0">
    <w:nsid w:val="509C2EEC"/>
    <w:multiLevelType w:val="hybridMultilevel"/>
    <w:tmpl w:val="B59CD94E"/>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36" w15:restartNumberingAfterBreak="0">
    <w:nsid w:val="56EA274A"/>
    <w:multiLevelType w:val="hybridMultilevel"/>
    <w:tmpl w:val="EC5E71BE"/>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37" w15:restartNumberingAfterBreak="0">
    <w:nsid w:val="5D136A80"/>
    <w:multiLevelType w:val="multilevel"/>
    <w:tmpl w:val="BA48E73A"/>
    <w:lvl w:ilvl="0">
      <w:start w:val="1"/>
      <w:numFmt w:val="decimal"/>
      <w:lvlText w:val="%1."/>
      <w:lvlJc w:val="left"/>
      <w:pPr>
        <w:ind w:left="720" w:hanging="360"/>
      </w:pPr>
      <w:rPr>
        <w:rFonts w:hint="default"/>
      </w:rPr>
    </w:lvl>
    <w:lvl w:ilvl="1">
      <w:start w:val="2"/>
      <w:numFmt w:val="decimal"/>
      <w:isLgl/>
      <w:lvlText w:val="%1.%2"/>
      <w:lvlJc w:val="left"/>
      <w:pPr>
        <w:ind w:left="1075" w:hanging="420"/>
      </w:pPr>
      <w:rPr>
        <w:rFonts w:hint="default"/>
      </w:rPr>
    </w:lvl>
    <w:lvl w:ilvl="2">
      <w:start w:val="1"/>
      <w:numFmt w:val="decimal"/>
      <w:isLgl/>
      <w:lvlText w:val="%1.%2.%3"/>
      <w:lvlJc w:val="left"/>
      <w:pPr>
        <w:ind w:left="1670" w:hanging="720"/>
      </w:pPr>
      <w:rPr>
        <w:rFonts w:hint="default"/>
      </w:rPr>
    </w:lvl>
    <w:lvl w:ilvl="3">
      <w:start w:val="1"/>
      <w:numFmt w:val="decimal"/>
      <w:isLgl/>
      <w:lvlText w:val="%1.%2.%3.%4"/>
      <w:lvlJc w:val="left"/>
      <w:pPr>
        <w:ind w:left="2325" w:hanging="1080"/>
      </w:pPr>
      <w:rPr>
        <w:rFonts w:hint="default"/>
      </w:rPr>
    </w:lvl>
    <w:lvl w:ilvl="4">
      <w:start w:val="1"/>
      <w:numFmt w:val="decimal"/>
      <w:isLgl/>
      <w:lvlText w:val="%1.%2.%3.%4.%5"/>
      <w:lvlJc w:val="left"/>
      <w:pPr>
        <w:ind w:left="2620" w:hanging="1080"/>
      </w:pPr>
      <w:rPr>
        <w:rFonts w:hint="default"/>
      </w:rPr>
    </w:lvl>
    <w:lvl w:ilvl="5">
      <w:start w:val="1"/>
      <w:numFmt w:val="decimal"/>
      <w:isLgl/>
      <w:lvlText w:val="%1.%2.%3.%4.%5.%6"/>
      <w:lvlJc w:val="left"/>
      <w:pPr>
        <w:ind w:left="3275" w:hanging="1440"/>
      </w:pPr>
      <w:rPr>
        <w:rFonts w:hint="default"/>
      </w:rPr>
    </w:lvl>
    <w:lvl w:ilvl="6">
      <w:start w:val="1"/>
      <w:numFmt w:val="decimal"/>
      <w:isLgl/>
      <w:lvlText w:val="%1.%2.%3.%4.%5.%6.%7"/>
      <w:lvlJc w:val="left"/>
      <w:pPr>
        <w:ind w:left="3570" w:hanging="1440"/>
      </w:pPr>
      <w:rPr>
        <w:rFonts w:hint="default"/>
      </w:rPr>
    </w:lvl>
    <w:lvl w:ilvl="7">
      <w:start w:val="1"/>
      <w:numFmt w:val="decimal"/>
      <w:isLgl/>
      <w:lvlText w:val="%1.%2.%3.%4.%5.%6.%7.%8"/>
      <w:lvlJc w:val="left"/>
      <w:pPr>
        <w:ind w:left="4225" w:hanging="1800"/>
      </w:pPr>
      <w:rPr>
        <w:rFonts w:hint="default"/>
      </w:rPr>
    </w:lvl>
    <w:lvl w:ilvl="8">
      <w:start w:val="1"/>
      <w:numFmt w:val="decimal"/>
      <w:isLgl/>
      <w:lvlText w:val="%1.%2.%3.%4.%5.%6.%7.%8.%9"/>
      <w:lvlJc w:val="left"/>
      <w:pPr>
        <w:ind w:left="4880" w:hanging="2160"/>
      </w:pPr>
      <w:rPr>
        <w:rFonts w:hint="default"/>
      </w:rPr>
    </w:lvl>
  </w:abstractNum>
  <w:abstractNum w:abstractNumId="38" w15:restartNumberingAfterBreak="0">
    <w:nsid w:val="5F940D0D"/>
    <w:multiLevelType w:val="hybridMultilevel"/>
    <w:tmpl w:val="C6C652BA"/>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39" w15:restartNumberingAfterBreak="0">
    <w:nsid w:val="6955371E"/>
    <w:multiLevelType w:val="hybridMultilevel"/>
    <w:tmpl w:val="7EEE11D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0" w15:restartNumberingAfterBreak="0">
    <w:nsid w:val="69CF6997"/>
    <w:multiLevelType w:val="hybridMultilevel"/>
    <w:tmpl w:val="AA2CFED2"/>
    <w:lvl w:ilvl="0" w:tplc="080A0001">
      <w:start w:val="1"/>
      <w:numFmt w:val="bullet"/>
      <w:lvlText w:val=""/>
      <w:lvlJc w:val="left"/>
      <w:pPr>
        <w:ind w:left="720" w:hanging="360"/>
      </w:pPr>
      <w:rPr>
        <w:rFonts w:ascii="Symbol" w:hAnsi="Symbol"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1" w15:restartNumberingAfterBreak="0">
    <w:nsid w:val="6C6773C7"/>
    <w:multiLevelType w:val="multilevel"/>
    <w:tmpl w:val="8C3AF44C"/>
    <w:lvl w:ilvl="0">
      <w:start w:val="1"/>
      <w:numFmt w:val="decimal"/>
      <w:lvlText w:val="%1."/>
      <w:lvlJc w:val="left"/>
      <w:pPr>
        <w:ind w:left="1092" w:hanging="360"/>
      </w:pPr>
      <w:rPr>
        <w:rFonts w:ascii="Times New Roman" w:eastAsia="Times New Roman" w:hAnsi="Times New Roman" w:cs="Times New Roman"/>
      </w:rPr>
    </w:lvl>
    <w:lvl w:ilvl="1">
      <w:start w:val="6"/>
      <w:numFmt w:val="decimal"/>
      <w:isLgl/>
      <w:lvlText w:val="%1.%2"/>
      <w:lvlJc w:val="left"/>
      <w:pPr>
        <w:ind w:left="1092" w:hanging="360"/>
      </w:pPr>
      <w:rPr>
        <w:rFonts w:hint="default"/>
        <w:b w:val="0"/>
      </w:rPr>
    </w:lvl>
    <w:lvl w:ilvl="2">
      <w:start w:val="1"/>
      <w:numFmt w:val="decimal"/>
      <w:isLgl/>
      <w:lvlText w:val="%1.%2.%3"/>
      <w:lvlJc w:val="left"/>
      <w:pPr>
        <w:ind w:left="1452" w:hanging="720"/>
      </w:pPr>
      <w:rPr>
        <w:rFonts w:hint="default"/>
        <w:b w:val="0"/>
      </w:rPr>
    </w:lvl>
    <w:lvl w:ilvl="3">
      <w:start w:val="1"/>
      <w:numFmt w:val="decimal"/>
      <w:isLgl/>
      <w:lvlText w:val="%1.%2.%3.%4"/>
      <w:lvlJc w:val="left"/>
      <w:pPr>
        <w:ind w:left="1452" w:hanging="720"/>
      </w:pPr>
      <w:rPr>
        <w:rFonts w:hint="default"/>
        <w:b w:val="0"/>
      </w:rPr>
    </w:lvl>
    <w:lvl w:ilvl="4">
      <w:start w:val="1"/>
      <w:numFmt w:val="decimal"/>
      <w:isLgl/>
      <w:lvlText w:val="%1.%2.%3.%4.%5"/>
      <w:lvlJc w:val="left"/>
      <w:pPr>
        <w:ind w:left="1812" w:hanging="1080"/>
      </w:pPr>
      <w:rPr>
        <w:rFonts w:hint="default"/>
        <w:b w:val="0"/>
      </w:rPr>
    </w:lvl>
    <w:lvl w:ilvl="5">
      <w:start w:val="1"/>
      <w:numFmt w:val="decimal"/>
      <w:isLgl/>
      <w:lvlText w:val="%1.%2.%3.%4.%5.%6"/>
      <w:lvlJc w:val="left"/>
      <w:pPr>
        <w:ind w:left="1812" w:hanging="1080"/>
      </w:pPr>
      <w:rPr>
        <w:rFonts w:hint="default"/>
        <w:b w:val="0"/>
      </w:rPr>
    </w:lvl>
    <w:lvl w:ilvl="6">
      <w:start w:val="1"/>
      <w:numFmt w:val="decimal"/>
      <w:isLgl/>
      <w:lvlText w:val="%1.%2.%3.%4.%5.%6.%7"/>
      <w:lvlJc w:val="left"/>
      <w:pPr>
        <w:ind w:left="2172" w:hanging="1440"/>
      </w:pPr>
      <w:rPr>
        <w:rFonts w:hint="default"/>
        <w:b w:val="0"/>
      </w:rPr>
    </w:lvl>
    <w:lvl w:ilvl="7">
      <w:start w:val="1"/>
      <w:numFmt w:val="decimal"/>
      <w:isLgl/>
      <w:lvlText w:val="%1.%2.%3.%4.%5.%6.%7.%8"/>
      <w:lvlJc w:val="left"/>
      <w:pPr>
        <w:ind w:left="2172" w:hanging="1440"/>
      </w:pPr>
      <w:rPr>
        <w:rFonts w:hint="default"/>
        <w:b w:val="0"/>
      </w:rPr>
    </w:lvl>
    <w:lvl w:ilvl="8">
      <w:start w:val="1"/>
      <w:numFmt w:val="decimal"/>
      <w:isLgl/>
      <w:lvlText w:val="%1.%2.%3.%4.%5.%6.%7.%8.%9"/>
      <w:lvlJc w:val="left"/>
      <w:pPr>
        <w:ind w:left="2532" w:hanging="1800"/>
      </w:pPr>
      <w:rPr>
        <w:rFonts w:hint="default"/>
        <w:b w:val="0"/>
      </w:rPr>
    </w:lvl>
  </w:abstractNum>
  <w:abstractNum w:abstractNumId="42" w15:restartNumberingAfterBreak="0">
    <w:nsid w:val="70CA5663"/>
    <w:multiLevelType w:val="hybridMultilevel"/>
    <w:tmpl w:val="A7226098"/>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43" w15:restartNumberingAfterBreak="0">
    <w:nsid w:val="73CF2142"/>
    <w:multiLevelType w:val="hybridMultilevel"/>
    <w:tmpl w:val="136A2D1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4" w15:restartNumberingAfterBreak="0">
    <w:nsid w:val="7583754E"/>
    <w:multiLevelType w:val="hybridMultilevel"/>
    <w:tmpl w:val="160C4C2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5" w15:restartNumberingAfterBreak="0">
    <w:nsid w:val="7B0958DC"/>
    <w:multiLevelType w:val="multilevel"/>
    <w:tmpl w:val="D148638C"/>
    <w:lvl w:ilvl="0">
      <w:start w:val="1"/>
      <w:numFmt w:val="decimal"/>
      <w:lvlText w:val="%1."/>
      <w:lvlJc w:val="left"/>
      <w:pPr>
        <w:ind w:left="1015" w:hanging="360"/>
      </w:pPr>
      <w:rPr>
        <w:rFonts w:hint="default"/>
      </w:rPr>
    </w:lvl>
    <w:lvl w:ilvl="1">
      <w:start w:val="1"/>
      <w:numFmt w:val="decimal"/>
      <w:isLgl/>
      <w:lvlText w:val="%1.%2"/>
      <w:lvlJc w:val="left"/>
      <w:pPr>
        <w:ind w:left="1015" w:hanging="360"/>
      </w:pPr>
      <w:rPr>
        <w:rFonts w:hint="default"/>
      </w:rPr>
    </w:lvl>
    <w:lvl w:ilvl="2">
      <w:start w:val="1"/>
      <w:numFmt w:val="decimal"/>
      <w:isLgl/>
      <w:lvlText w:val="%1.%2.%3"/>
      <w:lvlJc w:val="left"/>
      <w:pPr>
        <w:ind w:left="1375" w:hanging="720"/>
      </w:pPr>
      <w:rPr>
        <w:rFonts w:hint="default"/>
      </w:rPr>
    </w:lvl>
    <w:lvl w:ilvl="3">
      <w:start w:val="1"/>
      <w:numFmt w:val="decimal"/>
      <w:isLgl/>
      <w:lvlText w:val="%1.%2.%3.%4"/>
      <w:lvlJc w:val="left"/>
      <w:pPr>
        <w:ind w:left="1375" w:hanging="720"/>
      </w:pPr>
      <w:rPr>
        <w:rFonts w:hint="default"/>
      </w:rPr>
    </w:lvl>
    <w:lvl w:ilvl="4">
      <w:start w:val="1"/>
      <w:numFmt w:val="decimal"/>
      <w:isLgl/>
      <w:lvlText w:val="%1.%2.%3.%4.%5"/>
      <w:lvlJc w:val="left"/>
      <w:pPr>
        <w:ind w:left="1735" w:hanging="1080"/>
      </w:pPr>
      <w:rPr>
        <w:rFonts w:hint="default"/>
      </w:rPr>
    </w:lvl>
    <w:lvl w:ilvl="5">
      <w:start w:val="1"/>
      <w:numFmt w:val="decimal"/>
      <w:isLgl/>
      <w:lvlText w:val="%1.%2.%3.%4.%5.%6"/>
      <w:lvlJc w:val="left"/>
      <w:pPr>
        <w:ind w:left="1735" w:hanging="1080"/>
      </w:pPr>
      <w:rPr>
        <w:rFonts w:hint="default"/>
      </w:rPr>
    </w:lvl>
    <w:lvl w:ilvl="6">
      <w:start w:val="1"/>
      <w:numFmt w:val="decimal"/>
      <w:isLgl/>
      <w:lvlText w:val="%1.%2.%3.%4.%5.%6.%7"/>
      <w:lvlJc w:val="left"/>
      <w:pPr>
        <w:ind w:left="2095" w:hanging="1440"/>
      </w:pPr>
      <w:rPr>
        <w:rFonts w:hint="default"/>
      </w:rPr>
    </w:lvl>
    <w:lvl w:ilvl="7">
      <w:start w:val="1"/>
      <w:numFmt w:val="decimal"/>
      <w:isLgl/>
      <w:lvlText w:val="%1.%2.%3.%4.%5.%6.%7.%8"/>
      <w:lvlJc w:val="left"/>
      <w:pPr>
        <w:ind w:left="2095" w:hanging="1440"/>
      </w:pPr>
      <w:rPr>
        <w:rFonts w:hint="default"/>
      </w:rPr>
    </w:lvl>
    <w:lvl w:ilvl="8">
      <w:start w:val="1"/>
      <w:numFmt w:val="decimal"/>
      <w:isLgl/>
      <w:lvlText w:val="%1.%2.%3.%4.%5.%6.%7.%8.%9"/>
      <w:lvlJc w:val="left"/>
      <w:pPr>
        <w:ind w:left="2455" w:hanging="1800"/>
      </w:pPr>
      <w:rPr>
        <w:rFonts w:hint="default"/>
      </w:rPr>
    </w:lvl>
  </w:abstractNum>
  <w:abstractNum w:abstractNumId="46" w15:restartNumberingAfterBreak="0">
    <w:nsid w:val="7C1F7980"/>
    <w:multiLevelType w:val="hybridMultilevel"/>
    <w:tmpl w:val="E6DC3CC4"/>
    <w:lvl w:ilvl="0" w:tplc="FFFFFFFF">
      <w:start w:val="1"/>
      <w:numFmt w:val="decimal"/>
      <w:lvlText w:val="%1."/>
      <w:lvlJc w:val="left"/>
      <w:pPr>
        <w:ind w:left="446" w:hanging="360"/>
      </w:pPr>
      <w:rPr>
        <w:rFonts w:hint="default"/>
      </w:rPr>
    </w:lvl>
    <w:lvl w:ilvl="1" w:tplc="FFFFFFFF" w:tentative="1">
      <w:start w:val="1"/>
      <w:numFmt w:val="lowerLetter"/>
      <w:lvlText w:val="%2."/>
      <w:lvlJc w:val="left"/>
      <w:pPr>
        <w:ind w:left="1166" w:hanging="360"/>
      </w:pPr>
    </w:lvl>
    <w:lvl w:ilvl="2" w:tplc="FFFFFFFF" w:tentative="1">
      <w:start w:val="1"/>
      <w:numFmt w:val="lowerRoman"/>
      <w:lvlText w:val="%3."/>
      <w:lvlJc w:val="right"/>
      <w:pPr>
        <w:ind w:left="1886" w:hanging="180"/>
      </w:pPr>
    </w:lvl>
    <w:lvl w:ilvl="3" w:tplc="FFFFFFFF" w:tentative="1">
      <w:start w:val="1"/>
      <w:numFmt w:val="decimal"/>
      <w:lvlText w:val="%4."/>
      <w:lvlJc w:val="left"/>
      <w:pPr>
        <w:ind w:left="2606" w:hanging="360"/>
      </w:pPr>
    </w:lvl>
    <w:lvl w:ilvl="4" w:tplc="FFFFFFFF" w:tentative="1">
      <w:start w:val="1"/>
      <w:numFmt w:val="lowerLetter"/>
      <w:lvlText w:val="%5."/>
      <w:lvlJc w:val="left"/>
      <w:pPr>
        <w:ind w:left="3326" w:hanging="360"/>
      </w:pPr>
    </w:lvl>
    <w:lvl w:ilvl="5" w:tplc="FFFFFFFF" w:tentative="1">
      <w:start w:val="1"/>
      <w:numFmt w:val="lowerRoman"/>
      <w:lvlText w:val="%6."/>
      <w:lvlJc w:val="right"/>
      <w:pPr>
        <w:ind w:left="4046" w:hanging="180"/>
      </w:pPr>
    </w:lvl>
    <w:lvl w:ilvl="6" w:tplc="FFFFFFFF" w:tentative="1">
      <w:start w:val="1"/>
      <w:numFmt w:val="decimal"/>
      <w:lvlText w:val="%7."/>
      <w:lvlJc w:val="left"/>
      <w:pPr>
        <w:ind w:left="4766" w:hanging="360"/>
      </w:pPr>
    </w:lvl>
    <w:lvl w:ilvl="7" w:tplc="FFFFFFFF" w:tentative="1">
      <w:start w:val="1"/>
      <w:numFmt w:val="lowerLetter"/>
      <w:lvlText w:val="%8."/>
      <w:lvlJc w:val="left"/>
      <w:pPr>
        <w:ind w:left="5486" w:hanging="360"/>
      </w:pPr>
    </w:lvl>
    <w:lvl w:ilvl="8" w:tplc="FFFFFFFF" w:tentative="1">
      <w:start w:val="1"/>
      <w:numFmt w:val="lowerRoman"/>
      <w:lvlText w:val="%9."/>
      <w:lvlJc w:val="right"/>
      <w:pPr>
        <w:ind w:left="6206" w:hanging="180"/>
      </w:pPr>
    </w:lvl>
  </w:abstractNum>
  <w:abstractNum w:abstractNumId="47" w15:restartNumberingAfterBreak="0">
    <w:nsid w:val="7F040CED"/>
    <w:multiLevelType w:val="hybridMultilevel"/>
    <w:tmpl w:val="6174321C"/>
    <w:lvl w:ilvl="0" w:tplc="480A000F">
      <w:start w:val="3"/>
      <w:numFmt w:val="decimal"/>
      <w:lvlText w:val="%1."/>
      <w:lvlJc w:val="left"/>
      <w:pPr>
        <w:ind w:left="720" w:hanging="360"/>
      </w:pPr>
      <w:rPr>
        <w:rFonts w:hint="default"/>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num w:numId="1" w16cid:durableId="475684830">
    <w:abstractNumId w:val="17"/>
  </w:num>
  <w:num w:numId="2" w16cid:durableId="803740035">
    <w:abstractNumId w:val="37"/>
  </w:num>
  <w:num w:numId="3" w16cid:durableId="1627809696">
    <w:abstractNumId w:val="31"/>
  </w:num>
  <w:num w:numId="4" w16cid:durableId="1791123572">
    <w:abstractNumId w:val="5"/>
  </w:num>
  <w:num w:numId="5" w16cid:durableId="2131435761">
    <w:abstractNumId w:val="41"/>
  </w:num>
  <w:num w:numId="6" w16cid:durableId="1948393448">
    <w:abstractNumId w:val="24"/>
  </w:num>
  <w:num w:numId="7" w16cid:durableId="1918635153">
    <w:abstractNumId w:val="28"/>
  </w:num>
  <w:num w:numId="8" w16cid:durableId="298875458">
    <w:abstractNumId w:val="10"/>
  </w:num>
  <w:num w:numId="9" w16cid:durableId="209003260">
    <w:abstractNumId w:val="36"/>
  </w:num>
  <w:num w:numId="10" w16cid:durableId="2094668065">
    <w:abstractNumId w:val="29"/>
  </w:num>
  <w:num w:numId="11" w16cid:durableId="1069813872">
    <w:abstractNumId w:val="30"/>
  </w:num>
  <w:num w:numId="12" w16cid:durableId="838426017">
    <w:abstractNumId w:val="15"/>
  </w:num>
  <w:num w:numId="13" w16cid:durableId="2034332675">
    <w:abstractNumId w:val="42"/>
  </w:num>
  <w:num w:numId="14" w16cid:durableId="81150673">
    <w:abstractNumId w:val="46"/>
  </w:num>
  <w:num w:numId="15" w16cid:durableId="1874269516">
    <w:abstractNumId w:val="27"/>
  </w:num>
  <w:num w:numId="16" w16cid:durableId="2134666335">
    <w:abstractNumId w:val="26"/>
  </w:num>
  <w:num w:numId="17" w16cid:durableId="1895460301">
    <w:abstractNumId w:val="20"/>
  </w:num>
  <w:num w:numId="18" w16cid:durableId="1030717279">
    <w:abstractNumId w:val="14"/>
  </w:num>
  <w:num w:numId="19" w16cid:durableId="1998151413">
    <w:abstractNumId w:val="11"/>
  </w:num>
  <w:num w:numId="20" w16cid:durableId="1675650662">
    <w:abstractNumId w:val="22"/>
  </w:num>
  <w:num w:numId="21" w16cid:durableId="1222181681">
    <w:abstractNumId w:val="4"/>
  </w:num>
  <w:num w:numId="22" w16cid:durableId="1897858472">
    <w:abstractNumId w:val="40"/>
  </w:num>
  <w:num w:numId="23" w16cid:durableId="905917452">
    <w:abstractNumId w:val="7"/>
  </w:num>
  <w:num w:numId="24" w16cid:durableId="98181065">
    <w:abstractNumId w:val="9"/>
  </w:num>
  <w:num w:numId="25" w16cid:durableId="962614077">
    <w:abstractNumId w:val="1"/>
  </w:num>
  <w:num w:numId="26" w16cid:durableId="1375737935">
    <w:abstractNumId w:val="45"/>
  </w:num>
  <w:num w:numId="27" w16cid:durableId="1267618455">
    <w:abstractNumId w:val="6"/>
  </w:num>
  <w:num w:numId="28" w16cid:durableId="134494592">
    <w:abstractNumId w:val="19"/>
  </w:num>
  <w:num w:numId="29" w16cid:durableId="827131416">
    <w:abstractNumId w:val="43"/>
  </w:num>
  <w:num w:numId="30" w16cid:durableId="1237861029">
    <w:abstractNumId w:val="39"/>
  </w:num>
  <w:num w:numId="31" w16cid:durableId="2100104720">
    <w:abstractNumId w:val="18"/>
  </w:num>
  <w:num w:numId="32" w16cid:durableId="1825966947">
    <w:abstractNumId w:val="44"/>
  </w:num>
  <w:num w:numId="33" w16cid:durableId="1895386713">
    <w:abstractNumId w:val="0"/>
  </w:num>
  <w:num w:numId="34" w16cid:durableId="1448889793">
    <w:abstractNumId w:val="25"/>
  </w:num>
  <w:num w:numId="35" w16cid:durableId="308946616">
    <w:abstractNumId w:val="8"/>
  </w:num>
  <w:num w:numId="36" w16cid:durableId="1190146449">
    <w:abstractNumId w:val="23"/>
  </w:num>
  <w:num w:numId="37" w16cid:durableId="1624072431">
    <w:abstractNumId w:val="2"/>
  </w:num>
  <w:num w:numId="38" w16cid:durableId="1934629626">
    <w:abstractNumId w:val="32"/>
  </w:num>
  <w:num w:numId="39" w16cid:durableId="1241326217">
    <w:abstractNumId w:val="12"/>
  </w:num>
  <w:num w:numId="40" w16cid:durableId="1877816676">
    <w:abstractNumId w:val="33"/>
  </w:num>
  <w:num w:numId="41" w16cid:durableId="1905872498">
    <w:abstractNumId w:val="47"/>
  </w:num>
  <w:num w:numId="42" w16cid:durableId="1548100163">
    <w:abstractNumId w:val="13"/>
  </w:num>
  <w:num w:numId="43" w16cid:durableId="1943413828">
    <w:abstractNumId w:val="3"/>
  </w:num>
  <w:num w:numId="44" w16cid:durableId="1044064687">
    <w:abstractNumId w:val="35"/>
  </w:num>
  <w:num w:numId="45" w16cid:durableId="384766594">
    <w:abstractNumId w:val="16"/>
  </w:num>
  <w:num w:numId="46" w16cid:durableId="1724476348">
    <w:abstractNumId w:val="38"/>
  </w:num>
  <w:num w:numId="47" w16cid:durableId="1604338647">
    <w:abstractNumId w:val="34"/>
  </w:num>
  <w:num w:numId="48" w16cid:durableId="508720567">
    <w:abstractNumId w:val="21"/>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B4235"/>
    <w:rsid w:val="000004BC"/>
    <w:rsid w:val="00001306"/>
    <w:rsid w:val="000031B0"/>
    <w:rsid w:val="000044BA"/>
    <w:rsid w:val="000056CE"/>
    <w:rsid w:val="00006B29"/>
    <w:rsid w:val="00007ABB"/>
    <w:rsid w:val="000114DC"/>
    <w:rsid w:val="00015EF0"/>
    <w:rsid w:val="000162BF"/>
    <w:rsid w:val="0001680C"/>
    <w:rsid w:val="0002010C"/>
    <w:rsid w:val="0002368C"/>
    <w:rsid w:val="000245BD"/>
    <w:rsid w:val="0002477A"/>
    <w:rsid w:val="00025226"/>
    <w:rsid w:val="0002679F"/>
    <w:rsid w:val="0002688F"/>
    <w:rsid w:val="000440AB"/>
    <w:rsid w:val="00045A9D"/>
    <w:rsid w:val="000465BD"/>
    <w:rsid w:val="000468F6"/>
    <w:rsid w:val="00065EAF"/>
    <w:rsid w:val="000812E1"/>
    <w:rsid w:val="000831EC"/>
    <w:rsid w:val="00087648"/>
    <w:rsid w:val="00087B38"/>
    <w:rsid w:val="00095134"/>
    <w:rsid w:val="00095157"/>
    <w:rsid w:val="000A4478"/>
    <w:rsid w:val="000A5361"/>
    <w:rsid w:val="000A7746"/>
    <w:rsid w:val="000B0013"/>
    <w:rsid w:val="000B1548"/>
    <w:rsid w:val="000B23D9"/>
    <w:rsid w:val="000B259C"/>
    <w:rsid w:val="000B6483"/>
    <w:rsid w:val="000B694D"/>
    <w:rsid w:val="000B6F17"/>
    <w:rsid w:val="000B71AD"/>
    <w:rsid w:val="000C3ADA"/>
    <w:rsid w:val="000C4616"/>
    <w:rsid w:val="000C481C"/>
    <w:rsid w:val="000C71C1"/>
    <w:rsid w:val="000D07F1"/>
    <w:rsid w:val="000D12C6"/>
    <w:rsid w:val="000D3104"/>
    <w:rsid w:val="000D32AB"/>
    <w:rsid w:val="000D6D57"/>
    <w:rsid w:val="000D707E"/>
    <w:rsid w:val="000E0A9D"/>
    <w:rsid w:val="000E0C27"/>
    <w:rsid w:val="000E1D00"/>
    <w:rsid w:val="000E20A4"/>
    <w:rsid w:val="000E7793"/>
    <w:rsid w:val="000F4428"/>
    <w:rsid w:val="000F72EE"/>
    <w:rsid w:val="00101356"/>
    <w:rsid w:val="00102CA9"/>
    <w:rsid w:val="00103434"/>
    <w:rsid w:val="00103EA6"/>
    <w:rsid w:val="001047EC"/>
    <w:rsid w:val="00105D73"/>
    <w:rsid w:val="00107F47"/>
    <w:rsid w:val="00112999"/>
    <w:rsid w:val="00116F03"/>
    <w:rsid w:val="001174C9"/>
    <w:rsid w:val="00120956"/>
    <w:rsid w:val="00120B1F"/>
    <w:rsid w:val="00121CA2"/>
    <w:rsid w:val="00121FB1"/>
    <w:rsid w:val="0012265B"/>
    <w:rsid w:val="001239C2"/>
    <w:rsid w:val="0012474C"/>
    <w:rsid w:val="00125DCE"/>
    <w:rsid w:val="0012689F"/>
    <w:rsid w:val="00131F2C"/>
    <w:rsid w:val="001322F2"/>
    <w:rsid w:val="00132568"/>
    <w:rsid w:val="00132AFD"/>
    <w:rsid w:val="00135DCA"/>
    <w:rsid w:val="001409C2"/>
    <w:rsid w:val="00143EF2"/>
    <w:rsid w:val="00154848"/>
    <w:rsid w:val="001558BD"/>
    <w:rsid w:val="0015606F"/>
    <w:rsid w:val="00160213"/>
    <w:rsid w:val="001653EA"/>
    <w:rsid w:val="00165EB7"/>
    <w:rsid w:val="001713B6"/>
    <w:rsid w:val="00171634"/>
    <w:rsid w:val="00173270"/>
    <w:rsid w:val="00175E3C"/>
    <w:rsid w:val="00177C04"/>
    <w:rsid w:val="0018075F"/>
    <w:rsid w:val="00183C50"/>
    <w:rsid w:val="00183E6B"/>
    <w:rsid w:val="0018444A"/>
    <w:rsid w:val="00184635"/>
    <w:rsid w:val="00185549"/>
    <w:rsid w:val="00191B36"/>
    <w:rsid w:val="001953B0"/>
    <w:rsid w:val="001A03D8"/>
    <w:rsid w:val="001A1BBB"/>
    <w:rsid w:val="001A4CD8"/>
    <w:rsid w:val="001B392A"/>
    <w:rsid w:val="001B63C1"/>
    <w:rsid w:val="001B6570"/>
    <w:rsid w:val="001B6749"/>
    <w:rsid w:val="001B68D8"/>
    <w:rsid w:val="001B6D2F"/>
    <w:rsid w:val="001D114B"/>
    <w:rsid w:val="001D2AA2"/>
    <w:rsid w:val="001D2D61"/>
    <w:rsid w:val="001E266A"/>
    <w:rsid w:val="001E404F"/>
    <w:rsid w:val="001E5408"/>
    <w:rsid w:val="001E5883"/>
    <w:rsid w:val="001E5AFF"/>
    <w:rsid w:val="001E6A8D"/>
    <w:rsid w:val="001E7FAA"/>
    <w:rsid w:val="001F00AB"/>
    <w:rsid w:val="001F7DAA"/>
    <w:rsid w:val="00203353"/>
    <w:rsid w:val="002048E0"/>
    <w:rsid w:val="002048E7"/>
    <w:rsid w:val="002052DC"/>
    <w:rsid w:val="0021114A"/>
    <w:rsid w:val="0021487D"/>
    <w:rsid w:val="00220074"/>
    <w:rsid w:val="002209C1"/>
    <w:rsid w:val="0022673F"/>
    <w:rsid w:val="002277F4"/>
    <w:rsid w:val="00230099"/>
    <w:rsid w:val="002306CB"/>
    <w:rsid w:val="002307BE"/>
    <w:rsid w:val="00230CB3"/>
    <w:rsid w:val="00231BAC"/>
    <w:rsid w:val="002400B7"/>
    <w:rsid w:val="00243DCD"/>
    <w:rsid w:val="0024746F"/>
    <w:rsid w:val="00250BCE"/>
    <w:rsid w:val="00250DBD"/>
    <w:rsid w:val="002570A8"/>
    <w:rsid w:val="0025778B"/>
    <w:rsid w:val="00263404"/>
    <w:rsid w:val="00264DD4"/>
    <w:rsid w:val="002651CC"/>
    <w:rsid w:val="00265C3F"/>
    <w:rsid w:val="0026728D"/>
    <w:rsid w:val="00275BC6"/>
    <w:rsid w:val="002810EC"/>
    <w:rsid w:val="00283EB7"/>
    <w:rsid w:val="00290489"/>
    <w:rsid w:val="002905D7"/>
    <w:rsid w:val="002915DB"/>
    <w:rsid w:val="00291932"/>
    <w:rsid w:val="002957D3"/>
    <w:rsid w:val="002A621A"/>
    <w:rsid w:val="002B4DD0"/>
    <w:rsid w:val="002B5DD5"/>
    <w:rsid w:val="002B6E61"/>
    <w:rsid w:val="002C12D3"/>
    <w:rsid w:val="002C1E9A"/>
    <w:rsid w:val="002D1D0D"/>
    <w:rsid w:val="002D7916"/>
    <w:rsid w:val="002E24B8"/>
    <w:rsid w:val="002E5F77"/>
    <w:rsid w:val="002E6E6D"/>
    <w:rsid w:val="002F14B5"/>
    <w:rsid w:val="002F19D9"/>
    <w:rsid w:val="002F1CFB"/>
    <w:rsid w:val="002F2809"/>
    <w:rsid w:val="002F7608"/>
    <w:rsid w:val="00300A86"/>
    <w:rsid w:val="00302137"/>
    <w:rsid w:val="00304182"/>
    <w:rsid w:val="003129AD"/>
    <w:rsid w:val="0031706C"/>
    <w:rsid w:val="00320146"/>
    <w:rsid w:val="003218DF"/>
    <w:rsid w:val="00322AE6"/>
    <w:rsid w:val="00326247"/>
    <w:rsid w:val="0033013A"/>
    <w:rsid w:val="0033055F"/>
    <w:rsid w:val="0033176C"/>
    <w:rsid w:val="0033503E"/>
    <w:rsid w:val="00335878"/>
    <w:rsid w:val="00337A04"/>
    <w:rsid w:val="003447B1"/>
    <w:rsid w:val="003459CD"/>
    <w:rsid w:val="00346C4A"/>
    <w:rsid w:val="003523C3"/>
    <w:rsid w:val="0035643D"/>
    <w:rsid w:val="0036161D"/>
    <w:rsid w:val="003618AE"/>
    <w:rsid w:val="00361961"/>
    <w:rsid w:val="00367179"/>
    <w:rsid w:val="0037033E"/>
    <w:rsid w:val="003710D3"/>
    <w:rsid w:val="003712EF"/>
    <w:rsid w:val="00373241"/>
    <w:rsid w:val="00376E25"/>
    <w:rsid w:val="0037701B"/>
    <w:rsid w:val="00380336"/>
    <w:rsid w:val="00380776"/>
    <w:rsid w:val="00382698"/>
    <w:rsid w:val="00382FF9"/>
    <w:rsid w:val="00383CAF"/>
    <w:rsid w:val="00384529"/>
    <w:rsid w:val="00384D91"/>
    <w:rsid w:val="00386A97"/>
    <w:rsid w:val="00390B59"/>
    <w:rsid w:val="00392071"/>
    <w:rsid w:val="00397B49"/>
    <w:rsid w:val="003A2019"/>
    <w:rsid w:val="003A5E2B"/>
    <w:rsid w:val="003B5DEB"/>
    <w:rsid w:val="003B67BB"/>
    <w:rsid w:val="003C7C30"/>
    <w:rsid w:val="003D032F"/>
    <w:rsid w:val="003D3485"/>
    <w:rsid w:val="003D6407"/>
    <w:rsid w:val="003E13D1"/>
    <w:rsid w:val="003E1C1E"/>
    <w:rsid w:val="003E3000"/>
    <w:rsid w:val="003E4C2A"/>
    <w:rsid w:val="003E632B"/>
    <w:rsid w:val="003F13CB"/>
    <w:rsid w:val="003F2611"/>
    <w:rsid w:val="003F3041"/>
    <w:rsid w:val="00405DE0"/>
    <w:rsid w:val="00406F90"/>
    <w:rsid w:val="00407778"/>
    <w:rsid w:val="00407827"/>
    <w:rsid w:val="004129CD"/>
    <w:rsid w:val="00414748"/>
    <w:rsid w:val="00415992"/>
    <w:rsid w:val="004179E1"/>
    <w:rsid w:val="00421353"/>
    <w:rsid w:val="00421E7C"/>
    <w:rsid w:val="00424EE1"/>
    <w:rsid w:val="00426A98"/>
    <w:rsid w:val="00427BA7"/>
    <w:rsid w:val="00430D49"/>
    <w:rsid w:val="00434AE9"/>
    <w:rsid w:val="00435A07"/>
    <w:rsid w:val="0043610A"/>
    <w:rsid w:val="00437007"/>
    <w:rsid w:val="00442197"/>
    <w:rsid w:val="00443353"/>
    <w:rsid w:val="00444FF3"/>
    <w:rsid w:val="00445241"/>
    <w:rsid w:val="00457F3C"/>
    <w:rsid w:val="00463897"/>
    <w:rsid w:val="00464FA9"/>
    <w:rsid w:val="00466B35"/>
    <w:rsid w:val="00471D71"/>
    <w:rsid w:val="0047308E"/>
    <w:rsid w:val="00476264"/>
    <w:rsid w:val="00477AF6"/>
    <w:rsid w:val="004844DD"/>
    <w:rsid w:val="00485428"/>
    <w:rsid w:val="00486199"/>
    <w:rsid w:val="004923DE"/>
    <w:rsid w:val="00495BB1"/>
    <w:rsid w:val="004A04B0"/>
    <w:rsid w:val="004A0A0E"/>
    <w:rsid w:val="004A1199"/>
    <w:rsid w:val="004A4437"/>
    <w:rsid w:val="004B0C89"/>
    <w:rsid w:val="004B3983"/>
    <w:rsid w:val="004B7EF4"/>
    <w:rsid w:val="004C1E33"/>
    <w:rsid w:val="004C2D62"/>
    <w:rsid w:val="004C5814"/>
    <w:rsid w:val="004D0688"/>
    <w:rsid w:val="004D0F0F"/>
    <w:rsid w:val="004D3098"/>
    <w:rsid w:val="004D5C36"/>
    <w:rsid w:val="004D7DC2"/>
    <w:rsid w:val="004E1A5F"/>
    <w:rsid w:val="004E30F9"/>
    <w:rsid w:val="004E4FAA"/>
    <w:rsid w:val="004E5C0A"/>
    <w:rsid w:val="004E7582"/>
    <w:rsid w:val="004F513E"/>
    <w:rsid w:val="004F76C1"/>
    <w:rsid w:val="005019C5"/>
    <w:rsid w:val="005045A7"/>
    <w:rsid w:val="00505C42"/>
    <w:rsid w:val="005064EE"/>
    <w:rsid w:val="00510DB7"/>
    <w:rsid w:val="0051370C"/>
    <w:rsid w:val="0051518E"/>
    <w:rsid w:val="00521FB8"/>
    <w:rsid w:val="0052302C"/>
    <w:rsid w:val="00525C80"/>
    <w:rsid w:val="00527772"/>
    <w:rsid w:val="005435C1"/>
    <w:rsid w:val="005437AC"/>
    <w:rsid w:val="00544C28"/>
    <w:rsid w:val="005455FA"/>
    <w:rsid w:val="00550EFC"/>
    <w:rsid w:val="00554321"/>
    <w:rsid w:val="00556BCC"/>
    <w:rsid w:val="00561B79"/>
    <w:rsid w:val="0056432C"/>
    <w:rsid w:val="005657A7"/>
    <w:rsid w:val="005672CF"/>
    <w:rsid w:val="00571386"/>
    <w:rsid w:val="00572506"/>
    <w:rsid w:val="0057359A"/>
    <w:rsid w:val="005737D0"/>
    <w:rsid w:val="005776D4"/>
    <w:rsid w:val="00580E80"/>
    <w:rsid w:val="00582FCE"/>
    <w:rsid w:val="005855F5"/>
    <w:rsid w:val="005861EC"/>
    <w:rsid w:val="00586B03"/>
    <w:rsid w:val="005873F3"/>
    <w:rsid w:val="00587BF3"/>
    <w:rsid w:val="00592049"/>
    <w:rsid w:val="005953B1"/>
    <w:rsid w:val="005A17A9"/>
    <w:rsid w:val="005A2D47"/>
    <w:rsid w:val="005A3E35"/>
    <w:rsid w:val="005A4C20"/>
    <w:rsid w:val="005A6A09"/>
    <w:rsid w:val="005B339B"/>
    <w:rsid w:val="005B7F39"/>
    <w:rsid w:val="005C011B"/>
    <w:rsid w:val="005C434E"/>
    <w:rsid w:val="005C6334"/>
    <w:rsid w:val="005C7281"/>
    <w:rsid w:val="005D10F0"/>
    <w:rsid w:val="005D267E"/>
    <w:rsid w:val="005D4549"/>
    <w:rsid w:val="005D552C"/>
    <w:rsid w:val="005D6D30"/>
    <w:rsid w:val="005E5B7C"/>
    <w:rsid w:val="005E5DC5"/>
    <w:rsid w:val="005F49E5"/>
    <w:rsid w:val="005F63CB"/>
    <w:rsid w:val="005F794D"/>
    <w:rsid w:val="005F7DC2"/>
    <w:rsid w:val="006135CE"/>
    <w:rsid w:val="0061431C"/>
    <w:rsid w:val="006211BB"/>
    <w:rsid w:val="00625CF0"/>
    <w:rsid w:val="00625D5D"/>
    <w:rsid w:val="00631C5F"/>
    <w:rsid w:val="00632288"/>
    <w:rsid w:val="00633A7F"/>
    <w:rsid w:val="00633FF6"/>
    <w:rsid w:val="00636B7E"/>
    <w:rsid w:val="00644A61"/>
    <w:rsid w:val="00644C5D"/>
    <w:rsid w:val="00645E43"/>
    <w:rsid w:val="006502A2"/>
    <w:rsid w:val="00650888"/>
    <w:rsid w:val="00656D7B"/>
    <w:rsid w:val="00661662"/>
    <w:rsid w:val="00667117"/>
    <w:rsid w:val="0067374F"/>
    <w:rsid w:val="0067555C"/>
    <w:rsid w:val="006755DD"/>
    <w:rsid w:val="0067686B"/>
    <w:rsid w:val="00682B15"/>
    <w:rsid w:val="0068322E"/>
    <w:rsid w:val="00683C6B"/>
    <w:rsid w:val="00685B11"/>
    <w:rsid w:val="00686A31"/>
    <w:rsid w:val="0069187D"/>
    <w:rsid w:val="006942EC"/>
    <w:rsid w:val="00694FA7"/>
    <w:rsid w:val="00695753"/>
    <w:rsid w:val="00696C2E"/>
    <w:rsid w:val="006A59FC"/>
    <w:rsid w:val="006A6F4E"/>
    <w:rsid w:val="006A6F89"/>
    <w:rsid w:val="006A76C4"/>
    <w:rsid w:val="006B45FC"/>
    <w:rsid w:val="006C1686"/>
    <w:rsid w:val="006D08E3"/>
    <w:rsid w:val="006D306D"/>
    <w:rsid w:val="006D6802"/>
    <w:rsid w:val="006E13D2"/>
    <w:rsid w:val="006E3542"/>
    <w:rsid w:val="006E7963"/>
    <w:rsid w:val="006F2511"/>
    <w:rsid w:val="006F313D"/>
    <w:rsid w:val="006F34FA"/>
    <w:rsid w:val="00706772"/>
    <w:rsid w:val="00706BE5"/>
    <w:rsid w:val="0070701A"/>
    <w:rsid w:val="00707481"/>
    <w:rsid w:val="00707590"/>
    <w:rsid w:val="00714920"/>
    <w:rsid w:val="007151CB"/>
    <w:rsid w:val="00716361"/>
    <w:rsid w:val="00720260"/>
    <w:rsid w:val="0072435E"/>
    <w:rsid w:val="00724C0F"/>
    <w:rsid w:val="0072671A"/>
    <w:rsid w:val="00727F2C"/>
    <w:rsid w:val="00733436"/>
    <w:rsid w:val="00733A25"/>
    <w:rsid w:val="007428EE"/>
    <w:rsid w:val="007517A6"/>
    <w:rsid w:val="0075559F"/>
    <w:rsid w:val="00756BC6"/>
    <w:rsid w:val="00761FFC"/>
    <w:rsid w:val="00763F16"/>
    <w:rsid w:val="007743F9"/>
    <w:rsid w:val="00775247"/>
    <w:rsid w:val="007822B5"/>
    <w:rsid w:val="00785015"/>
    <w:rsid w:val="00785E43"/>
    <w:rsid w:val="0078660D"/>
    <w:rsid w:val="00790668"/>
    <w:rsid w:val="00791FB0"/>
    <w:rsid w:val="00792BC0"/>
    <w:rsid w:val="0079442E"/>
    <w:rsid w:val="00797E6D"/>
    <w:rsid w:val="007A0415"/>
    <w:rsid w:val="007B21E8"/>
    <w:rsid w:val="007B5E77"/>
    <w:rsid w:val="007B763F"/>
    <w:rsid w:val="007C1225"/>
    <w:rsid w:val="007C1CAB"/>
    <w:rsid w:val="007C298B"/>
    <w:rsid w:val="007D0704"/>
    <w:rsid w:val="007D1773"/>
    <w:rsid w:val="007D30BD"/>
    <w:rsid w:val="007D38E3"/>
    <w:rsid w:val="007D46B0"/>
    <w:rsid w:val="007D4EB3"/>
    <w:rsid w:val="007D4F85"/>
    <w:rsid w:val="007D5209"/>
    <w:rsid w:val="007D67AE"/>
    <w:rsid w:val="007E1F9B"/>
    <w:rsid w:val="007E2996"/>
    <w:rsid w:val="007E6B0C"/>
    <w:rsid w:val="007F5C8E"/>
    <w:rsid w:val="007F7704"/>
    <w:rsid w:val="00801F95"/>
    <w:rsid w:val="00802767"/>
    <w:rsid w:val="00806648"/>
    <w:rsid w:val="008071BF"/>
    <w:rsid w:val="00810E86"/>
    <w:rsid w:val="0081310B"/>
    <w:rsid w:val="00813DD9"/>
    <w:rsid w:val="00816237"/>
    <w:rsid w:val="008204A3"/>
    <w:rsid w:val="008210CA"/>
    <w:rsid w:val="00822B9C"/>
    <w:rsid w:val="00830542"/>
    <w:rsid w:val="008312CE"/>
    <w:rsid w:val="00831E5D"/>
    <w:rsid w:val="00832440"/>
    <w:rsid w:val="00832464"/>
    <w:rsid w:val="00833492"/>
    <w:rsid w:val="00840229"/>
    <w:rsid w:val="008405BA"/>
    <w:rsid w:val="00841594"/>
    <w:rsid w:val="00844294"/>
    <w:rsid w:val="0084508C"/>
    <w:rsid w:val="00847A6C"/>
    <w:rsid w:val="00852D34"/>
    <w:rsid w:val="00854655"/>
    <w:rsid w:val="0085541B"/>
    <w:rsid w:val="00855834"/>
    <w:rsid w:val="0085706F"/>
    <w:rsid w:val="00864F61"/>
    <w:rsid w:val="00877DEA"/>
    <w:rsid w:val="0088256D"/>
    <w:rsid w:val="0088508D"/>
    <w:rsid w:val="0088603E"/>
    <w:rsid w:val="008902C3"/>
    <w:rsid w:val="00890DF4"/>
    <w:rsid w:val="0089315B"/>
    <w:rsid w:val="008A1246"/>
    <w:rsid w:val="008A1E28"/>
    <w:rsid w:val="008A1F7A"/>
    <w:rsid w:val="008A3C31"/>
    <w:rsid w:val="008A5DE3"/>
    <w:rsid w:val="008B5847"/>
    <w:rsid w:val="008B6479"/>
    <w:rsid w:val="008B64CE"/>
    <w:rsid w:val="008C16BD"/>
    <w:rsid w:val="008D6E1E"/>
    <w:rsid w:val="008D7708"/>
    <w:rsid w:val="008E34C0"/>
    <w:rsid w:val="008E45A5"/>
    <w:rsid w:val="008E6655"/>
    <w:rsid w:val="008F411F"/>
    <w:rsid w:val="008F4660"/>
    <w:rsid w:val="008F55F3"/>
    <w:rsid w:val="008F7F71"/>
    <w:rsid w:val="00900651"/>
    <w:rsid w:val="00907E0C"/>
    <w:rsid w:val="00911234"/>
    <w:rsid w:val="00911525"/>
    <w:rsid w:val="00912CF3"/>
    <w:rsid w:val="0091466B"/>
    <w:rsid w:val="00914A48"/>
    <w:rsid w:val="00915B71"/>
    <w:rsid w:val="00934ECD"/>
    <w:rsid w:val="00936656"/>
    <w:rsid w:val="009414A1"/>
    <w:rsid w:val="00941E9A"/>
    <w:rsid w:val="00943D82"/>
    <w:rsid w:val="00944770"/>
    <w:rsid w:val="00944B57"/>
    <w:rsid w:val="0094553A"/>
    <w:rsid w:val="00950183"/>
    <w:rsid w:val="009527C3"/>
    <w:rsid w:val="009561EA"/>
    <w:rsid w:val="00960DC7"/>
    <w:rsid w:val="0096214E"/>
    <w:rsid w:val="0096439E"/>
    <w:rsid w:val="00965A0A"/>
    <w:rsid w:val="00966EFD"/>
    <w:rsid w:val="009678C6"/>
    <w:rsid w:val="00975DA7"/>
    <w:rsid w:val="0097737C"/>
    <w:rsid w:val="009776FB"/>
    <w:rsid w:val="009820EE"/>
    <w:rsid w:val="00982E2E"/>
    <w:rsid w:val="00983C45"/>
    <w:rsid w:val="009876A2"/>
    <w:rsid w:val="0098782E"/>
    <w:rsid w:val="009903A4"/>
    <w:rsid w:val="0099108A"/>
    <w:rsid w:val="00995ADF"/>
    <w:rsid w:val="009961CB"/>
    <w:rsid w:val="0099756D"/>
    <w:rsid w:val="00997CEA"/>
    <w:rsid w:val="009A224F"/>
    <w:rsid w:val="009A253F"/>
    <w:rsid w:val="009A309F"/>
    <w:rsid w:val="009B0D79"/>
    <w:rsid w:val="009B17FC"/>
    <w:rsid w:val="009B45A2"/>
    <w:rsid w:val="009B778B"/>
    <w:rsid w:val="009C0442"/>
    <w:rsid w:val="009C0B02"/>
    <w:rsid w:val="009C737A"/>
    <w:rsid w:val="009D16EB"/>
    <w:rsid w:val="009E31C4"/>
    <w:rsid w:val="009E434E"/>
    <w:rsid w:val="009E6DE5"/>
    <w:rsid w:val="009F251A"/>
    <w:rsid w:val="009F2F5B"/>
    <w:rsid w:val="009F3D62"/>
    <w:rsid w:val="009F5353"/>
    <w:rsid w:val="009F5EF1"/>
    <w:rsid w:val="00A024E1"/>
    <w:rsid w:val="00A031D4"/>
    <w:rsid w:val="00A03597"/>
    <w:rsid w:val="00A04071"/>
    <w:rsid w:val="00A051BC"/>
    <w:rsid w:val="00A05FA3"/>
    <w:rsid w:val="00A11A51"/>
    <w:rsid w:val="00A11E01"/>
    <w:rsid w:val="00A148C3"/>
    <w:rsid w:val="00A14A65"/>
    <w:rsid w:val="00A14BF1"/>
    <w:rsid w:val="00A14C3A"/>
    <w:rsid w:val="00A15B1B"/>
    <w:rsid w:val="00A17A46"/>
    <w:rsid w:val="00A20724"/>
    <w:rsid w:val="00A210F8"/>
    <w:rsid w:val="00A225C6"/>
    <w:rsid w:val="00A233B7"/>
    <w:rsid w:val="00A23751"/>
    <w:rsid w:val="00A26D20"/>
    <w:rsid w:val="00A31582"/>
    <w:rsid w:val="00A33231"/>
    <w:rsid w:val="00A33E21"/>
    <w:rsid w:val="00A3416B"/>
    <w:rsid w:val="00A3722A"/>
    <w:rsid w:val="00A4365B"/>
    <w:rsid w:val="00A43AA1"/>
    <w:rsid w:val="00A469D9"/>
    <w:rsid w:val="00A5125E"/>
    <w:rsid w:val="00A56415"/>
    <w:rsid w:val="00A568F4"/>
    <w:rsid w:val="00A6185D"/>
    <w:rsid w:val="00A6244C"/>
    <w:rsid w:val="00A6356E"/>
    <w:rsid w:val="00A63B93"/>
    <w:rsid w:val="00A64A6F"/>
    <w:rsid w:val="00A749C7"/>
    <w:rsid w:val="00A74B49"/>
    <w:rsid w:val="00A7582F"/>
    <w:rsid w:val="00A80435"/>
    <w:rsid w:val="00A95E64"/>
    <w:rsid w:val="00A9706E"/>
    <w:rsid w:val="00AA08E2"/>
    <w:rsid w:val="00AA177E"/>
    <w:rsid w:val="00AA2111"/>
    <w:rsid w:val="00AA70E4"/>
    <w:rsid w:val="00AB1B8A"/>
    <w:rsid w:val="00AB1D06"/>
    <w:rsid w:val="00AB48E6"/>
    <w:rsid w:val="00AB6D7C"/>
    <w:rsid w:val="00AD446A"/>
    <w:rsid w:val="00AD559C"/>
    <w:rsid w:val="00AD7615"/>
    <w:rsid w:val="00AE1494"/>
    <w:rsid w:val="00AE4525"/>
    <w:rsid w:val="00AF1A95"/>
    <w:rsid w:val="00AF425C"/>
    <w:rsid w:val="00AF43B6"/>
    <w:rsid w:val="00AF4749"/>
    <w:rsid w:val="00AF6749"/>
    <w:rsid w:val="00AF7584"/>
    <w:rsid w:val="00B037D3"/>
    <w:rsid w:val="00B17B83"/>
    <w:rsid w:val="00B21CE1"/>
    <w:rsid w:val="00B22B68"/>
    <w:rsid w:val="00B238AB"/>
    <w:rsid w:val="00B24526"/>
    <w:rsid w:val="00B25480"/>
    <w:rsid w:val="00B2595D"/>
    <w:rsid w:val="00B25FC4"/>
    <w:rsid w:val="00B26FE5"/>
    <w:rsid w:val="00B343FE"/>
    <w:rsid w:val="00B34E14"/>
    <w:rsid w:val="00B35737"/>
    <w:rsid w:val="00B469C4"/>
    <w:rsid w:val="00B47938"/>
    <w:rsid w:val="00B509A8"/>
    <w:rsid w:val="00B50D7A"/>
    <w:rsid w:val="00B51087"/>
    <w:rsid w:val="00B557EC"/>
    <w:rsid w:val="00B60726"/>
    <w:rsid w:val="00B61CF8"/>
    <w:rsid w:val="00B6227F"/>
    <w:rsid w:val="00B62486"/>
    <w:rsid w:val="00B67AE3"/>
    <w:rsid w:val="00B72BA1"/>
    <w:rsid w:val="00B736F0"/>
    <w:rsid w:val="00B75EF6"/>
    <w:rsid w:val="00B80F6A"/>
    <w:rsid w:val="00B812E0"/>
    <w:rsid w:val="00B916F2"/>
    <w:rsid w:val="00B93F90"/>
    <w:rsid w:val="00B96154"/>
    <w:rsid w:val="00BA0D01"/>
    <w:rsid w:val="00BA6281"/>
    <w:rsid w:val="00BA67F2"/>
    <w:rsid w:val="00BA7705"/>
    <w:rsid w:val="00BB1DAB"/>
    <w:rsid w:val="00BB625C"/>
    <w:rsid w:val="00BB74B0"/>
    <w:rsid w:val="00BC269D"/>
    <w:rsid w:val="00BD1985"/>
    <w:rsid w:val="00BD3867"/>
    <w:rsid w:val="00BE4B01"/>
    <w:rsid w:val="00BE5199"/>
    <w:rsid w:val="00BE6E54"/>
    <w:rsid w:val="00BE7A41"/>
    <w:rsid w:val="00BF33F7"/>
    <w:rsid w:val="00BF7B63"/>
    <w:rsid w:val="00BF7BCF"/>
    <w:rsid w:val="00C00DCE"/>
    <w:rsid w:val="00C02E16"/>
    <w:rsid w:val="00C06073"/>
    <w:rsid w:val="00C06B76"/>
    <w:rsid w:val="00C07537"/>
    <w:rsid w:val="00C07C2D"/>
    <w:rsid w:val="00C10509"/>
    <w:rsid w:val="00C11B1C"/>
    <w:rsid w:val="00C12B2D"/>
    <w:rsid w:val="00C203C6"/>
    <w:rsid w:val="00C2503A"/>
    <w:rsid w:val="00C27B18"/>
    <w:rsid w:val="00C27B35"/>
    <w:rsid w:val="00C30A3F"/>
    <w:rsid w:val="00C324F0"/>
    <w:rsid w:val="00C32813"/>
    <w:rsid w:val="00C32F66"/>
    <w:rsid w:val="00C33EEB"/>
    <w:rsid w:val="00C344AB"/>
    <w:rsid w:val="00C351EF"/>
    <w:rsid w:val="00C352CD"/>
    <w:rsid w:val="00C35D6B"/>
    <w:rsid w:val="00C419D8"/>
    <w:rsid w:val="00C47925"/>
    <w:rsid w:val="00C504F5"/>
    <w:rsid w:val="00C51D09"/>
    <w:rsid w:val="00C52269"/>
    <w:rsid w:val="00C568BE"/>
    <w:rsid w:val="00C61ABF"/>
    <w:rsid w:val="00C626E3"/>
    <w:rsid w:val="00C653D5"/>
    <w:rsid w:val="00C664B8"/>
    <w:rsid w:val="00C72037"/>
    <w:rsid w:val="00C731E5"/>
    <w:rsid w:val="00C76207"/>
    <w:rsid w:val="00C81186"/>
    <w:rsid w:val="00C817D5"/>
    <w:rsid w:val="00C83EB5"/>
    <w:rsid w:val="00C84EFD"/>
    <w:rsid w:val="00C909EC"/>
    <w:rsid w:val="00C948B3"/>
    <w:rsid w:val="00C9548A"/>
    <w:rsid w:val="00C96822"/>
    <w:rsid w:val="00CA37EB"/>
    <w:rsid w:val="00CA432F"/>
    <w:rsid w:val="00CA46BA"/>
    <w:rsid w:val="00CA53F7"/>
    <w:rsid w:val="00CA68F8"/>
    <w:rsid w:val="00CB067D"/>
    <w:rsid w:val="00CB203A"/>
    <w:rsid w:val="00CB4CED"/>
    <w:rsid w:val="00CC2A49"/>
    <w:rsid w:val="00CC4326"/>
    <w:rsid w:val="00CC63E4"/>
    <w:rsid w:val="00CC72FB"/>
    <w:rsid w:val="00CD0177"/>
    <w:rsid w:val="00CD5443"/>
    <w:rsid w:val="00CE1713"/>
    <w:rsid w:val="00CE6F53"/>
    <w:rsid w:val="00CF20CC"/>
    <w:rsid w:val="00CF2792"/>
    <w:rsid w:val="00CF3DD6"/>
    <w:rsid w:val="00D00BE5"/>
    <w:rsid w:val="00D03F88"/>
    <w:rsid w:val="00D052EC"/>
    <w:rsid w:val="00D12C08"/>
    <w:rsid w:val="00D13868"/>
    <w:rsid w:val="00D21204"/>
    <w:rsid w:val="00D238A8"/>
    <w:rsid w:val="00D24B61"/>
    <w:rsid w:val="00D24E86"/>
    <w:rsid w:val="00D306DA"/>
    <w:rsid w:val="00D3119B"/>
    <w:rsid w:val="00D31FB6"/>
    <w:rsid w:val="00D34281"/>
    <w:rsid w:val="00D35B88"/>
    <w:rsid w:val="00D36725"/>
    <w:rsid w:val="00D418BF"/>
    <w:rsid w:val="00D42A32"/>
    <w:rsid w:val="00D5292B"/>
    <w:rsid w:val="00D53084"/>
    <w:rsid w:val="00D53673"/>
    <w:rsid w:val="00D54CEB"/>
    <w:rsid w:val="00D56289"/>
    <w:rsid w:val="00D5713A"/>
    <w:rsid w:val="00D64168"/>
    <w:rsid w:val="00D678CE"/>
    <w:rsid w:val="00D703B8"/>
    <w:rsid w:val="00D71CF1"/>
    <w:rsid w:val="00D72230"/>
    <w:rsid w:val="00D77C71"/>
    <w:rsid w:val="00D80422"/>
    <w:rsid w:val="00D80BFF"/>
    <w:rsid w:val="00D80C9B"/>
    <w:rsid w:val="00D831D3"/>
    <w:rsid w:val="00D86452"/>
    <w:rsid w:val="00D921C3"/>
    <w:rsid w:val="00D93FCC"/>
    <w:rsid w:val="00DA04B6"/>
    <w:rsid w:val="00DA2668"/>
    <w:rsid w:val="00DA501A"/>
    <w:rsid w:val="00DA681F"/>
    <w:rsid w:val="00DB33AC"/>
    <w:rsid w:val="00DB3AEE"/>
    <w:rsid w:val="00DB3CFD"/>
    <w:rsid w:val="00DB43EA"/>
    <w:rsid w:val="00DB5046"/>
    <w:rsid w:val="00DC1A53"/>
    <w:rsid w:val="00DC3FBD"/>
    <w:rsid w:val="00DC527C"/>
    <w:rsid w:val="00DC5423"/>
    <w:rsid w:val="00DC6218"/>
    <w:rsid w:val="00DD132C"/>
    <w:rsid w:val="00DD252A"/>
    <w:rsid w:val="00DD4FAD"/>
    <w:rsid w:val="00DD553B"/>
    <w:rsid w:val="00DE0E41"/>
    <w:rsid w:val="00DE20B6"/>
    <w:rsid w:val="00DE4AFD"/>
    <w:rsid w:val="00DE5588"/>
    <w:rsid w:val="00DE5D78"/>
    <w:rsid w:val="00DF2453"/>
    <w:rsid w:val="00DF383A"/>
    <w:rsid w:val="00DF4FC9"/>
    <w:rsid w:val="00DF642F"/>
    <w:rsid w:val="00DF6F5E"/>
    <w:rsid w:val="00E00FFF"/>
    <w:rsid w:val="00E01C15"/>
    <w:rsid w:val="00E02994"/>
    <w:rsid w:val="00E04C28"/>
    <w:rsid w:val="00E05E1A"/>
    <w:rsid w:val="00E05EE6"/>
    <w:rsid w:val="00E07727"/>
    <w:rsid w:val="00E109D0"/>
    <w:rsid w:val="00E10DA6"/>
    <w:rsid w:val="00E17255"/>
    <w:rsid w:val="00E20E5E"/>
    <w:rsid w:val="00E21C87"/>
    <w:rsid w:val="00E243A4"/>
    <w:rsid w:val="00E27439"/>
    <w:rsid w:val="00E27880"/>
    <w:rsid w:val="00E30676"/>
    <w:rsid w:val="00E32511"/>
    <w:rsid w:val="00E33523"/>
    <w:rsid w:val="00E41806"/>
    <w:rsid w:val="00E41D07"/>
    <w:rsid w:val="00E474B5"/>
    <w:rsid w:val="00E53BF4"/>
    <w:rsid w:val="00E53D96"/>
    <w:rsid w:val="00E568C4"/>
    <w:rsid w:val="00E570BC"/>
    <w:rsid w:val="00E62E1E"/>
    <w:rsid w:val="00E644DC"/>
    <w:rsid w:val="00E64DC4"/>
    <w:rsid w:val="00E66311"/>
    <w:rsid w:val="00E66DC7"/>
    <w:rsid w:val="00E7456B"/>
    <w:rsid w:val="00E757D9"/>
    <w:rsid w:val="00E92349"/>
    <w:rsid w:val="00E94A0C"/>
    <w:rsid w:val="00E96814"/>
    <w:rsid w:val="00EA1074"/>
    <w:rsid w:val="00EA189C"/>
    <w:rsid w:val="00EA2871"/>
    <w:rsid w:val="00EA58A0"/>
    <w:rsid w:val="00EA6936"/>
    <w:rsid w:val="00EA7737"/>
    <w:rsid w:val="00EA7C94"/>
    <w:rsid w:val="00EB3C09"/>
    <w:rsid w:val="00EB4235"/>
    <w:rsid w:val="00EB7947"/>
    <w:rsid w:val="00EC0D2C"/>
    <w:rsid w:val="00EC205D"/>
    <w:rsid w:val="00EC4AF2"/>
    <w:rsid w:val="00EC525F"/>
    <w:rsid w:val="00EC5DD6"/>
    <w:rsid w:val="00ED10C0"/>
    <w:rsid w:val="00ED2CB1"/>
    <w:rsid w:val="00ED3142"/>
    <w:rsid w:val="00ED7985"/>
    <w:rsid w:val="00ED7CF9"/>
    <w:rsid w:val="00EE0F4D"/>
    <w:rsid w:val="00EE4267"/>
    <w:rsid w:val="00EE573B"/>
    <w:rsid w:val="00EF0289"/>
    <w:rsid w:val="00EF1FBD"/>
    <w:rsid w:val="00EF52B5"/>
    <w:rsid w:val="00EF6921"/>
    <w:rsid w:val="00EF7AE4"/>
    <w:rsid w:val="00F00770"/>
    <w:rsid w:val="00F01A31"/>
    <w:rsid w:val="00F05A3E"/>
    <w:rsid w:val="00F120D5"/>
    <w:rsid w:val="00F1215F"/>
    <w:rsid w:val="00F17241"/>
    <w:rsid w:val="00F17AD3"/>
    <w:rsid w:val="00F20EC2"/>
    <w:rsid w:val="00F213CB"/>
    <w:rsid w:val="00F23494"/>
    <w:rsid w:val="00F24BC0"/>
    <w:rsid w:val="00F250A2"/>
    <w:rsid w:val="00F30868"/>
    <w:rsid w:val="00F31CF5"/>
    <w:rsid w:val="00F32FC3"/>
    <w:rsid w:val="00F37694"/>
    <w:rsid w:val="00F41156"/>
    <w:rsid w:val="00F42081"/>
    <w:rsid w:val="00F475B3"/>
    <w:rsid w:val="00F476D6"/>
    <w:rsid w:val="00F5206E"/>
    <w:rsid w:val="00F54179"/>
    <w:rsid w:val="00F55771"/>
    <w:rsid w:val="00F61D80"/>
    <w:rsid w:val="00F62C92"/>
    <w:rsid w:val="00F63437"/>
    <w:rsid w:val="00F7220E"/>
    <w:rsid w:val="00F723E7"/>
    <w:rsid w:val="00F72B43"/>
    <w:rsid w:val="00F7317D"/>
    <w:rsid w:val="00F76B49"/>
    <w:rsid w:val="00F86761"/>
    <w:rsid w:val="00F87919"/>
    <w:rsid w:val="00F91885"/>
    <w:rsid w:val="00F923D8"/>
    <w:rsid w:val="00F93265"/>
    <w:rsid w:val="00F94ACC"/>
    <w:rsid w:val="00F94DF1"/>
    <w:rsid w:val="00F95DEA"/>
    <w:rsid w:val="00F97A6F"/>
    <w:rsid w:val="00FA2753"/>
    <w:rsid w:val="00FA2ED0"/>
    <w:rsid w:val="00FA3E1D"/>
    <w:rsid w:val="00FA5908"/>
    <w:rsid w:val="00FA6407"/>
    <w:rsid w:val="00FA75AF"/>
    <w:rsid w:val="00FB0B3B"/>
    <w:rsid w:val="00FB3086"/>
    <w:rsid w:val="00FB4ECE"/>
    <w:rsid w:val="00FC0799"/>
    <w:rsid w:val="00FD0235"/>
    <w:rsid w:val="00FD16F9"/>
    <w:rsid w:val="00FD40DE"/>
    <w:rsid w:val="00FD4B11"/>
    <w:rsid w:val="00FD594B"/>
    <w:rsid w:val="00FD68C3"/>
    <w:rsid w:val="00FD6FBB"/>
    <w:rsid w:val="00FE18CE"/>
    <w:rsid w:val="00FE1F4A"/>
    <w:rsid w:val="00FE76F1"/>
    <w:rsid w:val="00FF090D"/>
    <w:rsid w:val="00FF0EE5"/>
    <w:rsid w:val="00FF2BFE"/>
    <w:rsid w:val="00FF4A6A"/>
    <w:rsid w:val="00FF4B78"/>
    <w:rsid w:val="00FF6C5F"/>
  </w:rsids>
  <m:mathPr>
    <m:mathFont m:val="Cambria Math"/>
    <m:brkBin m:val="before"/>
    <m:brkBinSub m:val="--"/>
    <m:smallFrac m:val="0"/>
    <m:dispDef/>
    <m:lMargin m:val="0"/>
    <m:rMargin m:val="0"/>
    <m:defJc m:val="centerGroup"/>
    <m:wrapIndent m:val="1440"/>
    <m:intLim m:val="subSup"/>
    <m:naryLim m:val="undOvr"/>
  </m:mathPr>
  <w:themeFontLang w:val="es-H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6DB036"/>
  <w15:docId w15:val="{57932EFF-A8C8-F740-9FDE-C07982D804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s-HN" w:eastAsia="es-ES_tradnl"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07F1"/>
    <w:rPr>
      <w:rFonts w:ascii="Times New Roman" w:eastAsia="Times New Roman" w:hAnsi="Times New Roman" w:cs="Times New Roman"/>
    </w:rPr>
  </w:style>
  <w:style w:type="paragraph" w:styleId="Ttulo1">
    <w:name w:val="heading 1"/>
    <w:next w:val="Normal"/>
    <w:link w:val="Ttulo1Car"/>
    <w:uiPriority w:val="9"/>
    <w:qFormat/>
    <w:pPr>
      <w:keepNext/>
      <w:keepLines/>
      <w:spacing w:line="259" w:lineRule="auto"/>
      <w:ind w:left="113" w:hanging="10"/>
      <w:outlineLvl w:val="0"/>
    </w:pPr>
    <w:rPr>
      <w:rFonts w:ascii="Times New Roman" w:eastAsia="Times New Roman" w:hAnsi="Times New Roman" w:cs="Times New Roman"/>
      <w:b/>
      <w:color w:val="000000"/>
      <w:sz w:val="32"/>
    </w:rPr>
  </w:style>
  <w:style w:type="paragraph" w:styleId="Ttulo2">
    <w:name w:val="heading 2"/>
    <w:link w:val="Ttulo2Car"/>
    <w:uiPriority w:val="9"/>
    <w:unhideWhenUsed/>
    <w:qFormat/>
    <w:rsid w:val="000D32AB"/>
    <w:pPr>
      <w:keepNext/>
      <w:keepLines/>
      <w:spacing w:after="13" w:line="248" w:lineRule="auto"/>
      <w:ind w:left="382" w:hanging="10"/>
      <w:outlineLvl w:val="1"/>
    </w:pPr>
    <w:rPr>
      <w:rFonts w:ascii="Times New Roman" w:eastAsia="Times New Roman" w:hAnsi="Times New Roman" w:cs="Times New Roman"/>
      <w:b/>
      <w:color w:val="000000"/>
    </w:rPr>
  </w:style>
  <w:style w:type="paragraph" w:styleId="Ttulo3">
    <w:name w:val="heading 3"/>
    <w:link w:val="Ttulo3Car"/>
    <w:uiPriority w:val="9"/>
    <w:unhideWhenUsed/>
    <w:qFormat/>
    <w:rsid w:val="00E21C87"/>
    <w:pPr>
      <w:keepNext/>
      <w:keepLines/>
      <w:spacing w:after="13" w:line="248" w:lineRule="auto"/>
      <w:ind w:left="382" w:hanging="10"/>
      <w:outlineLvl w:val="2"/>
    </w:pPr>
    <w:rPr>
      <w:rFonts w:ascii="Times New Roman" w:eastAsia="Times New Roman" w:hAnsi="Times New Roman" w:cs="Times New Roman"/>
      <w:color w:val="000000"/>
    </w:rPr>
  </w:style>
  <w:style w:type="paragraph" w:styleId="Ttulo4">
    <w:name w:val="heading 4"/>
    <w:next w:val="Normal"/>
    <w:link w:val="Ttulo4Car"/>
    <w:uiPriority w:val="9"/>
    <w:unhideWhenUsed/>
    <w:qFormat/>
    <w:rsid w:val="003710D3"/>
    <w:pPr>
      <w:keepNext/>
      <w:keepLines/>
      <w:spacing w:after="13" w:line="248" w:lineRule="auto"/>
      <w:ind w:left="1426" w:hanging="10"/>
      <w:outlineLvl w:val="3"/>
    </w:pPr>
    <w:rPr>
      <w:rFonts w:ascii="Times New Roman" w:eastAsia="Times New Roman" w:hAnsi="Times New Roman" w:cs="Times New Roman"/>
      <w:b/>
      <w:color w:val="000000"/>
      <w:sz w:val="28"/>
    </w:rPr>
  </w:style>
  <w:style w:type="paragraph" w:styleId="Ttulo5">
    <w:name w:val="heading 5"/>
    <w:next w:val="Normal"/>
    <w:link w:val="Ttulo5Car"/>
    <w:uiPriority w:val="9"/>
    <w:unhideWhenUsed/>
    <w:qFormat/>
    <w:pPr>
      <w:keepNext/>
      <w:keepLines/>
      <w:spacing w:after="13" w:line="248" w:lineRule="auto"/>
      <w:ind w:left="382" w:hanging="10"/>
      <w:outlineLvl w:val="4"/>
    </w:pPr>
    <w:rPr>
      <w:rFonts w:ascii="Times New Roman" w:eastAsia="Times New Roman" w:hAnsi="Times New Roman" w:cs="Times New Roman"/>
      <w:b/>
      <w:i/>
      <w:color w:val="000000"/>
      <w:sz w:val="28"/>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4Car">
    <w:name w:val="Título 4 Car"/>
    <w:link w:val="Ttulo4"/>
    <w:uiPriority w:val="9"/>
    <w:rsid w:val="003710D3"/>
    <w:rPr>
      <w:rFonts w:ascii="Times New Roman" w:eastAsia="Times New Roman" w:hAnsi="Times New Roman" w:cs="Times New Roman"/>
      <w:b/>
      <w:color w:val="000000"/>
      <w:sz w:val="28"/>
    </w:rPr>
  </w:style>
  <w:style w:type="paragraph" w:customStyle="1" w:styleId="footnotedescription">
    <w:name w:val="footnote description"/>
    <w:next w:val="Normal"/>
    <w:link w:val="footnotedescriptionChar"/>
    <w:hidden/>
    <w:pPr>
      <w:spacing w:line="241" w:lineRule="auto"/>
      <w:ind w:left="113" w:right="71" w:hanging="12"/>
      <w:jc w:val="both"/>
    </w:pPr>
    <w:rPr>
      <w:rFonts w:ascii="Calibri" w:eastAsia="Calibri" w:hAnsi="Calibri" w:cs="Calibri"/>
      <w:color w:val="000000"/>
      <w:sz w:val="18"/>
    </w:rPr>
  </w:style>
  <w:style w:type="character" w:customStyle="1" w:styleId="footnotedescriptionChar">
    <w:name w:val="footnote description Char"/>
    <w:link w:val="footnotedescription"/>
    <w:rPr>
      <w:rFonts w:ascii="Calibri" w:eastAsia="Calibri" w:hAnsi="Calibri" w:cs="Calibri"/>
      <w:color w:val="000000"/>
      <w:sz w:val="18"/>
    </w:rPr>
  </w:style>
  <w:style w:type="character" w:customStyle="1" w:styleId="Ttulo3Car">
    <w:name w:val="Título 3 Car"/>
    <w:link w:val="Ttulo3"/>
    <w:uiPriority w:val="9"/>
    <w:rsid w:val="00E21C87"/>
    <w:rPr>
      <w:rFonts w:ascii="Times New Roman" w:eastAsia="Times New Roman" w:hAnsi="Times New Roman" w:cs="Times New Roman"/>
      <w:color w:val="000000"/>
    </w:rPr>
  </w:style>
  <w:style w:type="character" w:customStyle="1" w:styleId="Ttulo5Car">
    <w:name w:val="Título 5 Car"/>
    <w:link w:val="Ttulo5"/>
    <w:rPr>
      <w:rFonts w:ascii="Times New Roman" w:eastAsia="Times New Roman" w:hAnsi="Times New Roman" w:cs="Times New Roman"/>
      <w:b/>
      <w:i/>
      <w:color w:val="000000"/>
      <w:sz w:val="28"/>
    </w:rPr>
  </w:style>
  <w:style w:type="character" w:customStyle="1" w:styleId="Ttulo1Car">
    <w:name w:val="Título 1 Car"/>
    <w:link w:val="Ttulo1"/>
    <w:rPr>
      <w:rFonts w:ascii="Times New Roman" w:eastAsia="Times New Roman" w:hAnsi="Times New Roman" w:cs="Times New Roman"/>
      <w:b/>
      <w:color w:val="000000"/>
      <w:sz w:val="32"/>
    </w:rPr>
  </w:style>
  <w:style w:type="character" w:customStyle="1" w:styleId="Ttulo2Car">
    <w:name w:val="Título 2 Car"/>
    <w:link w:val="Ttulo2"/>
    <w:uiPriority w:val="9"/>
    <w:rsid w:val="000D32AB"/>
    <w:rPr>
      <w:rFonts w:ascii="Times New Roman" w:eastAsia="Times New Roman" w:hAnsi="Times New Roman" w:cs="Times New Roman"/>
      <w:b/>
      <w:color w:val="000000"/>
    </w:rPr>
  </w:style>
  <w:style w:type="paragraph" w:styleId="TDC1">
    <w:name w:val="toc 1"/>
    <w:hidden/>
    <w:uiPriority w:val="39"/>
    <w:pPr>
      <w:spacing w:after="3" w:line="259" w:lineRule="auto"/>
      <w:ind w:left="25" w:right="120" w:hanging="10"/>
    </w:pPr>
    <w:rPr>
      <w:rFonts w:ascii="Times New Roman" w:eastAsia="Times New Roman" w:hAnsi="Times New Roman" w:cs="Times New Roman"/>
      <w:b/>
      <w:color w:val="000000"/>
    </w:rPr>
  </w:style>
  <w:style w:type="paragraph" w:styleId="TDC2">
    <w:name w:val="toc 2"/>
    <w:hidden/>
    <w:uiPriority w:val="39"/>
    <w:pPr>
      <w:spacing w:after="224" w:line="259" w:lineRule="auto"/>
      <w:ind w:left="25" w:right="120" w:hanging="10"/>
    </w:pPr>
    <w:rPr>
      <w:rFonts w:ascii="Times New Roman" w:eastAsia="Times New Roman" w:hAnsi="Times New Roman" w:cs="Times New Roman"/>
      <w:b/>
      <w:color w:val="000000"/>
    </w:rPr>
  </w:style>
  <w:style w:type="character" w:customStyle="1" w:styleId="footnotemark">
    <w:name w:val="footnote mark"/>
    <w:hidden/>
    <w:rPr>
      <w:rFonts w:ascii="Calibri" w:eastAsia="Calibri" w:hAnsi="Calibri" w:cs="Calibri"/>
      <w:color w:val="000000"/>
      <w:sz w:val="18"/>
      <w:vertAlign w:val="superscript"/>
    </w:rPr>
  </w:style>
  <w:style w:type="table" w:customStyle="1" w:styleId="TableGrid">
    <w:name w:val="TableGrid"/>
    <w:tblPr>
      <w:tblCellMar>
        <w:top w:w="0" w:type="dxa"/>
        <w:left w:w="0" w:type="dxa"/>
        <w:bottom w:w="0" w:type="dxa"/>
        <w:right w:w="0" w:type="dxa"/>
      </w:tblCellMar>
    </w:tblPr>
  </w:style>
  <w:style w:type="paragraph" w:styleId="NormalWeb">
    <w:name w:val="Normal (Web)"/>
    <w:basedOn w:val="Normal"/>
    <w:uiPriority w:val="99"/>
    <w:unhideWhenUsed/>
    <w:rsid w:val="00A64A6F"/>
    <w:pPr>
      <w:spacing w:before="100" w:beforeAutospacing="1" w:after="100" w:afterAutospacing="1"/>
    </w:pPr>
  </w:style>
  <w:style w:type="paragraph" w:styleId="Prrafodelista">
    <w:name w:val="List Paragraph"/>
    <w:basedOn w:val="Normal"/>
    <w:link w:val="PrrafodelistaCar"/>
    <w:uiPriority w:val="34"/>
    <w:qFormat/>
    <w:rsid w:val="00CA53F7"/>
    <w:pPr>
      <w:ind w:left="720"/>
      <w:contextualSpacing/>
    </w:pPr>
  </w:style>
  <w:style w:type="character" w:styleId="Hipervnculo">
    <w:name w:val="Hyperlink"/>
    <w:basedOn w:val="Fuentedeprrafopredeter"/>
    <w:uiPriority w:val="99"/>
    <w:unhideWhenUsed/>
    <w:rsid w:val="00EF7AE4"/>
    <w:rPr>
      <w:color w:val="0000FF"/>
      <w:u w:val="single"/>
    </w:rPr>
  </w:style>
  <w:style w:type="paragraph" w:styleId="Bibliografa">
    <w:name w:val="Bibliography"/>
    <w:basedOn w:val="Normal"/>
    <w:next w:val="Normal"/>
    <w:uiPriority w:val="37"/>
    <w:unhideWhenUsed/>
    <w:rsid w:val="00131F2C"/>
    <w:pPr>
      <w:spacing w:line="480" w:lineRule="auto"/>
      <w:ind w:left="720" w:hanging="720"/>
    </w:pPr>
    <w:rPr>
      <w:rFonts w:asciiTheme="minorHAnsi" w:eastAsiaTheme="minorHAnsi" w:hAnsiTheme="minorHAnsi" w:cstheme="minorBidi"/>
      <w:kern w:val="2"/>
      <w:sz w:val="22"/>
      <w:szCs w:val="22"/>
      <w14:ligatures w14:val="standardContextual"/>
    </w:rPr>
  </w:style>
  <w:style w:type="paragraph" w:styleId="TtuloTDC">
    <w:name w:val="TOC Heading"/>
    <w:basedOn w:val="Ttulo1"/>
    <w:next w:val="Normal"/>
    <w:uiPriority w:val="39"/>
    <w:unhideWhenUsed/>
    <w:qFormat/>
    <w:rsid w:val="009A224F"/>
    <w:pPr>
      <w:spacing w:before="240"/>
      <w:ind w:left="0" w:firstLine="0"/>
      <w:outlineLvl w:val="9"/>
    </w:pPr>
    <w:rPr>
      <w:rFonts w:asciiTheme="majorHAnsi" w:eastAsiaTheme="majorEastAsia" w:hAnsiTheme="majorHAnsi" w:cstheme="majorBidi"/>
      <w:b w:val="0"/>
      <w:color w:val="2F5496" w:themeColor="accent1" w:themeShade="BF"/>
      <w:szCs w:val="32"/>
      <w:lang w:val="en-US" w:eastAsia="en-US"/>
    </w:rPr>
  </w:style>
  <w:style w:type="paragraph" w:styleId="TDC3">
    <w:name w:val="toc 3"/>
    <w:basedOn w:val="Normal"/>
    <w:next w:val="Normal"/>
    <w:autoRedefine/>
    <w:uiPriority w:val="39"/>
    <w:unhideWhenUsed/>
    <w:rsid w:val="009A224F"/>
    <w:pPr>
      <w:spacing w:after="100"/>
      <w:ind w:left="480"/>
    </w:pPr>
  </w:style>
  <w:style w:type="paragraph" w:styleId="Encabezado">
    <w:name w:val="header"/>
    <w:basedOn w:val="Normal"/>
    <w:link w:val="EncabezadoCar"/>
    <w:uiPriority w:val="99"/>
    <w:unhideWhenUsed/>
    <w:rsid w:val="00FD0235"/>
    <w:pPr>
      <w:tabs>
        <w:tab w:val="center" w:pos="4419"/>
        <w:tab w:val="right" w:pos="8838"/>
      </w:tabs>
    </w:pPr>
  </w:style>
  <w:style w:type="character" w:customStyle="1" w:styleId="EncabezadoCar">
    <w:name w:val="Encabezado Car"/>
    <w:basedOn w:val="Fuentedeprrafopredeter"/>
    <w:link w:val="Encabezado"/>
    <w:uiPriority w:val="99"/>
    <w:rsid w:val="00FD0235"/>
    <w:rPr>
      <w:rFonts w:ascii="Times New Roman" w:eastAsia="Times New Roman" w:hAnsi="Times New Roman" w:cs="Times New Roman"/>
      <w:color w:val="000000"/>
      <w:lang w:val="en-US" w:eastAsia="en-US" w:bidi="en-US"/>
    </w:rPr>
  </w:style>
  <w:style w:type="paragraph" w:styleId="Piedepgina">
    <w:name w:val="footer"/>
    <w:basedOn w:val="Normal"/>
    <w:link w:val="PiedepginaCar"/>
    <w:uiPriority w:val="99"/>
    <w:unhideWhenUsed/>
    <w:rsid w:val="00FD0235"/>
    <w:pPr>
      <w:tabs>
        <w:tab w:val="center" w:pos="4419"/>
        <w:tab w:val="right" w:pos="8838"/>
      </w:tabs>
    </w:pPr>
  </w:style>
  <w:style w:type="character" w:customStyle="1" w:styleId="PiedepginaCar">
    <w:name w:val="Pie de página Car"/>
    <w:basedOn w:val="Fuentedeprrafopredeter"/>
    <w:link w:val="Piedepgina"/>
    <w:uiPriority w:val="99"/>
    <w:rsid w:val="00FD0235"/>
    <w:rPr>
      <w:rFonts w:ascii="Times New Roman" w:eastAsia="Times New Roman" w:hAnsi="Times New Roman" w:cs="Times New Roman"/>
      <w:color w:val="000000"/>
      <w:lang w:val="en-US" w:eastAsia="en-US" w:bidi="en-US"/>
    </w:rPr>
  </w:style>
  <w:style w:type="paragraph" w:styleId="Subttulo">
    <w:name w:val="Subtitle"/>
    <w:basedOn w:val="Normal"/>
    <w:next w:val="Normal"/>
    <w:link w:val="SubttuloCar"/>
    <w:autoRedefine/>
    <w:uiPriority w:val="11"/>
    <w:qFormat/>
    <w:rsid w:val="00DD553B"/>
    <w:pPr>
      <w:numPr>
        <w:ilvl w:val="1"/>
      </w:numPr>
      <w:spacing w:after="160"/>
      <w:ind w:left="10" w:hanging="10"/>
    </w:pPr>
    <w:rPr>
      <w:rFonts w:eastAsiaTheme="minorEastAsia" w:cstheme="minorBidi"/>
      <w:color w:val="000000" w:themeColor="text1"/>
      <w:spacing w:val="15"/>
      <w:szCs w:val="22"/>
    </w:rPr>
  </w:style>
  <w:style w:type="character" w:customStyle="1" w:styleId="SubttuloCar">
    <w:name w:val="Subtítulo Car"/>
    <w:basedOn w:val="Fuentedeprrafopredeter"/>
    <w:link w:val="Subttulo"/>
    <w:uiPriority w:val="11"/>
    <w:rsid w:val="00DD553B"/>
    <w:rPr>
      <w:rFonts w:ascii="Times New Roman" w:hAnsi="Times New Roman"/>
      <w:color w:val="000000" w:themeColor="text1"/>
      <w:spacing w:val="15"/>
      <w:szCs w:val="22"/>
      <w:lang w:eastAsia="en-US" w:bidi="en-US"/>
    </w:rPr>
  </w:style>
  <w:style w:type="table" w:styleId="Tablanormal2">
    <w:name w:val="Plain Table 2"/>
    <w:basedOn w:val="Tablanormal"/>
    <w:uiPriority w:val="42"/>
    <w:rsid w:val="00965A0A"/>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oypena">
    <w:name w:val="oypena"/>
    <w:basedOn w:val="Fuentedeprrafopredeter"/>
    <w:rsid w:val="00D72230"/>
  </w:style>
  <w:style w:type="character" w:styleId="Textoennegrita">
    <w:name w:val="Strong"/>
    <w:basedOn w:val="Fuentedeprrafopredeter"/>
    <w:uiPriority w:val="22"/>
    <w:qFormat/>
    <w:rsid w:val="0099756D"/>
    <w:rPr>
      <w:b/>
      <w:bCs/>
    </w:rPr>
  </w:style>
  <w:style w:type="table" w:styleId="Tablaconcuadrcula">
    <w:name w:val="Table Grid"/>
    <w:basedOn w:val="Tablanormal"/>
    <w:uiPriority w:val="39"/>
    <w:rsid w:val="003447B1"/>
    <w:rPr>
      <w:rFonts w:eastAsiaTheme="minorHAnsi"/>
      <w:kern w:val="2"/>
      <w:sz w:val="22"/>
      <w:szCs w:val="22"/>
      <w:lang w:val="en-US"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cinsinresolver">
    <w:name w:val="Unresolved Mention"/>
    <w:basedOn w:val="Fuentedeprrafopredeter"/>
    <w:uiPriority w:val="99"/>
    <w:semiHidden/>
    <w:unhideWhenUsed/>
    <w:rsid w:val="003447B1"/>
    <w:rPr>
      <w:color w:val="605E5C"/>
      <w:shd w:val="clear" w:color="auto" w:fill="E1DFDD"/>
    </w:rPr>
  </w:style>
  <w:style w:type="paragraph" w:styleId="Textoindependiente">
    <w:name w:val="Body Text"/>
    <w:basedOn w:val="Normal"/>
    <w:link w:val="TextoindependienteCar"/>
    <w:uiPriority w:val="1"/>
    <w:qFormat/>
    <w:rsid w:val="00A031D4"/>
    <w:pPr>
      <w:widowControl w:val="0"/>
      <w:autoSpaceDE w:val="0"/>
      <w:autoSpaceDN w:val="0"/>
    </w:pPr>
    <w:rPr>
      <w:lang w:val="es-ES" w:eastAsia="en-US"/>
    </w:rPr>
  </w:style>
  <w:style w:type="character" w:customStyle="1" w:styleId="TextoindependienteCar">
    <w:name w:val="Texto independiente Car"/>
    <w:basedOn w:val="Fuentedeprrafopredeter"/>
    <w:link w:val="Textoindependiente"/>
    <w:uiPriority w:val="1"/>
    <w:rsid w:val="00A031D4"/>
    <w:rPr>
      <w:rFonts w:ascii="Times New Roman" w:eastAsia="Times New Roman" w:hAnsi="Times New Roman" w:cs="Times New Roman"/>
      <w:lang w:val="es-ES" w:eastAsia="en-US"/>
    </w:rPr>
  </w:style>
  <w:style w:type="paragraph" w:customStyle="1" w:styleId="T1CAP">
    <w:name w:val="T1 CAP"/>
    <w:basedOn w:val="Normal"/>
    <w:link w:val="T1CAPChar"/>
    <w:qFormat/>
    <w:rsid w:val="00CB4CED"/>
    <w:pPr>
      <w:spacing w:line="259" w:lineRule="auto"/>
      <w:jc w:val="center"/>
    </w:pPr>
    <w:rPr>
      <w:b/>
      <w:sz w:val="28"/>
      <w:szCs w:val="28"/>
    </w:rPr>
  </w:style>
  <w:style w:type="character" w:customStyle="1" w:styleId="T1CAPChar">
    <w:name w:val="T1 CAP Char"/>
    <w:basedOn w:val="Fuentedeprrafopredeter"/>
    <w:link w:val="T1CAP"/>
    <w:rsid w:val="00CB4CED"/>
    <w:rPr>
      <w:rFonts w:ascii="Times New Roman" w:eastAsia="Times New Roman" w:hAnsi="Times New Roman" w:cs="Times New Roman"/>
      <w:b/>
      <w:sz w:val="28"/>
      <w:szCs w:val="28"/>
    </w:rPr>
  </w:style>
  <w:style w:type="paragraph" w:customStyle="1" w:styleId="T2">
    <w:name w:val="T2"/>
    <w:basedOn w:val="Normal"/>
    <w:link w:val="T2Car"/>
    <w:qFormat/>
    <w:rsid w:val="00CB4CED"/>
    <w:pPr>
      <w:ind w:left="708"/>
    </w:pPr>
  </w:style>
  <w:style w:type="paragraph" w:customStyle="1" w:styleId="T3">
    <w:name w:val="T3"/>
    <w:basedOn w:val="T2"/>
    <w:link w:val="T3Car"/>
    <w:qFormat/>
    <w:rsid w:val="00CB4CED"/>
    <w:pPr>
      <w:spacing w:before="120" w:after="120"/>
    </w:pPr>
  </w:style>
  <w:style w:type="character" w:customStyle="1" w:styleId="T2Car">
    <w:name w:val="T2 Car"/>
    <w:basedOn w:val="Fuentedeprrafopredeter"/>
    <w:link w:val="T2"/>
    <w:rsid w:val="00CB4CED"/>
    <w:rPr>
      <w:rFonts w:ascii="Times New Roman" w:eastAsia="Times New Roman" w:hAnsi="Times New Roman" w:cs="Times New Roman"/>
    </w:rPr>
  </w:style>
  <w:style w:type="character" w:customStyle="1" w:styleId="T3Car">
    <w:name w:val="T3 Car"/>
    <w:basedOn w:val="T2Car"/>
    <w:link w:val="T3"/>
    <w:rsid w:val="00CB4CED"/>
    <w:rPr>
      <w:rFonts w:ascii="Times New Roman" w:eastAsia="Times New Roman" w:hAnsi="Times New Roman" w:cs="Times New Roman"/>
    </w:rPr>
  </w:style>
  <w:style w:type="paragraph" w:customStyle="1" w:styleId="T4">
    <w:name w:val="T4"/>
    <w:basedOn w:val="T3"/>
    <w:link w:val="T4Car"/>
    <w:qFormat/>
    <w:rsid w:val="00CB4CED"/>
    <w:pPr>
      <w:ind w:left="1416"/>
    </w:pPr>
  </w:style>
  <w:style w:type="character" w:customStyle="1" w:styleId="T4Car">
    <w:name w:val="T4 Car"/>
    <w:basedOn w:val="T3Car"/>
    <w:link w:val="T4"/>
    <w:rsid w:val="00CB4CED"/>
    <w:rPr>
      <w:rFonts w:ascii="Times New Roman" w:eastAsia="Times New Roman" w:hAnsi="Times New Roman" w:cs="Times New Roman"/>
    </w:rPr>
  </w:style>
  <w:style w:type="paragraph" w:customStyle="1" w:styleId="T41">
    <w:name w:val="T4.1"/>
    <w:basedOn w:val="T4"/>
    <w:link w:val="T41Car"/>
    <w:qFormat/>
    <w:rsid w:val="00797E6D"/>
  </w:style>
  <w:style w:type="character" w:customStyle="1" w:styleId="T41Car">
    <w:name w:val="T4.1 Car"/>
    <w:basedOn w:val="T4Car"/>
    <w:link w:val="T41"/>
    <w:rsid w:val="00797E6D"/>
    <w:rPr>
      <w:rFonts w:ascii="Times New Roman" w:eastAsia="Times New Roman" w:hAnsi="Times New Roman" w:cs="Times New Roman"/>
    </w:rPr>
  </w:style>
  <w:style w:type="paragraph" w:styleId="TDC4">
    <w:name w:val="toc 4"/>
    <w:basedOn w:val="Normal"/>
    <w:next w:val="Normal"/>
    <w:autoRedefine/>
    <w:uiPriority w:val="39"/>
    <w:unhideWhenUsed/>
    <w:rsid w:val="00ED10C0"/>
    <w:pPr>
      <w:spacing w:after="100"/>
      <w:ind w:left="720"/>
    </w:pPr>
  </w:style>
  <w:style w:type="paragraph" w:styleId="TDC5">
    <w:name w:val="toc 5"/>
    <w:basedOn w:val="Normal"/>
    <w:next w:val="Normal"/>
    <w:autoRedefine/>
    <w:uiPriority w:val="39"/>
    <w:unhideWhenUsed/>
    <w:rsid w:val="00ED10C0"/>
    <w:pPr>
      <w:spacing w:after="100"/>
      <w:ind w:left="960"/>
    </w:pPr>
  </w:style>
  <w:style w:type="paragraph" w:styleId="TDC6">
    <w:name w:val="toc 6"/>
    <w:basedOn w:val="Normal"/>
    <w:next w:val="Normal"/>
    <w:autoRedefine/>
    <w:uiPriority w:val="39"/>
    <w:unhideWhenUsed/>
    <w:rsid w:val="00ED10C0"/>
    <w:pPr>
      <w:spacing w:after="100" w:line="259" w:lineRule="auto"/>
      <w:ind w:left="1100"/>
    </w:pPr>
    <w:rPr>
      <w:rFonts w:asciiTheme="minorHAnsi" w:eastAsiaTheme="minorEastAsia" w:hAnsiTheme="minorHAnsi" w:cstheme="minorBidi"/>
      <w:kern w:val="2"/>
      <w:sz w:val="22"/>
      <w:szCs w:val="22"/>
      <w:lang w:eastAsia="es-HN"/>
      <w14:ligatures w14:val="standardContextual"/>
    </w:rPr>
  </w:style>
  <w:style w:type="paragraph" w:styleId="TDC7">
    <w:name w:val="toc 7"/>
    <w:basedOn w:val="Normal"/>
    <w:next w:val="Normal"/>
    <w:autoRedefine/>
    <w:uiPriority w:val="39"/>
    <w:unhideWhenUsed/>
    <w:rsid w:val="00ED10C0"/>
    <w:pPr>
      <w:spacing w:after="100" w:line="259" w:lineRule="auto"/>
      <w:ind w:left="1320"/>
    </w:pPr>
    <w:rPr>
      <w:rFonts w:asciiTheme="minorHAnsi" w:eastAsiaTheme="minorEastAsia" w:hAnsiTheme="minorHAnsi" w:cstheme="minorBidi"/>
      <w:kern w:val="2"/>
      <w:sz w:val="22"/>
      <w:szCs w:val="22"/>
      <w:lang w:eastAsia="es-HN"/>
      <w14:ligatures w14:val="standardContextual"/>
    </w:rPr>
  </w:style>
  <w:style w:type="paragraph" w:styleId="TDC8">
    <w:name w:val="toc 8"/>
    <w:basedOn w:val="Normal"/>
    <w:next w:val="Normal"/>
    <w:autoRedefine/>
    <w:uiPriority w:val="39"/>
    <w:unhideWhenUsed/>
    <w:rsid w:val="00ED10C0"/>
    <w:pPr>
      <w:spacing w:after="100" w:line="259" w:lineRule="auto"/>
      <w:ind w:left="1540"/>
    </w:pPr>
    <w:rPr>
      <w:rFonts w:asciiTheme="minorHAnsi" w:eastAsiaTheme="minorEastAsia" w:hAnsiTheme="minorHAnsi" w:cstheme="minorBidi"/>
      <w:kern w:val="2"/>
      <w:sz w:val="22"/>
      <w:szCs w:val="22"/>
      <w:lang w:eastAsia="es-HN"/>
      <w14:ligatures w14:val="standardContextual"/>
    </w:rPr>
  </w:style>
  <w:style w:type="paragraph" w:styleId="TDC9">
    <w:name w:val="toc 9"/>
    <w:basedOn w:val="Normal"/>
    <w:next w:val="Normal"/>
    <w:autoRedefine/>
    <w:uiPriority w:val="39"/>
    <w:unhideWhenUsed/>
    <w:rsid w:val="00ED10C0"/>
    <w:pPr>
      <w:spacing w:after="100" w:line="259" w:lineRule="auto"/>
      <w:ind w:left="1760"/>
    </w:pPr>
    <w:rPr>
      <w:rFonts w:asciiTheme="minorHAnsi" w:eastAsiaTheme="minorEastAsia" w:hAnsiTheme="minorHAnsi" w:cstheme="minorBidi"/>
      <w:kern w:val="2"/>
      <w:sz w:val="22"/>
      <w:szCs w:val="22"/>
      <w:lang w:eastAsia="es-HN"/>
      <w14:ligatures w14:val="standardContextual"/>
    </w:rPr>
  </w:style>
  <w:style w:type="paragraph" w:customStyle="1" w:styleId="T1P">
    <w:name w:val="T1P"/>
    <w:basedOn w:val="Prrafodelista"/>
    <w:link w:val="T1PCar"/>
    <w:qFormat/>
    <w:rsid w:val="006D6802"/>
    <w:pPr>
      <w:spacing w:line="360" w:lineRule="auto"/>
      <w:jc w:val="both"/>
    </w:pPr>
    <w:rPr>
      <w:b/>
      <w:bCs/>
    </w:rPr>
  </w:style>
  <w:style w:type="character" w:customStyle="1" w:styleId="PrrafodelistaCar">
    <w:name w:val="Párrafo de lista Car"/>
    <w:basedOn w:val="Fuentedeprrafopredeter"/>
    <w:link w:val="Prrafodelista"/>
    <w:uiPriority w:val="34"/>
    <w:rsid w:val="006D6802"/>
    <w:rPr>
      <w:rFonts w:ascii="Times New Roman" w:eastAsia="Times New Roman" w:hAnsi="Times New Roman" w:cs="Times New Roman"/>
    </w:rPr>
  </w:style>
  <w:style w:type="character" w:customStyle="1" w:styleId="T1PCar">
    <w:name w:val="T1P Car"/>
    <w:basedOn w:val="PrrafodelistaCar"/>
    <w:link w:val="T1P"/>
    <w:rsid w:val="006D6802"/>
    <w:rPr>
      <w:rFonts w:ascii="Times New Roman" w:eastAsia="Times New Roman" w:hAnsi="Times New Roman" w:cs="Times New Roman"/>
      <w:b/>
      <w:bCs/>
    </w:rPr>
  </w:style>
  <w:style w:type="paragraph" w:customStyle="1" w:styleId="T2P">
    <w:name w:val="T2P"/>
    <w:basedOn w:val="T1P"/>
    <w:link w:val="T2PCar"/>
    <w:qFormat/>
    <w:rsid w:val="00E30676"/>
    <w:pPr>
      <w:ind w:left="1416"/>
    </w:pPr>
    <w:rPr>
      <w:b w:val="0"/>
    </w:rPr>
  </w:style>
  <w:style w:type="character" w:customStyle="1" w:styleId="T2PCar">
    <w:name w:val="T2P Car"/>
    <w:basedOn w:val="T1PCar"/>
    <w:link w:val="T2P"/>
    <w:rsid w:val="009561EA"/>
    <w:rPr>
      <w:rFonts w:ascii="Times New Roman" w:eastAsia="Times New Roman" w:hAnsi="Times New Roman" w:cs="Times New Roman"/>
      <w:b w:val="0"/>
      <w:bCs/>
    </w:rPr>
  </w:style>
  <w:style w:type="paragraph" w:customStyle="1" w:styleId="P1">
    <w:name w:val="P1"/>
    <w:basedOn w:val="Piedepgina"/>
    <w:link w:val="P1Car"/>
    <w:qFormat/>
    <w:rsid w:val="00F250A2"/>
  </w:style>
  <w:style w:type="character" w:customStyle="1" w:styleId="P1Car">
    <w:name w:val="P1 Car"/>
    <w:basedOn w:val="PiedepginaCar"/>
    <w:link w:val="P1"/>
    <w:rsid w:val="00F250A2"/>
    <w:rPr>
      <w:rFonts w:ascii="Times New Roman" w:eastAsia="Times New Roman" w:hAnsi="Times New Roman" w:cs="Times New Roman"/>
      <w:color w:val="000000"/>
      <w:lang w:val="en-US" w:eastAsia="en-US" w:bidi="en-US"/>
    </w:rPr>
  </w:style>
  <w:style w:type="paragraph" w:customStyle="1" w:styleId="Estilo1">
    <w:name w:val="Estilo1"/>
    <w:basedOn w:val="P1"/>
    <w:next w:val="Piedepgina"/>
    <w:link w:val="Estilo1Car"/>
    <w:qFormat/>
    <w:rsid w:val="007D1773"/>
    <w:pPr>
      <w:numPr>
        <w:numId w:val="37"/>
      </w:numPr>
      <w:jc w:val="right"/>
    </w:pPr>
  </w:style>
  <w:style w:type="character" w:customStyle="1" w:styleId="Estilo1Car">
    <w:name w:val="Estilo1 Car"/>
    <w:basedOn w:val="P1Car"/>
    <w:link w:val="Estilo1"/>
    <w:rsid w:val="007D1773"/>
    <w:rPr>
      <w:rFonts w:ascii="Times New Roman" w:eastAsia="Times New Roman" w:hAnsi="Times New Roman" w:cs="Times New Roman"/>
      <w:color w:val="000000"/>
      <w:lang w:val="en-US" w:eastAsia="en-US" w:bidi="en-US"/>
    </w:rPr>
  </w:style>
  <w:style w:type="paragraph" w:customStyle="1" w:styleId="TABLA">
    <w:name w:val="TABLA"/>
    <w:basedOn w:val="Normal"/>
    <w:qFormat/>
    <w:rsid w:val="00527772"/>
    <w:rPr>
      <w:b/>
    </w:rPr>
  </w:style>
  <w:style w:type="paragraph" w:customStyle="1" w:styleId="FIGURAS">
    <w:name w:val="FIGURAS"/>
    <w:basedOn w:val="TABLA"/>
    <w:qFormat/>
    <w:rsid w:val="00527772"/>
  </w:style>
  <w:style w:type="paragraph" w:customStyle="1" w:styleId="ILUSTRACIONES">
    <w:name w:val="ILUSTRACIONES"/>
    <w:basedOn w:val="FIGURAS"/>
    <w:qFormat/>
    <w:rsid w:val="0052777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85472">
      <w:bodyDiv w:val="1"/>
      <w:marLeft w:val="0"/>
      <w:marRight w:val="0"/>
      <w:marTop w:val="0"/>
      <w:marBottom w:val="0"/>
      <w:divBdr>
        <w:top w:val="none" w:sz="0" w:space="0" w:color="auto"/>
        <w:left w:val="none" w:sz="0" w:space="0" w:color="auto"/>
        <w:bottom w:val="none" w:sz="0" w:space="0" w:color="auto"/>
        <w:right w:val="none" w:sz="0" w:space="0" w:color="auto"/>
      </w:divBdr>
    </w:div>
    <w:div w:id="9645878">
      <w:bodyDiv w:val="1"/>
      <w:marLeft w:val="0"/>
      <w:marRight w:val="0"/>
      <w:marTop w:val="0"/>
      <w:marBottom w:val="0"/>
      <w:divBdr>
        <w:top w:val="none" w:sz="0" w:space="0" w:color="auto"/>
        <w:left w:val="none" w:sz="0" w:space="0" w:color="auto"/>
        <w:bottom w:val="none" w:sz="0" w:space="0" w:color="auto"/>
        <w:right w:val="none" w:sz="0" w:space="0" w:color="auto"/>
      </w:divBdr>
    </w:div>
    <w:div w:id="23559837">
      <w:bodyDiv w:val="1"/>
      <w:marLeft w:val="0"/>
      <w:marRight w:val="0"/>
      <w:marTop w:val="0"/>
      <w:marBottom w:val="0"/>
      <w:divBdr>
        <w:top w:val="none" w:sz="0" w:space="0" w:color="auto"/>
        <w:left w:val="none" w:sz="0" w:space="0" w:color="auto"/>
        <w:bottom w:val="none" w:sz="0" w:space="0" w:color="auto"/>
        <w:right w:val="none" w:sz="0" w:space="0" w:color="auto"/>
      </w:divBdr>
    </w:div>
    <w:div w:id="29035341">
      <w:bodyDiv w:val="1"/>
      <w:marLeft w:val="0"/>
      <w:marRight w:val="0"/>
      <w:marTop w:val="0"/>
      <w:marBottom w:val="0"/>
      <w:divBdr>
        <w:top w:val="none" w:sz="0" w:space="0" w:color="auto"/>
        <w:left w:val="none" w:sz="0" w:space="0" w:color="auto"/>
        <w:bottom w:val="none" w:sz="0" w:space="0" w:color="auto"/>
        <w:right w:val="none" w:sz="0" w:space="0" w:color="auto"/>
      </w:divBdr>
    </w:div>
    <w:div w:id="42146631">
      <w:bodyDiv w:val="1"/>
      <w:marLeft w:val="0"/>
      <w:marRight w:val="0"/>
      <w:marTop w:val="0"/>
      <w:marBottom w:val="0"/>
      <w:divBdr>
        <w:top w:val="none" w:sz="0" w:space="0" w:color="auto"/>
        <w:left w:val="none" w:sz="0" w:space="0" w:color="auto"/>
        <w:bottom w:val="none" w:sz="0" w:space="0" w:color="auto"/>
        <w:right w:val="none" w:sz="0" w:space="0" w:color="auto"/>
      </w:divBdr>
    </w:div>
    <w:div w:id="55469933">
      <w:bodyDiv w:val="1"/>
      <w:marLeft w:val="0"/>
      <w:marRight w:val="0"/>
      <w:marTop w:val="0"/>
      <w:marBottom w:val="0"/>
      <w:divBdr>
        <w:top w:val="none" w:sz="0" w:space="0" w:color="auto"/>
        <w:left w:val="none" w:sz="0" w:space="0" w:color="auto"/>
        <w:bottom w:val="none" w:sz="0" w:space="0" w:color="auto"/>
        <w:right w:val="none" w:sz="0" w:space="0" w:color="auto"/>
      </w:divBdr>
    </w:div>
    <w:div w:id="101926175">
      <w:bodyDiv w:val="1"/>
      <w:marLeft w:val="0"/>
      <w:marRight w:val="0"/>
      <w:marTop w:val="0"/>
      <w:marBottom w:val="0"/>
      <w:divBdr>
        <w:top w:val="none" w:sz="0" w:space="0" w:color="auto"/>
        <w:left w:val="none" w:sz="0" w:space="0" w:color="auto"/>
        <w:bottom w:val="none" w:sz="0" w:space="0" w:color="auto"/>
        <w:right w:val="none" w:sz="0" w:space="0" w:color="auto"/>
      </w:divBdr>
    </w:div>
    <w:div w:id="134030832">
      <w:bodyDiv w:val="1"/>
      <w:marLeft w:val="0"/>
      <w:marRight w:val="0"/>
      <w:marTop w:val="0"/>
      <w:marBottom w:val="0"/>
      <w:divBdr>
        <w:top w:val="none" w:sz="0" w:space="0" w:color="auto"/>
        <w:left w:val="none" w:sz="0" w:space="0" w:color="auto"/>
        <w:bottom w:val="none" w:sz="0" w:space="0" w:color="auto"/>
        <w:right w:val="none" w:sz="0" w:space="0" w:color="auto"/>
      </w:divBdr>
    </w:div>
    <w:div w:id="143011460">
      <w:bodyDiv w:val="1"/>
      <w:marLeft w:val="0"/>
      <w:marRight w:val="0"/>
      <w:marTop w:val="0"/>
      <w:marBottom w:val="0"/>
      <w:divBdr>
        <w:top w:val="none" w:sz="0" w:space="0" w:color="auto"/>
        <w:left w:val="none" w:sz="0" w:space="0" w:color="auto"/>
        <w:bottom w:val="none" w:sz="0" w:space="0" w:color="auto"/>
        <w:right w:val="none" w:sz="0" w:space="0" w:color="auto"/>
      </w:divBdr>
    </w:div>
    <w:div w:id="156701235">
      <w:bodyDiv w:val="1"/>
      <w:marLeft w:val="0"/>
      <w:marRight w:val="0"/>
      <w:marTop w:val="0"/>
      <w:marBottom w:val="0"/>
      <w:divBdr>
        <w:top w:val="none" w:sz="0" w:space="0" w:color="auto"/>
        <w:left w:val="none" w:sz="0" w:space="0" w:color="auto"/>
        <w:bottom w:val="none" w:sz="0" w:space="0" w:color="auto"/>
        <w:right w:val="none" w:sz="0" w:space="0" w:color="auto"/>
      </w:divBdr>
    </w:div>
    <w:div w:id="167454075">
      <w:bodyDiv w:val="1"/>
      <w:marLeft w:val="0"/>
      <w:marRight w:val="0"/>
      <w:marTop w:val="0"/>
      <w:marBottom w:val="0"/>
      <w:divBdr>
        <w:top w:val="none" w:sz="0" w:space="0" w:color="auto"/>
        <w:left w:val="none" w:sz="0" w:space="0" w:color="auto"/>
        <w:bottom w:val="none" w:sz="0" w:space="0" w:color="auto"/>
        <w:right w:val="none" w:sz="0" w:space="0" w:color="auto"/>
      </w:divBdr>
    </w:div>
    <w:div w:id="171990306">
      <w:bodyDiv w:val="1"/>
      <w:marLeft w:val="0"/>
      <w:marRight w:val="0"/>
      <w:marTop w:val="0"/>
      <w:marBottom w:val="0"/>
      <w:divBdr>
        <w:top w:val="none" w:sz="0" w:space="0" w:color="auto"/>
        <w:left w:val="none" w:sz="0" w:space="0" w:color="auto"/>
        <w:bottom w:val="none" w:sz="0" w:space="0" w:color="auto"/>
        <w:right w:val="none" w:sz="0" w:space="0" w:color="auto"/>
      </w:divBdr>
      <w:divsChild>
        <w:div w:id="1650013271">
          <w:marLeft w:val="547"/>
          <w:marRight w:val="0"/>
          <w:marTop w:val="0"/>
          <w:marBottom w:val="0"/>
          <w:divBdr>
            <w:top w:val="none" w:sz="0" w:space="0" w:color="auto"/>
            <w:left w:val="none" w:sz="0" w:space="0" w:color="auto"/>
            <w:bottom w:val="none" w:sz="0" w:space="0" w:color="auto"/>
            <w:right w:val="none" w:sz="0" w:space="0" w:color="auto"/>
          </w:divBdr>
        </w:div>
      </w:divsChild>
    </w:div>
    <w:div w:id="183910504">
      <w:bodyDiv w:val="1"/>
      <w:marLeft w:val="0"/>
      <w:marRight w:val="0"/>
      <w:marTop w:val="0"/>
      <w:marBottom w:val="0"/>
      <w:divBdr>
        <w:top w:val="none" w:sz="0" w:space="0" w:color="auto"/>
        <w:left w:val="none" w:sz="0" w:space="0" w:color="auto"/>
        <w:bottom w:val="none" w:sz="0" w:space="0" w:color="auto"/>
        <w:right w:val="none" w:sz="0" w:space="0" w:color="auto"/>
      </w:divBdr>
    </w:div>
    <w:div w:id="203566063">
      <w:bodyDiv w:val="1"/>
      <w:marLeft w:val="0"/>
      <w:marRight w:val="0"/>
      <w:marTop w:val="0"/>
      <w:marBottom w:val="0"/>
      <w:divBdr>
        <w:top w:val="none" w:sz="0" w:space="0" w:color="auto"/>
        <w:left w:val="none" w:sz="0" w:space="0" w:color="auto"/>
        <w:bottom w:val="none" w:sz="0" w:space="0" w:color="auto"/>
        <w:right w:val="none" w:sz="0" w:space="0" w:color="auto"/>
      </w:divBdr>
    </w:div>
    <w:div w:id="230121656">
      <w:bodyDiv w:val="1"/>
      <w:marLeft w:val="0"/>
      <w:marRight w:val="0"/>
      <w:marTop w:val="0"/>
      <w:marBottom w:val="0"/>
      <w:divBdr>
        <w:top w:val="none" w:sz="0" w:space="0" w:color="auto"/>
        <w:left w:val="none" w:sz="0" w:space="0" w:color="auto"/>
        <w:bottom w:val="none" w:sz="0" w:space="0" w:color="auto"/>
        <w:right w:val="none" w:sz="0" w:space="0" w:color="auto"/>
      </w:divBdr>
    </w:div>
    <w:div w:id="247664475">
      <w:bodyDiv w:val="1"/>
      <w:marLeft w:val="0"/>
      <w:marRight w:val="0"/>
      <w:marTop w:val="0"/>
      <w:marBottom w:val="0"/>
      <w:divBdr>
        <w:top w:val="none" w:sz="0" w:space="0" w:color="auto"/>
        <w:left w:val="none" w:sz="0" w:space="0" w:color="auto"/>
        <w:bottom w:val="none" w:sz="0" w:space="0" w:color="auto"/>
        <w:right w:val="none" w:sz="0" w:space="0" w:color="auto"/>
      </w:divBdr>
    </w:div>
    <w:div w:id="250165036">
      <w:bodyDiv w:val="1"/>
      <w:marLeft w:val="0"/>
      <w:marRight w:val="0"/>
      <w:marTop w:val="0"/>
      <w:marBottom w:val="0"/>
      <w:divBdr>
        <w:top w:val="none" w:sz="0" w:space="0" w:color="auto"/>
        <w:left w:val="none" w:sz="0" w:space="0" w:color="auto"/>
        <w:bottom w:val="none" w:sz="0" w:space="0" w:color="auto"/>
        <w:right w:val="none" w:sz="0" w:space="0" w:color="auto"/>
      </w:divBdr>
    </w:div>
    <w:div w:id="287663750">
      <w:bodyDiv w:val="1"/>
      <w:marLeft w:val="0"/>
      <w:marRight w:val="0"/>
      <w:marTop w:val="0"/>
      <w:marBottom w:val="0"/>
      <w:divBdr>
        <w:top w:val="none" w:sz="0" w:space="0" w:color="auto"/>
        <w:left w:val="none" w:sz="0" w:space="0" w:color="auto"/>
        <w:bottom w:val="none" w:sz="0" w:space="0" w:color="auto"/>
        <w:right w:val="none" w:sz="0" w:space="0" w:color="auto"/>
      </w:divBdr>
    </w:div>
    <w:div w:id="294944733">
      <w:bodyDiv w:val="1"/>
      <w:marLeft w:val="0"/>
      <w:marRight w:val="0"/>
      <w:marTop w:val="0"/>
      <w:marBottom w:val="0"/>
      <w:divBdr>
        <w:top w:val="none" w:sz="0" w:space="0" w:color="auto"/>
        <w:left w:val="none" w:sz="0" w:space="0" w:color="auto"/>
        <w:bottom w:val="none" w:sz="0" w:space="0" w:color="auto"/>
        <w:right w:val="none" w:sz="0" w:space="0" w:color="auto"/>
      </w:divBdr>
    </w:div>
    <w:div w:id="299507400">
      <w:bodyDiv w:val="1"/>
      <w:marLeft w:val="0"/>
      <w:marRight w:val="0"/>
      <w:marTop w:val="0"/>
      <w:marBottom w:val="0"/>
      <w:divBdr>
        <w:top w:val="none" w:sz="0" w:space="0" w:color="auto"/>
        <w:left w:val="none" w:sz="0" w:space="0" w:color="auto"/>
        <w:bottom w:val="none" w:sz="0" w:space="0" w:color="auto"/>
        <w:right w:val="none" w:sz="0" w:space="0" w:color="auto"/>
      </w:divBdr>
    </w:div>
    <w:div w:id="317148353">
      <w:bodyDiv w:val="1"/>
      <w:marLeft w:val="0"/>
      <w:marRight w:val="0"/>
      <w:marTop w:val="0"/>
      <w:marBottom w:val="0"/>
      <w:divBdr>
        <w:top w:val="none" w:sz="0" w:space="0" w:color="auto"/>
        <w:left w:val="none" w:sz="0" w:space="0" w:color="auto"/>
        <w:bottom w:val="none" w:sz="0" w:space="0" w:color="auto"/>
        <w:right w:val="none" w:sz="0" w:space="0" w:color="auto"/>
      </w:divBdr>
    </w:div>
    <w:div w:id="332802277">
      <w:bodyDiv w:val="1"/>
      <w:marLeft w:val="0"/>
      <w:marRight w:val="0"/>
      <w:marTop w:val="0"/>
      <w:marBottom w:val="0"/>
      <w:divBdr>
        <w:top w:val="none" w:sz="0" w:space="0" w:color="auto"/>
        <w:left w:val="none" w:sz="0" w:space="0" w:color="auto"/>
        <w:bottom w:val="none" w:sz="0" w:space="0" w:color="auto"/>
        <w:right w:val="none" w:sz="0" w:space="0" w:color="auto"/>
      </w:divBdr>
    </w:div>
    <w:div w:id="342900842">
      <w:bodyDiv w:val="1"/>
      <w:marLeft w:val="0"/>
      <w:marRight w:val="0"/>
      <w:marTop w:val="0"/>
      <w:marBottom w:val="0"/>
      <w:divBdr>
        <w:top w:val="none" w:sz="0" w:space="0" w:color="auto"/>
        <w:left w:val="none" w:sz="0" w:space="0" w:color="auto"/>
        <w:bottom w:val="none" w:sz="0" w:space="0" w:color="auto"/>
        <w:right w:val="none" w:sz="0" w:space="0" w:color="auto"/>
      </w:divBdr>
    </w:div>
    <w:div w:id="349571652">
      <w:bodyDiv w:val="1"/>
      <w:marLeft w:val="0"/>
      <w:marRight w:val="0"/>
      <w:marTop w:val="0"/>
      <w:marBottom w:val="0"/>
      <w:divBdr>
        <w:top w:val="none" w:sz="0" w:space="0" w:color="auto"/>
        <w:left w:val="none" w:sz="0" w:space="0" w:color="auto"/>
        <w:bottom w:val="none" w:sz="0" w:space="0" w:color="auto"/>
        <w:right w:val="none" w:sz="0" w:space="0" w:color="auto"/>
      </w:divBdr>
    </w:div>
    <w:div w:id="355350636">
      <w:bodyDiv w:val="1"/>
      <w:marLeft w:val="0"/>
      <w:marRight w:val="0"/>
      <w:marTop w:val="0"/>
      <w:marBottom w:val="0"/>
      <w:divBdr>
        <w:top w:val="none" w:sz="0" w:space="0" w:color="auto"/>
        <w:left w:val="none" w:sz="0" w:space="0" w:color="auto"/>
        <w:bottom w:val="none" w:sz="0" w:space="0" w:color="auto"/>
        <w:right w:val="none" w:sz="0" w:space="0" w:color="auto"/>
      </w:divBdr>
    </w:div>
    <w:div w:id="402332412">
      <w:bodyDiv w:val="1"/>
      <w:marLeft w:val="0"/>
      <w:marRight w:val="0"/>
      <w:marTop w:val="0"/>
      <w:marBottom w:val="0"/>
      <w:divBdr>
        <w:top w:val="none" w:sz="0" w:space="0" w:color="auto"/>
        <w:left w:val="none" w:sz="0" w:space="0" w:color="auto"/>
        <w:bottom w:val="none" w:sz="0" w:space="0" w:color="auto"/>
        <w:right w:val="none" w:sz="0" w:space="0" w:color="auto"/>
      </w:divBdr>
    </w:div>
    <w:div w:id="470290990">
      <w:bodyDiv w:val="1"/>
      <w:marLeft w:val="0"/>
      <w:marRight w:val="0"/>
      <w:marTop w:val="0"/>
      <w:marBottom w:val="0"/>
      <w:divBdr>
        <w:top w:val="none" w:sz="0" w:space="0" w:color="auto"/>
        <w:left w:val="none" w:sz="0" w:space="0" w:color="auto"/>
        <w:bottom w:val="none" w:sz="0" w:space="0" w:color="auto"/>
        <w:right w:val="none" w:sz="0" w:space="0" w:color="auto"/>
      </w:divBdr>
    </w:div>
    <w:div w:id="478888462">
      <w:bodyDiv w:val="1"/>
      <w:marLeft w:val="0"/>
      <w:marRight w:val="0"/>
      <w:marTop w:val="0"/>
      <w:marBottom w:val="0"/>
      <w:divBdr>
        <w:top w:val="none" w:sz="0" w:space="0" w:color="auto"/>
        <w:left w:val="none" w:sz="0" w:space="0" w:color="auto"/>
        <w:bottom w:val="none" w:sz="0" w:space="0" w:color="auto"/>
        <w:right w:val="none" w:sz="0" w:space="0" w:color="auto"/>
      </w:divBdr>
    </w:div>
    <w:div w:id="502865726">
      <w:bodyDiv w:val="1"/>
      <w:marLeft w:val="0"/>
      <w:marRight w:val="0"/>
      <w:marTop w:val="0"/>
      <w:marBottom w:val="0"/>
      <w:divBdr>
        <w:top w:val="none" w:sz="0" w:space="0" w:color="auto"/>
        <w:left w:val="none" w:sz="0" w:space="0" w:color="auto"/>
        <w:bottom w:val="none" w:sz="0" w:space="0" w:color="auto"/>
        <w:right w:val="none" w:sz="0" w:space="0" w:color="auto"/>
      </w:divBdr>
    </w:div>
    <w:div w:id="577863132">
      <w:bodyDiv w:val="1"/>
      <w:marLeft w:val="0"/>
      <w:marRight w:val="0"/>
      <w:marTop w:val="0"/>
      <w:marBottom w:val="0"/>
      <w:divBdr>
        <w:top w:val="none" w:sz="0" w:space="0" w:color="auto"/>
        <w:left w:val="none" w:sz="0" w:space="0" w:color="auto"/>
        <w:bottom w:val="none" w:sz="0" w:space="0" w:color="auto"/>
        <w:right w:val="none" w:sz="0" w:space="0" w:color="auto"/>
      </w:divBdr>
    </w:div>
    <w:div w:id="588655054">
      <w:bodyDiv w:val="1"/>
      <w:marLeft w:val="0"/>
      <w:marRight w:val="0"/>
      <w:marTop w:val="0"/>
      <w:marBottom w:val="0"/>
      <w:divBdr>
        <w:top w:val="none" w:sz="0" w:space="0" w:color="auto"/>
        <w:left w:val="none" w:sz="0" w:space="0" w:color="auto"/>
        <w:bottom w:val="none" w:sz="0" w:space="0" w:color="auto"/>
        <w:right w:val="none" w:sz="0" w:space="0" w:color="auto"/>
      </w:divBdr>
    </w:div>
    <w:div w:id="609824133">
      <w:bodyDiv w:val="1"/>
      <w:marLeft w:val="0"/>
      <w:marRight w:val="0"/>
      <w:marTop w:val="0"/>
      <w:marBottom w:val="0"/>
      <w:divBdr>
        <w:top w:val="none" w:sz="0" w:space="0" w:color="auto"/>
        <w:left w:val="none" w:sz="0" w:space="0" w:color="auto"/>
        <w:bottom w:val="none" w:sz="0" w:space="0" w:color="auto"/>
        <w:right w:val="none" w:sz="0" w:space="0" w:color="auto"/>
      </w:divBdr>
    </w:div>
    <w:div w:id="626736460">
      <w:bodyDiv w:val="1"/>
      <w:marLeft w:val="0"/>
      <w:marRight w:val="0"/>
      <w:marTop w:val="0"/>
      <w:marBottom w:val="0"/>
      <w:divBdr>
        <w:top w:val="none" w:sz="0" w:space="0" w:color="auto"/>
        <w:left w:val="none" w:sz="0" w:space="0" w:color="auto"/>
        <w:bottom w:val="none" w:sz="0" w:space="0" w:color="auto"/>
        <w:right w:val="none" w:sz="0" w:space="0" w:color="auto"/>
      </w:divBdr>
    </w:div>
    <w:div w:id="650981525">
      <w:bodyDiv w:val="1"/>
      <w:marLeft w:val="0"/>
      <w:marRight w:val="0"/>
      <w:marTop w:val="0"/>
      <w:marBottom w:val="0"/>
      <w:divBdr>
        <w:top w:val="none" w:sz="0" w:space="0" w:color="auto"/>
        <w:left w:val="none" w:sz="0" w:space="0" w:color="auto"/>
        <w:bottom w:val="none" w:sz="0" w:space="0" w:color="auto"/>
        <w:right w:val="none" w:sz="0" w:space="0" w:color="auto"/>
      </w:divBdr>
    </w:div>
    <w:div w:id="663554053">
      <w:bodyDiv w:val="1"/>
      <w:marLeft w:val="0"/>
      <w:marRight w:val="0"/>
      <w:marTop w:val="0"/>
      <w:marBottom w:val="0"/>
      <w:divBdr>
        <w:top w:val="none" w:sz="0" w:space="0" w:color="auto"/>
        <w:left w:val="none" w:sz="0" w:space="0" w:color="auto"/>
        <w:bottom w:val="none" w:sz="0" w:space="0" w:color="auto"/>
        <w:right w:val="none" w:sz="0" w:space="0" w:color="auto"/>
      </w:divBdr>
    </w:div>
    <w:div w:id="694040966">
      <w:bodyDiv w:val="1"/>
      <w:marLeft w:val="0"/>
      <w:marRight w:val="0"/>
      <w:marTop w:val="0"/>
      <w:marBottom w:val="0"/>
      <w:divBdr>
        <w:top w:val="none" w:sz="0" w:space="0" w:color="auto"/>
        <w:left w:val="none" w:sz="0" w:space="0" w:color="auto"/>
        <w:bottom w:val="none" w:sz="0" w:space="0" w:color="auto"/>
        <w:right w:val="none" w:sz="0" w:space="0" w:color="auto"/>
      </w:divBdr>
    </w:div>
    <w:div w:id="702101442">
      <w:bodyDiv w:val="1"/>
      <w:marLeft w:val="0"/>
      <w:marRight w:val="0"/>
      <w:marTop w:val="0"/>
      <w:marBottom w:val="0"/>
      <w:divBdr>
        <w:top w:val="none" w:sz="0" w:space="0" w:color="auto"/>
        <w:left w:val="none" w:sz="0" w:space="0" w:color="auto"/>
        <w:bottom w:val="none" w:sz="0" w:space="0" w:color="auto"/>
        <w:right w:val="none" w:sz="0" w:space="0" w:color="auto"/>
      </w:divBdr>
    </w:div>
    <w:div w:id="713503327">
      <w:bodyDiv w:val="1"/>
      <w:marLeft w:val="0"/>
      <w:marRight w:val="0"/>
      <w:marTop w:val="0"/>
      <w:marBottom w:val="0"/>
      <w:divBdr>
        <w:top w:val="none" w:sz="0" w:space="0" w:color="auto"/>
        <w:left w:val="none" w:sz="0" w:space="0" w:color="auto"/>
        <w:bottom w:val="none" w:sz="0" w:space="0" w:color="auto"/>
        <w:right w:val="none" w:sz="0" w:space="0" w:color="auto"/>
      </w:divBdr>
    </w:div>
    <w:div w:id="714306835">
      <w:bodyDiv w:val="1"/>
      <w:marLeft w:val="0"/>
      <w:marRight w:val="0"/>
      <w:marTop w:val="0"/>
      <w:marBottom w:val="0"/>
      <w:divBdr>
        <w:top w:val="none" w:sz="0" w:space="0" w:color="auto"/>
        <w:left w:val="none" w:sz="0" w:space="0" w:color="auto"/>
        <w:bottom w:val="none" w:sz="0" w:space="0" w:color="auto"/>
        <w:right w:val="none" w:sz="0" w:space="0" w:color="auto"/>
      </w:divBdr>
    </w:div>
    <w:div w:id="717320836">
      <w:bodyDiv w:val="1"/>
      <w:marLeft w:val="0"/>
      <w:marRight w:val="0"/>
      <w:marTop w:val="0"/>
      <w:marBottom w:val="0"/>
      <w:divBdr>
        <w:top w:val="none" w:sz="0" w:space="0" w:color="auto"/>
        <w:left w:val="none" w:sz="0" w:space="0" w:color="auto"/>
        <w:bottom w:val="none" w:sz="0" w:space="0" w:color="auto"/>
        <w:right w:val="none" w:sz="0" w:space="0" w:color="auto"/>
      </w:divBdr>
    </w:div>
    <w:div w:id="724526143">
      <w:bodyDiv w:val="1"/>
      <w:marLeft w:val="0"/>
      <w:marRight w:val="0"/>
      <w:marTop w:val="0"/>
      <w:marBottom w:val="0"/>
      <w:divBdr>
        <w:top w:val="none" w:sz="0" w:space="0" w:color="auto"/>
        <w:left w:val="none" w:sz="0" w:space="0" w:color="auto"/>
        <w:bottom w:val="none" w:sz="0" w:space="0" w:color="auto"/>
        <w:right w:val="none" w:sz="0" w:space="0" w:color="auto"/>
      </w:divBdr>
    </w:div>
    <w:div w:id="778909733">
      <w:bodyDiv w:val="1"/>
      <w:marLeft w:val="0"/>
      <w:marRight w:val="0"/>
      <w:marTop w:val="0"/>
      <w:marBottom w:val="0"/>
      <w:divBdr>
        <w:top w:val="none" w:sz="0" w:space="0" w:color="auto"/>
        <w:left w:val="none" w:sz="0" w:space="0" w:color="auto"/>
        <w:bottom w:val="none" w:sz="0" w:space="0" w:color="auto"/>
        <w:right w:val="none" w:sz="0" w:space="0" w:color="auto"/>
      </w:divBdr>
    </w:div>
    <w:div w:id="808597252">
      <w:bodyDiv w:val="1"/>
      <w:marLeft w:val="0"/>
      <w:marRight w:val="0"/>
      <w:marTop w:val="0"/>
      <w:marBottom w:val="0"/>
      <w:divBdr>
        <w:top w:val="none" w:sz="0" w:space="0" w:color="auto"/>
        <w:left w:val="none" w:sz="0" w:space="0" w:color="auto"/>
        <w:bottom w:val="none" w:sz="0" w:space="0" w:color="auto"/>
        <w:right w:val="none" w:sz="0" w:space="0" w:color="auto"/>
      </w:divBdr>
    </w:div>
    <w:div w:id="820345536">
      <w:bodyDiv w:val="1"/>
      <w:marLeft w:val="0"/>
      <w:marRight w:val="0"/>
      <w:marTop w:val="0"/>
      <w:marBottom w:val="0"/>
      <w:divBdr>
        <w:top w:val="none" w:sz="0" w:space="0" w:color="auto"/>
        <w:left w:val="none" w:sz="0" w:space="0" w:color="auto"/>
        <w:bottom w:val="none" w:sz="0" w:space="0" w:color="auto"/>
        <w:right w:val="none" w:sz="0" w:space="0" w:color="auto"/>
      </w:divBdr>
      <w:divsChild>
        <w:div w:id="2035156623">
          <w:marLeft w:val="0"/>
          <w:marRight w:val="0"/>
          <w:marTop w:val="0"/>
          <w:marBottom w:val="0"/>
          <w:divBdr>
            <w:top w:val="none" w:sz="0" w:space="0" w:color="auto"/>
            <w:left w:val="none" w:sz="0" w:space="0" w:color="auto"/>
            <w:bottom w:val="none" w:sz="0" w:space="0" w:color="auto"/>
            <w:right w:val="none" w:sz="0" w:space="0" w:color="auto"/>
          </w:divBdr>
        </w:div>
      </w:divsChild>
    </w:div>
    <w:div w:id="828638411">
      <w:bodyDiv w:val="1"/>
      <w:marLeft w:val="0"/>
      <w:marRight w:val="0"/>
      <w:marTop w:val="0"/>
      <w:marBottom w:val="0"/>
      <w:divBdr>
        <w:top w:val="none" w:sz="0" w:space="0" w:color="auto"/>
        <w:left w:val="none" w:sz="0" w:space="0" w:color="auto"/>
        <w:bottom w:val="none" w:sz="0" w:space="0" w:color="auto"/>
        <w:right w:val="none" w:sz="0" w:space="0" w:color="auto"/>
      </w:divBdr>
    </w:div>
    <w:div w:id="868446562">
      <w:bodyDiv w:val="1"/>
      <w:marLeft w:val="0"/>
      <w:marRight w:val="0"/>
      <w:marTop w:val="0"/>
      <w:marBottom w:val="0"/>
      <w:divBdr>
        <w:top w:val="none" w:sz="0" w:space="0" w:color="auto"/>
        <w:left w:val="none" w:sz="0" w:space="0" w:color="auto"/>
        <w:bottom w:val="none" w:sz="0" w:space="0" w:color="auto"/>
        <w:right w:val="none" w:sz="0" w:space="0" w:color="auto"/>
      </w:divBdr>
    </w:div>
    <w:div w:id="870847246">
      <w:bodyDiv w:val="1"/>
      <w:marLeft w:val="0"/>
      <w:marRight w:val="0"/>
      <w:marTop w:val="0"/>
      <w:marBottom w:val="0"/>
      <w:divBdr>
        <w:top w:val="none" w:sz="0" w:space="0" w:color="auto"/>
        <w:left w:val="none" w:sz="0" w:space="0" w:color="auto"/>
        <w:bottom w:val="none" w:sz="0" w:space="0" w:color="auto"/>
        <w:right w:val="none" w:sz="0" w:space="0" w:color="auto"/>
      </w:divBdr>
    </w:div>
    <w:div w:id="873225428">
      <w:bodyDiv w:val="1"/>
      <w:marLeft w:val="0"/>
      <w:marRight w:val="0"/>
      <w:marTop w:val="0"/>
      <w:marBottom w:val="0"/>
      <w:divBdr>
        <w:top w:val="none" w:sz="0" w:space="0" w:color="auto"/>
        <w:left w:val="none" w:sz="0" w:space="0" w:color="auto"/>
        <w:bottom w:val="none" w:sz="0" w:space="0" w:color="auto"/>
        <w:right w:val="none" w:sz="0" w:space="0" w:color="auto"/>
      </w:divBdr>
    </w:div>
    <w:div w:id="909732482">
      <w:bodyDiv w:val="1"/>
      <w:marLeft w:val="0"/>
      <w:marRight w:val="0"/>
      <w:marTop w:val="0"/>
      <w:marBottom w:val="0"/>
      <w:divBdr>
        <w:top w:val="none" w:sz="0" w:space="0" w:color="auto"/>
        <w:left w:val="none" w:sz="0" w:space="0" w:color="auto"/>
        <w:bottom w:val="none" w:sz="0" w:space="0" w:color="auto"/>
        <w:right w:val="none" w:sz="0" w:space="0" w:color="auto"/>
      </w:divBdr>
    </w:div>
    <w:div w:id="910234650">
      <w:bodyDiv w:val="1"/>
      <w:marLeft w:val="0"/>
      <w:marRight w:val="0"/>
      <w:marTop w:val="0"/>
      <w:marBottom w:val="0"/>
      <w:divBdr>
        <w:top w:val="none" w:sz="0" w:space="0" w:color="auto"/>
        <w:left w:val="none" w:sz="0" w:space="0" w:color="auto"/>
        <w:bottom w:val="none" w:sz="0" w:space="0" w:color="auto"/>
        <w:right w:val="none" w:sz="0" w:space="0" w:color="auto"/>
      </w:divBdr>
    </w:div>
    <w:div w:id="936519969">
      <w:bodyDiv w:val="1"/>
      <w:marLeft w:val="0"/>
      <w:marRight w:val="0"/>
      <w:marTop w:val="0"/>
      <w:marBottom w:val="0"/>
      <w:divBdr>
        <w:top w:val="none" w:sz="0" w:space="0" w:color="auto"/>
        <w:left w:val="none" w:sz="0" w:space="0" w:color="auto"/>
        <w:bottom w:val="none" w:sz="0" w:space="0" w:color="auto"/>
        <w:right w:val="none" w:sz="0" w:space="0" w:color="auto"/>
      </w:divBdr>
    </w:div>
    <w:div w:id="953632242">
      <w:bodyDiv w:val="1"/>
      <w:marLeft w:val="0"/>
      <w:marRight w:val="0"/>
      <w:marTop w:val="0"/>
      <w:marBottom w:val="0"/>
      <w:divBdr>
        <w:top w:val="none" w:sz="0" w:space="0" w:color="auto"/>
        <w:left w:val="none" w:sz="0" w:space="0" w:color="auto"/>
        <w:bottom w:val="none" w:sz="0" w:space="0" w:color="auto"/>
        <w:right w:val="none" w:sz="0" w:space="0" w:color="auto"/>
      </w:divBdr>
    </w:div>
    <w:div w:id="964770466">
      <w:bodyDiv w:val="1"/>
      <w:marLeft w:val="0"/>
      <w:marRight w:val="0"/>
      <w:marTop w:val="0"/>
      <w:marBottom w:val="0"/>
      <w:divBdr>
        <w:top w:val="none" w:sz="0" w:space="0" w:color="auto"/>
        <w:left w:val="none" w:sz="0" w:space="0" w:color="auto"/>
        <w:bottom w:val="none" w:sz="0" w:space="0" w:color="auto"/>
        <w:right w:val="none" w:sz="0" w:space="0" w:color="auto"/>
      </w:divBdr>
    </w:div>
    <w:div w:id="978418744">
      <w:bodyDiv w:val="1"/>
      <w:marLeft w:val="0"/>
      <w:marRight w:val="0"/>
      <w:marTop w:val="0"/>
      <w:marBottom w:val="0"/>
      <w:divBdr>
        <w:top w:val="none" w:sz="0" w:space="0" w:color="auto"/>
        <w:left w:val="none" w:sz="0" w:space="0" w:color="auto"/>
        <w:bottom w:val="none" w:sz="0" w:space="0" w:color="auto"/>
        <w:right w:val="none" w:sz="0" w:space="0" w:color="auto"/>
      </w:divBdr>
    </w:div>
    <w:div w:id="994721193">
      <w:bodyDiv w:val="1"/>
      <w:marLeft w:val="0"/>
      <w:marRight w:val="0"/>
      <w:marTop w:val="0"/>
      <w:marBottom w:val="0"/>
      <w:divBdr>
        <w:top w:val="none" w:sz="0" w:space="0" w:color="auto"/>
        <w:left w:val="none" w:sz="0" w:space="0" w:color="auto"/>
        <w:bottom w:val="none" w:sz="0" w:space="0" w:color="auto"/>
        <w:right w:val="none" w:sz="0" w:space="0" w:color="auto"/>
      </w:divBdr>
    </w:div>
    <w:div w:id="998312172">
      <w:bodyDiv w:val="1"/>
      <w:marLeft w:val="0"/>
      <w:marRight w:val="0"/>
      <w:marTop w:val="0"/>
      <w:marBottom w:val="0"/>
      <w:divBdr>
        <w:top w:val="none" w:sz="0" w:space="0" w:color="auto"/>
        <w:left w:val="none" w:sz="0" w:space="0" w:color="auto"/>
        <w:bottom w:val="none" w:sz="0" w:space="0" w:color="auto"/>
        <w:right w:val="none" w:sz="0" w:space="0" w:color="auto"/>
      </w:divBdr>
    </w:div>
    <w:div w:id="1028681369">
      <w:bodyDiv w:val="1"/>
      <w:marLeft w:val="0"/>
      <w:marRight w:val="0"/>
      <w:marTop w:val="0"/>
      <w:marBottom w:val="0"/>
      <w:divBdr>
        <w:top w:val="none" w:sz="0" w:space="0" w:color="auto"/>
        <w:left w:val="none" w:sz="0" w:space="0" w:color="auto"/>
        <w:bottom w:val="none" w:sz="0" w:space="0" w:color="auto"/>
        <w:right w:val="none" w:sz="0" w:space="0" w:color="auto"/>
      </w:divBdr>
    </w:div>
    <w:div w:id="1063605725">
      <w:bodyDiv w:val="1"/>
      <w:marLeft w:val="0"/>
      <w:marRight w:val="0"/>
      <w:marTop w:val="0"/>
      <w:marBottom w:val="0"/>
      <w:divBdr>
        <w:top w:val="none" w:sz="0" w:space="0" w:color="auto"/>
        <w:left w:val="none" w:sz="0" w:space="0" w:color="auto"/>
        <w:bottom w:val="none" w:sz="0" w:space="0" w:color="auto"/>
        <w:right w:val="none" w:sz="0" w:space="0" w:color="auto"/>
      </w:divBdr>
    </w:div>
    <w:div w:id="1081561749">
      <w:bodyDiv w:val="1"/>
      <w:marLeft w:val="0"/>
      <w:marRight w:val="0"/>
      <w:marTop w:val="0"/>
      <w:marBottom w:val="0"/>
      <w:divBdr>
        <w:top w:val="none" w:sz="0" w:space="0" w:color="auto"/>
        <w:left w:val="none" w:sz="0" w:space="0" w:color="auto"/>
        <w:bottom w:val="none" w:sz="0" w:space="0" w:color="auto"/>
        <w:right w:val="none" w:sz="0" w:space="0" w:color="auto"/>
      </w:divBdr>
    </w:div>
    <w:div w:id="1096680649">
      <w:bodyDiv w:val="1"/>
      <w:marLeft w:val="0"/>
      <w:marRight w:val="0"/>
      <w:marTop w:val="0"/>
      <w:marBottom w:val="0"/>
      <w:divBdr>
        <w:top w:val="none" w:sz="0" w:space="0" w:color="auto"/>
        <w:left w:val="none" w:sz="0" w:space="0" w:color="auto"/>
        <w:bottom w:val="none" w:sz="0" w:space="0" w:color="auto"/>
        <w:right w:val="none" w:sz="0" w:space="0" w:color="auto"/>
      </w:divBdr>
    </w:div>
    <w:div w:id="1115370536">
      <w:bodyDiv w:val="1"/>
      <w:marLeft w:val="0"/>
      <w:marRight w:val="0"/>
      <w:marTop w:val="0"/>
      <w:marBottom w:val="0"/>
      <w:divBdr>
        <w:top w:val="none" w:sz="0" w:space="0" w:color="auto"/>
        <w:left w:val="none" w:sz="0" w:space="0" w:color="auto"/>
        <w:bottom w:val="none" w:sz="0" w:space="0" w:color="auto"/>
        <w:right w:val="none" w:sz="0" w:space="0" w:color="auto"/>
      </w:divBdr>
    </w:div>
    <w:div w:id="1163357185">
      <w:bodyDiv w:val="1"/>
      <w:marLeft w:val="0"/>
      <w:marRight w:val="0"/>
      <w:marTop w:val="0"/>
      <w:marBottom w:val="0"/>
      <w:divBdr>
        <w:top w:val="none" w:sz="0" w:space="0" w:color="auto"/>
        <w:left w:val="none" w:sz="0" w:space="0" w:color="auto"/>
        <w:bottom w:val="none" w:sz="0" w:space="0" w:color="auto"/>
        <w:right w:val="none" w:sz="0" w:space="0" w:color="auto"/>
      </w:divBdr>
    </w:div>
    <w:div w:id="1207375638">
      <w:bodyDiv w:val="1"/>
      <w:marLeft w:val="0"/>
      <w:marRight w:val="0"/>
      <w:marTop w:val="0"/>
      <w:marBottom w:val="0"/>
      <w:divBdr>
        <w:top w:val="none" w:sz="0" w:space="0" w:color="auto"/>
        <w:left w:val="none" w:sz="0" w:space="0" w:color="auto"/>
        <w:bottom w:val="none" w:sz="0" w:space="0" w:color="auto"/>
        <w:right w:val="none" w:sz="0" w:space="0" w:color="auto"/>
      </w:divBdr>
    </w:div>
    <w:div w:id="1223835468">
      <w:bodyDiv w:val="1"/>
      <w:marLeft w:val="0"/>
      <w:marRight w:val="0"/>
      <w:marTop w:val="0"/>
      <w:marBottom w:val="0"/>
      <w:divBdr>
        <w:top w:val="none" w:sz="0" w:space="0" w:color="auto"/>
        <w:left w:val="none" w:sz="0" w:space="0" w:color="auto"/>
        <w:bottom w:val="none" w:sz="0" w:space="0" w:color="auto"/>
        <w:right w:val="none" w:sz="0" w:space="0" w:color="auto"/>
      </w:divBdr>
    </w:div>
    <w:div w:id="1272008359">
      <w:bodyDiv w:val="1"/>
      <w:marLeft w:val="0"/>
      <w:marRight w:val="0"/>
      <w:marTop w:val="0"/>
      <w:marBottom w:val="0"/>
      <w:divBdr>
        <w:top w:val="none" w:sz="0" w:space="0" w:color="auto"/>
        <w:left w:val="none" w:sz="0" w:space="0" w:color="auto"/>
        <w:bottom w:val="none" w:sz="0" w:space="0" w:color="auto"/>
        <w:right w:val="none" w:sz="0" w:space="0" w:color="auto"/>
      </w:divBdr>
    </w:div>
    <w:div w:id="1298024166">
      <w:bodyDiv w:val="1"/>
      <w:marLeft w:val="0"/>
      <w:marRight w:val="0"/>
      <w:marTop w:val="0"/>
      <w:marBottom w:val="0"/>
      <w:divBdr>
        <w:top w:val="none" w:sz="0" w:space="0" w:color="auto"/>
        <w:left w:val="none" w:sz="0" w:space="0" w:color="auto"/>
        <w:bottom w:val="none" w:sz="0" w:space="0" w:color="auto"/>
        <w:right w:val="none" w:sz="0" w:space="0" w:color="auto"/>
      </w:divBdr>
    </w:div>
    <w:div w:id="1312640594">
      <w:bodyDiv w:val="1"/>
      <w:marLeft w:val="0"/>
      <w:marRight w:val="0"/>
      <w:marTop w:val="0"/>
      <w:marBottom w:val="0"/>
      <w:divBdr>
        <w:top w:val="none" w:sz="0" w:space="0" w:color="auto"/>
        <w:left w:val="none" w:sz="0" w:space="0" w:color="auto"/>
        <w:bottom w:val="none" w:sz="0" w:space="0" w:color="auto"/>
        <w:right w:val="none" w:sz="0" w:space="0" w:color="auto"/>
      </w:divBdr>
    </w:div>
    <w:div w:id="1318727880">
      <w:bodyDiv w:val="1"/>
      <w:marLeft w:val="0"/>
      <w:marRight w:val="0"/>
      <w:marTop w:val="0"/>
      <w:marBottom w:val="0"/>
      <w:divBdr>
        <w:top w:val="none" w:sz="0" w:space="0" w:color="auto"/>
        <w:left w:val="none" w:sz="0" w:space="0" w:color="auto"/>
        <w:bottom w:val="none" w:sz="0" w:space="0" w:color="auto"/>
        <w:right w:val="none" w:sz="0" w:space="0" w:color="auto"/>
      </w:divBdr>
    </w:div>
    <w:div w:id="1327514851">
      <w:bodyDiv w:val="1"/>
      <w:marLeft w:val="0"/>
      <w:marRight w:val="0"/>
      <w:marTop w:val="0"/>
      <w:marBottom w:val="0"/>
      <w:divBdr>
        <w:top w:val="none" w:sz="0" w:space="0" w:color="auto"/>
        <w:left w:val="none" w:sz="0" w:space="0" w:color="auto"/>
        <w:bottom w:val="none" w:sz="0" w:space="0" w:color="auto"/>
        <w:right w:val="none" w:sz="0" w:space="0" w:color="auto"/>
      </w:divBdr>
    </w:div>
    <w:div w:id="1349721520">
      <w:bodyDiv w:val="1"/>
      <w:marLeft w:val="0"/>
      <w:marRight w:val="0"/>
      <w:marTop w:val="0"/>
      <w:marBottom w:val="0"/>
      <w:divBdr>
        <w:top w:val="none" w:sz="0" w:space="0" w:color="auto"/>
        <w:left w:val="none" w:sz="0" w:space="0" w:color="auto"/>
        <w:bottom w:val="none" w:sz="0" w:space="0" w:color="auto"/>
        <w:right w:val="none" w:sz="0" w:space="0" w:color="auto"/>
      </w:divBdr>
    </w:div>
    <w:div w:id="1355768273">
      <w:bodyDiv w:val="1"/>
      <w:marLeft w:val="0"/>
      <w:marRight w:val="0"/>
      <w:marTop w:val="0"/>
      <w:marBottom w:val="0"/>
      <w:divBdr>
        <w:top w:val="none" w:sz="0" w:space="0" w:color="auto"/>
        <w:left w:val="none" w:sz="0" w:space="0" w:color="auto"/>
        <w:bottom w:val="none" w:sz="0" w:space="0" w:color="auto"/>
        <w:right w:val="none" w:sz="0" w:space="0" w:color="auto"/>
      </w:divBdr>
    </w:div>
    <w:div w:id="1388140450">
      <w:bodyDiv w:val="1"/>
      <w:marLeft w:val="0"/>
      <w:marRight w:val="0"/>
      <w:marTop w:val="0"/>
      <w:marBottom w:val="0"/>
      <w:divBdr>
        <w:top w:val="none" w:sz="0" w:space="0" w:color="auto"/>
        <w:left w:val="none" w:sz="0" w:space="0" w:color="auto"/>
        <w:bottom w:val="none" w:sz="0" w:space="0" w:color="auto"/>
        <w:right w:val="none" w:sz="0" w:space="0" w:color="auto"/>
      </w:divBdr>
    </w:div>
    <w:div w:id="1400253028">
      <w:bodyDiv w:val="1"/>
      <w:marLeft w:val="0"/>
      <w:marRight w:val="0"/>
      <w:marTop w:val="0"/>
      <w:marBottom w:val="0"/>
      <w:divBdr>
        <w:top w:val="none" w:sz="0" w:space="0" w:color="auto"/>
        <w:left w:val="none" w:sz="0" w:space="0" w:color="auto"/>
        <w:bottom w:val="none" w:sz="0" w:space="0" w:color="auto"/>
        <w:right w:val="none" w:sz="0" w:space="0" w:color="auto"/>
      </w:divBdr>
    </w:div>
    <w:div w:id="1422024563">
      <w:bodyDiv w:val="1"/>
      <w:marLeft w:val="0"/>
      <w:marRight w:val="0"/>
      <w:marTop w:val="0"/>
      <w:marBottom w:val="0"/>
      <w:divBdr>
        <w:top w:val="none" w:sz="0" w:space="0" w:color="auto"/>
        <w:left w:val="none" w:sz="0" w:space="0" w:color="auto"/>
        <w:bottom w:val="none" w:sz="0" w:space="0" w:color="auto"/>
        <w:right w:val="none" w:sz="0" w:space="0" w:color="auto"/>
      </w:divBdr>
    </w:div>
    <w:div w:id="1424841763">
      <w:bodyDiv w:val="1"/>
      <w:marLeft w:val="0"/>
      <w:marRight w:val="0"/>
      <w:marTop w:val="0"/>
      <w:marBottom w:val="0"/>
      <w:divBdr>
        <w:top w:val="none" w:sz="0" w:space="0" w:color="auto"/>
        <w:left w:val="none" w:sz="0" w:space="0" w:color="auto"/>
        <w:bottom w:val="none" w:sz="0" w:space="0" w:color="auto"/>
        <w:right w:val="none" w:sz="0" w:space="0" w:color="auto"/>
      </w:divBdr>
    </w:div>
    <w:div w:id="1476336183">
      <w:bodyDiv w:val="1"/>
      <w:marLeft w:val="0"/>
      <w:marRight w:val="0"/>
      <w:marTop w:val="0"/>
      <w:marBottom w:val="0"/>
      <w:divBdr>
        <w:top w:val="none" w:sz="0" w:space="0" w:color="auto"/>
        <w:left w:val="none" w:sz="0" w:space="0" w:color="auto"/>
        <w:bottom w:val="none" w:sz="0" w:space="0" w:color="auto"/>
        <w:right w:val="none" w:sz="0" w:space="0" w:color="auto"/>
      </w:divBdr>
    </w:div>
    <w:div w:id="1504276920">
      <w:bodyDiv w:val="1"/>
      <w:marLeft w:val="0"/>
      <w:marRight w:val="0"/>
      <w:marTop w:val="0"/>
      <w:marBottom w:val="0"/>
      <w:divBdr>
        <w:top w:val="none" w:sz="0" w:space="0" w:color="auto"/>
        <w:left w:val="none" w:sz="0" w:space="0" w:color="auto"/>
        <w:bottom w:val="none" w:sz="0" w:space="0" w:color="auto"/>
        <w:right w:val="none" w:sz="0" w:space="0" w:color="auto"/>
      </w:divBdr>
    </w:div>
    <w:div w:id="1549948078">
      <w:bodyDiv w:val="1"/>
      <w:marLeft w:val="0"/>
      <w:marRight w:val="0"/>
      <w:marTop w:val="0"/>
      <w:marBottom w:val="0"/>
      <w:divBdr>
        <w:top w:val="none" w:sz="0" w:space="0" w:color="auto"/>
        <w:left w:val="none" w:sz="0" w:space="0" w:color="auto"/>
        <w:bottom w:val="none" w:sz="0" w:space="0" w:color="auto"/>
        <w:right w:val="none" w:sz="0" w:space="0" w:color="auto"/>
      </w:divBdr>
    </w:div>
    <w:div w:id="1552695299">
      <w:bodyDiv w:val="1"/>
      <w:marLeft w:val="0"/>
      <w:marRight w:val="0"/>
      <w:marTop w:val="0"/>
      <w:marBottom w:val="0"/>
      <w:divBdr>
        <w:top w:val="none" w:sz="0" w:space="0" w:color="auto"/>
        <w:left w:val="none" w:sz="0" w:space="0" w:color="auto"/>
        <w:bottom w:val="none" w:sz="0" w:space="0" w:color="auto"/>
        <w:right w:val="none" w:sz="0" w:space="0" w:color="auto"/>
      </w:divBdr>
    </w:div>
    <w:div w:id="1580673033">
      <w:bodyDiv w:val="1"/>
      <w:marLeft w:val="0"/>
      <w:marRight w:val="0"/>
      <w:marTop w:val="0"/>
      <w:marBottom w:val="0"/>
      <w:divBdr>
        <w:top w:val="none" w:sz="0" w:space="0" w:color="auto"/>
        <w:left w:val="none" w:sz="0" w:space="0" w:color="auto"/>
        <w:bottom w:val="none" w:sz="0" w:space="0" w:color="auto"/>
        <w:right w:val="none" w:sz="0" w:space="0" w:color="auto"/>
      </w:divBdr>
    </w:div>
    <w:div w:id="1618557823">
      <w:bodyDiv w:val="1"/>
      <w:marLeft w:val="0"/>
      <w:marRight w:val="0"/>
      <w:marTop w:val="0"/>
      <w:marBottom w:val="0"/>
      <w:divBdr>
        <w:top w:val="none" w:sz="0" w:space="0" w:color="auto"/>
        <w:left w:val="none" w:sz="0" w:space="0" w:color="auto"/>
        <w:bottom w:val="none" w:sz="0" w:space="0" w:color="auto"/>
        <w:right w:val="none" w:sz="0" w:space="0" w:color="auto"/>
      </w:divBdr>
    </w:div>
    <w:div w:id="1620532933">
      <w:bodyDiv w:val="1"/>
      <w:marLeft w:val="0"/>
      <w:marRight w:val="0"/>
      <w:marTop w:val="0"/>
      <w:marBottom w:val="0"/>
      <w:divBdr>
        <w:top w:val="none" w:sz="0" w:space="0" w:color="auto"/>
        <w:left w:val="none" w:sz="0" w:space="0" w:color="auto"/>
        <w:bottom w:val="none" w:sz="0" w:space="0" w:color="auto"/>
        <w:right w:val="none" w:sz="0" w:space="0" w:color="auto"/>
      </w:divBdr>
    </w:div>
    <w:div w:id="1660495282">
      <w:bodyDiv w:val="1"/>
      <w:marLeft w:val="0"/>
      <w:marRight w:val="0"/>
      <w:marTop w:val="0"/>
      <w:marBottom w:val="0"/>
      <w:divBdr>
        <w:top w:val="none" w:sz="0" w:space="0" w:color="auto"/>
        <w:left w:val="none" w:sz="0" w:space="0" w:color="auto"/>
        <w:bottom w:val="none" w:sz="0" w:space="0" w:color="auto"/>
        <w:right w:val="none" w:sz="0" w:space="0" w:color="auto"/>
      </w:divBdr>
    </w:div>
    <w:div w:id="1673920929">
      <w:bodyDiv w:val="1"/>
      <w:marLeft w:val="0"/>
      <w:marRight w:val="0"/>
      <w:marTop w:val="0"/>
      <w:marBottom w:val="0"/>
      <w:divBdr>
        <w:top w:val="none" w:sz="0" w:space="0" w:color="auto"/>
        <w:left w:val="none" w:sz="0" w:space="0" w:color="auto"/>
        <w:bottom w:val="none" w:sz="0" w:space="0" w:color="auto"/>
        <w:right w:val="none" w:sz="0" w:space="0" w:color="auto"/>
      </w:divBdr>
    </w:div>
    <w:div w:id="1738085460">
      <w:bodyDiv w:val="1"/>
      <w:marLeft w:val="0"/>
      <w:marRight w:val="0"/>
      <w:marTop w:val="0"/>
      <w:marBottom w:val="0"/>
      <w:divBdr>
        <w:top w:val="none" w:sz="0" w:space="0" w:color="auto"/>
        <w:left w:val="none" w:sz="0" w:space="0" w:color="auto"/>
        <w:bottom w:val="none" w:sz="0" w:space="0" w:color="auto"/>
        <w:right w:val="none" w:sz="0" w:space="0" w:color="auto"/>
      </w:divBdr>
    </w:div>
    <w:div w:id="1738553431">
      <w:bodyDiv w:val="1"/>
      <w:marLeft w:val="0"/>
      <w:marRight w:val="0"/>
      <w:marTop w:val="0"/>
      <w:marBottom w:val="0"/>
      <w:divBdr>
        <w:top w:val="none" w:sz="0" w:space="0" w:color="auto"/>
        <w:left w:val="none" w:sz="0" w:space="0" w:color="auto"/>
        <w:bottom w:val="none" w:sz="0" w:space="0" w:color="auto"/>
        <w:right w:val="none" w:sz="0" w:space="0" w:color="auto"/>
      </w:divBdr>
    </w:div>
    <w:div w:id="1757899112">
      <w:bodyDiv w:val="1"/>
      <w:marLeft w:val="0"/>
      <w:marRight w:val="0"/>
      <w:marTop w:val="0"/>
      <w:marBottom w:val="0"/>
      <w:divBdr>
        <w:top w:val="none" w:sz="0" w:space="0" w:color="auto"/>
        <w:left w:val="none" w:sz="0" w:space="0" w:color="auto"/>
        <w:bottom w:val="none" w:sz="0" w:space="0" w:color="auto"/>
        <w:right w:val="none" w:sz="0" w:space="0" w:color="auto"/>
      </w:divBdr>
    </w:div>
    <w:div w:id="1776510356">
      <w:bodyDiv w:val="1"/>
      <w:marLeft w:val="0"/>
      <w:marRight w:val="0"/>
      <w:marTop w:val="0"/>
      <w:marBottom w:val="0"/>
      <w:divBdr>
        <w:top w:val="none" w:sz="0" w:space="0" w:color="auto"/>
        <w:left w:val="none" w:sz="0" w:space="0" w:color="auto"/>
        <w:bottom w:val="none" w:sz="0" w:space="0" w:color="auto"/>
        <w:right w:val="none" w:sz="0" w:space="0" w:color="auto"/>
      </w:divBdr>
    </w:div>
    <w:div w:id="1800342194">
      <w:bodyDiv w:val="1"/>
      <w:marLeft w:val="0"/>
      <w:marRight w:val="0"/>
      <w:marTop w:val="0"/>
      <w:marBottom w:val="0"/>
      <w:divBdr>
        <w:top w:val="none" w:sz="0" w:space="0" w:color="auto"/>
        <w:left w:val="none" w:sz="0" w:space="0" w:color="auto"/>
        <w:bottom w:val="none" w:sz="0" w:space="0" w:color="auto"/>
        <w:right w:val="none" w:sz="0" w:space="0" w:color="auto"/>
      </w:divBdr>
    </w:div>
    <w:div w:id="1834492287">
      <w:bodyDiv w:val="1"/>
      <w:marLeft w:val="0"/>
      <w:marRight w:val="0"/>
      <w:marTop w:val="0"/>
      <w:marBottom w:val="0"/>
      <w:divBdr>
        <w:top w:val="none" w:sz="0" w:space="0" w:color="auto"/>
        <w:left w:val="none" w:sz="0" w:space="0" w:color="auto"/>
        <w:bottom w:val="none" w:sz="0" w:space="0" w:color="auto"/>
        <w:right w:val="none" w:sz="0" w:space="0" w:color="auto"/>
      </w:divBdr>
    </w:div>
    <w:div w:id="1835416032">
      <w:bodyDiv w:val="1"/>
      <w:marLeft w:val="0"/>
      <w:marRight w:val="0"/>
      <w:marTop w:val="0"/>
      <w:marBottom w:val="0"/>
      <w:divBdr>
        <w:top w:val="none" w:sz="0" w:space="0" w:color="auto"/>
        <w:left w:val="none" w:sz="0" w:space="0" w:color="auto"/>
        <w:bottom w:val="none" w:sz="0" w:space="0" w:color="auto"/>
        <w:right w:val="none" w:sz="0" w:space="0" w:color="auto"/>
      </w:divBdr>
      <w:divsChild>
        <w:div w:id="925649344">
          <w:marLeft w:val="547"/>
          <w:marRight w:val="0"/>
          <w:marTop w:val="0"/>
          <w:marBottom w:val="0"/>
          <w:divBdr>
            <w:top w:val="none" w:sz="0" w:space="0" w:color="auto"/>
            <w:left w:val="none" w:sz="0" w:space="0" w:color="auto"/>
            <w:bottom w:val="none" w:sz="0" w:space="0" w:color="auto"/>
            <w:right w:val="none" w:sz="0" w:space="0" w:color="auto"/>
          </w:divBdr>
        </w:div>
      </w:divsChild>
    </w:div>
    <w:div w:id="1840920259">
      <w:bodyDiv w:val="1"/>
      <w:marLeft w:val="0"/>
      <w:marRight w:val="0"/>
      <w:marTop w:val="0"/>
      <w:marBottom w:val="0"/>
      <w:divBdr>
        <w:top w:val="none" w:sz="0" w:space="0" w:color="auto"/>
        <w:left w:val="none" w:sz="0" w:space="0" w:color="auto"/>
        <w:bottom w:val="none" w:sz="0" w:space="0" w:color="auto"/>
        <w:right w:val="none" w:sz="0" w:space="0" w:color="auto"/>
      </w:divBdr>
    </w:div>
    <w:div w:id="1844276444">
      <w:bodyDiv w:val="1"/>
      <w:marLeft w:val="0"/>
      <w:marRight w:val="0"/>
      <w:marTop w:val="0"/>
      <w:marBottom w:val="0"/>
      <w:divBdr>
        <w:top w:val="none" w:sz="0" w:space="0" w:color="auto"/>
        <w:left w:val="none" w:sz="0" w:space="0" w:color="auto"/>
        <w:bottom w:val="none" w:sz="0" w:space="0" w:color="auto"/>
        <w:right w:val="none" w:sz="0" w:space="0" w:color="auto"/>
      </w:divBdr>
    </w:div>
    <w:div w:id="1845583148">
      <w:bodyDiv w:val="1"/>
      <w:marLeft w:val="0"/>
      <w:marRight w:val="0"/>
      <w:marTop w:val="0"/>
      <w:marBottom w:val="0"/>
      <w:divBdr>
        <w:top w:val="none" w:sz="0" w:space="0" w:color="auto"/>
        <w:left w:val="none" w:sz="0" w:space="0" w:color="auto"/>
        <w:bottom w:val="none" w:sz="0" w:space="0" w:color="auto"/>
        <w:right w:val="none" w:sz="0" w:space="0" w:color="auto"/>
      </w:divBdr>
    </w:div>
    <w:div w:id="1846362741">
      <w:bodyDiv w:val="1"/>
      <w:marLeft w:val="0"/>
      <w:marRight w:val="0"/>
      <w:marTop w:val="0"/>
      <w:marBottom w:val="0"/>
      <w:divBdr>
        <w:top w:val="none" w:sz="0" w:space="0" w:color="auto"/>
        <w:left w:val="none" w:sz="0" w:space="0" w:color="auto"/>
        <w:bottom w:val="none" w:sz="0" w:space="0" w:color="auto"/>
        <w:right w:val="none" w:sz="0" w:space="0" w:color="auto"/>
      </w:divBdr>
      <w:divsChild>
        <w:div w:id="611208751">
          <w:marLeft w:val="0"/>
          <w:marRight w:val="0"/>
          <w:marTop w:val="0"/>
          <w:marBottom w:val="0"/>
          <w:divBdr>
            <w:top w:val="none" w:sz="0" w:space="0" w:color="auto"/>
            <w:left w:val="none" w:sz="0" w:space="0" w:color="auto"/>
            <w:bottom w:val="none" w:sz="0" w:space="0" w:color="auto"/>
            <w:right w:val="none" w:sz="0" w:space="0" w:color="auto"/>
          </w:divBdr>
        </w:div>
      </w:divsChild>
    </w:div>
    <w:div w:id="1862475998">
      <w:bodyDiv w:val="1"/>
      <w:marLeft w:val="0"/>
      <w:marRight w:val="0"/>
      <w:marTop w:val="0"/>
      <w:marBottom w:val="0"/>
      <w:divBdr>
        <w:top w:val="none" w:sz="0" w:space="0" w:color="auto"/>
        <w:left w:val="none" w:sz="0" w:space="0" w:color="auto"/>
        <w:bottom w:val="none" w:sz="0" w:space="0" w:color="auto"/>
        <w:right w:val="none" w:sz="0" w:space="0" w:color="auto"/>
      </w:divBdr>
    </w:div>
    <w:div w:id="1871530550">
      <w:bodyDiv w:val="1"/>
      <w:marLeft w:val="0"/>
      <w:marRight w:val="0"/>
      <w:marTop w:val="0"/>
      <w:marBottom w:val="0"/>
      <w:divBdr>
        <w:top w:val="none" w:sz="0" w:space="0" w:color="auto"/>
        <w:left w:val="none" w:sz="0" w:space="0" w:color="auto"/>
        <w:bottom w:val="none" w:sz="0" w:space="0" w:color="auto"/>
        <w:right w:val="none" w:sz="0" w:space="0" w:color="auto"/>
      </w:divBdr>
    </w:div>
    <w:div w:id="1876195863">
      <w:bodyDiv w:val="1"/>
      <w:marLeft w:val="0"/>
      <w:marRight w:val="0"/>
      <w:marTop w:val="0"/>
      <w:marBottom w:val="0"/>
      <w:divBdr>
        <w:top w:val="none" w:sz="0" w:space="0" w:color="auto"/>
        <w:left w:val="none" w:sz="0" w:space="0" w:color="auto"/>
        <w:bottom w:val="none" w:sz="0" w:space="0" w:color="auto"/>
        <w:right w:val="none" w:sz="0" w:space="0" w:color="auto"/>
      </w:divBdr>
    </w:div>
    <w:div w:id="1886915058">
      <w:bodyDiv w:val="1"/>
      <w:marLeft w:val="0"/>
      <w:marRight w:val="0"/>
      <w:marTop w:val="0"/>
      <w:marBottom w:val="0"/>
      <w:divBdr>
        <w:top w:val="none" w:sz="0" w:space="0" w:color="auto"/>
        <w:left w:val="none" w:sz="0" w:space="0" w:color="auto"/>
        <w:bottom w:val="none" w:sz="0" w:space="0" w:color="auto"/>
        <w:right w:val="none" w:sz="0" w:space="0" w:color="auto"/>
      </w:divBdr>
    </w:div>
    <w:div w:id="1901475040">
      <w:bodyDiv w:val="1"/>
      <w:marLeft w:val="0"/>
      <w:marRight w:val="0"/>
      <w:marTop w:val="0"/>
      <w:marBottom w:val="0"/>
      <w:divBdr>
        <w:top w:val="none" w:sz="0" w:space="0" w:color="auto"/>
        <w:left w:val="none" w:sz="0" w:space="0" w:color="auto"/>
        <w:bottom w:val="none" w:sz="0" w:space="0" w:color="auto"/>
        <w:right w:val="none" w:sz="0" w:space="0" w:color="auto"/>
      </w:divBdr>
    </w:div>
    <w:div w:id="1922134814">
      <w:bodyDiv w:val="1"/>
      <w:marLeft w:val="0"/>
      <w:marRight w:val="0"/>
      <w:marTop w:val="0"/>
      <w:marBottom w:val="0"/>
      <w:divBdr>
        <w:top w:val="none" w:sz="0" w:space="0" w:color="auto"/>
        <w:left w:val="none" w:sz="0" w:space="0" w:color="auto"/>
        <w:bottom w:val="none" w:sz="0" w:space="0" w:color="auto"/>
        <w:right w:val="none" w:sz="0" w:space="0" w:color="auto"/>
      </w:divBdr>
    </w:div>
    <w:div w:id="1949969731">
      <w:bodyDiv w:val="1"/>
      <w:marLeft w:val="0"/>
      <w:marRight w:val="0"/>
      <w:marTop w:val="0"/>
      <w:marBottom w:val="0"/>
      <w:divBdr>
        <w:top w:val="none" w:sz="0" w:space="0" w:color="auto"/>
        <w:left w:val="none" w:sz="0" w:space="0" w:color="auto"/>
        <w:bottom w:val="none" w:sz="0" w:space="0" w:color="auto"/>
        <w:right w:val="none" w:sz="0" w:space="0" w:color="auto"/>
      </w:divBdr>
    </w:div>
    <w:div w:id="1960452258">
      <w:bodyDiv w:val="1"/>
      <w:marLeft w:val="0"/>
      <w:marRight w:val="0"/>
      <w:marTop w:val="0"/>
      <w:marBottom w:val="0"/>
      <w:divBdr>
        <w:top w:val="none" w:sz="0" w:space="0" w:color="auto"/>
        <w:left w:val="none" w:sz="0" w:space="0" w:color="auto"/>
        <w:bottom w:val="none" w:sz="0" w:space="0" w:color="auto"/>
        <w:right w:val="none" w:sz="0" w:space="0" w:color="auto"/>
      </w:divBdr>
    </w:div>
    <w:div w:id="1963030364">
      <w:bodyDiv w:val="1"/>
      <w:marLeft w:val="0"/>
      <w:marRight w:val="0"/>
      <w:marTop w:val="0"/>
      <w:marBottom w:val="0"/>
      <w:divBdr>
        <w:top w:val="none" w:sz="0" w:space="0" w:color="auto"/>
        <w:left w:val="none" w:sz="0" w:space="0" w:color="auto"/>
        <w:bottom w:val="none" w:sz="0" w:space="0" w:color="auto"/>
        <w:right w:val="none" w:sz="0" w:space="0" w:color="auto"/>
      </w:divBdr>
    </w:div>
    <w:div w:id="1995647070">
      <w:bodyDiv w:val="1"/>
      <w:marLeft w:val="0"/>
      <w:marRight w:val="0"/>
      <w:marTop w:val="0"/>
      <w:marBottom w:val="0"/>
      <w:divBdr>
        <w:top w:val="none" w:sz="0" w:space="0" w:color="auto"/>
        <w:left w:val="none" w:sz="0" w:space="0" w:color="auto"/>
        <w:bottom w:val="none" w:sz="0" w:space="0" w:color="auto"/>
        <w:right w:val="none" w:sz="0" w:space="0" w:color="auto"/>
      </w:divBdr>
    </w:div>
    <w:div w:id="2042314794">
      <w:bodyDiv w:val="1"/>
      <w:marLeft w:val="0"/>
      <w:marRight w:val="0"/>
      <w:marTop w:val="0"/>
      <w:marBottom w:val="0"/>
      <w:divBdr>
        <w:top w:val="none" w:sz="0" w:space="0" w:color="auto"/>
        <w:left w:val="none" w:sz="0" w:space="0" w:color="auto"/>
        <w:bottom w:val="none" w:sz="0" w:space="0" w:color="auto"/>
        <w:right w:val="none" w:sz="0" w:space="0" w:color="auto"/>
      </w:divBdr>
    </w:div>
    <w:div w:id="2080444181">
      <w:bodyDiv w:val="1"/>
      <w:marLeft w:val="0"/>
      <w:marRight w:val="0"/>
      <w:marTop w:val="0"/>
      <w:marBottom w:val="0"/>
      <w:divBdr>
        <w:top w:val="none" w:sz="0" w:space="0" w:color="auto"/>
        <w:left w:val="none" w:sz="0" w:space="0" w:color="auto"/>
        <w:bottom w:val="none" w:sz="0" w:space="0" w:color="auto"/>
        <w:right w:val="none" w:sz="0" w:space="0" w:color="auto"/>
      </w:divBdr>
    </w:div>
    <w:div w:id="2085181990">
      <w:bodyDiv w:val="1"/>
      <w:marLeft w:val="0"/>
      <w:marRight w:val="0"/>
      <w:marTop w:val="0"/>
      <w:marBottom w:val="0"/>
      <w:divBdr>
        <w:top w:val="none" w:sz="0" w:space="0" w:color="auto"/>
        <w:left w:val="none" w:sz="0" w:space="0" w:color="auto"/>
        <w:bottom w:val="none" w:sz="0" w:space="0" w:color="auto"/>
        <w:right w:val="none" w:sz="0" w:space="0" w:color="auto"/>
      </w:divBdr>
    </w:div>
    <w:div w:id="2103145154">
      <w:bodyDiv w:val="1"/>
      <w:marLeft w:val="0"/>
      <w:marRight w:val="0"/>
      <w:marTop w:val="0"/>
      <w:marBottom w:val="0"/>
      <w:divBdr>
        <w:top w:val="none" w:sz="0" w:space="0" w:color="auto"/>
        <w:left w:val="none" w:sz="0" w:space="0" w:color="auto"/>
        <w:bottom w:val="none" w:sz="0" w:space="0" w:color="auto"/>
        <w:right w:val="none" w:sz="0" w:space="0" w:color="auto"/>
      </w:divBdr>
    </w:div>
    <w:div w:id="21284268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0.png"/><Relationship Id="rId21" Type="http://schemas.openxmlformats.org/officeDocument/2006/relationships/footer" Target="footer3.xml"/><Relationship Id="rId42" Type="http://schemas.openxmlformats.org/officeDocument/2006/relationships/image" Target="media/image19.png"/><Relationship Id="rId63" Type="http://schemas.openxmlformats.org/officeDocument/2006/relationships/image" Target="media/image370.png"/><Relationship Id="rId84" Type="http://schemas.openxmlformats.org/officeDocument/2006/relationships/image" Target="media/image59.png"/><Relationship Id="rId138" Type="http://schemas.openxmlformats.org/officeDocument/2006/relationships/image" Target="media/image111.png"/><Relationship Id="rId107" Type="http://schemas.openxmlformats.org/officeDocument/2006/relationships/image" Target="media/image80.png"/><Relationship Id="rId11" Type="http://schemas.openxmlformats.org/officeDocument/2006/relationships/image" Target="media/image4.png"/><Relationship Id="rId32" Type="http://schemas.openxmlformats.org/officeDocument/2006/relationships/image" Target="media/image11.png"/><Relationship Id="rId53" Type="http://schemas.openxmlformats.org/officeDocument/2006/relationships/image" Target="media/image30.png"/><Relationship Id="rId74" Type="http://schemas.openxmlformats.org/officeDocument/2006/relationships/image" Target="media/image49.png"/><Relationship Id="rId128" Type="http://schemas.openxmlformats.org/officeDocument/2006/relationships/image" Target="media/image101.png"/><Relationship Id="rId149" Type="http://schemas.openxmlformats.org/officeDocument/2006/relationships/image" Target="media/image122.png"/><Relationship Id="rId5" Type="http://schemas.openxmlformats.org/officeDocument/2006/relationships/webSettings" Target="webSettings.xml"/><Relationship Id="rId95" Type="http://schemas.openxmlformats.org/officeDocument/2006/relationships/hyperlink" Target="https://docs.google.com/forms/d/15w3mr3yqRL8vnh3sjgDtaqwXqWPIKPr_Hu9ZfE5MBw4/prefill" TargetMode="External"/><Relationship Id="rId22" Type="http://schemas.openxmlformats.org/officeDocument/2006/relationships/footer" Target="footer4.xml"/><Relationship Id="rId43" Type="http://schemas.openxmlformats.org/officeDocument/2006/relationships/image" Target="media/image20.png"/><Relationship Id="rId64" Type="http://schemas.openxmlformats.org/officeDocument/2006/relationships/image" Target="media/image39.png"/><Relationship Id="rId118" Type="http://schemas.openxmlformats.org/officeDocument/2006/relationships/image" Target="media/image91.png"/><Relationship Id="rId139" Type="http://schemas.openxmlformats.org/officeDocument/2006/relationships/image" Target="media/image112.png"/><Relationship Id="rId80" Type="http://schemas.openxmlformats.org/officeDocument/2006/relationships/image" Target="media/image55.png"/><Relationship Id="rId85" Type="http://schemas.openxmlformats.org/officeDocument/2006/relationships/image" Target="media/image60.png"/><Relationship Id="rId150" Type="http://schemas.openxmlformats.org/officeDocument/2006/relationships/image" Target="media/image123.png"/><Relationship Id="rId155" Type="http://schemas.openxmlformats.org/officeDocument/2006/relationships/image" Target="media/image128.png"/><Relationship Id="rId12" Type="http://schemas.openxmlformats.org/officeDocument/2006/relationships/footer" Target="footer1.xml"/><Relationship Id="rId17" Type="http://schemas.openxmlformats.org/officeDocument/2006/relationships/hyperlink" Target="file:///C:\Users\ela.hernandez\Desktop\PG\G1_TESIS_PG20122023.docx" TargetMode="External"/><Relationship Id="rId33" Type="http://schemas.openxmlformats.org/officeDocument/2006/relationships/image" Target="media/image12.emf"/><Relationship Id="rId38" Type="http://schemas.openxmlformats.org/officeDocument/2006/relationships/image" Target="media/image15.emf"/><Relationship Id="rId59" Type="http://schemas.openxmlformats.org/officeDocument/2006/relationships/image" Target="media/image33.png"/><Relationship Id="rId103" Type="http://schemas.openxmlformats.org/officeDocument/2006/relationships/image" Target="media/image76.jpeg"/><Relationship Id="rId108" Type="http://schemas.openxmlformats.org/officeDocument/2006/relationships/image" Target="media/image81.png"/><Relationship Id="rId124" Type="http://schemas.openxmlformats.org/officeDocument/2006/relationships/image" Target="media/image97.png"/><Relationship Id="rId129" Type="http://schemas.openxmlformats.org/officeDocument/2006/relationships/image" Target="media/image102.png"/><Relationship Id="rId54" Type="http://schemas.openxmlformats.org/officeDocument/2006/relationships/image" Target="media/image31.png"/><Relationship Id="rId70" Type="http://schemas.openxmlformats.org/officeDocument/2006/relationships/image" Target="media/image45.png"/><Relationship Id="rId75" Type="http://schemas.openxmlformats.org/officeDocument/2006/relationships/image" Target="media/image50.png"/><Relationship Id="rId91" Type="http://schemas.openxmlformats.org/officeDocument/2006/relationships/image" Target="media/image66.png"/><Relationship Id="rId96" Type="http://schemas.openxmlformats.org/officeDocument/2006/relationships/hyperlink" Target="https://docs.google.com/forms/d/15w3mr3yqRL8vnh3sjgDtaqwXqWPIKPr_Hu9ZfE5MBw4/prefill" TargetMode="External"/><Relationship Id="rId140" Type="http://schemas.openxmlformats.org/officeDocument/2006/relationships/image" Target="media/image113.png"/><Relationship Id="rId145" Type="http://schemas.openxmlformats.org/officeDocument/2006/relationships/image" Target="media/image118.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5.emf"/><Relationship Id="rId28" Type="http://schemas.openxmlformats.org/officeDocument/2006/relationships/image" Target="media/image8.png"/><Relationship Id="rId49" Type="http://schemas.openxmlformats.org/officeDocument/2006/relationships/image" Target="media/image27.png"/><Relationship Id="rId114" Type="http://schemas.openxmlformats.org/officeDocument/2006/relationships/image" Target="media/image87.png"/><Relationship Id="rId119" Type="http://schemas.openxmlformats.org/officeDocument/2006/relationships/image" Target="media/image92.png"/><Relationship Id="rId44" Type="http://schemas.openxmlformats.org/officeDocument/2006/relationships/image" Target="media/image21.png"/><Relationship Id="rId60" Type="http://schemas.openxmlformats.org/officeDocument/2006/relationships/image" Target="media/image37.png"/><Relationship Id="rId65" Type="http://schemas.openxmlformats.org/officeDocument/2006/relationships/image" Target="media/image40.png"/><Relationship Id="rId81" Type="http://schemas.openxmlformats.org/officeDocument/2006/relationships/image" Target="media/image56.png"/><Relationship Id="rId86" Type="http://schemas.openxmlformats.org/officeDocument/2006/relationships/image" Target="media/image61.png"/><Relationship Id="rId130" Type="http://schemas.openxmlformats.org/officeDocument/2006/relationships/image" Target="media/image103.png"/><Relationship Id="rId135" Type="http://schemas.openxmlformats.org/officeDocument/2006/relationships/image" Target="media/image108.png"/><Relationship Id="rId151" Type="http://schemas.openxmlformats.org/officeDocument/2006/relationships/image" Target="media/image124.png"/><Relationship Id="rId156" Type="http://schemas.openxmlformats.org/officeDocument/2006/relationships/image" Target="media/image129.png"/><Relationship Id="rId13" Type="http://schemas.openxmlformats.org/officeDocument/2006/relationships/footer" Target="footer2.xml"/><Relationship Id="rId18" Type="http://schemas.openxmlformats.org/officeDocument/2006/relationships/hyperlink" Target="file:///C:\Users\ela.hernandez\Desktop\PG\G1_TESIS_PG20122023.docx" TargetMode="External"/><Relationship Id="rId39" Type="http://schemas.openxmlformats.org/officeDocument/2006/relationships/image" Target="media/image16.png"/><Relationship Id="rId109" Type="http://schemas.openxmlformats.org/officeDocument/2006/relationships/image" Target="media/image82.png"/><Relationship Id="rId34" Type="http://schemas.openxmlformats.org/officeDocument/2006/relationships/image" Target="media/image13.emf"/><Relationship Id="rId50" Type="http://schemas.openxmlformats.org/officeDocument/2006/relationships/image" Target="media/image28.png"/><Relationship Id="rId55" Type="http://schemas.openxmlformats.org/officeDocument/2006/relationships/image" Target="media/image32.png"/><Relationship Id="rId76" Type="http://schemas.openxmlformats.org/officeDocument/2006/relationships/image" Target="media/image51.png"/><Relationship Id="rId97" Type="http://schemas.openxmlformats.org/officeDocument/2006/relationships/image" Target="media/image70.jpeg"/><Relationship Id="rId104" Type="http://schemas.openxmlformats.org/officeDocument/2006/relationships/image" Target="media/image77.png"/><Relationship Id="rId120" Type="http://schemas.openxmlformats.org/officeDocument/2006/relationships/image" Target="media/image93.png"/><Relationship Id="rId125" Type="http://schemas.openxmlformats.org/officeDocument/2006/relationships/image" Target="media/image98.png"/><Relationship Id="rId141" Type="http://schemas.openxmlformats.org/officeDocument/2006/relationships/image" Target="media/image114.png"/><Relationship Id="rId146" Type="http://schemas.openxmlformats.org/officeDocument/2006/relationships/image" Target="media/image119.png"/><Relationship Id="rId7" Type="http://schemas.openxmlformats.org/officeDocument/2006/relationships/endnotes" Target="endnotes.xml"/><Relationship Id="rId71" Type="http://schemas.openxmlformats.org/officeDocument/2006/relationships/image" Target="media/image46.png"/><Relationship Id="rId92" Type="http://schemas.openxmlformats.org/officeDocument/2006/relationships/image" Target="media/image67.png"/><Relationship Id="rId2" Type="http://schemas.openxmlformats.org/officeDocument/2006/relationships/numbering" Target="numbering.xml"/><Relationship Id="rId29" Type="http://schemas.openxmlformats.org/officeDocument/2006/relationships/image" Target="media/image9.png"/><Relationship Id="rId24" Type="http://schemas.openxmlformats.org/officeDocument/2006/relationships/image" Target="media/image6.png"/><Relationship Id="rId40" Type="http://schemas.openxmlformats.org/officeDocument/2006/relationships/image" Target="media/image17.png"/><Relationship Id="rId45" Type="http://schemas.openxmlformats.org/officeDocument/2006/relationships/image" Target="media/image22.png"/><Relationship Id="rId66" Type="http://schemas.openxmlformats.org/officeDocument/2006/relationships/image" Target="media/image41.png"/><Relationship Id="rId87" Type="http://schemas.openxmlformats.org/officeDocument/2006/relationships/image" Target="media/image62.png"/><Relationship Id="rId110" Type="http://schemas.openxmlformats.org/officeDocument/2006/relationships/image" Target="media/image83.png"/><Relationship Id="rId115" Type="http://schemas.openxmlformats.org/officeDocument/2006/relationships/image" Target="media/image88.png"/><Relationship Id="rId131" Type="http://schemas.openxmlformats.org/officeDocument/2006/relationships/image" Target="media/image104.png"/><Relationship Id="rId136" Type="http://schemas.openxmlformats.org/officeDocument/2006/relationships/image" Target="media/image109.png"/><Relationship Id="rId157" Type="http://schemas.openxmlformats.org/officeDocument/2006/relationships/fontTable" Target="fontTable.xml"/><Relationship Id="rId61" Type="http://schemas.openxmlformats.org/officeDocument/2006/relationships/image" Target="media/image38.png"/><Relationship Id="rId82" Type="http://schemas.openxmlformats.org/officeDocument/2006/relationships/image" Target="media/image57.png"/><Relationship Id="rId152" Type="http://schemas.openxmlformats.org/officeDocument/2006/relationships/image" Target="media/image125.png"/><Relationship Id="rId19" Type="http://schemas.openxmlformats.org/officeDocument/2006/relationships/hyperlink" Target="file:///C:\Users\ela.hernandez\Desktop\PG\G1_TESIS_PG20122023.docx" TargetMode="External"/><Relationship Id="rId14" Type="http://schemas.openxmlformats.org/officeDocument/2006/relationships/hyperlink" Target="file:///C:\Users\ela.hernandez\Desktop\PG\TESIS_PG_ELA_HERNANDEZ_GABRIELA_MONCADA_CORRECIONES.docx" TargetMode="External"/><Relationship Id="rId30" Type="http://schemas.openxmlformats.org/officeDocument/2006/relationships/footer" Target="footer7.xml"/><Relationship Id="rId35" Type="http://schemas.openxmlformats.org/officeDocument/2006/relationships/image" Target="media/image12.png"/><Relationship Id="rId56" Type="http://schemas.openxmlformats.org/officeDocument/2006/relationships/image" Target="media/image34.png"/><Relationship Id="rId77" Type="http://schemas.openxmlformats.org/officeDocument/2006/relationships/image" Target="media/image52.png"/><Relationship Id="rId100" Type="http://schemas.openxmlformats.org/officeDocument/2006/relationships/image" Target="media/image73.jpeg"/><Relationship Id="rId105" Type="http://schemas.openxmlformats.org/officeDocument/2006/relationships/image" Target="media/image78.png"/><Relationship Id="rId126" Type="http://schemas.openxmlformats.org/officeDocument/2006/relationships/image" Target="media/image99.png"/><Relationship Id="rId147" Type="http://schemas.openxmlformats.org/officeDocument/2006/relationships/image" Target="media/image120.png"/><Relationship Id="rId8" Type="http://schemas.openxmlformats.org/officeDocument/2006/relationships/image" Target="media/image1.png"/><Relationship Id="rId51" Type="http://schemas.openxmlformats.org/officeDocument/2006/relationships/image" Target="media/image25.png"/><Relationship Id="rId72" Type="http://schemas.openxmlformats.org/officeDocument/2006/relationships/image" Target="media/image47.png"/><Relationship Id="rId93" Type="http://schemas.openxmlformats.org/officeDocument/2006/relationships/image" Target="media/image68.png"/><Relationship Id="rId98" Type="http://schemas.openxmlformats.org/officeDocument/2006/relationships/image" Target="media/image71.jpeg"/><Relationship Id="rId121" Type="http://schemas.openxmlformats.org/officeDocument/2006/relationships/image" Target="media/image94.png"/><Relationship Id="rId142" Type="http://schemas.openxmlformats.org/officeDocument/2006/relationships/image" Target="media/image115.png"/><Relationship Id="rId3" Type="http://schemas.openxmlformats.org/officeDocument/2006/relationships/styles" Target="styles.xml"/><Relationship Id="rId25" Type="http://schemas.openxmlformats.org/officeDocument/2006/relationships/footer" Target="footer5.xml"/><Relationship Id="rId46" Type="http://schemas.openxmlformats.org/officeDocument/2006/relationships/image" Target="media/image23.png"/><Relationship Id="rId67" Type="http://schemas.openxmlformats.org/officeDocument/2006/relationships/image" Target="media/image42.png"/><Relationship Id="rId116" Type="http://schemas.openxmlformats.org/officeDocument/2006/relationships/image" Target="media/image89.png"/><Relationship Id="rId137" Type="http://schemas.openxmlformats.org/officeDocument/2006/relationships/image" Target="media/image110.png"/><Relationship Id="rId158" Type="http://schemas.openxmlformats.org/officeDocument/2006/relationships/theme" Target="theme/theme1.xml"/><Relationship Id="rId20" Type="http://schemas.openxmlformats.org/officeDocument/2006/relationships/hyperlink" Target="file:///C:\Users\ela.hernandez\Desktop\PG\G1_TESIS_PG20122023.docx" TargetMode="External"/><Relationship Id="rId41" Type="http://schemas.openxmlformats.org/officeDocument/2006/relationships/image" Target="media/image18.png"/><Relationship Id="rId62" Type="http://schemas.openxmlformats.org/officeDocument/2006/relationships/image" Target="media/image330.png"/><Relationship Id="rId83" Type="http://schemas.openxmlformats.org/officeDocument/2006/relationships/image" Target="media/image58.png"/><Relationship Id="rId88" Type="http://schemas.openxmlformats.org/officeDocument/2006/relationships/image" Target="media/image63.png"/><Relationship Id="rId111" Type="http://schemas.openxmlformats.org/officeDocument/2006/relationships/image" Target="media/image84.png"/><Relationship Id="rId132" Type="http://schemas.openxmlformats.org/officeDocument/2006/relationships/image" Target="media/image105.png"/><Relationship Id="rId153" Type="http://schemas.openxmlformats.org/officeDocument/2006/relationships/image" Target="media/image126.png"/><Relationship Id="rId15" Type="http://schemas.openxmlformats.org/officeDocument/2006/relationships/hyperlink" Target="file:///C:\Users\ela.hernandez\Desktop\PG\G1_TESIS_PG20122023.docx" TargetMode="External"/><Relationship Id="rId36" Type="http://schemas.openxmlformats.org/officeDocument/2006/relationships/image" Target="media/image130.emf"/><Relationship Id="rId57" Type="http://schemas.openxmlformats.org/officeDocument/2006/relationships/image" Target="media/image35.png"/><Relationship Id="rId106" Type="http://schemas.openxmlformats.org/officeDocument/2006/relationships/image" Target="media/image79.png"/><Relationship Id="rId127" Type="http://schemas.openxmlformats.org/officeDocument/2006/relationships/image" Target="media/image100.png"/><Relationship Id="rId10" Type="http://schemas.openxmlformats.org/officeDocument/2006/relationships/image" Target="media/image3.png"/><Relationship Id="rId31" Type="http://schemas.openxmlformats.org/officeDocument/2006/relationships/image" Target="media/image10.emf"/><Relationship Id="rId52" Type="http://schemas.openxmlformats.org/officeDocument/2006/relationships/image" Target="media/image29.png"/><Relationship Id="rId73" Type="http://schemas.openxmlformats.org/officeDocument/2006/relationships/image" Target="media/image48.png"/><Relationship Id="rId78" Type="http://schemas.openxmlformats.org/officeDocument/2006/relationships/image" Target="media/image53.png"/><Relationship Id="rId94" Type="http://schemas.openxmlformats.org/officeDocument/2006/relationships/image" Target="media/image69.png"/><Relationship Id="rId99" Type="http://schemas.openxmlformats.org/officeDocument/2006/relationships/image" Target="media/image72.jpeg"/><Relationship Id="rId101" Type="http://schemas.openxmlformats.org/officeDocument/2006/relationships/image" Target="media/image74.jpeg"/><Relationship Id="rId122" Type="http://schemas.openxmlformats.org/officeDocument/2006/relationships/image" Target="media/image95.png"/><Relationship Id="rId143" Type="http://schemas.openxmlformats.org/officeDocument/2006/relationships/image" Target="media/image116.png"/><Relationship Id="rId148" Type="http://schemas.openxmlformats.org/officeDocument/2006/relationships/image" Target="media/image121.png"/><Relationship Id="rId4" Type="http://schemas.openxmlformats.org/officeDocument/2006/relationships/settings" Target="settings.xml"/><Relationship Id="rId9" Type="http://schemas.openxmlformats.org/officeDocument/2006/relationships/image" Target="media/image2.jpeg"/><Relationship Id="rId26" Type="http://schemas.openxmlformats.org/officeDocument/2006/relationships/footer" Target="footer6.xml"/><Relationship Id="rId47" Type="http://schemas.openxmlformats.org/officeDocument/2006/relationships/image" Target="media/image24.png"/><Relationship Id="rId68" Type="http://schemas.openxmlformats.org/officeDocument/2006/relationships/image" Target="media/image43.png"/><Relationship Id="rId89" Type="http://schemas.openxmlformats.org/officeDocument/2006/relationships/image" Target="media/image64.png"/><Relationship Id="rId112" Type="http://schemas.openxmlformats.org/officeDocument/2006/relationships/image" Target="media/image85.png"/><Relationship Id="rId133" Type="http://schemas.openxmlformats.org/officeDocument/2006/relationships/image" Target="media/image106.png"/><Relationship Id="rId154" Type="http://schemas.openxmlformats.org/officeDocument/2006/relationships/image" Target="media/image127.png"/><Relationship Id="rId16" Type="http://schemas.openxmlformats.org/officeDocument/2006/relationships/hyperlink" Target="file:///C:\Users\ela.hernandez\Desktop\PG\G1_TESIS_PG20122023.docx" TargetMode="External"/><Relationship Id="rId37" Type="http://schemas.openxmlformats.org/officeDocument/2006/relationships/image" Target="media/image14.emf"/><Relationship Id="rId58" Type="http://schemas.openxmlformats.org/officeDocument/2006/relationships/image" Target="media/image36.png"/><Relationship Id="rId79" Type="http://schemas.openxmlformats.org/officeDocument/2006/relationships/image" Target="media/image54.png"/><Relationship Id="rId102" Type="http://schemas.openxmlformats.org/officeDocument/2006/relationships/image" Target="media/image75.jpeg"/><Relationship Id="rId123" Type="http://schemas.openxmlformats.org/officeDocument/2006/relationships/image" Target="media/image96.png"/><Relationship Id="rId144" Type="http://schemas.openxmlformats.org/officeDocument/2006/relationships/image" Target="media/image117.png"/><Relationship Id="rId90" Type="http://schemas.openxmlformats.org/officeDocument/2006/relationships/image" Target="media/image65.png"/><Relationship Id="rId27" Type="http://schemas.openxmlformats.org/officeDocument/2006/relationships/image" Target="media/image7.emf"/><Relationship Id="rId48" Type="http://schemas.openxmlformats.org/officeDocument/2006/relationships/image" Target="media/image26.png"/><Relationship Id="rId69" Type="http://schemas.openxmlformats.org/officeDocument/2006/relationships/image" Target="media/image44.png"/><Relationship Id="rId113" Type="http://schemas.openxmlformats.org/officeDocument/2006/relationships/image" Target="media/image86.png"/><Relationship Id="rId134" Type="http://schemas.openxmlformats.org/officeDocument/2006/relationships/image" Target="media/image107.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ID20</b:Tag>
    <b:SourceType>InternetSite</b:SourceType>
    <b:Guid>{053B8E9F-AA71-CC43-8CE5-FEA9BAABF3EF}</b:Guid>
    <b:Author>
      <b:Author>
        <b:NameList>
          <b:Person>
            <b:Last>BID</b:Last>
          </b:Person>
        </b:NameList>
      </b:Author>
    </b:Author>
    <b:Title>publications.iadb.org</b:Title>
    <b:URL>https://publications.iadb.org/publications/spanish/viewer/Los-desafios-del-comercio-electronico-para-las-PyME-Principales-claves-en-el-proceso-de-digitalizacion.pdf</b:URL>
    <b:Year>2020</b:Year>
    <b:Month>Febrero</b:Month>
    <b:LCID>es-ES</b:LCID>
    <b:RefOrder>2</b:RefOrder>
  </b:Source>
  <b:Source>
    <b:Tag>Vic22</b:Tag>
    <b:SourceType>InternetSite</b:SourceType>
    <b:Guid>{D3316020-1C2A-124C-8547-910DA4606107}</b:Guid>
    <b:Author>
      <b:Author>
        <b:NameList>
          <b:Person>
            <b:Last>Vicerrectoría de Investigaciones</b:Last>
            <b:First>Corporación</b:First>
            <b:Middle>Universitaria Americana, Medellín, Colombia</b:Middle>
          </b:Person>
        </b:NameList>
      </b:Author>
    </b:Author>
    <b:Title>scielo.cl</b:Title>
    <b:URL>https://www.scielo.cl/scielo.php?pid=S0718-07642022000500071&amp;script=sci_arttext</b:URL>
    <b:Year>2022</b:Year>
    <b:Month>Abril</b:Month>
    <b:RefOrder>3</b:RefOrder>
  </b:Source>
  <b:Source>
    <b:Tag>Uni18</b:Tag>
    <b:SourceType>InternetSite</b:SourceType>
    <b:Guid>{4E457C20-EC21-A948-B0D1-1DCEC54A5825}</b:Guid>
    <b:Author>
      <b:Author>
        <b:NameList>
          <b:Person>
            <b:Last>Universidad Estado de Puebla</b:Last>
            <b:First>Mexico</b:First>
          </b:Person>
        </b:NameList>
      </b:Author>
    </b:Author>
    <b:Title>investigacion.fca.unam.mx</b:Title>
    <b:URL>https://investigacion.fca.unam.mx/docs/memorias/2018/14.01.pdf</b:URL>
    <b:Year>2018</b:Year>
    <b:Month>Octubre</b:Month>
    <b:RefOrder>4</b:RefOrder>
  </b:Source>
  <b:Source>
    <b:Tag>amv20</b:Tag>
    <b:SourceType>InternetSite</b:SourceType>
    <b:Guid>{F77CE11C-4843-F94D-8E25-0D6EE50412CF}</b:Guid>
    <b:Title>centrorecursos.cenpromype.org</b:Title>
    <b:Year>2022</b:Year>
    <b:URL>https://centrorecursos.cenpromype.org/comunidades/e3266102-1b11-4d03-964e-6db60e2c241c/comercio-electronico/</b:URL>
    <b:Author>
      <b:Author>
        <b:NameList>
          <b:Person>
            <b:Last>Cenpromype</b:Last>
          </b:Person>
        </b:NameList>
      </b:Author>
    </b:Author>
    <b:RefOrder>1</b:RefOrder>
  </b:Source>
  <b:Source>
    <b:Tag>Web18</b:Tag>
    <b:SourceType>InternetSite</b:SourceType>
    <b:Guid>{69B6A732-A050-414B-BE8B-ACC226FC3848}</b:Guid>
    <b:Title>We Find You</b:Title>
    <b:Year>2018</b:Year>
    <b:Author>
      <b:Author>
        <b:NameList>
          <b:Person>
            <b:Last>WebFindyou</b:Last>
          </b:Person>
        </b:NameList>
      </b:Author>
    </b:Author>
    <b:URL>https://esp.webfindyou.com/blog/el-ecommerce-y-su-imparable-evolucion-y-aceptacion-en-el-mundo/</b:URL>
    <b:Month>Septiembre </b:Month>
    <b:Day>10</b:Day>
    <b:RefOrder>5</b:RefOrder>
  </b:Source>
  <b:Source>
    <b:Tag>Car17</b:Tag>
    <b:SourceType>InternetSite</b:SourceType>
    <b:Guid>{0940A8F5-05E7-354F-ABD5-88D46288C82B}</b:Guid>
    <b:Author>
      <b:Author>
        <b:NameList>
          <b:Person>
            <b:Last>Mendoza</b:Last>
            <b:First>Carlos</b:First>
          </b:Person>
        </b:NameList>
      </b:Author>
    </b:Author>
    <b:URL>https://comunidades.cepal.org/redlas/sites/redlas/files/2020-10/Sesi%C3%83%C2%B3n%20X%20-%20Carlos%20Mendoza%20-%20paper.pdf</b:URL>
    <b:Year>2017</b:Year>
    <b:RefOrder>10</b:RefOrder>
  </b:Source>
  <b:Source>
    <b:Tag>Ste19</b:Tag>
    <b:SourceType>InternetSite</b:SourceType>
    <b:Guid>{E951F796-D82B-2942-A6F7-5FD219505F00}</b:Guid>
    <b:Author>
      <b:Author>
        <b:NameList>
          <b:Person>
            <b:Last>Ospina</b:Last>
            <b:First>Stephanie</b:First>
          </b:Person>
        </b:NameList>
      </b:Author>
    </b:Author>
    <b:Title>Noticias LTDA</b:Title>
    <b:URL>https://www.noticias.ltda/ecommerce/comercio-electronico-lac-2019/</b:URL>
    <b:Year>2019</b:Year>
    <b:RefOrder>6</b:RefOrder>
  </b:Source>
  <b:Source>
    <b:Tag>Món18</b:Tag>
    <b:SourceType>InternetSite</b:SourceType>
    <b:Guid>{6159BC8D-8E95-C249-BD13-B2958020B708}</b:Guid>
    <b:Author>
      <b:Author>
        <b:NameList>
          <b:Person>
            <b:Last>Cancino</b:Last>
            <b:First>Mónica</b:First>
          </b:Person>
        </b:NameList>
      </b:Author>
    </b:Author>
    <b:URL>ttps://www.researchgate.net/profile/Rafael-Perez-Uribe/publication/329168166_Factores_determinantes_para_la_decision_de_compra_por_plataformas_digitales_para_los_Millennials_ubicados_en_Bogota/links/5bf96b93299bf1a0202fe888/Factores-determinantes-para-la-</b:URL>
    <b:Year>2018</b:Year>
    <b:Month>Noviembre</b:Month>
    <b:RefOrder>9</b:RefOrder>
  </b:Source>
  <b:Source>
    <b:Tag>Jua21</b:Tag>
    <b:SourceType>InternetSite</b:SourceType>
    <b:Guid>{EE829E1F-1ED8-1647-8FA7-3927DE6103F9}</b:Guid>
    <b:Author>
      <b:Author>
        <b:NameList>
          <b:Person>
            <b:Last>Martinez</b:Last>
            <b:First>Juan</b:First>
            <b:Middle>Carlos</b:Middle>
          </b:Person>
        </b:NameList>
      </b:Author>
    </b:Author>
    <b:URL>https://repositorio.unitec.edu/bitstream/handle/123456789/11772/11241173-31041150-septiembre2021-l15-pg.pdf?sequence=1&amp;isAllowed=y</b:URL>
    <b:Year>2021</b:Year>
    <b:RefOrder>11</b:RefOrder>
  </b:Source>
  <b:Source>
    <b:Tag>Bri</b:Tag>
    <b:SourceType>InternetSite</b:SourceType>
    <b:Guid>{66A3BC12-7419-3446-BEA7-5CCB900B3886}</b:Guid>
    <b:Author>
      <b:Author>
        <b:NameList>
          <b:Person>
            <b:Last>Campos</b:Last>
            <b:First>Brigithe</b:First>
          </b:Person>
        </b:NameList>
      </b:Author>
    </b:Author>
    <b:URL>https://repository.usta.edu.co/bitstream/handle/11634/43017/2022brigithecampos.pdf?sequence=1&amp;isAllowed=y</b:URL>
    <b:Month>2022</b:Month>
    <b:RefOrder>8</b:RefOrder>
  </b:Source>
  <b:Source>
    <b:Tag>Kar21</b:Tag>
    <b:SourceType>InternetSite</b:SourceType>
    <b:Guid>{AB0D43CC-EE3B-4B4C-891C-247453D2DE55}</b:Guid>
    <b:Author>
      <b:Author>
        <b:NameList>
          <b:Person>
            <b:Last>Manuel</b:Last>
            <b:First>Karl</b:First>
          </b:Person>
        </b:NameList>
      </b:Author>
    </b:Author>
    <b:URL>https://milimetro.upi.edu.hn/wp-content/uploads/2022/02/02_Karl_Manuel_.pdf</b:URL>
    <b:Year>2021</b:Year>
    <b:RefOrder>7</b:RefOrder>
  </b:Source>
  <b:Source>
    <b:Tag>cre21</b:Tag>
    <b:SourceType>JournalArticle</b:SourceType>
    <b:Guid>{786C9B0A-DBCE-4647-9DFE-8A10F130EFF1}</b:Guid>
    <b:Title>Compras en línea durante la crisis sanitaria por COVID-19: Estudio exploratorio sobre la conducta del consumidor en Quito-Ecuador</b:Title>
    <b:Year>2021</b:Year>
    <b:Author>
      <b:Author>
        <b:Corporate>UNIVERSIDAD DEL AZUAY </b:Corporate>
      </b:Author>
    </b:Author>
    <b:JournalName>REVISTA DE LA UNIVERSIDAD DEL AZUAY CUENCA</b:JournalName>
    <b:Pages>24</b:Pages>
    <b:RefOrder>12</b:RefOrder>
  </b:Source>
  <b:Source>
    <b:Tag>Nat16</b:Tag>
    <b:SourceType>DocumentFromInternetSite</b:SourceType>
    <b:Guid>{925E97C3-CE06-4720-9879-70FC10AE0963}</b:Guid>
    <b:Title>https://roderic.uv.es/</b:Title>
    <b:Year>2016</b:Year>
    <b:Author>
      <b:Author>
        <b:NameList>
          <b:Person>
            <b:Last>García</b:Last>
            <b:First>Nathalie</b:First>
            <b:Middle>Peña</b:Middle>
          </b:Person>
        </b:NameList>
      </b:Author>
    </b:Author>
    <b:InternetSiteTitle>https://roderic.uv.es/</b:InternetSiteTitle>
    <b:Month>noviembre</b:Month>
    <b:URL>https://roderic.uv.es/bitstream/handle/10550/56679/Tesis%20Definitiva.pdf?sequence=1&amp;isAllowed=y</b:URL>
    <b:RefOrder>13</b:RefOrder>
  </b:Source>
  <b:Source>
    <b:Tag>Pau06</b:Tag>
    <b:SourceType>JournalArticle</b:SourceType>
    <b:Guid>{3953095D-CA41-4535-9FC8-015B3024F800}</b:Guid>
    <b:Title>Understanding and Predicting Electronic Commerce Adoption: An Extension of the Theory of Planned Behavior</b:Title>
    <b:Year>2006</b:Year>
    <b:Author>
      <b:Author>
        <b:NameList>
          <b:Person>
            <b:Last>Fygenson</b:Last>
            <b:First>Paul</b:First>
            <b:Middle>A. Pavlou and Mendel</b:Middle>
          </b:Person>
        </b:NameList>
      </b:Author>
    </b:Author>
    <b:JournalName>MIS Quarterly</b:JournalName>
    <b:Pages>29</b:Pages>
    <b:RefOrder>14</b:RefOrder>
  </b:Source>
  <b:Source>
    <b:Tag>PAU06</b:Tag>
    <b:SourceType>Book</b:SourceType>
    <b:Guid>{5E5C9160-FA41-4F2F-9105-C365DD0E82EA}</b:Guid>
    <b:Title>Comportamiento del consumidor y estrategia de marketing</b:Title>
    <b:Year>2006</b:Year>
    <b:Author>
      <b:Author>
        <b:NameList>
          <b:Person>
            <b:Last>OLSON</b:Last>
            <b:First>PAUL</b:First>
            <b:Middle>PETER &amp; JERRY</b:Middle>
          </b:Person>
        </b:NameList>
      </b:Author>
    </b:Author>
    <b:City>México </b:City>
    <b:Publisher>McGRAW-HILL/INTERAMERICANA EDITORES, S.A. DE C.V.</b:Publisher>
    <b:RefOrder>15</b:RefOrder>
  </b:Source>
  <b:Source>
    <b:Tag>Sol97</b:Tag>
    <b:SourceType>Book</b:SourceType>
    <b:Guid>{8D1E6DAB-3FF8-4EAF-873C-900EDEEC1708}</b:Guid>
    <b:Author>
      <b:Author>
        <b:NameList>
          <b:Person>
            <b:Last>Solomon</b:Last>
            <b:First>MIchael</b:First>
            <b:Middle>R.</b:Middle>
          </b:Person>
        </b:NameList>
      </b:Author>
    </b:Author>
    <b:Title>Comportamiento del Consumidor, Comprar, Tener o Ser</b:Title>
    <b:Year>1997</b:Year>
    <b:City>México</b:City>
    <b:Publisher>Prentice Hall</b:Publisher>
    <b:RefOrder>16</b:RefOrder>
  </b:Source>
  <b:Source>
    <b:Tag>She20</b:Tag>
    <b:SourceType>JournalArticle</b:SourceType>
    <b:Guid>{771A32FA-A1C6-409A-9CE3-F5DB38D8ED93}</b:Guid>
    <b:Author>
      <b:Author>
        <b:NameList>
          <b:Person>
            <b:Last>Sheth</b:Last>
            <b:First>Jagdish</b:First>
          </b:Person>
        </b:NameList>
      </b:Author>
    </b:Author>
    <b:Title>Impact of Covid-19 on consumer behavior: Will the old habits return or die?</b:Title>
    <b:Year>2020</b:Year>
    <b:JournalName>ELSEVIER</b:JournalName>
    <b:Pages>4</b:Pages>
    <b:RefOrder>17</b:RefOrder>
  </b:Source>
  <b:Source>
    <b:Tag>Dig20</b:Tag>
    <b:SourceType>InternetSite</b:SourceType>
    <b:Guid>{897AAE10-01DA-4418-9D17-A4F462FB43D0}</b:Guid>
    <b:Title>Los ingresos de Amazon en el segundo trimestre de América del Norte aumentan un 43% a medida que las ventas de comestibles en la web se triplican.</b:Title>
    <b:Year>2020</b:Year>
    <b:Author>
      <b:Author>
        <b:Corporate>Digital Commerce 360.</b:Corporate>
      </b:Author>
    </b:Author>
    <b:InternetSiteTitle>https://www.digitalcommerce360.com/article/amazon-sales/</b:InternetSiteTitle>
    <b:Month>julio</b:Month>
    <b:Day>30</b:Day>
    <b:URL>https://www.digitalcommerce360.com/article/amazon-sales/</b:URL>
    <b:RefOrder>18</b:RefOrder>
  </b:Source>
  <b:Source>
    <b:Tag>Tel20</b:Tag>
    <b:SourceType>JournalArticle</b:SourceType>
    <b:Guid>{8E216339-3348-4310-B495-81284F204397}</b:Guid>
    <b:Title>Impacto de los canales de comercialización online en tiempos del COVID-19</b:Title>
    <b:Year>2020</b:Year>
    <b:Author>
      <b:Author>
        <b:NameList>
          <b:Person>
            <b:Last>Tello Jaime</b:Last>
            <b:First>Nizama</b:First>
            <b:Middle>Maria, Huaman Brigitte, Vargas Jorge.</b:Middle>
          </b:Person>
        </b:NameList>
      </b:Author>
    </b:Author>
    <b:JournalName>INNOVA</b:JournalName>
    <b:Pages>25</b:Pages>
    <b:RefOrder>19</b:RefOrder>
  </b:Source>
</b:Sources>
</file>

<file path=customXml/itemProps1.xml><?xml version="1.0" encoding="utf-8"?>
<ds:datastoreItem xmlns:ds="http://schemas.openxmlformats.org/officeDocument/2006/customXml" ds:itemID="{181D5A06-F62D-42E6-A326-629D5F4A7F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TotalTime>
  <Pages>136</Pages>
  <Words>33743</Words>
  <Characters>185591</Characters>
  <Application>Microsoft Office Word</Application>
  <DocSecurity>0</DocSecurity>
  <Lines>1546</Lines>
  <Paragraphs>43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188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y Antonio Osorto Ruiz</dc:creator>
  <cp:keywords/>
  <cp:lastModifiedBy>Gabriela Moncada</cp:lastModifiedBy>
  <cp:revision>16</cp:revision>
  <cp:lastPrinted>2024-02-29T20:29:00Z</cp:lastPrinted>
  <dcterms:created xsi:type="dcterms:W3CDTF">2024-02-17T03:02:00Z</dcterms:created>
  <dcterms:modified xsi:type="dcterms:W3CDTF">2024-03-03T2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QLGohdMl"/&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